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D0E708" w14:textId="6C5E5865" w:rsidR="001B6B76" w:rsidRDefault="001B6B76" w:rsidP="00FC3130">
      <w:pPr>
        <w:pStyle w:val="Subtitle"/>
        <w:spacing w:line="240" w:lineRule="auto"/>
        <w:jc w:val="both"/>
        <w:rPr>
          <w:rFonts w:cstheme="minorHAnsi"/>
          <w:b/>
          <w:bCs/>
          <w:color w:val="000000" w:themeColor="text1"/>
          <w:sz w:val="24"/>
          <w:szCs w:val="24"/>
        </w:rPr>
      </w:pPr>
    </w:p>
    <w:p w14:paraId="7DE22BE5" w14:textId="77777777" w:rsidR="003058B1" w:rsidRPr="003A32A5" w:rsidRDefault="003058B1" w:rsidP="003058B1">
      <w:pPr>
        <w:jc w:val="center"/>
        <w:rPr>
          <w:rFonts w:cstheme="minorHAnsi"/>
          <w:b/>
          <w:bCs/>
          <w:color w:val="252525"/>
          <w:sz w:val="24"/>
          <w:szCs w:val="24"/>
          <w:shd w:val="clear" w:color="auto" w:fill="FFFFFF"/>
        </w:rPr>
      </w:pPr>
      <w:r w:rsidRPr="003A32A5">
        <w:rPr>
          <w:rFonts w:cstheme="minorHAnsi"/>
          <w:noProof/>
          <w:sz w:val="24"/>
          <w:szCs w:val="24"/>
        </w:rPr>
        <w:drawing>
          <wp:inline distT="0" distB="0" distL="0" distR="0" wp14:anchorId="28393D7F" wp14:editId="36F8F1F3">
            <wp:extent cx="996950" cy="124097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5535" cy="1264105"/>
                    </a:xfrm>
                    <a:prstGeom prst="rect">
                      <a:avLst/>
                    </a:prstGeom>
                    <a:noFill/>
                    <a:ln>
                      <a:noFill/>
                    </a:ln>
                  </pic:spPr>
                </pic:pic>
              </a:graphicData>
            </a:graphic>
          </wp:inline>
        </w:drawing>
      </w:r>
    </w:p>
    <w:p w14:paraId="68BAF8DC" w14:textId="77777777" w:rsidR="003058B1" w:rsidRPr="003A32A5" w:rsidRDefault="003058B1" w:rsidP="003058B1">
      <w:pPr>
        <w:rPr>
          <w:rFonts w:cstheme="minorHAnsi"/>
          <w:b/>
          <w:bCs/>
          <w:color w:val="252525"/>
          <w:sz w:val="24"/>
          <w:szCs w:val="24"/>
          <w:shd w:val="clear" w:color="auto" w:fill="FFFFFF"/>
        </w:rPr>
      </w:pPr>
    </w:p>
    <w:p w14:paraId="41913C7C" w14:textId="24033A7B" w:rsidR="003058B1" w:rsidRPr="003A32A5" w:rsidRDefault="003058B1" w:rsidP="005C3CAF">
      <w:pPr>
        <w:jc w:val="center"/>
        <w:rPr>
          <w:rFonts w:cstheme="minorHAnsi"/>
          <w:b/>
          <w:bCs/>
          <w:color w:val="252525"/>
          <w:sz w:val="24"/>
          <w:szCs w:val="24"/>
          <w:shd w:val="clear" w:color="auto" w:fill="FFFFFF"/>
        </w:rPr>
      </w:pPr>
      <w:r w:rsidRPr="003A32A5">
        <w:rPr>
          <w:rFonts w:cstheme="minorHAnsi"/>
          <w:b/>
          <w:bCs/>
          <w:color w:val="252525"/>
          <w:sz w:val="24"/>
          <w:szCs w:val="24"/>
          <w:shd w:val="clear" w:color="auto" w:fill="FFFFFF"/>
        </w:rPr>
        <w:t>SCHOOL OF COMPUTING AND ENGINEERING</w:t>
      </w:r>
    </w:p>
    <w:p w14:paraId="7BCA44D9" w14:textId="77777777" w:rsidR="003058B1" w:rsidRPr="003A32A5" w:rsidRDefault="003058B1" w:rsidP="003058B1">
      <w:pPr>
        <w:jc w:val="center"/>
        <w:rPr>
          <w:rFonts w:cstheme="minorHAnsi"/>
          <w:b/>
          <w:bCs/>
          <w:color w:val="252525"/>
          <w:sz w:val="24"/>
          <w:szCs w:val="24"/>
          <w:shd w:val="clear" w:color="auto" w:fill="FFFFFF"/>
        </w:rPr>
      </w:pPr>
      <w:r w:rsidRPr="003A32A5">
        <w:rPr>
          <w:rFonts w:cstheme="minorHAnsi"/>
          <w:b/>
          <w:bCs/>
          <w:color w:val="252525"/>
          <w:sz w:val="24"/>
          <w:szCs w:val="24"/>
          <w:shd w:val="clear" w:color="auto" w:fill="FFFFFF"/>
        </w:rPr>
        <w:t>DEPARTMENT OF DATA SCIENCE</w:t>
      </w:r>
    </w:p>
    <w:p w14:paraId="19C036F0" w14:textId="77777777" w:rsidR="003058B1" w:rsidRPr="003A32A5" w:rsidRDefault="003058B1" w:rsidP="003058B1">
      <w:pPr>
        <w:rPr>
          <w:rFonts w:cstheme="minorHAnsi"/>
          <w:b/>
          <w:bCs/>
          <w:color w:val="252525"/>
          <w:sz w:val="24"/>
          <w:szCs w:val="24"/>
          <w:shd w:val="clear" w:color="auto" w:fill="FFFFFF"/>
        </w:rPr>
      </w:pPr>
    </w:p>
    <w:p w14:paraId="7E0863A2" w14:textId="77777777" w:rsidR="003058B1" w:rsidRPr="003A32A5" w:rsidRDefault="003058B1" w:rsidP="003058B1">
      <w:pPr>
        <w:rPr>
          <w:rFonts w:cstheme="minorHAnsi"/>
          <w:b/>
          <w:bCs/>
          <w:color w:val="252525"/>
          <w:sz w:val="24"/>
          <w:szCs w:val="24"/>
          <w:shd w:val="clear" w:color="auto" w:fill="FFFFFF"/>
        </w:rPr>
      </w:pPr>
    </w:p>
    <w:p w14:paraId="22E344E0" w14:textId="77777777" w:rsidR="003058B1" w:rsidRPr="003A32A5" w:rsidRDefault="003058B1" w:rsidP="003058B1">
      <w:pPr>
        <w:jc w:val="center"/>
        <w:rPr>
          <w:rFonts w:cstheme="minorHAnsi"/>
          <w:b/>
          <w:bCs/>
          <w:sz w:val="24"/>
          <w:szCs w:val="24"/>
        </w:rPr>
      </w:pPr>
      <w:r w:rsidRPr="003A32A5">
        <w:rPr>
          <w:rFonts w:cstheme="minorHAnsi"/>
          <w:b/>
          <w:bCs/>
          <w:color w:val="252525"/>
          <w:sz w:val="24"/>
          <w:szCs w:val="24"/>
          <w:shd w:val="clear" w:color="auto" w:fill="FFFFFF"/>
        </w:rPr>
        <w:t>DISSERTATION RESEARCH PROJECT 2022/2023</w:t>
      </w:r>
      <w:r w:rsidRPr="003A32A5">
        <w:rPr>
          <w:rFonts w:cstheme="minorHAnsi"/>
          <w:b/>
          <w:bCs/>
          <w:sz w:val="24"/>
          <w:szCs w:val="24"/>
        </w:rPr>
        <w:t xml:space="preserve"> </w:t>
      </w:r>
    </w:p>
    <w:p w14:paraId="03D60525" w14:textId="77777777" w:rsidR="003058B1" w:rsidRPr="003A32A5" w:rsidRDefault="003058B1" w:rsidP="003058B1">
      <w:pPr>
        <w:rPr>
          <w:rFonts w:cstheme="minorHAnsi"/>
          <w:b/>
          <w:bCs/>
          <w:sz w:val="24"/>
          <w:szCs w:val="24"/>
        </w:rPr>
      </w:pPr>
    </w:p>
    <w:p w14:paraId="448FFFA8" w14:textId="77777777" w:rsidR="003058B1" w:rsidRPr="003A32A5" w:rsidRDefault="003058B1" w:rsidP="003058B1">
      <w:pPr>
        <w:rPr>
          <w:rFonts w:cstheme="minorHAnsi"/>
          <w:b/>
          <w:bCs/>
          <w:sz w:val="24"/>
          <w:szCs w:val="24"/>
        </w:rPr>
      </w:pPr>
    </w:p>
    <w:p w14:paraId="69561BFE" w14:textId="77777777" w:rsidR="004660BC" w:rsidRPr="00BF7354" w:rsidRDefault="004660BC" w:rsidP="004660BC">
      <w:pPr>
        <w:rPr>
          <w:rFonts w:ascii="Calibri" w:hAnsi="Calibri" w:cs="Calibri"/>
          <w:b/>
          <w:bCs/>
          <w:sz w:val="32"/>
          <w:szCs w:val="32"/>
        </w:rPr>
      </w:pPr>
    </w:p>
    <w:p w14:paraId="277CDC1B" w14:textId="77777777" w:rsidR="004660BC" w:rsidRPr="00BF7354" w:rsidRDefault="004660BC" w:rsidP="004660BC">
      <w:pPr>
        <w:jc w:val="center"/>
        <w:rPr>
          <w:rFonts w:ascii="Calibri" w:hAnsi="Calibri" w:cs="Calibri"/>
          <w:b/>
          <w:bCs/>
          <w:sz w:val="32"/>
          <w:szCs w:val="32"/>
        </w:rPr>
      </w:pPr>
      <w:r w:rsidRPr="00BF7354">
        <w:rPr>
          <w:rFonts w:ascii="Calibri" w:hAnsi="Calibri" w:cs="Calibri"/>
          <w:b/>
          <w:bCs/>
          <w:sz w:val="32"/>
          <w:szCs w:val="32"/>
        </w:rPr>
        <w:t>Crime Forecasting and Prevention:</w:t>
      </w:r>
    </w:p>
    <w:p w14:paraId="7C14C2CF" w14:textId="77777777" w:rsidR="004660BC" w:rsidRPr="00BF7354" w:rsidRDefault="004660BC" w:rsidP="004660BC">
      <w:pPr>
        <w:jc w:val="center"/>
        <w:rPr>
          <w:rFonts w:ascii="Calibri" w:hAnsi="Calibri" w:cs="Calibri"/>
          <w:b/>
          <w:bCs/>
          <w:sz w:val="32"/>
          <w:szCs w:val="32"/>
        </w:rPr>
      </w:pPr>
      <w:r w:rsidRPr="00BF7354">
        <w:rPr>
          <w:rFonts w:ascii="Calibri" w:hAnsi="Calibri" w:cs="Calibri"/>
          <w:b/>
          <w:bCs/>
          <w:sz w:val="32"/>
          <w:szCs w:val="32"/>
        </w:rPr>
        <w:t>Examining the role of machine learning models</w:t>
      </w:r>
    </w:p>
    <w:p w14:paraId="106E2731" w14:textId="77777777" w:rsidR="003058B1" w:rsidRPr="003A32A5" w:rsidRDefault="003058B1" w:rsidP="003058B1">
      <w:pPr>
        <w:rPr>
          <w:rFonts w:cstheme="minorHAnsi"/>
          <w:b/>
          <w:bCs/>
          <w:sz w:val="24"/>
          <w:szCs w:val="24"/>
        </w:rPr>
      </w:pPr>
    </w:p>
    <w:p w14:paraId="6CE24B7B" w14:textId="77777777" w:rsidR="003058B1" w:rsidRPr="003A32A5" w:rsidRDefault="003058B1" w:rsidP="003058B1">
      <w:pPr>
        <w:jc w:val="center"/>
        <w:rPr>
          <w:rFonts w:cstheme="minorHAnsi"/>
          <w:b/>
          <w:bCs/>
          <w:sz w:val="24"/>
          <w:szCs w:val="24"/>
        </w:rPr>
      </w:pPr>
    </w:p>
    <w:p w14:paraId="40768EDE" w14:textId="0983BAE3" w:rsidR="003058B1" w:rsidRPr="003A32A5" w:rsidRDefault="0096036B" w:rsidP="003058B1">
      <w:pPr>
        <w:jc w:val="center"/>
        <w:rPr>
          <w:rFonts w:cstheme="minorHAnsi"/>
          <w:b/>
          <w:bCs/>
          <w:sz w:val="24"/>
          <w:szCs w:val="24"/>
        </w:rPr>
      </w:pPr>
      <w:r w:rsidRPr="003A32A5">
        <w:rPr>
          <w:rFonts w:cstheme="minorHAnsi"/>
          <w:b/>
          <w:bCs/>
          <w:sz w:val="24"/>
          <w:szCs w:val="24"/>
        </w:rPr>
        <w:t>OLUWATOYIN ODENIYI</w:t>
      </w:r>
    </w:p>
    <w:p w14:paraId="5F4DAEFA" w14:textId="379F0588" w:rsidR="003058B1" w:rsidRPr="003A32A5" w:rsidRDefault="0096036B" w:rsidP="0096036B">
      <w:pPr>
        <w:jc w:val="center"/>
        <w:rPr>
          <w:rFonts w:cstheme="minorHAnsi"/>
          <w:b/>
          <w:bCs/>
          <w:sz w:val="24"/>
          <w:szCs w:val="24"/>
        </w:rPr>
      </w:pPr>
      <w:r w:rsidRPr="003A32A5">
        <w:rPr>
          <w:rFonts w:cstheme="minorHAnsi"/>
          <w:b/>
          <w:bCs/>
          <w:sz w:val="24"/>
          <w:szCs w:val="24"/>
        </w:rPr>
        <w:t>S4115181</w:t>
      </w:r>
    </w:p>
    <w:p w14:paraId="423E9F76" w14:textId="77777777" w:rsidR="003058B1" w:rsidRPr="003A32A5" w:rsidRDefault="003058B1" w:rsidP="003058B1">
      <w:pPr>
        <w:jc w:val="center"/>
        <w:rPr>
          <w:rFonts w:cstheme="minorHAnsi"/>
          <w:b/>
          <w:bCs/>
          <w:sz w:val="24"/>
          <w:szCs w:val="24"/>
        </w:rPr>
      </w:pPr>
    </w:p>
    <w:p w14:paraId="77784842" w14:textId="73FB6AD5" w:rsidR="003058B1" w:rsidRPr="003A32A5" w:rsidRDefault="003058B1" w:rsidP="003058B1">
      <w:pPr>
        <w:jc w:val="center"/>
        <w:rPr>
          <w:rFonts w:cstheme="minorHAnsi"/>
          <w:b/>
          <w:bCs/>
          <w:color w:val="252525"/>
          <w:sz w:val="24"/>
          <w:szCs w:val="24"/>
          <w:shd w:val="clear" w:color="auto" w:fill="FFFFFF"/>
        </w:rPr>
      </w:pPr>
      <w:r w:rsidRPr="003A32A5">
        <w:rPr>
          <w:rFonts w:cstheme="minorHAnsi"/>
          <w:b/>
          <w:bCs/>
          <w:sz w:val="24"/>
          <w:szCs w:val="24"/>
        </w:rPr>
        <w:t>SUPERVISOR: DR. BHUPESH MISHRA</w:t>
      </w:r>
    </w:p>
    <w:p w14:paraId="27909805" w14:textId="77777777" w:rsidR="003058B1" w:rsidRPr="003A32A5" w:rsidRDefault="003058B1" w:rsidP="006A610C">
      <w:pPr>
        <w:rPr>
          <w:rFonts w:cstheme="minorHAnsi"/>
          <w:b/>
          <w:bCs/>
          <w:color w:val="252525"/>
          <w:sz w:val="24"/>
          <w:szCs w:val="24"/>
          <w:shd w:val="clear" w:color="auto" w:fill="FFFFFF"/>
        </w:rPr>
      </w:pPr>
    </w:p>
    <w:p w14:paraId="7124B4CE" w14:textId="0C412867" w:rsidR="003058B1" w:rsidRPr="003A32A5" w:rsidRDefault="0096036B" w:rsidP="003058B1">
      <w:pPr>
        <w:jc w:val="center"/>
        <w:rPr>
          <w:rFonts w:cstheme="minorHAnsi"/>
          <w:b/>
          <w:bCs/>
          <w:color w:val="252525"/>
          <w:sz w:val="24"/>
          <w:szCs w:val="24"/>
          <w:shd w:val="clear" w:color="auto" w:fill="FFFFFF"/>
        </w:rPr>
        <w:sectPr w:rsidR="003058B1" w:rsidRPr="003A32A5" w:rsidSect="00921E07">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pgNumType w:fmt="lowerRoman" w:start="1" w:chapStyle="1"/>
          <w:cols w:space="708"/>
          <w:titlePg/>
          <w:docGrid w:linePitch="360"/>
        </w:sectPr>
      </w:pPr>
      <w:r w:rsidRPr="003A32A5">
        <w:rPr>
          <w:rFonts w:cstheme="minorHAnsi"/>
          <w:b/>
          <w:bCs/>
          <w:color w:val="252525"/>
          <w:sz w:val="24"/>
          <w:szCs w:val="24"/>
          <w:shd w:val="clear" w:color="auto" w:fill="FFFFFF"/>
        </w:rPr>
        <w:t>31</w:t>
      </w:r>
      <w:r w:rsidRPr="003A32A5">
        <w:rPr>
          <w:rFonts w:cstheme="minorHAnsi"/>
          <w:b/>
          <w:bCs/>
          <w:color w:val="252525"/>
          <w:sz w:val="24"/>
          <w:szCs w:val="24"/>
          <w:shd w:val="clear" w:color="auto" w:fill="FFFFFF"/>
          <w:vertAlign w:val="superscript"/>
        </w:rPr>
        <w:t>st</w:t>
      </w:r>
      <w:r w:rsidRPr="003A32A5">
        <w:rPr>
          <w:rFonts w:cstheme="minorHAnsi"/>
          <w:b/>
          <w:bCs/>
          <w:color w:val="252525"/>
          <w:sz w:val="24"/>
          <w:szCs w:val="24"/>
          <w:shd w:val="clear" w:color="auto" w:fill="FFFFFF"/>
        </w:rPr>
        <w:t xml:space="preserve"> May</w:t>
      </w:r>
      <w:r w:rsidR="003A32A5" w:rsidRPr="003A32A5">
        <w:rPr>
          <w:rFonts w:cstheme="minorHAnsi"/>
          <w:b/>
          <w:bCs/>
          <w:color w:val="252525"/>
          <w:sz w:val="24"/>
          <w:szCs w:val="24"/>
          <w:shd w:val="clear" w:color="auto" w:fill="FFFFFF"/>
        </w:rPr>
        <w:t xml:space="preserve"> 2023</w:t>
      </w:r>
    </w:p>
    <w:p w14:paraId="24A2FC03" w14:textId="634A0DF0" w:rsidR="00EF682B" w:rsidRPr="009D4AD9" w:rsidRDefault="00EF682B" w:rsidP="009D4AD9">
      <w:pPr>
        <w:spacing w:line="360" w:lineRule="auto"/>
        <w:jc w:val="both"/>
        <w:rPr>
          <w:rFonts w:cstheme="minorHAnsi"/>
          <w:sz w:val="24"/>
          <w:szCs w:val="24"/>
        </w:rPr>
      </w:pPr>
    </w:p>
    <w:sdt>
      <w:sdtPr>
        <w:rPr>
          <w:rFonts w:asciiTheme="minorHAnsi" w:eastAsiaTheme="minorEastAsia" w:hAnsiTheme="minorHAnsi" w:cstheme="minorHAnsi"/>
          <w:smallCaps/>
          <w:color w:val="auto"/>
          <w:sz w:val="24"/>
          <w:szCs w:val="24"/>
        </w:rPr>
        <w:id w:val="2092429608"/>
        <w:docPartObj>
          <w:docPartGallery w:val="Table of Contents"/>
          <w:docPartUnique/>
        </w:docPartObj>
      </w:sdtPr>
      <w:sdtEndPr>
        <w:rPr>
          <w:rFonts w:cstheme="minorBidi"/>
          <w:smallCaps w:val="0"/>
        </w:rPr>
      </w:sdtEndPr>
      <w:sdtContent>
        <w:p w14:paraId="50EC2F1A" w14:textId="2A28103D" w:rsidR="00801961" w:rsidRPr="00E143C9" w:rsidRDefault="00801961" w:rsidP="00E143C9">
          <w:pPr>
            <w:pStyle w:val="TOCHeading"/>
            <w:spacing w:line="360" w:lineRule="auto"/>
            <w:rPr>
              <w:rFonts w:asciiTheme="minorHAnsi" w:hAnsiTheme="minorHAnsi" w:cstheme="minorHAnsi"/>
            </w:rPr>
          </w:pPr>
          <w:r w:rsidRPr="00E143C9">
            <w:rPr>
              <w:rFonts w:asciiTheme="minorHAnsi" w:hAnsiTheme="minorHAnsi" w:cstheme="minorHAnsi"/>
            </w:rPr>
            <w:t>Table of Contents</w:t>
          </w:r>
        </w:p>
        <w:p w14:paraId="7CF681C8" w14:textId="7B800AB2" w:rsidR="0050246A" w:rsidRPr="00E143C9" w:rsidRDefault="00AF33CD" w:rsidP="00E143C9">
          <w:pPr>
            <w:pStyle w:val="TOC1"/>
            <w:tabs>
              <w:tab w:val="right" w:leader="dot" w:pos="8897"/>
            </w:tabs>
            <w:spacing w:line="360" w:lineRule="auto"/>
            <w:rPr>
              <w:rFonts w:cstheme="minorBidi"/>
              <w:b w:val="0"/>
              <w:bCs w:val="0"/>
              <w:caps w:val="0"/>
              <w:noProof/>
              <w:kern w:val="2"/>
              <w:sz w:val="24"/>
              <w:szCs w:val="24"/>
              <w:lang w:eastAsia="en-GB"/>
              <w14:ligatures w14:val="standardContextual"/>
            </w:rPr>
          </w:pPr>
          <w:r w:rsidRPr="00E143C9">
            <w:rPr>
              <w:sz w:val="24"/>
              <w:szCs w:val="24"/>
            </w:rPr>
            <w:fldChar w:fldCharType="begin"/>
          </w:r>
          <w:r w:rsidR="00801961" w:rsidRPr="00E143C9">
            <w:rPr>
              <w:sz w:val="24"/>
              <w:szCs w:val="24"/>
            </w:rPr>
            <w:instrText>TOC \o "1-3" \h \z \u</w:instrText>
          </w:r>
          <w:r w:rsidRPr="00E143C9">
            <w:rPr>
              <w:sz w:val="24"/>
              <w:szCs w:val="24"/>
            </w:rPr>
            <w:fldChar w:fldCharType="separate"/>
          </w:r>
          <w:hyperlink w:anchor="_Toc136390397" w:history="1">
            <w:r w:rsidR="0050246A" w:rsidRPr="00E143C9">
              <w:rPr>
                <w:rStyle w:val="Hyperlink"/>
                <w:noProof/>
                <w:sz w:val="24"/>
                <w:szCs w:val="24"/>
              </w:rPr>
              <w:t>Chapter 1- Introduction</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397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1</w:t>
            </w:r>
            <w:r w:rsidR="0050246A" w:rsidRPr="00E143C9">
              <w:rPr>
                <w:noProof/>
                <w:webHidden/>
                <w:sz w:val="24"/>
                <w:szCs w:val="24"/>
              </w:rPr>
              <w:fldChar w:fldCharType="end"/>
            </w:r>
          </w:hyperlink>
        </w:p>
        <w:p w14:paraId="17DDD0C4" w14:textId="403424CB" w:rsidR="0050246A" w:rsidRPr="00E143C9" w:rsidRDefault="001C3C72" w:rsidP="00E143C9">
          <w:pPr>
            <w:pStyle w:val="TOC2"/>
            <w:rPr>
              <w:rFonts w:cstheme="minorBidi"/>
              <w:smallCaps w:val="0"/>
              <w:noProof/>
              <w:kern w:val="2"/>
              <w:sz w:val="24"/>
              <w:szCs w:val="24"/>
              <w:lang w:eastAsia="en-GB"/>
              <w14:ligatures w14:val="standardContextual"/>
            </w:rPr>
          </w:pPr>
          <w:hyperlink w:anchor="_Toc136390398" w:history="1">
            <w:r w:rsidR="0050246A" w:rsidRPr="00E143C9">
              <w:rPr>
                <w:rStyle w:val="Hyperlink"/>
                <w:noProof/>
                <w:sz w:val="24"/>
                <w:szCs w:val="24"/>
              </w:rPr>
              <w:t>1.1.</w:t>
            </w:r>
            <w:r w:rsidR="0050246A" w:rsidRPr="00E143C9">
              <w:rPr>
                <w:rFonts w:cstheme="minorBidi"/>
                <w:smallCaps w:val="0"/>
                <w:noProof/>
                <w:kern w:val="2"/>
                <w:sz w:val="24"/>
                <w:szCs w:val="24"/>
                <w:lang w:eastAsia="en-GB"/>
                <w14:ligatures w14:val="standardContextual"/>
              </w:rPr>
              <w:tab/>
            </w:r>
            <w:r w:rsidR="0050246A" w:rsidRPr="00E143C9">
              <w:rPr>
                <w:rStyle w:val="Hyperlink"/>
                <w:noProof/>
                <w:sz w:val="24"/>
                <w:szCs w:val="24"/>
              </w:rPr>
              <w:t>Overview</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398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2</w:t>
            </w:r>
            <w:r w:rsidR="0050246A" w:rsidRPr="00E143C9">
              <w:rPr>
                <w:noProof/>
                <w:webHidden/>
                <w:sz w:val="24"/>
                <w:szCs w:val="24"/>
              </w:rPr>
              <w:fldChar w:fldCharType="end"/>
            </w:r>
          </w:hyperlink>
        </w:p>
        <w:p w14:paraId="339EB377" w14:textId="11129974" w:rsidR="0050246A" w:rsidRPr="00E143C9" w:rsidRDefault="001C3C72" w:rsidP="00E143C9">
          <w:pPr>
            <w:pStyle w:val="TOC2"/>
            <w:rPr>
              <w:rFonts w:cstheme="minorBidi"/>
              <w:smallCaps w:val="0"/>
              <w:noProof/>
              <w:kern w:val="2"/>
              <w:sz w:val="24"/>
              <w:szCs w:val="24"/>
              <w:lang w:eastAsia="en-GB"/>
              <w14:ligatures w14:val="standardContextual"/>
            </w:rPr>
          </w:pPr>
          <w:hyperlink w:anchor="_Toc136390399" w:history="1">
            <w:r w:rsidR="0050246A" w:rsidRPr="00E143C9">
              <w:rPr>
                <w:rStyle w:val="Hyperlink"/>
                <w:noProof/>
                <w:sz w:val="24"/>
                <w:szCs w:val="24"/>
              </w:rPr>
              <w:t>1.2.</w:t>
            </w:r>
            <w:r w:rsidR="0050246A" w:rsidRPr="00E143C9">
              <w:rPr>
                <w:rFonts w:cstheme="minorBidi"/>
                <w:smallCaps w:val="0"/>
                <w:noProof/>
                <w:kern w:val="2"/>
                <w:sz w:val="24"/>
                <w:szCs w:val="24"/>
                <w:lang w:eastAsia="en-GB"/>
                <w14:ligatures w14:val="standardContextual"/>
              </w:rPr>
              <w:tab/>
            </w:r>
            <w:r w:rsidR="0050246A" w:rsidRPr="00E143C9">
              <w:rPr>
                <w:rStyle w:val="Hyperlink"/>
                <w:noProof/>
                <w:sz w:val="24"/>
                <w:szCs w:val="24"/>
              </w:rPr>
              <w:t>Problem Statement</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399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3</w:t>
            </w:r>
            <w:r w:rsidR="0050246A" w:rsidRPr="00E143C9">
              <w:rPr>
                <w:noProof/>
                <w:webHidden/>
                <w:sz w:val="24"/>
                <w:szCs w:val="24"/>
              </w:rPr>
              <w:fldChar w:fldCharType="end"/>
            </w:r>
          </w:hyperlink>
        </w:p>
        <w:p w14:paraId="6A57A1E9" w14:textId="6CE81AE0" w:rsidR="0050246A" w:rsidRPr="00E143C9" w:rsidRDefault="001C3C72" w:rsidP="00E143C9">
          <w:pPr>
            <w:pStyle w:val="TOC2"/>
            <w:rPr>
              <w:rFonts w:cstheme="minorBidi"/>
              <w:smallCaps w:val="0"/>
              <w:noProof/>
              <w:kern w:val="2"/>
              <w:sz w:val="24"/>
              <w:szCs w:val="24"/>
              <w:lang w:eastAsia="en-GB"/>
              <w14:ligatures w14:val="standardContextual"/>
            </w:rPr>
          </w:pPr>
          <w:hyperlink w:anchor="_Toc136390400" w:history="1">
            <w:r w:rsidR="0050246A" w:rsidRPr="00E143C9">
              <w:rPr>
                <w:rStyle w:val="Hyperlink"/>
                <w:noProof/>
                <w:sz w:val="24"/>
                <w:szCs w:val="24"/>
              </w:rPr>
              <w:t>1.3.</w:t>
            </w:r>
            <w:r w:rsidR="0050246A" w:rsidRPr="00E143C9">
              <w:rPr>
                <w:rFonts w:cstheme="minorBidi"/>
                <w:smallCaps w:val="0"/>
                <w:noProof/>
                <w:kern w:val="2"/>
                <w:sz w:val="24"/>
                <w:szCs w:val="24"/>
                <w:lang w:eastAsia="en-GB"/>
                <w14:ligatures w14:val="standardContextual"/>
              </w:rPr>
              <w:tab/>
            </w:r>
            <w:r w:rsidR="0050246A" w:rsidRPr="00E143C9">
              <w:rPr>
                <w:rStyle w:val="Hyperlink"/>
                <w:noProof/>
                <w:sz w:val="24"/>
                <w:szCs w:val="24"/>
              </w:rPr>
              <w:t>Research Aim</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00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4</w:t>
            </w:r>
            <w:r w:rsidR="0050246A" w:rsidRPr="00E143C9">
              <w:rPr>
                <w:noProof/>
                <w:webHidden/>
                <w:sz w:val="24"/>
                <w:szCs w:val="24"/>
              </w:rPr>
              <w:fldChar w:fldCharType="end"/>
            </w:r>
          </w:hyperlink>
        </w:p>
        <w:p w14:paraId="3EEB6500" w14:textId="0E9DE4B9" w:rsidR="0050246A" w:rsidRPr="00E143C9" w:rsidRDefault="001C3C72" w:rsidP="00E143C9">
          <w:pPr>
            <w:pStyle w:val="TOC2"/>
            <w:rPr>
              <w:rFonts w:cstheme="minorBidi"/>
              <w:smallCaps w:val="0"/>
              <w:noProof/>
              <w:kern w:val="2"/>
              <w:sz w:val="24"/>
              <w:szCs w:val="24"/>
              <w:lang w:eastAsia="en-GB"/>
              <w14:ligatures w14:val="standardContextual"/>
            </w:rPr>
          </w:pPr>
          <w:hyperlink w:anchor="_Toc136390401" w:history="1">
            <w:r w:rsidR="0050246A" w:rsidRPr="00E143C9">
              <w:rPr>
                <w:rStyle w:val="Hyperlink"/>
                <w:noProof/>
                <w:sz w:val="24"/>
                <w:szCs w:val="24"/>
              </w:rPr>
              <w:t>1.4.</w:t>
            </w:r>
            <w:r w:rsidR="0050246A" w:rsidRPr="00E143C9">
              <w:rPr>
                <w:rFonts w:cstheme="minorBidi"/>
                <w:smallCaps w:val="0"/>
                <w:noProof/>
                <w:kern w:val="2"/>
                <w:sz w:val="24"/>
                <w:szCs w:val="24"/>
                <w:lang w:eastAsia="en-GB"/>
                <w14:ligatures w14:val="standardContextual"/>
              </w:rPr>
              <w:tab/>
            </w:r>
            <w:r w:rsidR="0050246A" w:rsidRPr="00E143C9">
              <w:rPr>
                <w:rStyle w:val="Hyperlink"/>
                <w:noProof/>
                <w:sz w:val="24"/>
                <w:szCs w:val="24"/>
              </w:rPr>
              <w:t>Research Objective</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01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4</w:t>
            </w:r>
            <w:r w:rsidR="0050246A" w:rsidRPr="00E143C9">
              <w:rPr>
                <w:noProof/>
                <w:webHidden/>
                <w:sz w:val="24"/>
                <w:szCs w:val="24"/>
              </w:rPr>
              <w:fldChar w:fldCharType="end"/>
            </w:r>
          </w:hyperlink>
        </w:p>
        <w:p w14:paraId="678E866B" w14:textId="5656C36F" w:rsidR="0050246A" w:rsidRPr="00E143C9" w:rsidRDefault="001C3C72" w:rsidP="00E143C9">
          <w:pPr>
            <w:pStyle w:val="TOC2"/>
            <w:rPr>
              <w:rFonts w:cstheme="minorBidi"/>
              <w:smallCaps w:val="0"/>
              <w:noProof/>
              <w:kern w:val="2"/>
              <w:sz w:val="24"/>
              <w:szCs w:val="24"/>
              <w:lang w:eastAsia="en-GB"/>
              <w14:ligatures w14:val="standardContextual"/>
            </w:rPr>
          </w:pPr>
          <w:hyperlink w:anchor="_Toc136390402" w:history="1">
            <w:r w:rsidR="0050246A" w:rsidRPr="00E143C9">
              <w:rPr>
                <w:rStyle w:val="Hyperlink"/>
                <w:noProof/>
                <w:sz w:val="24"/>
                <w:szCs w:val="24"/>
              </w:rPr>
              <w:t>1.5.</w:t>
            </w:r>
            <w:r w:rsidR="0050246A" w:rsidRPr="00E143C9">
              <w:rPr>
                <w:rFonts w:cstheme="minorBidi"/>
                <w:smallCaps w:val="0"/>
                <w:noProof/>
                <w:kern w:val="2"/>
                <w:sz w:val="24"/>
                <w:szCs w:val="24"/>
                <w:lang w:eastAsia="en-GB"/>
                <w14:ligatures w14:val="standardContextual"/>
              </w:rPr>
              <w:tab/>
            </w:r>
            <w:r w:rsidR="0050246A" w:rsidRPr="00E143C9">
              <w:rPr>
                <w:rStyle w:val="Hyperlink"/>
                <w:noProof/>
                <w:sz w:val="24"/>
                <w:szCs w:val="24"/>
              </w:rPr>
              <w:t>Scope</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02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5</w:t>
            </w:r>
            <w:r w:rsidR="0050246A" w:rsidRPr="00E143C9">
              <w:rPr>
                <w:noProof/>
                <w:webHidden/>
                <w:sz w:val="24"/>
                <w:szCs w:val="24"/>
              </w:rPr>
              <w:fldChar w:fldCharType="end"/>
            </w:r>
          </w:hyperlink>
        </w:p>
        <w:p w14:paraId="61C79368" w14:textId="1E29E099" w:rsidR="0050246A" w:rsidRPr="00E143C9" w:rsidRDefault="001C3C72" w:rsidP="00E143C9">
          <w:pPr>
            <w:pStyle w:val="TOC2"/>
            <w:rPr>
              <w:rFonts w:cstheme="minorBidi"/>
              <w:smallCaps w:val="0"/>
              <w:noProof/>
              <w:kern w:val="2"/>
              <w:sz w:val="24"/>
              <w:szCs w:val="24"/>
              <w:lang w:eastAsia="en-GB"/>
              <w14:ligatures w14:val="standardContextual"/>
            </w:rPr>
          </w:pPr>
          <w:hyperlink w:anchor="_Toc136390403" w:history="1">
            <w:r w:rsidR="0050246A" w:rsidRPr="00E143C9">
              <w:rPr>
                <w:rStyle w:val="Hyperlink"/>
                <w:noProof/>
                <w:sz w:val="24"/>
                <w:szCs w:val="24"/>
              </w:rPr>
              <w:t>1.6.</w:t>
            </w:r>
            <w:r w:rsidR="0050246A" w:rsidRPr="00E143C9">
              <w:rPr>
                <w:rFonts w:cstheme="minorBidi"/>
                <w:smallCaps w:val="0"/>
                <w:noProof/>
                <w:kern w:val="2"/>
                <w:sz w:val="24"/>
                <w:szCs w:val="24"/>
                <w:lang w:eastAsia="en-GB"/>
                <w14:ligatures w14:val="standardContextual"/>
              </w:rPr>
              <w:tab/>
            </w:r>
            <w:r w:rsidR="0050246A" w:rsidRPr="00E143C9">
              <w:rPr>
                <w:rStyle w:val="Hyperlink"/>
                <w:noProof/>
                <w:sz w:val="24"/>
                <w:szCs w:val="24"/>
              </w:rPr>
              <w:t xml:space="preserve"> Ethical Issues</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03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5</w:t>
            </w:r>
            <w:r w:rsidR="0050246A" w:rsidRPr="00E143C9">
              <w:rPr>
                <w:noProof/>
                <w:webHidden/>
                <w:sz w:val="24"/>
                <w:szCs w:val="24"/>
              </w:rPr>
              <w:fldChar w:fldCharType="end"/>
            </w:r>
          </w:hyperlink>
        </w:p>
        <w:p w14:paraId="406EE322" w14:textId="5722E449" w:rsidR="0050246A" w:rsidRPr="00E143C9" w:rsidRDefault="001C3C72" w:rsidP="00E143C9">
          <w:pPr>
            <w:pStyle w:val="TOC2"/>
            <w:rPr>
              <w:rFonts w:cstheme="minorBidi"/>
              <w:smallCaps w:val="0"/>
              <w:noProof/>
              <w:kern w:val="2"/>
              <w:sz w:val="24"/>
              <w:szCs w:val="24"/>
              <w:lang w:eastAsia="en-GB"/>
              <w14:ligatures w14:val="standardContextual"/>
            </w:rPr>
          </w:pPr>
          <w:hyperlink w:anchor="_Toc136390404" w:history="1">
            <w:r w:rsidR="0050246A" w:rsidRPr="00E143C9">
              <w:rPr>
                <w:rStyle w:val="Hyperlink"/>
                <w:noProof/>
                <w:sz w:val="24"/>
                <w:szCs w:val="24"/>
              </w:rPr>
              <w:t>1.7.</w:t>
            </w:r>
            <w:r w:rsidR="0050246A" w:rsidRPr="00E143C9">
              <w:rPr>
                <w:rFonts w:cstheme="minorBidi"/>
                <w:smallCaps w:val="0"/>
                <w:noProof/>
                <w:kern w:val="2"/>
                <w:sz w:val="24"/>
                <w:szCs w:val="24"/>
                <w:lang w:eastAsia="en-GB"/>
                <w14:ligatures w14:val="standardContextual"/>
              </w:rPr>
              <w:tab/>
            </w:r>
            <w:r w:rsidR="0050246A" w:rsidRPr="00E143C9">
              <w:rPr>
                <w:rStyle w:val="Hyperlink"/>
                <w:noProof/>
                <w:sz w:val="24"/>
                <w:szCs w:val="24"/>
              </w:rPr>
              <w:t>Conclusion</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04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6</w:t>
            </w:r>
            <w:r w:rsidR="0050246A" w:rsidRPr="00E143C9">
              <w:rPr>
                <w:noProof/>
                <w:webHidden/>
                <w:sz w:val="24"/>
                <w:szCs w:val="24"/>
              </w:rPr>
              <w:fldChar w:fldCharType="end"/>
            </w:r>
          </w:hyperlink>
        </w:p>
        <w:p w14:paraId="790C6DD5" w14:textId="6B6BBA16" w:rsidR="0050246A" w:rsidRPr="00E143C9" w:rsidRDefault="001C3C72" w:rsidP="00E143C9">
          <w:pPr>
            <w:pStyle w:val="TOC1"/>
            <w:tabs>
              <w:tab w:val="right" w:leader="dot" w:pos="8897"/>
            </w:tabs>
            <w:spacing w:line="360" w:lineRule="auto"/>
            <w:rPr>
              <w:rFonts w:cstheme="minorBidi"/>
              <w:b w:val="0"/>
              <w:bCs w:val="0"/>
              <w:caps w:val="0"/>
              <w:noProof/>
              <w:kern w:val="2"/>
              <w:sz w:val="24"/>
              <w:szCs w:val="24"/>
              <w:lang w:eastAsia="en-GB"/>
              <w14:ligatures w14:val="standardContextual"/>
            </w:rPr>
          </w:pPr>
          <w:hyperlink w:anchor="_Toc136390405" w:history="1">
            <w:r w:rsidR="0050246A" w:rsidRPr="00E143C9">
              <w:rPr>
                <w:rStyle w:val="Hyperlink"/>
                <w:noProof/>
                <w:sz w:val="24"/>
                <w:szCs w:val="24"/>
              </w:rPr>
              <w:t>Chapter 2-Literature Review</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05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7</w:t>
            </w:r>
            <w:r w:rsidR="0050246A" w:rsidRPr="00E143C9">
              <w:rPr>
                <w:noProof/>
                <w:webHidden/>
                <w:sz w:val="24"/>
                <w:szCs w:val="24"/>
              </w:rPr>
              <w:fldChar w:fldCharType="end"/>
            </w:r>
          </w:hyperlink>
        </w:p>
        <w:p w14:paraId="6CDE8674" w14:textId="09D6CDAB" w:rsidR="0050246A" w:rsidRPr="00E143C9" w:rsidRDefault="001C3C72" w:rsidP="00E143C9">
          <w:pPr>
            <w:pStyle w:val="TOC2"/>
            <w:rPr>
              <w:rFonts w:cstheme="minorBidi"/>
              <w:smallCaps w:val="0"/>
              <w:noProof/>
              <w:kern w:val="2"/>
              <w:sz w:val="24"/>
              <w:szCs w:val="24"/>
              <w:lang w:eastAsia="en-GB"/>
              <w14:ligatures w14:val="standardContextual"/>
            </w:rPr>
          </w:pPr>
          <w:hyperlink w:anchor="_Toc136390406" w:history="1">
            <w:r w:rsidR="0050246A" w:rsidRPr="00E143C9">
              <w:rPr>
                <w:rStyle w:val="Hyperlink"/>
                <w:noProof/>
                <w:sz w:val="24"/>
                <w:szCs w:val="24"/>
              </w:rPr>
              <w:t>2.1.</w:t>
            </w:r>
            <w:r w:rsidR="0050246A" w:rsidRPr="00E143C9">
              <w:rPr>
                <w:rFonts w:cstheme="minorBidi"/>
                <w:smallCaps w:val="0"/>
                <w:noProof/>
                <w:kern w:val="2"/>
                <w:sz w:val="24"/>
                <w:szCs w:val="24"/>
                <w:lang w:eastAsia="en-GB"/>
                <w14:ligatures w14:val="standardContextual"/>
              </w:rPr>
              <w:tab/>
            </w:r>
            <w:r w:rsidR="0050246A" w:rsidRPr="00E143C9">
              <w:rPr>
                <w:rStyle w:val="Hyperlink"/>
                <w:noProof/>
                <w:sz w:val="24"/>
                <w:szCs w:val="24"/>
              </w:rPr>
              <w:t>Overview Of Machine Learning Models for Forecasting and Preventing Crimes</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06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7</w:t>
            </w:r>
            <w:r w:rsidR="0050246A" w:rsidRPr="00E143C9">
              <w:rPr>
                <w:noProof/>
                <w:webHidden/>
                <w:sz w:val="24"/>
                <w:szCs w:val="24"/>
              </w:rPr>
              <w:fldChar w:fldCharType="end"/>
            </w:r>
          </w:hyperlink>
        </w:p>
        <w:p w14:paraId="2FD8F692" w14:textId="3F8995BF" w:rsidR="0050246A" w:rsidRPr="00E143C9" w:rsidRDefault="001C3C72" w:rsidP="00E143C9">
          <w:pPr>
            <w:pStyle w:val="TOC2"/>
            <w:rPr>
              <w:rFonts w:cstheme="minorBidi"/>
              <w:smallCaps w:val="0"/>
              <w:noProof/>
              <w:kern w:val="2"/>
              <w:sz w:val="24"/>
              <w:szCs w:val="24"/>
              <w:lang w:eastAsia="en-GB"/>
              <w14:ligatures w14:val="standardContextual"/>
            </w:rPr>
          </w:pPr>
          <w:hyperlink w:anchor="_Toc136390407" w:history="1">
            <w:r w:rsidR="0050246A" w:rsidRPr="00E143C9">
              <w:rPr>
                <w:rStyle w:val="Hyperlink"/>
                <w:noProof/>
                <w:sz w:val="24"/>
                <w:szCs w:val="24"/>
              </w:rPr>
              <w:t>2.2.</w:t>
            </w:r>
            <w:r w:rsidR="0050246A" w:rsidRPr="00E143C9">
              <w:rPr>
                <w:rFonts w:cstheme="minorBidi"/>
                <w:smallCaps w:val="0"/>
                <w:noProof/>
                <w:kern w:val="2"/>
                <w:sz w:val="24"/>
                <w:szCs w:val="24"/>
                <w:lang w:eastAsia="en-GB"/>
                <w14:ligatures w14:val="standardContextual"/>
              </w:rPr>
              <w:tab/>
            </w:r>
            <w:r w:rsidR="0050246A" w:rsidRPr="00E143C9">
              <w:rPr>
                <w:rStyle w:val="Hyperlink"/>
                <w:noProof/>
                <w:sz w:val="24"/>
                <w:szCs w:val="24"/>
              </w:rPr>
              <w:t>Theoretical Foundations Supporting Machine Learning Models in Forecasting Crime</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07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9</w:t>
            </w:r>
            <w:r w:rsidR="0050246A" w:rsidRPr="00E143C9">
              <w:rPr>
                <w:noProof/>
                <w:webHidden/>
                <w:sz w:val="24"/>
                <w:szCs w:val="24"/>
              </w:rPr>
              <w:fldChar w:fldCharType="end"/>
            </w:r>
          </w:hyperlink>
        </w:p>
        <w:p w14:paraId="3177FE34" w14:textId="143E1820" w:rsidR="0050246A" w:rsidRPr="00E143C9" w:rsidRDefault="001C3C72" w:rsidP="00E143C9">
          <w:pPr>
            <w:pStyle w:val="TOC2"/>
            <w:rPr>
              <w:rFonts w:cstheme="minorBidi"/>
              <w:smallCaps w:val="0"/>
              <w:noProof/>
              <w:kern w:val="2"/>
              <w:sz w:val="24"/>
              <w:szCs w:val="24"/>
              <w:lang w:eastAsia="en-GB"/>
              <w14:ligatures w14:val="standardContextual"/>
            </w:rPr>
          </w:pPr>
          <w:hyperlink w:anchor="_Toc136390408" w:history="1">
            <w:r w:rsidR="0050246A" w:rsidRPr="00E143C9">
              <w:rPr>
                <w:rStyle w:val="Hyperlink"/>
                <w:noProof/>
                <w:sz w:val="24"/>
                <w:szCs w:val="24"/>
              </w:rPr>
              <w:t>2.3.</w:t>
            </w:r>
            <w:r w:rsidR="0050246A" w:rsidRPr="00E143C9">
              <w:rPr>
                <w:rFonts w:cstheme="minorBidi"/>
                <w:smallCaps w:val="0"/>
                <w:noProof/>
                <w:kern w:val="2"/>
                <w:sz w:val="24"/>
                <w:szCs w:val="24"/>
                <w:lang w:eastAsia="en-GB"/>
                <w14:ligatures w14:val="standardContextual"/>
              </w:rPr>
              <w:tab/>
            </w:r>
            <w:r w:rsidR="0050246A" w:rsidRPr="00E143C9">
              <w:rPr>
                <w:rStyle w:val="Hyperlink"/>
                <w:noProof/>
                <w:sz w:val="24"/>
                <w:szCs w:val="24"/>
              </w:rPr>
              <w:t>The Historical Evolution of Machine Learning Models to Forecast Crimes</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08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11</w:t>
            </w:r>
            <w:r w:rsidR="0050246A" w:rsidRPr="00E143C9">
              <w:rPr>
                <w:noProof/>
                <w:webHidden/>
                <w:sz w:val="24"/>
                <w:szCs w:val="24"/>
              </w:rPr>
              <w:fldChar w:fldCharType="end"/>
            </w:r>
          </w:hyperlink>
        </w:p>
        <w:p w14:paraId="635FEF73" w14:textId="213845C3" w:rsidR="0050246A" w:rsidRPr="00E143C9" w:rsidRDefault="001C3C72" w:rsidP="00E143C9">
          <w:pPr>
            <w:pStyle w:val="TOC2"/>
            <w:rPr>
              <w:rFonts w:cstheme="minorBidi"/>
              <w:smallCaps w:val="0"/>
              <w:noProof/>
              <w:kern w:val="2"/>
              <w:sz w:val="24"/>
              <w:szCs w:val="24"/>
              <w:lang w:eastAsia="en-GB"/>
              <w14:ligatures w14:val="standardContextual"/>
            </w:rPr>
          </w:pPr>
          <w:hyperlink w:anchor="_Toc136390409" w:history="1">
            <w:r w:rsidR="0050246A" w:rsidRPr="00E143C9">
              <w:rPr>
                <w:rStyle w:val="Hyperlink"/>
                <w:noProof/>
                <w:sz w:val="24"/>
                <w:szCs w:val="24"/>
              </w:rPr>
              <w:t>2.4.</w:t>
            </w:r>
            <w:r w:rsidR="0050246A" w:rsidRPr="00E143C9">
              <w:rPr>
                <w:rFonts w:cstheme="minorBidi"/>
                <w:smallCaps w:val="0"/>
                <w:noProof/>
                <w:kern w:val="2"/>
                <w:sz w:val="24"/>
                <w:szCs w:val="24"/>
                <w:lang w:eastAsia="en-GB"/>
                <w14:ligatures w14:val="standardContextual"/>
              </w:rPr>
              <w:tab/>
            </w:r>
            <w:r w:rsidR="0050246A" w:rsidRPr="00E143C9">
              <w:rPr>
                <w:rStyle w:val="Hyperlink"/>
                <w:noProof/>
                <w:sz w:val="24"/>
                <w:szCs w:val="24"/>
              </w:rPr>
              <w:t>Principal Machine Learning Models Used to Forecast Crimes</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09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13</w:t>
            </w:r>
            <w:r w:rsidR="0050246A" w:rsidRPr="00E143C9">
              <w:rPr>
                <w:noProof/>
                <w:webHidden/>
                <w:sz w:val="24"/>
                <w:szCs w:val="24"/>
              </w:rPr>
              <w:fldChar w:fldCharType="end"/>
            </w:r>
          </w:hyperlink>
        </w:p>
        <w:p w14:paraId="7271F175" w14:textId="384A72C7" w:rsidR="0050246A" w:rsidRPr="00E143C9" w:rsidRDefault="001C3C72" w:rsidP="00E143C9">
          <w:pPr>
            <w:pStyle w:val="TOC2"/>
            <w:rPr>
              <w:rFonts w:cstheme="minorBidi"/>
              <w:smallCaps w:val="0"/>
              <w:noProof/>
              <w:kern w:val="2"/>
              <w:sz w:val="24"/>
              <w:szCs w:val="24"/>
              <w:lang w:eastAsia="en-GB"/>
              <w14:ligatures w14:val="standardContextual"/>
            </w:rPr>
          </w:pPr>
          <w:hyperlink w:anchor="_Toc136390410" w:history="1">
            <w:r w:rsidR="0050246A" w:rsidRPr="00E143C9">
              <w:rPr>
                <w:rStyle w:val="Hyperlink"/>
                <w:noProof/>
                <w:sz w:val="24"/>
                <w:szCs w:val="24"/>
              </w:rPr>
              <w:t>2.5.</w:t>
            </w:r>
            <w:r w:rsidR="0050246A" w:rsidRPr="00E143C9">
              <w:rPr>
                <w:rFonts w:cstheme="minorBidi"/>
                <w:smallCaps w:val="0"/>
                <w:noProof/>
                <w:kern w:val="2"/>
                <w:sz w:val="24"/>
                <w:szCs w:val="24"/>
                <w:lang w:eastAsia="en-GB"/>
                <w14:ligatures w14:val="standardContextual"/>
              </w:rPr>
              <w:tab/>
            </w:r>
            <w:r w:rsidR="0050246A" w:rsidRPr="00E143C9">
              <w:rPr>
                <w:rStyle w:val="Hyperlink"/>
                <w:noProof/>
                <w:sz w:val="24"/>
                <w:szCs w:val="24"/>
              </w:rPr>
              <w:t xml:space="preserve"> Machine Learning Models to Forecast and Prevent Definitive Crimes</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10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15</w:t>
            </w:r>
            <w:r w:rsidR="0050246A" w:rsidRPr="00E143C9">
              <w:rPr>
                <w:noProof/>
                <w:webHidden/>
                <w:sz w:val="24"/>
                <w:szCs w:val="24"/>
              </w:rPr>
              <w:fldChar w:fldCharType="end"/>
            </w:r>
          </w:hyperlink>
        </w:p>
        <w:p w14:paraId="1848F7D0" w14:textId="42336002" w:rsidR="0050246A" w:rsidRPr="00E143C9" w:rsidRDefault="001C3C72" w:rsidP="00E143C9">
          <w:pPr>
            <w:pStyle w:val="TOC3"/>
            <w:tabs>
              <w:tab w:val="right" w:leader="dot" w:pos="8897"/>
            </w:tabs>
            <w:spacing w:line="360" w:lineRule="auto"/>
            <w:rPr>
              <w:rFonts w:cstheme="minorBidi"/>
              <w:i w:val="0"/>
              <w:iCs w:val="0"/>
              <w:noProof/>
              <w:kern w:val="2"/>
              <w:sz w:val="24"/>
              <w:szCs w:val="24"/>
              <w:lang w:eastAsia="en-GB"/>
              <w14:ligatures w14:val="standardContextual"/>
            </w:rPr>
          </w:pPr>
          <w:hyperlink w:anchor="_Toc136390411" w:history="1">
            <w:r w:rsidR="0050246A" w:rsidRPr="00E143C9">
              <w:rPr>
                <w:rStyle w:val="Hyperlink"/>
                <w:noProof/>
                <w:sz w:val="24"/>
                <w:szCs w:val="24"/>
              </w:rPr>
              <w:t>2.5.1.   Terrorism</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11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15</w:t>
            </w:r>
            <w:r w:rsidR="0050246A" w:rsidRPr="00E143C9">
              <w:rPr>
                <w:noProof/>
                <w:webHidden/>
                <w:sz w:val="24"/>
                <w:szCs w:val="24"/>
              </w:rPr>
              <w:fldChar w:fldCharType="end"/>
            </w:r>
          </w:hyperlink>
        </w:p>
        <w:p w14:paraId="4257A607" w14:textId="0FAE5EDC" w:rsidR="0050246A" w:rsidRPr="00E143C9" w:rsidRDefault="001C3C72" w:rsidP="00E143C9">
          <w:pPr>
            <w:pStyle w:val="TOC3"/>
            <w:tabs>
              <w:tab w:val="right" w:leader="dot" w:pos="8897"/>
            </w:tabs>
            <w:spacing w:line="360" w:lineRule="auto"/>
            <w:rPr>
              <w:rFonts w:cstheme="minorBidi"/>
              <w:i w:val="0"/>
              <w:iCs w:val="0"/>
              <w:noProof/>
              <w:kern w:val="2"/>
              <w:sz w:val="24"/>
              <w:szCs w:val="24"/>
              <w:lang w:eastAsia="en-GB"/>
              <w14:ligatures w14:val="standardContextual"/>
            </w:rPr>
          </w:pPr>
          <w:hyperlink w:anchor="_Toc136390412" w:history="1">
            <w:r w:rsidR="0050246A" w:rsidRPr="00E143C9">
              <w:rPr>
                <w:rStyle w:val="Hyperlink"/>
                <w:noProof/>
                <w:sz w:val="24"/>
                <w:szCs w:val="24"/>
              </w:rPr>
              <w:t>2.5.2.   Cybercrime</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12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16</w:t>
            </w:r>
            <w:r w:rsidR="0050246A" w:rsidRPr="00E143C9">
              <w:rPr>
                <w:noProof/>
                <w:webHidden/>
                <w:sz w:val="24"/>
                <w:szCs w:val="24"/>
              </w:rPr>
              <w:fldChar w:fldCharType="end"/>
            </w:r>
          </w:hyperlink>
        </w:p>
        <w:p w14:paraId="37892E9D" w14:textId="2F85C89E" w:rsidR="0050246A" w:rsidRPr="00E143C9" w:rsidRDefault="001C3C72" w:rsidP="00E143C9">
          <w:pPr>
            <w:pStyle w:val="TOC3"/>
            <w:tabs>
              <w:tab w:val="right" w:leader="dot" w:pos="8897"/>
            </w:tabs>
            <w:spacing w:line="360" w:lineRule="auto"/>
            <w:rPr>
              <w:rFonts w:cstheme="minorBidi"/>
              <w:i w:val="0"/>
              <w:iCs w:val="0"/>
              <w:noProof/>
              <w:kern w:val="2"/>
              <w:sz w:val="24"/>
              <w:szCs w:val="24"/>
              <w:lang w:eastAsia="en-GB"/>
              <w14:ligatures w14:val="standardContextual"/>
            </w:rPr>
          </w:pPr>
          <w:hyperlink w:anchor="_Toc136390413" w:history="1">
            <w:r w:rsidR="0050246A" w:rsidRPr="00E143C9">
              <w:rPr>
                <w:rStyle w:val="Hyperlink"/>
                <w:noProof/>
                <w:sz w:val="24"/>
                <w:szCs w:val="24"/>
              </w:rPr>
              <w:t>2.5.3.   Financial crime</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13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17</w:t>
            </w:r>
            <w:r w:rsidR="0050246A" w:rsidRPr="00E143C9">
              <w:rPr>
                <w:noProof/>
                <w:webHidden/>
                <w:sz w:val="24"/>
                <w:szCs w:val="24"/>
              </w:rPr>
              <w:fldChar w:fldCharType="end"/>
            </w:r>
          </w:hyperlink>
        </w:p>
        <w:p w14:paraId="24CE0F3C" w14:textId="3C1E90E3" w:rsidR="0050246A" w:rsidRPr="00E143C9" w:rsidRDefault="001C3C72" w:rsidP="00E143C9">
          <w:pPr>
            <w:pStyle w:val="TOC3"/>
            <w:tabs>
              <w:tab w:val="right" w:leader="dot" w:pos="8897"/>
            </w:tabs>
            <w:spacing w:line="360" w:lineRule="auto"/>
            <w:rPr>
              <w:rFonts w:cstheme="minorBidi"/>
              <w:i w:val="0"/>
              <w:iCs w:val="0"/>
              <w:noProof/>
              <w:kern w:val="2"/>
              <w:sz w:val="24"/>
              <w:szCs w:val="24"/>
              <w:lang w:eastAsia="en-GB"/>
              <w14:ligatures w14:val="standardContextual"/>
            </w:rPr>
          </w:pPr>
          <w:hyperlink w:anchor="_Toc136390414" w:history="1">
            <w:r w:rsidR="0050246A" w:rsidRPr="00E143C9">
              <w:rPr>
                <w:rStyle w:val="Hyperlink"/>
                <w:noProof/>
                <w:sz w:val="24"/>
                <w:szCs w:val="24"/>
              </w:rPr>
              <w:t>2.5.4.   Urban crime</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14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18</w:t>
            </w:r>
            <w:r w:rsidR="0050246A" w:rsidRPr="00E143C9">
              <w:rPr>
                <w:noProof/>
                <w:webHidden/>
                <w:sz w:val="24"/>
                <w:szCs w:val="24"/>
              </w:rPr>
              <w:fldChar w:fldCharType="end"/>
            </w:r>
          </w:hyperlink>
        </w:p>
        <w:p w14:paraId="102B2E3E" w14:textId="6F0465C4" w:rsidR="0050246A" w:rsidRPr="00E143C9" w:rsidRDefault="001C3C72" w:rsidP="00E143C9">
          <w:pPr>
            <w:pStyle w:val="TOC2"/>
            <w:rPr>
              <w:rFonts w:cstheme="minorBidi"/>
              <w:smallCaps w:val="0"/>
              <w:noProof/>
              <w:kern w:val="2"/>
              <w:sz w:val="24"/>
              <w:szCs w:val="24"/>
              <w:lang w:eastAsia="en-GB"/>
              <w14:ligatures w14:val="standardContextual"/>
            </w:rPr>
          </w:pPr>
          <w:hyperlink w:anchor="_Toc136390415" w:history="1">
            <w:r w:rsidR="0050246A" w:rsidRPr="00E143C9">
              <w:rPr>
                <w:rStyle w:val="Hyperlink"/>
                <w:noProof/>
                <w:sz w:val="24"/>
                <w:szCs w:val="24"/>
              </w:rPr>
              <w:t>2.6.</w:t>
            </w:r>
            <w:r w:rsidR="0050246A" w:rsidRPr="00E143C9">
              <w:rPr>
                <w:rFonts w:cstheme="minorBidi"/>
                <w:smallCaps w:val="0"/>
                <w:noProof/>
                <w:kern w:val="2"/>
                <w:sz w:val="24"/>
                <w:szCs w:val="24"/>
                <w:lang w:eastAsia="en-GB"/>
                <w14:ligatures w14:val="standardContextual"/>
              </w:rPr>
              <w:tab/>
            </w:r>
            <w:r w:rsidR="0050246A" w:rsidRPr="00E143C9">
              <w:rPr>
                <w:rStyle w:val="Hyperlink"/>
                <w:noProof/>
                <w:sz w:val="24"/>
                <w:szCs w:val="24"/>
              </w:rPr>
              <w:t>Evaluation of Machine Learning Models for Predicting and Preventing Crimes</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15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18</w:t>
            </w:r>
            <w:r w:rsidR="0050246A" w:rsidRPr="00E143C9">
              <w:rPr>
                <w:noProof/>
                <w:webHidden/>
                <w:sz w:val="24"/>
                <w:szCs w:val="24"/>
              </w:rPr>
              <w:fldChar w:fldCharType="end"/>
            </w:r>
          </w:hyperlink>
        </w:p>
        <w:p w14:paraId="6399B1E6" w14:textId="74F3D6EE" w:rsidR="0050246A" w:rsidRPr="00E143C9" w:rsidRDefault="001C3C72" w:rsidP="00E143C9">
          <w:pPr>
            <w:pStyle w:val="TOC2"/>
            <w:rPr>
              <w:rFonts w:cstheme="minorBidi"/>
              <w:smallCaps w:val="0"/>
              <w:noProof/>
              <w:kern w:val="2"/>
              <w:sz w:val="24"/>
              <w:szCs w:val="24"/>
              <w:lang w:eastAsia="en-GB"/>
              <w14:ligatures w14:val="standardContextual"/>
            </w:rPr>
          </w:pPr>
          <w:hyperlink w:anchor="_Toc136390416" w:history="1">
            <w:r w:rsidR="0050246A" w:rsidRPr="00E143C9">
              <w:rPr>
                <w:rStyle w:val="Hyperlink"/>
                <w:noProof/>
                <w:sz w:val="24"/>
                <w:szCs w:val="24"/>
              </w:rPr>
              <w:t>2.7.</w:t>
            </w:r>
            <w:r w:rsidR="0050246A" w:rsidRPr="00E143C9">
              <w:rPr>
                <w:rFonts w:cstheme="minorBidi"/>
                <w:smallCaps w:val="0"/>
                <w:noProof/>
                <w:kern w:val="2"/>
                <w:sz w:val="24"/>
                <w:szCs w:val="24"/>
                <w:lang w:eastAsia="en-GB"/>
                <w14:ligatures w14:val="standardContextual"/>
              </w:rPr>
              <w:tab/>
            </w:r>
            <w:r w:rsidR="0050246A" w:rsidRPr="00E143C9">
              <w:rPr>
                <w:rStyle w:val="Hyperlink"/>
                <w:noProof/>
                <w:sz w:val="24"/>
                <w:szCs w:val="24"/>
              </w:rPr>
              <w:t>Ethical Concerns and Potential Biases in Application of Machine Learning Crime Models</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16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20</w:t>
            </w:r>
            <w:r w:rsidR="0050246A" w:rsidRPr="00E143C9">
              <w:rPr>
                <w:noProof/>
                <w:webHidden/>
                <w:sz w:val="24"/>
                <w:szCs w:val="24"/>
              </w:rPr>
              <w:fldChar w:fldCharType="end"/>
            </w:r>
          </w:hyperlink>
        </w:p>
        <w:p w14:paraId="1A4AB94C" w14:textId="2B783A8E" w:rsidR="0050246A" w:rsidRPr="00E143C9" w:rsidRDefault="001C3C72" w:rsidP="00E143C9">
          <w:pPr>
            <w:pStyle w:val="TOC2"/>
            <w:rPr>
              <w:rFonts w:cstheme="minorBidi"/>
              <w:smallCaps w:val="0"/>
              <w:noProof/>
              <w:kern w:val="2"/>
              <w:sz w:val="24"/>
              <w:szCs w:val="24"/>
              <w:lang w:eastAsia="en-GB"/>
              <w14:ligatures w14:val="standardContextual"/>
            </w:rPr>
          </w:pPr>
          <w:hyperlink w:anchor="_Toc136390417" w:history="1">
            <w:r w:rsidR="0050246A" w:rsidRPr="00E143C9">
              <w:rPr>
                <w:rStyle w:val="Hyperlink"/>
                <w:noProof/>
                <w:sz w:val="24"/>
                <w:szCs w:val="24"/>
              </w:rPr>
              <w:t>2.8.</w:t>
            </w:r>
            <w:r w:rsidR="0050246A" w:rsidRPr="00E143C9">
              <w:rPr>
                <w:rFonts w:cstheme="minorBidi"/>
                <w:smallCaps w:val="0"/>
                <w:noProof/>
                <w:kern w:val="2"/>
                <w:sz w:val="24"/>
                <w:szCs w:val="24"/>
                <w:lang w:eastAsia="en-GB"/>
                <w14:ligatures w14:val="standardContextual"/>
              </w:rPr>
              <w:tab/>
            </w:r>
            <w:r w:rsidR="0050246A" w:rsidRPr="00E143C9">
              <w:rPr>
                <w:rStyle w:val="Hyperlink"/>
                <w:noProof/>
                <w:sz w:val="24"/>
                <w:szCs w:val="24"/>
              </w:rPr>
              <w:t>Future Research and Development for Machine Learning Models Utilised in Forecasting Crimes</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17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22</w:t>
            </w:r>
            <w:r w:rsidR="0050246A" w:rsidRPr="00E143C9">
              <w:rPr>
                <w:noProof/>
                <w:webHidden/>
                <w:sz w:val="24"/>
                <w:szCs w:val="24"/>
              </w:rPr>
              <w:fldChar w:fldCharType="end"/>
            </w:r>
          </w:hyperlink>
        </w:p>
        <w:p w14:paraId="3FB34BF0" w14:textId="612D7922" w:rsidR="0050246A" w:rsidRPr="00E143C9" w:rsidRDefault="001C3C72" w:rsidP="00E143C9">
          <w:pPr>
            <w:pStyle w:val="TOC2"/>
            <w:rPr>
              <w:rFonts w:cstheme="minorBidi"/>
              <w:smallCaps w:val="0"/>
              <w:noProof/>
              <w:kern w:val="2"/>
              <w:sz w:val="24"/>
              <w:szCs w:val="24"/>
              <w:lang w:eastAsia="en-GB"/>
              <w14:ligatures w14:val="standardContextual"/>
            </w:rPr>
          </w:pPr>
          <w:hyperlink w:anchor="_Toc136390418" w:history="1">
            <w:r w:rsidR="0050246A" w:rsidRPr="00E143C9">
              <w:rPr>
                <w:rStyle w:val="Hyperlink"/>
                <w:noProof/>
                <w:sz w:val="24"/>
                <w:szCs w:val="24"/>
              </w:rPr>
              <w:t>2.9.</w:t>
            </w:r>
            <w:r w:rsidR="0050246A" w:rsidRPr="00E143C9">
              <w:rPr>
                <w:rFonts w:cstheme="minorBidi"/>
                <w:smallCaps w:val="0"/>
                <w:noProof/>
                <w:kern w:val="2"/>
                <w:sz w:val="24"/>
                <w:szCs w:val="24"/>
                <w:lang w:eastAsia="en-GB"/>
                <w14:ligatures w14:val="standardContextual"/>
              </w:rPr>
              <w:tab/>
            </w:r>
            <w:r w:rsidR="0050246A" w:rsidRPr="00E143C9">
              <w:rPr>
                <w:rStyle w:val="Hyperlink"/>
                <w:noProof/>
                <w:sz w:val="24"/>
                <w:szCs w:val="24"/>
              </w:rPr>
              <w:t>Comparison Of Machine Learning Models and Established Techniques for Crime Predictions</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18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23</w:t>
            </w:r>
            <w:r w:rsidR="0050246A" w:rsidRPr="00E143C9">
              <w:rPr>
                <w:noProof/>
                <w:webHidden/>
                <w:sz w:val="24"/>
                <w:szCs w:val="24"/>
              </w:rPr>
              <w:fldChar w:fldCharType="end"/>
            </w:r>
          </w:hyperlink>
        </w:p>
        <w:p w14:paraId="5C74F9EC" w14:textId="7FFCD7BD" w:rsidR="0050246A" w:rsidRPr="00E143C9" w:rsidRDefault="001C3C72" w:rsidP="00E143C9">
          <w:pPr>
            <w:pStyle w:val="TOC3"/>
            <w:tabs>
              <w:tab w:val="right" w:leader="dot" w:pos="8897"/>
            </w:tabs>
            <w:spacing w:line="360" w:lineRule="auto"/>
            <w:rPr>
              <w:rFonts w:cstheme="minorBidi"/>
              <w:i w:val="0"/>
              <w:iCs w:val="0"/>
              <w:noProof/>
              <w:kern w:val="2"/>
              <w:sz w:val="24"/>
              <w:szCs w:val="24"/>
              <w:lang w:eastAsia="en-GB"/>
              <w14:ligatures w14:val="standardContextual"/>
            </w:rPr>
          </w:pPr>
          <w:hyperlink w:anchor="_Toc136390419" w:history="1">
            <w:r w:rsidR="0050246A" w:rsidRPr="00E143C9">
              <w:rPr>
                <w:rStyle w:val="Hyperlink"/>
                <w:noProof/>
                <w:sz w:val="24"/>
                <w:szCs w:val="24"/>
              </w:rPr>
              <w:t>2.9.1.   City Policing Plans Driven by Crime Prediction ML Models</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19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23</w:t>
            </w:r>
            <w:r w:rsidR="0050246A" w:rsidRPr="00E143C9">
              <w:rPr>
                <w:noProof/>
                <w:webHidden/>
                <w:sz w:val="24"/>
                <w:szCs w:val="24"/>
              </w:rPr>
              <w:fldChar w:fldCharType="end"/>
            </w:r>
          </w:hyperlink>
        </w:p>
        <w:p w14:paraId="0EA4B45F" w14:textId="7E36ED2C" w:rsidR="0050246A" w:rsidRPr="00E143C9" w:rsidRDefault="001C3C72" w:rsidP="00E143C9">
          <w:pPr>
            <w:pStyle w:val="TOC3"/>
            <w:tabs>
              <w:tab w:val="right" w:leader="dot" w:pos="8897"/>
            </w:tabs>
            <w:spacing w:line="360" w:lineRule="auto"/>
            <w:rPr>
              <w:rFonts w:cstheme="minorBidi"/>
              <w:i w:val="0"/>
              <w:iCs w:val="0"/>
              <w:noProof/>
              <w:kern w:val="2"/>
              <w:sz w:val="24"/>
              <w:szCs w:val="24"/>
              <w:lang w:eastAsia="en-GB"/>
              <w14:ligatures w14:val="standardContextual"/>
            </w:rPr>
          </w:pPr>
          <w:hyperlink w:anchor="_Toc136390420" w:history="1">
            <w:r w:rsidR="0050246A" w:rsidRPr="00E143C9">
              <w:rPr>
                <w:rStyle w:val="Hyperlink"/>
                <w:noProof/>
                <w:sz w:val="24"/>
                <w:szCs w:val="24"/>
              </w:rPr>
              <w:t>2.9.2.   Community Policing Crime Prevention Programs Incorporating ML Models</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20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24</w:t>
            </w:r>
            <w:r w:rsidR="0050246A" w:rsidRPr="00E143C9">
              <w:rPr>
                <w:noProof/>
                <w:webHidden/>
                <w:sz w:val="24"/>
                <w:szCs w:val="24"/>
              </w:rPr>
              <w:fldChar w:fldCharType="end"/>
            </w:r>
          </w:hyperlink>
        </w:p>
        <w:p w14:paraId="5FA8479F" w14:textId="79D2BEED" w:rsidR="0050246A" w:rsidRPr="00E143C9" w:rsidRDefault="001C3C72" w:rsidP="00E143C9">
          <w:pPr>
            <w:pStyle w:val="TOC2"/>
            <w:rPr>
              <w:rFonts w:cstheme="minorBidi"/>
              <w:smallCaps w:val="0"/>
              <w:noProof/>
              <w:kern w:val="2"/>
              <w:sz w:val="24"/>
              <w:szCs w:val="24"/>
              <w:lang w:eastAsia="en-GB"/>
              <w14:ligatures w14:val="standardContextual"/>
            </w:rPr>
          </w:pPr>
          <w:hyperlink w:anchor="_Toc136390421" w:history="1">
            <w:r w:rsidR="0050246A" w:rsidRPr="00E143C9">
              <w:rPr>
                <w:rStyle w:val="Hyperlink"/>
                <w:noProof/>
                <w:sz w:val="24"/>
                <w:szCs w:val="24"/>
              </w:rPr>
              <w:t>2.10.</w:t>
            </w:r>
            <w:r w:rsidR="0050246A" w:rsidRPr="00E143C9">
              <w:rPr>
                <w:rFonts w:cstheme="minorBidi"/>
                <w:smallCaps w:val="0"/>
                <w:noProof/>
                <w:kern w:val="2"/>
                <w:sz w:val="24"/>
                <w:szCs w:val="24"/>
                <w:lang w:eastAsia="en-GB"/>
                <w14:ligatures w14:val="standardContextual"/>
              </w:rPr>
              <w:tab/>
            </w:r>
            <w:r w:rsidR="0050246A" w:rsidRPr="00E143C9">
              <w:rPr>
                <w:rStyle w:val="Hyperlink"/>
                <w:noProof/>
                <w:sz w:val="24"/>
                <w:szCs w:val="24"/>
              </w:rPr>
              <w:t>Case Studies and Practical Applications of Machine Learning Models for Crime Forecasting</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21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25</w:t>
            </w:r>
            <w:r w:rsidR="0050246A" w:rsidRPr="00E143C9">
              <w:rPr>
                <w:noProof/>
                <w:webHidden/>
                <w:sz w:val="24"/>
                <w:szCs w:val="24"/>
              </w:rPr>
              <w:fldChar w:fldCharType="end"/>
            </w:r>
          </w:hyperlink>
        </w:p>
        <w:p w14:paraId="55D097EB" w14:textId="01AB98AE" w:rsidR="0050246A" w:rsidRPr="00E143C9" w:rsidRDefault="001C3C72" w:rsidP="00E143C9">
          <w:pPr>
            <w:pStyle w:val="TOC1"/>
            <w:tabs>
              <w:tab w:val="right" w:leader="dot" w:pos="8897"/>
            </w:tabs>
            <w:spacing w:line="360" w:lineRule="auto"/>
            <w:rPr>
              <w:rFonts w:cstheme="minorBidi"/>
              <w:b w:val="0"/>
              <w:bCs w:val="0"/>
              <w:caps w:val="0"/>
              <w:noProof/>
              <w:kern w:val="2"/>
              <w:sz w:val="24"/>
              <w:szCs w:val="24"/>
              <w:lang w:eastAsia="en-GB"/>
              <w14:ligatures w14:val="standardContextual"/>
            </w:rPr>
          </w:pPr>
          <w:hyperlink w:anchor="_Toc136390422" w:history="1">
            <w:r w:rsidR="0050246A" w:rsidRPr="00E143C9">
              <w:rPr>
                <w:rStyle w:val="Hyperlink"/>
                <w:noProof/>
                <w:sz w:val="24"/>
                <w:szCs w:val="24"/>
              </w:rPr>
              <w:t>Chapter 3 - Research Methodology</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22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28</w:t>
            </w:r>
            <w:r w:rsidR="0050246A" w:rsidRPr="00E143C9">
              <w:rPr>
                <w:noProof/>
                <w:webHidden/>
                <w:sz w:val="24"/>
                <w:szCs w:val="24"/>
              </w:rPr>
              <w:fldChar w:fldCharType="end"/>
            </w:r>
          </w:hyperlink>
        </w:p>
        <w:p w14:paraId="3E61078F" w14:textId="29139561" w:rsidR="0050246A" w:rsidRPr="00E143C9" w:rsidRDefault="001C3C72" w:rsidP="00E143C9">
          <w:pPr>
            <w:pStyle w:val="TOC2"/>
            <w:rPr>
              <w:rFonts w:cstheme="minorBidi"/>
              <w:smallCaps w:val="0"/>
              <w:noProof/>
              <w:kern w:val="2"/>
              <w:sz w:val="24"/>
              <w:szCs w:val="24"/>
              <w:lang w:eastAsia="en-GB"/>
              <w14:ligatures w14:val="standardContextual"/>
            </w:rPr>
          </w:pPr>
          <w:hyperlink w:anchor="_Toc136390423" w:history="1">
            <w:r w:rsidR="0050246A" w:rsidRPr="00E143C9">
              <w:rPr>
                <w:rStyle w:val="Hyperlink"/>
                <w:noProof/>
                <w:sz w:val="24"/>
                <w:szCs w:val="24"/>
              </w:rPr>
              <w:t>3.1.</w:t>
            </w:r>
            <w:r w:rsidR="0050246A" w:rsidRPr="00E143C9">
              <w:rPr>
                <w:rFonts w:cstheme="minorBidi"/>
                <w:smallCaps w:val="0"/>
                <w:noProof/>
                <w:kern w:val="2"/>
                <w:sz w:val="24"/>
                <w:szCs w:val="24"/>
                <w:lang w:eastAsia="en-GB"/>
                <w14:ligatures w14:val="standardContextual"/>
              </w:rPr>
              <w:tab/>
            </w:r>
            <w:r w:rsidR="0050246A" w:rsidRPr="00E143C9">
              <w:rPr>
                <w:rStyle w:val="Hyperlink"/>
                <w:noProof/>
                <w:sz w:val="24"/>
                <w:szCs w:val="24"/>
              </w:rPr>
              <w:t>Machine Learning Modelling</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23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37</w:t>
            </w:r>
            <w:r w:rsidR="0050246A" w:rsidRPr="00E143C9">
              <w:rPr>
                <w:noProof/>
                <w:webHidden/>
                <w:sz w:val="24"/>
                <w:szCs w:val="24"/>
              </w:rPr>
              <w:fldChar w:fldCharType="end"/>
            </w:r>
          </w:hyperlink>
        </w:p>
        <w:p w14:paraId="2B6BD616" w14:textId="52C60977" w:rsidR="0050246A" w:rsidRPr="00E143C9" w:rsidRDefault="001C3C72" w:rsidP="00E143C9">
          <w:pPr>
            <w:pStyle w:val="TOC1"/>
            <w:tabs>
              <w:tab w:val="right" w:leader="dot" w:pos="8897"/>
            </w:tabs>
            <w:spacing w:line="360" w:lineRule="auto"/>
            <w:rPr>
              <w:rFonts w:cstheme="minorBidi"/>
              <w:b w:val="0"/>
              <w:bCs w:val="0"/>
              <w:caps w:val="0"/>
              <w:noProof/>
              <w:kern w:val="2"/>
              <w:sz w:val="24"/>
              <w:szCs w:val="24"/>
              <w:lang w:eastAsia="en-GB"/>
              <w14:ligatures w14:val="standardContextual"/>
            </w:rPr>
          </w:pPr>
          <w:hyperlink w:anchor="_Toc136390424" w:history="1">
            <w:r w:rsidR="0050246A" w:rsidRPr="00E143C9">
              <w:rPr>
                <w:rStyle w:val="Hyperlink"/>
                <w:noProof/>
                <w:sz w:val="24"/>
                <w:szCs w:val="24"/>
              </w:rPr>
              <w:t>Chapter 4- Result Evaluation and Discussion</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24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39</w:t>
            </w:r>
            <w:r w:rsidR="0050246A" w:rsidRPr="00E143C9">
              <w:rPr>
                <w:noProof/>
                <w:webHidden/>
                <w:sz w:val="24"/>
                <w:szCs w:val="24"/>
              </w:rPr>
              <w:fldChar w:fldCharType="end"/>
            </w:r>
          </w:hyperlink>
        </w:p>
        <w:p w14:paraId="6300DB5D" w14:textId="536BBB5C" w:rsidR="0050246A" w:rsidRPr="00E143C9" w:rsidRDefault="001C3C72" w:rsidP="00E143C9">
          <w:pPr>
            <w:pStyle w:val="TOC1"/>
            <w:tabs>
              <w:tab w:val="right" w:leader="dot" w:pos="8897"/>
            </w:tabs>
            <w:spacing w:line="360" w:lineRule="auto"/>
            <w:rPr>
              <w:rFonts w:cstheme="minorBidi"/>
              <w:b w:val="0"/>
              <w:bCs w:val="0"/>
              <w:caps w:val="0"/>
              <w:noProof/>
              <w:kern w:val="2"/>
              <w:sz w:val="24"/>
              <w:szCs w:val="24"/>
              <w:lang w:eastAsia="en-GB"/>
              <w14:ligatures w14:val="standardContextual"/>
            </w:rPr>
          </w:pPr>
          <w:hyperlink w:anchor="_Toc136390425" w:history="1">
            <w:r w:rsidR="0050246A" w:rsidRPr="00E143C9">
              <w:rPr>
                <w:rStyle w:val="Hyperlink"/>
                <w:noProof/>
                <w:sz w:val="24"/>
                <w:szCs w:val="24"/>
              </w:rPr>
              <w:t>Chapter 5-Conclusion</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25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42</w:t>
            </w:r>
            <w:r w:rsidR="0050246A" w:rsidRPr="00E143C9">
              <w:rPr>
                <w:noProof/>
                <w:webHidden/>
                <w:sz w:val="24"/>
                <w:szCs w:val="24"/>
              </w:rPr>
              <w:fldChar w:fldCharType="end"/>
            </w:r>
          </w:hyperlink>
        </w:p>
        <w:p w14:paraId="32EC62AA" w14:textId="4614993E" w:rsidR="0050246A" w:rsidRPr="00E143C9" w:rsidRDefault="001C3C72" w:rsidP="00E143C9">
          <w:pPr>
            <w:pStyle w:val="TOC2"/>
            <w:rPr>
              <w:rFonts w:cstheme="minorBidi"/>
              <w:smallCaps w:val="0"/>
              <w:noProof/>
              <w:kern w:val="2"/>
              <w:sz w:val="24"/>
              <w:szCs w:val="24"/>
              <w:lang w:eastAsia="en-GB"/>
              <w14:ligatures w14:val="standardContextual"/>
            </w:rPr>
          </w:pPr>
          <w:hyperlink w:anchor="_Toc136390426" w:history="1">
            <w:r w:rsidR="0050246A" w:rsidRPr="00E143C9">
              <w:rPr>
                <w:rStyle w:val="Hyperlink"/>
                <w:noProof/>
                <w:sz w:val="24"/>
                <w:szCs w:val="24"/>
              </w:rPr>
              <w:t xml:space="preserve">5.1 </w:t>
            </w:r>
            <w:r w:rsidR="0050246A" w:rsidRPr="00E143C9">
              <w:rPr>
                <w:rFonts w:cstheme="minorBidi"/>
                <w:smallCaps w:val="0"/>
                <w:noProof/>
                <w:kern w:val="2"/>
                <w:sz w:val="24"/>
                <w:szCs w:val="24"/>
                <w:lang w:eastAsia="en-GB"/>
                <w14:ligatures w14:val="standardContextual"/>
              </w:rPr>
              <w:tab/>
            </w:r>
            <w:r w:rsidR="0050246A" w:rsidRPr="00E143C9">
              <w:rPr>
                <w:rStyle w:val="Hyperlink"/>
                <w:noProof/>
                <w:sz w:val="24"/>
                <w:szCs w:val="24"/>
              </w:rPr>
              <w:t>Future Research</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26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43</w:t>
            </w:r>
            <w:r w:rsidR="0050246A" w:rsidRPr="00E143C9">
              <w:rPr>
                <w:noProof/>
                <w:webHidden/>
                <w:sz w:val="24"/>
                <w:szCs w:val="24"/>
              </w:rPr>
              <w:fldChar w:fldCharType="end"/>
            </w:r>
          </w:hyperlink>
        </w:p>
        <w:p w14:paraId="3191F278" w14:textId="3B9F6E7B" w:rsidR="0050246A" w:rsidRPr="00E143C9" w:rsidRDefault="001C3C72" w:rsidP="00E143C9">
          <w:pPr>
            <w:pStyle w:val="TOC1"/>
            <w:tabs>
              <w:tab w:val="right" w:leader="dot" w:pos="8897"/>
            </w:tabs>
            <w:spacing w:line="360" w:lineRule="auto"/>
            <w:rPr>
              <w:rFonts w:cstheme="minorBidi"/>
              <w:b w:val="0"/>
              <w:bCs w:val="0"/>
              <w:caps w:val="0"/>
              <w:noProof/>
              <w:kern w:val="2"/>
              <w:sz w:val="24"/>
              <w:szCs w:val="24"/>
              <w:lang w:eastAsia="en-GB"/>
              <w14:ligatures w14:val="standardContextual"/>
            </w:rPr>
          </w:pPr>
          <w:hyperlink w:anchor="_Toc136390427" w:history="1">
            <w:r w:rsidR="0050246A" w:rsidRPr="00E143C9">
              <w:rPr>
                <w:rStyle w:val="Hyperlink"/>
                <w:noProof/>
                <w:sz w:val="24"/>
                <w:szCs w:val="24"/>
              </w:rPr>
              <w:t>References</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27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44</w:t>
            </w:r>
            <w:r w:rsidR="0050246A" w:rsidRPr="00E143C9">
              <w:rPr>
                <w:noProof/>
                <w:webHidden/>
                <w:sz w:val="24"/>
                <w:szCs w:val="24"/>
              </w:rPr>
              <w:fldChar w:fldCharType="end"/>
            </w:r>
          </w:hyperlink>
        </w:p>
        <w:p w14:paraId="470FAFD9" w14:textId="05306E16" w:rsidR="0050246A" w:rsidRPr="00E143C9" w:rsidRDefault="001C3C72" w:rsidP="00E143C9">
          <w:pPr>
            <w:pStyle w:val="TOC1"/>
            <w:tabs>
              <w:tab w:val="right" w:leader="dot" w:pos="8897"/>
            </w:tabs>
            <w:spacing w:line="360" w:lineRule="auto"/>
            <w:rPr>
              <w:rFonts w:cstheme="minorBidi"/>
              <w:b w:val="0"/>
              <w:bCs w:val="0"/>
              <w:caps w:val="0"/>
              <w:noProof/>
              <w:kern w:val="2"/>
              <w:sz w:val="24"/>
              <w:szCs w:val="24"/>
              <w:lang w:eastAsia="en-GB"/>
              <w14:ligatures w14:val="standardContextual"/>
            </w:rPr>
          </w:pPr>
          <w:hyperlink w:anchor="_Toc136390428" w:history="1">
            <w:r w:rsidR="0050246A" w:rsidRPr="00E143C9">
              <w:rPr>
                <w:rStyle w:val="Hyperlink"/>
                <w:noProof/>
                <w:sz w:val="24"/>
                <w:szCs w:val="24"/>
              </w:rPr>
              <w:t>Appendix A</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28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53</w:t>
            </w:r>
            <w:r w:rsidR="0050246A" w:rsidRPr="00E143C9">
              <w:rPr>
                <w:noProof/>
                <w:webHidden/>
                <w:sz w:val="24"/>
                <w:szCs w:val="24"/>
              </w:rPr>
              <w:fldChar w:fldCharType="end"/>
            </w:r>
          </w:hyperlink>
        </w:p>
        <w:p w14:paraId="3FD9F1E5" w14:textId="287D867C" w:rsidR="0050246A" w:rsidRPr="00E143C9" w:rsidRDefault="001C3C72" w:rsidP="00E143C9">
          <w:pPr>
            <w:pStyle w:val="TOC2"/>
            <w:rPr>
              <w:rFonts w:cstheme="minorBidi"/>
              <w:smallCaps w:val="0"/>
              <w:noProof/>
              <w:kern w:val="2"/>
              <w:sz w:val="24"/>
              <w:szCs w:val="24"/>
              <w:lang w:eastAsia="en-GB"/>
              <w14:ligatures w14:val="standardContextual"/>
            </w:rPr>
          </w:pPr>
          <w:hyperlink w:anchor="_Toc136390429" w:history="1">
            <w:r w:rsidR="0050246A" w:rsidRPr="00E143C9">
              <w:rPr>
                <w:rStyle w:val="Hyperlink"/>
                <w:noProof/>
                <w:sz w:val="24"/>
                <w:szCs w:val="24"/>
              </w:rPr>
              <w:t>A.1. Decision Tree Modelling</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29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53</w:t>
            </w:r>
            <w:r w:rsidR="0050246A" w:rsidRPr="00E143C9">
              <w:rPr>
                <w:noProof/>
                <w:webHidden/>
                <w:sz w:val="24"/>
                <w:szCs w:val="24"/>
              </w:rPr>
              <w:fldChar w:fldCharType="end"/>
            </w:r>
          </w:hyperlink>
        </w:p>
        <w:p w14:paraId="2721C4C5" w14:textId="1CA0F503" w:rsidR="0050246A" w:rsidRPr="00E143C9" w:rsidRDefault="001C3C72" w:rsidP="00E143C9">
          <w:pPr>
            <w:pStyle w:val="TOC2"/>
            <w:rPr>
              <w:rFonts w:cstheme="minorBidi"/>
              <w:smallCaps w:val="0"/>
              <w:noProof/>
              <w:kern w:val="2"/>
              <w:sz w:val="24"/>
              <w:szCs w:val="24"/>
              <w:lang w:eastAsia="en-GB"/>
              <w14:ligatures w14:val="standardContextual"/>
            </w:rPr>
          </w:pPr>
          <w:hyperlink w:anchor="_Toc136390430" w:history="1">
            <w:r w:rsidR="0050246A" w:rsidRPr="00E143C9">
              <w:rPr>
                <w:rStyle w:val="Hyperlink"/>
                <w:noProof/>
                <w:sz w:val="24"/>
                <w:szCs w:val="24"/>
              </w:rPr>
              <w:t>A.2. Evaluation Metrics for Decision Tree</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30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54</w:t>
            </w:r>
            <w:r w:rsidR="0050246A" w:rsidRPr="00E143C9">
              <w:rPr>
                <w:noProof/>
                <w:webHidden/>
                <w:sz w:val="24"/>
                <w:szCs w:val="24"/>
              </w:rPr>
              <w:fldChar w:fldCharType="end"/>
            </w:r>
          </w:hyperlink>
        </w:p>
        <w:p w14:paraId="55868697" w14:textId="734F0438" w:rsidR="0050246A" w:rsidRPr="00E143C9" w:rsidRDefault="001C3C72" w:rsidP="00E143C9">
          <w:pPr>
            <w:pStyle w:val="TOC2"/>
            <w:rPr>
              <w:rFonts w:cstheme="minorBidi"/>
              <w:smallCaps w:val="0"/>
              <w:noProof/>
              <w:kern w:val="2"/>
              <w:sz w:val="24"/>
              <w:szCs w:val="24"/>
              <w:lang w:eastAsia="en-GB"/>
              <w14:ligatures w14:val="standardContextual"/>
            </w:rPr>
          </w:pPr>
          <w:hyperlink w:anchor="_Toc136390431" w:history="1">
            <w:r w:rsidR="0050246A" w:rsidRPr="00E143C9">
              <w:rPr>
                <w:rStyle w:val="Hyperlink"/>
                <w:noProof/>
                <w:sz w:val="24"/>
                <w:szCs w:val="24"/>
              </w:rPr>
              <w:t>A.3. Entropy</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31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54</w:t>
            </w:r>
            <w:r w:rsidR="0050246A" w:rsidRPr="00E143C9">
              <w:rPr>
                <w:noProof/>
                <w:webHidden/>
                <w:sz w:val="24"/>
                <w:szCs w:val="24"/>
              </w:rPr>
              <w:fldChar w:fldCharType="end"/>
            </w:r>
          </w:hyperlink>
        </w:p>
        <w:p w14:paraId="24E64492" w14:textId="1082FD1F" w:rsidR="0050246A" w:rsidRPr="00E143C9" w:rsidRDefault="001C3C72" w:rsidP="00E143C9">
          <w:pPr>
            <w:pStyle w:val="TOC2"/>
            <w:rPr>
              <w:rFonts w:cstheme="minorBidi"/>
              <w:smallCaps w:val="0"/>
              <w:noProof/>
              <w:kern w:val="2"/>
              <w:sz w:val="24"/>
              <w:szCs w:val="24"/>
              <w:lang w:eastAsia="en-GB"/>
              <w14:ligatures w14:val="standardContextual"/>
            </w:rPr>
          </w:pPr>
          <w:hyperlink w:anchor="_Toc136390432" w:history="1">
            <w:r w:rsidR="0050246A" w:rsidRPr="00E143C9">
              <w:rPr>
                <w:rStyle w:val="Hyperlink"/>
                <w:noProof/>
                <w:sz w:val="24"/>
                <w:szCs w:val="24"/>
              </w:rPr>
              <w:t>A.4. Gini index</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32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55</w:t>
            </w:r>
            <w:r w:rsidR="0050246A" w:rsidRPr="00E143C9">
              <w:rPr>
                <w:noProof/>
                <w:webHidden/>
                <w:sz w:val="24"/>
                <w:szCs w:val="24"/>
              </w:rPr>
              <w:fldChar w:fldCharType="end"/>
            </w:r>
          </w:hyperlink>
        </w:p>
        <w:p w14:paraId="30E1563A" w14:textId="1366BC88" w:rsidR="0050246A" w:rsidRPr="00E143C9" w:rsidRDefault="001C3C72" w:rsidP="00E143C9">
          <w:pPr>
            <w:pStyle w:val="TOC2"/>
            <w:rPr>
              <w:rFonts w:cstheme="minorBidi"/>
              <w:smallCaps w:val="0"/>
              <w:noProof/>
              <w:kern w:val="2"/>
              <w:sz w:val="24"/>
              <w:szCs w:val="24"/>
              <w:lang w:eastAsia="en-GB"/>
              <w14:ligatures w14:val="standardContextual"/>
            </w:rPr>
          </w:pPr>
          <w:hyperlink w:anchor="_Toc136390433" w:history="1">
            <w:r w:rsidR="0050246A" w:rsidRPr="00E143C9">
              <w:rPr>
                <w:rStyle w:val="Hyperlink"/>
                <w:noProof/>
                <w:sz w:val="24"/>
                <w:szCs w:val="24"/>
              </w:rPr>
              <w:t>A.5. Logistic Regression Modelling</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33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57</w:t>
            </w:r>
            <w:r w:rsidR="0050246A" w:rsidRPr="00E143C9">
              <w:rPr>
                <w:noProof/>
                <w:webHidden/>
                <w:sz w:val="24"/>
                <w:szCs w:val="24"/>
              </w:rPr>
              <w:fldChar w:fldCharType="end"/>
            </w:r>
          </w:hyperlink>
        </w:p>
        <w:p w14:paraId="4FB5C9F5" w14:textId="33C36369" w:rsidR="0050246A" w:rsidRPr="00E143C9" w:rsidRDefault="001C3C72" w:rsidP="00E143C9">
          <w:pPr>
            <w:pStyle w:val="TOC1"/>
            <w:tabs>
              <w:tab w:val="right" w:leader="dot" w:pos="8897"/>
            </w:tabs>
            <w:spacing w:line="360" w:lineRule="auto"/>
            <w:rPr>
              <w:rFonts w:cstheme="minorBidi"/>
              <w:b w:val="0"/>
              <w:bCs w:val="0"/>
              <w:caps w:val="0"/>
              <w:noProof/>
              <w:kern w:val="2"/>
              <w:sz w:val="24"/>
              <w:szCs w:val="24"/>
              <w:lang w:eastAsia="en-GB"/>
              <w14:ligatures w14:val="standardContextual"/>
            </w:rPr>
          </w:pPr>
          <w:hyperlink w:anchor="_Toc136390434" w:history="1">
            <w:r w:rsidR="0050246A" w:rsidRPr="00E143C9">
              <w:rPr>
                <w:rStyle w:val="Hyperlink"/>
                <w:noProof/>
                <w:sz w:val="24"/>
                <w:szCs w:val="24"/>
              </w:rPr>
              <w:t>APPENDIX B</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34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59</w:t>
            </w:r>
            <w:r w:rsidR="0050246A" w:rsidRPr="00E143C9">
              <w:rPr>
                <w:noProof/>
                <w:webHidden/>
                <w:sz w:val="24"/>
                <w:szCs w:val="24"/>
              </w:rPr>
              <w:fldChar w:fldCharType="end"/>
            </w:r>
          </w:hyperlink>
        </w:p>
        <w:p w14:paraId="0C11A282" w14:textId="5C968D24" w:rsidR="0050246A" w:rsidRPr="00E143C9" w:rsidRDefault="001C3C72" w:rsidP="00E143C9">
          <w:pPr>
            <w:pStyle w:val="TOC2"/>
            <w:rPr>
              <w:rFonts w:cstheme="minorBidi"/>
              <w:smallCaps w:val="0"/>
              <w:noProof/>
              <w:kern w:val="2"/>
              <w:sz w:val="24"/>
              <w:szCs w:val="24"/>
              <w:lang w:eastAsia="en-GB"/>
              <w14:ligatures w14:val="standardContextual"/>
            </w:rPr>
          </w:pPr>
          <w:hyperlink w:anchor="_Toc136390435" w:history="1">
            <w:r w:rsidR="0050246A" w:rsidRPr="00E143C9">
              <w:rPr>
                <w:rStyle w:val="Hyperlink"/>
                <w:noProof/>
                <w:sz w:val="24"/>
                <w:szCs w:val="24"/>
              </w:rPr>
              <w:t>B.1. K-MEANS CLUSTERING</w:t>
            </w:r>
            <w:r w:rsidR="0050246A" w:rsidRPr="00E143C9">
              <w:rPr>
                <w:noProof/>
                <w:webHidden/>
                <w:sz w:val="24"/>
                <w:szCs w:val="24"/>
              </w:rPr>
              <w:tab/>
            </w:r>
            <w:r w:rsidR="0050246A" w:rsidRPr="00E143C9">
              <w:rPr>
                <w:noProof/>
                <w:webHidden/>
                <w:sz w:val="24"/>
                <w:szCs w:val="24"/>
              </w:rPr>
              <w:fldChar w:fldCharType="begin"/>
            </w:r>
            <w:r w:rsidR="0050246A" w:rsidRPr="00E143C9">
              <w:rPr>
                <w:noProof/>
                <w:webHidden/>
                <w:sz w:val="24"/>
                <w:szCs w:val="24"/>
              </w:rPr>
              <w:instrText xml:space="preserve"> PAGEREF _Toc136390435 \h </w:instrText>
            </w:r>
            <w:r w:rsidR="0050246A" w:rsidRPr="00E143C9">
              <w:rPr>
                <w:noProof/>
                <w:webHidden/>
                <w:sz w:val="24"/>
                <w:szCs w:val="24"/>
              </w:rPr>
            </w:r>
            <w:r w:rsidR="0050246A" w:rsidRPr="00E143C9">
              <w:rPr>
                <w:noProof/>
                <w:webHidden/>
                <w:sz w:val="24"/>
                <w:szCs w:val="24"/>
              </w:rPr>
              <w:fldChar w:fldCharType="separate"/>
            </w:r>
            <w:r w:rsidR="0050246A" w:rsidRPr="00E143C9">
              <w:rPr>
                <w:noProof/>
                <w:webHidden/>
                <w:sz w:val="24"/>
                <w:szCs w:val="24"/>
              </w:rPr>
              <w:t>59</w:t>
            </w:r>
            <w:r w:rsidR="0050246A" w:rsidRPr="00E143C9">
              <w:rPr>
                <w:noProof/>
                <w:webHidden/>
                <w:sz w:val="24"/>
                <w:szCs w:val="24"/>
              </w:rPr>
              <w:fldChar w:fldCharType="end"/>
            </w:r>
          </w:hyperlink>
        </w:p>
        <w:p w14:paraId="7437C992" w14:textId="1B941B49" w:rsidR="00011B2F" w:rsidRDefault="00AF33CD" w:rsidP="00E143C9">
          <w:pPr>
            <w:pStyle w:val="TOC2"/>
            <w:ind w:left="0"/>
            <w:rPr>
              <w:sz w:val="24"/>
              <w:szCs w:val="24"/>
            </w:rPr>
          </w:pPr>
          <w:r w:rsidRPr="00E143C9">
            <w:rPr>
              <w:sz w:val="24"/>
              <w:szCs w:val="24"/>
            </w:rPr>
            <w:fldChar w:fldCharType="end"/>
          </w:r>
        </w:p>
        <w:p w14:paraId="0AC9C54E" w14:textId="77777777" w:rsidR="00011B2F" w:rsidRDefault="00011B2F" w:rsidP="00011B2F">
          <w:pPr>
            <w:pStyle w:val="BodyTextIndent"/>
            <w:rPr>
              <w:lang w:eastAsia="en-GB"/>
            </w:rPr>
          </w:pPr>
        </w:p>
        <w:p w14:paraId="7C85367F" w14:textId="77777777" w:rsidR="00011B2F" w:rsidRDefault="00011B2F" w:rsidP="00011B2F">
          <w:pPr>
            <w:pStyle w:val="BodyTextIndent"/>
            <w:rPr>
              <w:lang w:eastAsia="en-GB"/>
            </w:rPr>
          </w:pPr>
        </w:p>
        <w:p w14:paraId="1ECF6471" w14:textId="77777777" w:rsidR="00011B2F" w:rsidRDefault="00011B2F" w:rsidP="00011B2F">
          <w:pPr>
            <w:pStyle w:val="BodyTextIndent"/>
            <w:rPr>
              <w:lang w:eastAsia="en-GB"/>
            </w:rPr>
          </w:pPr>
        </w:p>
        <w:p w14:paraId="451BC4E5" w14:textId="77777777" w:rsidR="00011B2F" w:rsidRDefault="00011B2F" w:rsidP="00011B2F">
          <w:pPr>
            <w:pStyle w:val="BodyTextIndent"/>
            <w:rPr>
              <w:lang w:eastAsia="en-GB"/>
            </w:rPr>
          </w:pPr>
        </w:p>
        <w:p w14:paraId="7B7BB93D" w14:textId="55DC804F" w:rsidR="00011B2F" w:rsidRPr="00A14319" w:rsidRDefault="001C3C72" w:rsidP="00A14319">
          <w:pPr>
            <w:pStyle w:val="BodyTextIndent"/>
            <w:rPr>
              <w:lang w:eastAsia="en-GB"/>
            </w:rPr>
          </w:pPr>
        </w:p>
      </w:sdtContent>
    </w:sdt>
    <w:p w14:paraId="30D96AF9" w14:textId="656E40D7" w:rsidR="00816490" w:rsidRPr="00B40844" w:rsidRDefault="00816490" w:rsidP="00816490">
      <w:pPr>
        <w:rPr>
          <w:rFonts w:cstheme="minorHAnsi"/>
          <w:b/>
          <w:bCs/>
          <w:sz w:val="32"/>
          <w:szCs w:val="32"/>
        </w:rPr>
      </w:pPr>
      <w:r>
        <w:rPr>
          <w:rFonts w:cstheme="minorHAnsi"/>
          <w:b/>
          <w:bCs/>
          <w:sz w:val="32"/>
          <w:szCs w:val="32"/>
        </w:rPr>
        <w:br w:type="page"/>
      </w:r>
    </w:p>
    <w:sdt>
      <w:sdtPr>
        <w:rPr>
          <w:rFonts w:asciiTheme="minorHAnsi" w:eastAsiaTheme="minorEastAsia" w:hAnsiTheme="minorHAnsi" w:cstheme="minorBidi"/>
          <w:color w:val="auto"/>
          <w:sz w:val="24"/>
          <w:szCs w:val="24"/>
        </w:rPr>
        <w:id w:val="-1675480075"/>
        <w:docPartObj>
          <w:docPartGallery w:val="Table of Contents"/>
          <w:docPartUnique/>
        </w:docPartObj>
      </w:sdtPr>
      <w:sdtEndPr>
        <w:rPr>
          <w:rFonts w:asciiTheme="majorHAnsi" w:eastAsiaTheme="majorEastAsia" w:hAnsiTheme="majorHAnsi" w:cstheme="majorHAnsi"/>
          <w:b/>
          <w:bCs/>
          <w:noProof/>
          <w:color w:val="262626" w:themeColor="text1" w:themeTint="D9"/>
          <w:sz w:val="32"/>
          <w:szCs w:val="32"/>
        </w:rPr>
      </w:sdtEndPr>
      <w:sdtContent>
        <w:p w14:paraId="396A0F15" w14:textId="24E4B427" w:rsidR="00052AB6" w:rsidRPr="002E0BBE" w:rsidRDefault="00052AB6" w:rsidP="00752E60">
          <w:pPr>
            <w:pStyle w:val="TOCHeading"/>
            <w:spacing w:line="360" w:lineRule="auto"/>
            <w:rPr>
              <w:rFonts w:asciiTheme="minorHAnsi" w:eastAsiaTheme="minorEastAsia" w:hAnsiTheme="minorHAnsi" w:cstheme="minorBidi"/>
              <w:color w:val="auto"/>
              <w:sz w:val="24"/>
              <w:szCs w:val="24"/>
            </w:rPr>
          </w:pPr>
        </w:p>
        <w:p w14:paraId="48C37146" w14:textId="6EA48AB4" w:rsidR="0087467F" w:rsidRPr="00752E60" w:rsidRDefault="00F77D32" w:rsidP="00752E60">
          <w:pPr>
            <w:pStyle w:val="TOCHeading"/>
            <w:spacing w:line="360" w:lineRule="auto"/>
            <w:rPr>
              <w:rFonts w:cstheme="majorHAnsi"/>
            </w:rPr>
          </w:pPr>
          <w:r w:rsidRPr="00082037">
            <w:rPr>
              <w:rFonts w:cstheme="majorHAnsi"/>
              <w:b/>
              <w:bCs/>
              <w:noProof/>
            </w:rPr>
            <w:t>LIST OF FIGURES</w:t>
          </w:r>
        </w:p>
      </w:sdtContent>
    </w:sdt>
    <w:bookmarkStart w:id="0" w:name="_Toc135966199" w:displacedByCustomXml="prev"/>
    <w:bookmarkStart w:id="1" w:name="_Toc135966150" w:displacedByCustomXml="prev"/>
    <w:bookmarkStart w:id="2" w:name="_Toc135965235" w:displacedByCustomXml="prev"/>
    <w:bookmarkStart w:id="3" w:name="_Toc135964976" w:displacedByCustomXml="prev"/>
    <w:bookmarkStart w:id="4" w:name="_Toc135964932" w:displacedByCustomXml="prev"/>
    <w:bookmarkStart w:id="5" w:name="_Toc135964594" w:displacedByCustomXml="prev"/>
    <w:bookmarkStart w:id="6" w:name="_Toc135964473" w:displacedByCustomXml="prev"/>
    <w:bookmarkEnd w:id="6"/>
    <w:bookmarkEnd w:id="5"/>
    <w:bookmarkEnd w:id="4"/>
    <w:bookmarkEnd w:id="3"/>
    <w:bookmarkEnd w:id="2"/>
    <w:bookmarkEnd w:id="1"/>
    <w:bookmarkEnd w:id="0"/>
    <w:p w14:paraId="63392E2C" w14:textId="53066474" w:rsidR="006174B6" w:rsidRPr="006174B6" w:rsidRDefault="006174B6" w:rsidP="006174B6">
      <w:pPr>
        <w:pStyle w:val="TableofFigures"/>
        <w:tabs>
          <w:tab w:val="right" w:leader="dot" w:pos="8897"/>
        </w:tabs>
        <w:spacing w:line="360" w:lineRule="auto"/>
        <w:rPr>
          <w:noProof/>
          <w:kern w:val="2"/>
          <w:sz w:val="24"/>
          <w:szCs w:val="24"/>
          <w:lang w:eastAsia="en-GB"/>
          <w14:ligatures w14:val="standardContextual"/>
        </w:rPr>
      </w:pPr>
      <w:r>
        <w:rPr>
          <w:sz w:val="24"/>
          <w:szCs w:val="24"/>
        </w:rPr>
        <w:fldChar w:fldCharType="begin"/>
      </w:r>
      <w:r>
        <w:rPr>
          <w:sz w:val="24"/>
          <w:szCs w:val="24"/>
        </w:rPr>
        <w:instrText xml:space="preserve"> TOC \h \z \c "Figure" </w:instrText>
      </w:r>
      <w:r>
        <w:rPr>
          <w:sz w:val="24"/>
          <w:szCs w:val="24"/>
        </w:rPr>
        <w:fldChar w:fldCharType="separate"/>
      </w:r>
      <w:hyperlink w:anchor="_Toc136125826" w:history="1">
        <w:r w:rsidRPr="006174B6">
          <w:rPr>
            <w:rStyle w:val="Hyperlink"/>
            <w:noProof/>
            <w:sz w:val="24"/>
            <w:szCs w:val="24"/>
          </w:rPr>
          <w:t>Figure 1. Research methodology workflow.</w:t>
        </w:r>
        <w:r w:rsidRPr="006174B6">
          <w:rPr>
            <w:noProof/>
            <w:webHidden/>
            <w:sz w:val="24"/>
            <w:szCs w:val="24"/>
          </w:rPr>
          <w:tab/>
        </w:r>
        <w:r w:rsidRPr="006174B6">
          <w:rPr>
            <w:noProof/>
            <w:webHidden/>
            <w:sz w:val="24"/>
            <w:szCs w:val="24"/>
          </w:rPr>
          <w:fldChar w:fldCharType="begin"/>
        </w:r>
        <w:r w:rsidRPr="006174B6">
          <w:rPr>
            <w:noProof/>
            <w:webHidden/>
            <w:sz w:val="24"/>
            <w:szCs w:val="24"/>
          </w:rPr>
          <w:instrText xml:space="preserve"> PAGEREF _Toc136125826 \h </w:instrText>
        </w:r>
        <w:r w:rsidRPr="006174B6">
          <w:rPr>
            <w:noProof/>
            <w:webHidden/>
            <w:sz w:val="24"/>
            <w:szCs w:val="24"/>
          </w:rPr>
        </w:r>
        <w:r w:rsidRPr="006174B6">
          <w:rPr>
            <w:noProof/>
            <w:webHidden/>
            <w:sz w:val="24"/>
            <w:szCs w:val="24"/>
          </w:rPr>
          <w:fldChar w:fldCharType="separate"/>
        </w:r>
        <w:r w:rsidRPr="006174B6">
          <w:rPr>
            <w:noProof/>
            <w:webHidden/>
            <w:sz w:val="24"/>
            <w:szCs w:val="24"/>
          </w:rPr>
          <w:t>28</w:t>
        </w:r>
        <w:r w:rsidRPr="006174B6">
          <w:rPr>
            <w:noProof/>
            <w:webHidden/>
            <w:sz w:val="24"/>
            <w:szCs w:val="24"/>
          </w:rPr>
          <w:fldChar w:fldCharType="end"/>
        </w:r>
      </w:hyperlink>
    </w:p>
    <w:p w14:paraId="23AD3264" w14:textId="17791B24" w:rsidR="006174B6" w:rsidRPr="006174B6" w:rsidRDefault="001C3C72" w:rsidP="006174B6">
      <w:pPr>
        <w:pStyle w:val="TableofFigures"/>
        <w:tabs>
          <w:tab w:val="right" w:leader="dot" w:pos="8897"/>
        </w:tabs>
        <w:spacing w:line="360" w:lineRule="auto"/>
        <w:rPr>
          <w:noProof/>
          <w:kern w:val="2"/>
          <w:sz w:val="24"/>
          <w:szCs w:val="24"/>
          <w:lang w:eastAsia="en-GB"/>
          <w14:ligatures w14:val="standardContextual"/>
        </w:rPr>
      </w:pPr>
      <w:hyperlink w:anchor="_Toc136125827" w:history="1">
        <w:r w:rsidR="006174B6" w:rsidRPr="006174B6">
          <w:rPr>
            <w:rStyle w:val="Hyperlink"/>
            <w:noProof/>
            <w:sz w:val="24"/>
            <w:szCs w:val="24"/>
          </w:rPr>
          <w:t>Figure 2.Occurrence of each crime type</w:t>
        </w:r>
        <w:r w:rsidR="006174B6" w:rsidRPr="006174B6">
          <w:rPr>
            <w:noProof/>
            <w:webHidden/>
            <w:sz w:val="24"/>
            <w:szCs w:val="24"/>
          </w:rPr>
          <w:tab/>
        </w:r>
        <w:r w:rsidR="006174B6" w:rsidRPr="006174B6">
          <w:rPr>
            <w:noProof/>
            <w:webHidden/>
            <w:sz w:val="24"/>
            <w:szCs w:val="24"/>
          </w:rPr>
          <w:fldChar w:fldCharType="begin"/>
        </w:r>
        <w:r w:rsidR="006174B6" w:rsidRPr="006174B6">
          <w:rPr>
            <w:noProof/>
            <w:webHidden/>
            <w:sz w:val="24"/>
            <w:szCs w:val="24"/>
          </w:rPr>
          <w:instrText xml:space="preserve"> PAGEREF _Toc136125827 \h </w:instrText>
        </w:r>
        <w:r w:rsidR="006174B6" w:rsidRPr="006174B6">
          <w:rPr>
            <w:noProof/>
            <w:webHidden/>
            <w:sz w:val="24"/>
            <w:szCs w:val="24"/>
          </w:rPr>
        </w:r>
        <w:r w:rsidR="006174B6" w:rsidRPr="006174B6">
          <w:rPr>
            <w:noProof/>
            <w:webHidden/>
            <w:sz w:val="24"/>
            <w:szCs w:val="24"/>
          </w:rPr>
          <w:fldChar w:fldCharType="separate"/>
        </w:r>
        <w:r w:rsidR="006174B6" w:rsidRPr="006174B6">
          <w:rPr>
            <w:noProof/>
            <w:webHidden/>
            <w:sz w:val="24"/>
            <w:szCs w:val="24"/>
          </w:rPr>
          <w:t>30</w:t>
        </w:r>
        <w:r w:rsidR="006174B6" w:rsidRPr="006174B6">
          <w:rPr>
            <w:noProof/>
            <w:webHidden/>
            <w:sz w:val="24"/>
            <w:szCs w:val="24"/>
          </w:rPr>
          <w:fldChar w:fldCharType="end"/>
        </w:r>
      </w:hyperlink>
    </w:p>
    <w:p w14:paraId="4672E917" w14:textId="4CB97E26" w:rsidR="006174B6" w:rsidRPr="006174B6" w:rsidRDefault="001C3C72" w:rsidP="006174B6">
      <w:pPr>
        <w:pStyle w:val="TableofFigures"/>
        <w:tabs>
          <w:tab w:val="right" w:leader="dot" w:pos="8897"/>
        </w:tabs>
        <w:spacing w:line="360" w:lineRule="auto"/>
        <w:rPr>
          <w:noProof/>
          <w:kern w:val="2"/>
          <w:sz w:val="24"/>
          <w:szCs w:val="24"/>
          <w:lang w:eastAsia="en-GB"/>
          <w14:ligatures w14:val="standardContextual"/>
        </w:rPr>
      </w:pPr>
      <w:hyperlink w:anchor="_Toc136125828" w:history="1">
        <w:r w:rsidR="006174B6" w:rsidRPr="006174B6">
          <w:rPr>
            <w:rStyle w:val="Hyperlink"/>
            <w:noProof/>
            <w:sz w:val="24"/>
            <w:szCs w:val="24"/>
          </w:rPr>
          <w:t>Figure 3. Average number of crimes daily and monthly.</w:t>
        </w:r>
        <w:r w:rsidR="006174B6" w:rsidRPr="006174B6">
          <w:rPr>
            <w:noProof/>
            <w:webHidden/>
            <w:sz w:val="24"/>
            <w:szCs w:val="24"/>
          </w:rPr>
          <w:tab/>
        </w:r>
        <w:r w:rsidR="006174B6" w:rsidRPr="006174B6">
          <w:rPr>
            <w:noProof/>
            <w:webHidden/>
            <w:sz w:val="24"/>
            <w:szCs w:val="24"/>
          </w:rPr>
          <w:fldChar w:fldCharType="begin"/>
        </w:r>
        <w:r w:rsidR="006174B6" w:rsidRPr="006174B6">
          <w:rPr>
            <w:noProof/>
            <w:webHidden/>
            <w:sz w:val="24"/>
            <w:szCs w:val="24"/>
          </w:rPr>
          <w:instrText xml:space="preserve"> PAGEREF _Toc136125828 \h </w:instrText>
        </w:r>
        <w:r w:rsidR="006174B6" w:rsidRPr="006174B6">
          <w:rPr>
            <w:noProof/>
            <w:webHidden/>
            <w:sz w:val="24"/>
            <w:szCs w:val="24"/>
          </w:rPr>
        </w:r>
        <w:r w:rsidR="006174B6" w:rsidRPr="006174B6">
          <w:rPr>
            <w:noProof/>
            <w:webHidden/>
            <w:sz w:val="24"/>
            <w:szCs w:val="24"/>
          </w:rPr>
          <w:fldChar w:fldCharType="separate"/>
        </w:r>
        <w:r w:rsidR="006174B6" w:rsidRPr="006174B6">
          <w:rPr>
            <w:noProof/>
            <w:webHidden/>
            <w:sz w:val="24"/>
            <w:szCs w:val="24"/>
          </w:rPr>
          <w:t>32</w:t>
        </w:r>
        <w:r w:rsidR="006174B6" w:rsidRPr="006174B6">
          <w:rPr>
            <w:noProof/>
            <w:webHidden/>
            <w:sz w:val="24"/>
            <w:szCs w:val="24"/>
          </w:rPr>
          <w:fldChar w:fldCharType="end"/>
        </w:r>
      </w:hyperlink>
    </w:p>
    <w:p w14:paraId="4164EB20" w14:textId="57C9DB4B" w:rsidR="006174B6" w:rsidRPr="006174B6" w:rsidRDefault="001C3C72" w:rsidP="006174B6">
      <w:pPr>
        <w:pStyle w:val="TableofFigures"/>
        <w:tabs>
          <w:tab w:val="right" w:leader="dot" w:pos="8897"/>
        </w:tabs>
        <w:spacing w:line="360" w:lineRule="auto"/>
        <w:rPr>
          <w:noProof/>
          <w:kern w:val="2"/>
          <w:sz w:val="24"/>
          <w:szCs w:val="24"/>
          <w:lang w:eastAsia="en-GB"/>
          <w14:ligatures w14:val="standardContextual"/>
        </w:rPr>
      </w:pPr>
      <w:hyperlink w:anchor="_Toc136125829" w:history="1">
        <w:r w:rsidR="006174B6" w:rsidRPr="006174B6">
          <w:rPr>
            <w:rStyle w:val="Hyperlink"/>
            <w:noProof/>
            <w:sz w:val="24"/>
            <w:szCs w:val="24"/>
          </w:rPr>
          <w:t>Figure 4.Average of highest and lowest crimes per month.</w:t>
        </w:r>
        <w:r w:rsidR="006174B6" w:rsidRPr="006174B6">
          <w:rPr>
            <w:noProof/>
            <w:webHidden/>
            <w:sz w:val="24"/>
            <w:szCs w:val="24"/>
          </w:rPr>
          <w:tab/>
        </w:r>
        <w:r w:rsidR="006174B6" w:rsidRPr="006174B6">
          <w:rPr>
            <w:noProof/>
            <w:webHidden/>
            <w:sz w:val="24"/>
            <w:szCs w:val="24"/>
          </w:rPr>
          <w:fldChar w:fldCharType="begin"/>
        </w:r>
        <w:r w:rsidR="006174B6" w:rsidRPr="006174B6">
          <w:rPr>
            <w:noProof/>
            <w:webHidden/>
            <w:sz w:val="24"/>
            <w:szCs w:val="24"/>
          </w:rPr>
          <w:instrText xml:space="preserve"> PAGEREF _Toc136125829 \h </w:instrText>
        </w:r>
        <w:r w:rsidR="006174B6" w:rsidRPr="006174B6">
          <w:rPr>
            <w:noProof/>
            <w:webHidden/>
            <w:sz w:val="24"/>
            <w:szCs w:val="24"/>
          </w:rPr>
        </w:r>
        <w:r w:rsidR="006174B6" w:rsidRPr="006174B6">
          <w:rPr>
            <w:noProof/>
            <w:webHidden/>
            <w:sz w:val="24"/>
            <w:szCs w:val="24"/>
          </w:rPr>
          <w:fldChar w:fldCharType="separate"/>
        </w:r>
        <w:r w:rsidR="006174B6" w:rsidRPr="006174B6">
          <w:rPr>
            <w:noProof/>
            <w:webHidden/>
            <w:sz w:val="24"/>
            <w:szCs w:val="24"/>
          </w:rPr>
          <w:t>32</w:t>
        </w:r>
        <w:r w:rsidR="006174B6" w:rsidRPr="006174B6">
          <w:rPr>
            <w:noProof/>
            <w:webHidden/>
            <w:sz w:val="24"/>
            <w:szCs w:val="24"/>
          </w:rPr>
          <w:fldChar w:fldCharType="end"/>
        </w:r>
      </w:hyperlink>
    </w:p>
    <w:p w14:paraId="579D074F" w14:textId="42106FE5" w:rsidR="006174B6" w:rsidRPr="006174B6" w:rsidRDefault="001C3C72" w:rsidP="006174B6">
      <w:pPr>
        <w:pStyle w:val="TableofFigures"/>
        <w:tabs>
          <w:tab w:val="right" w:leader="dot" w:pos="8897"/>
        </w:tabs>
        <w:spacing w:line="360" w:lineRule="auto"/>
        <w:rPr>
          <w:noProof/>
          <w:kern w:val="2"/>
          <w:sz w:val="24"/>
          <w:szCs w:val="24"/>
          <w:lang w:eastAsia="en-GB"/>
          <w14:ligatures w14:val="standardContextual"/>
        </w:rPr>
      </w:pPr>
      <w:hyperlink w:anchor="_Toc136125830" w:history="1">
        <w:r w:rsidR="006174B6" w:rsidRPr="006174B6">
          <w:rPr>
            <w:rStyle w:val="Hyperlink"/>
            <w:noProof/>
            <w:sz w:val="24"/>
            <w:szCs w:val="24"/>
          </w:rPr>
          <w:t>Figure 5. Average of crime categories per month.</w:t>
        </w:r>
        <w:r w:rsidR="006174B6" w:rsidRPr="006174B6">
          <w:rPr>
            <w:noProof/>
            <w:webHidden/>
            <w:sz w:val="24"/>
            <w:szCs w:val="24"/>
          </w:rPr>
          <w:tab/>
        </w:r>
        <w:r w:rsidR="006174B6" w:rsidRPr="006174B6">
          <w:rPr>
            <w:noProof/>
            <w:webHidden/>
            <w:sz w:val="24"/>
            <w:szCs w:val="24"/>
          </w:rPr>
          <w:fldChar w:fldCharType="begin"/>
        </w:r>
        <w:r w:rsidR="006174B6" w:rsidRPr="006174B6">
          <w:rPr>
            <w:noProof/>
            <w:webHidden/>
            <w:sz w:val="24"/>
            <w:szCs w:val="24"/>
          </w:rPr>
          <w:instrText xml:space="preserve"> PAGEREF _Toc136125830 \h </w:instrText>
        </w:r>
        <w:r w:rsidR="006174B6" w:rsidRPr="006174B6">
          <w:rPr>
            <w:noProof/>
            <w:webHidden/>
            <w:sz w:val="24"/>
            <w:szCs w:val="24"/>
          </w:rPr>
        </w:r>
        <w:r w:rsidR="006174B6" w:rsidRPr="006174B6">
          <w:rPr>
            <w:noProof/>
            <w:webHidden/>
            <w:sz w:val="24"/>
            <w:szCs w:val="24"/>
          </w:rPr>
          <w:fldChar w:fldCharType="separate"/>
        </w:r>
        <w:r w:rsidR="006174B6" w:rsidRPr="006174B6">
          <w:rPr>
            <w:noProof/>
            <w:webHidden/>
            <w:sz w:val="24"/>
            <w:szCs w:val="24"/>
          </w:rPr>
          <w:t>33</w:t>
        </w:r>
        <w:r w:rsidR="006174B6" w:rsidRPr="006174B6">
          <w:rPr>
            <w:noProof/>
            <w:webHidden/>
            <w:sz w:val="24"/>
            <w:szCs w:val="24"/>
          </w:rPr>
          <w:fldChar w:fldCharType="end"/>
        </w:r>
      </w:hyperlink>
    </w:p>
    <w:p w14:paraId="3E2E55FD" w14:textId="22B6F84C" w:rsidR="006174B6" w:rsidRPr="006174B6" w:rsidRDefault="001C3C72" w:rsidP="006174B6">
      <w:pPr>
        <w:pStyle w:val="TableofFigures"/>
        <w:tabs>
          <w:tab w:val="right" w:leader="dot" w:pos="8897"/>
        </w:tabs>
        <w:spacing w:line="360" w:lineRule="auto"/>
        <w:rPr>
          <w:noProof/>
          <w:kern w:val="2"/>
          <w:sz w:val="24"/>
          <w:szCs w:val="24"/>
          <w:lang w:eastAsia="en-GB"/>
          <w14:ligatures w14:val="standardContextual"/>
        </w:rPr>
      </w:pPr>
      <w:hyperlink w:anchor="_Toc136125831" w:history="1">
        <w:r w:rsidR="006174B6" w:rsidRPr="006174B6">
          <w:rPr>
            <w:rStyle w:val="Hyperlink"/>
            <w:noProof/>
            <w:sz w:val="24"/>
            <w:szCs w:val="24"/>
          </w:rPr>
          <w:t>Figure 6.Average of crime categories per month.</w:t>
        </w:r>
        <w:r w:rsidR="006174B6" w:rsidRPr="006174B6">
          <w:rPr>
            <w:noProof/>
            <w:webHidden/>
            <w:sz w:val="24"/>
            <w:szCs w:val="24"/>
          </w:rPr>
          <w:tab/>
        </w:r>
        <w:r w:rsidR="006174B6" w:rsidRPr="006174B6">
          <w:rPr>
            <w:noProof/>
            <w:webHidden/>
            <w:sz w:val="24"/>
            <w:szCs w:val="24"/>
          </w:rPr>
          <w:fldChar w:fldCharType="begin"/>
        </w:r>
        <w:r w:rsidR="006174B6" w:rsidRPr="006174B6">
          <w:rPr>
            <w:noProof/>
            <w:webHidden/>
            <w:sz w:val="24"/>
            <w:szCs w:val="24"/>
          </w:rPr>
          <w:instrText xml:space="preserve"> PAGEREF _Toc136125831 \h </w:instrText>
        </w:r>
        <w:r w:rsidR="006174B6" w:rsidRPr="006174B6">
          <w:rPr>
            <w:noProof/>
            <w:webHidden/>
            <w:sz w:val="24"/>
            <w:szCs w:val="24"/>
          </w:rPr>
        </w:r>
        <w:r w:rsidR="006174B6" w:rsidRPr="006174B6">
          <w:rPr>
            <w:noProof/>
            <w:webHidden/>
            <w:sz w:val="24"/>
            <w:szCs w:val="24"/>
          </w:rPr>
          <w:fldChar w:fldCharType="separate"/>
        </w:r>
        <w:r w:rsidR="006174B6" w:rsidRPr="006174B6">
          <w:rPr>
            <w:noProof/>
            <w:webHidden/>
            <w:sz w:val="24"/>
            <w:szCs w:val="24"/>
          </w:rPr>
          <w:t>34</w:t>
        </w:r>
        <w:r w:rsidR="006174B6" w:rsidRPr="006174B6">
          <w:rPr>
            <w:noProof/>
            <w:webHidden/>
            <w:sz w:val="24"/>
            <w:szCs w:val="24"/>
          </w:rPr>
          <w:fldChar w:fldCharType="end"/>
        </w:r>
      </w:hyperlink>
    </w:p>
    <w:p w14:paraId="12A5A128" w14:textId="211539CF" w:rsidR="006174B6" w:rsidRPr="006174B6" w:rsidRDefault="001C3C72" w:rsidP="006174B6">
      <w:pPr>
        <w:pStyle w:val="TableofFigures"/>
        <w:tabs>
          <w:tab w:val="right" w:leader="dot" w:pos="8897"/>
        </w:tabs>
        <w:spacing w:line="360" w:lineRule="auto"/>
        <w:rPr>
          <w:noProof/>
          <w:kern w:val="2"/>
          <w:sz w:val="24"/>
          <w:szCs w:val="24"/>
          <w:lang w:eastAsia="en-GB"/>
          <w14:ligatures w14:val="standardContextual"/>
        </w:rPr>
      </w:pPr>
      <w:hyperlink w:anchor="_Toc136125832" w:history="1">
        <w:r w:rsidR="006174B6" w:rsidRPr="006174B6">
          <w:rPr>
            <w:rStyle w:val="Hyperlink"/>
            <w:noProof/>
            <w:sz w:val="24"/>
            <w:szCs w:val="24"/>
          </w:rPr>
          <w:t>Figure 7.Histogram of crime distribution per day.</w:t>
        </w:r>
        <w:r w:rsidR="006174B6" w:rsidRPr="006174B6">
          <w:rPr>
            <w:noProof/>
            <w:webHidden/>
            <w:sz w:val="24"/>
            <w:szCs w:val="24"/>
          </w:rPr>
          <w:tab/>
        </w:r>
        <w:r w:rsidR="006174B6" w:rsidRPr="006174B6">
          <w:rPr>
            <w:noProof/>
            <w:webHidden/>
            <w:sz w:val="24"/>
            <w:szCs w:val="24"/>
          </w:rPr>
          <w:fldChar w:fldCharType="begin"/>
        </w:r>
        <w:r w:rsidR="006174B6" w:rsidRPr="006174B6">
          <w:rPr>
            <w:noProof/>
            <w:webHidden/>
            <w:sz w:val="24"/>
            <w:szCs w:val="24"/>
          </w:rPr>
          <w:instrText xml:space="preserve"> PAGEREF _Toc136125832 \h </w:instrText>
        </w:r>
        <w:r w:rsidR="006174B6" w:rsidRPr="006174B6">
          <w:rPr>
            <w:noProof/>
            <w:webHidden/>
            <w:sz w:val="24"/>
            <w:szCs w:val="24"/>
          </w:rPr>
        </w:r>
        <w:r w:rsidR="006174B6" w:rsidRPr="006174B6">
          <w:rPr>
            <w:noProof/>
            <w:webHidden/>
            <w:sz w:val="24"/>
            <w:szCs w:val="24"/>
          </w:rPr>
          <w:fldChar w:fldCharType="separate"/>
        </w:r>
        <w:r w:rsidR="006174B6" w:rsidRPr="006174B6">
          <w:rPr>
            <w:noProof/>
            <w:webHidden/>
            <w:sz w:val="24"/>
            <w:szCs w:val="24"/>
          </w:rPr>
          <w:t>34</w:t>
        </w:r>
        <w:r w:rsidR="006174B6" w:rsidRPr="006174B6">
          <w:rPr>
            <w:noProof/>
            <w:webHidden/>
            <w:sz w:val="24"/>
            <w:szCs w:val="24"/>
          </w:rPr>
          <w:fldChar w:fldCharType="end"/>
        </w:r>
      </w:hyperlink>
    </w:p>
    <w:p w14:paraId="772431A0" w14:textId="50AB96F5" w:rsidR="006174B6" w:rsidRPr="006174B6" w:rsidRDefault="001C3C72" w:rsidP="006174B6">
      <w:pPr>
        <w:pStyle w:val="TableofFigures"/>
        <w:tabs>
          <w:tab w:val="right" w:leader="dot" w:pos="8897"/>
        </w:tabs>
        <w:spacing w:line="360" w:lineRule="auto"/>
        <w:rPr>
          <w:noProof/>
          <w:kern w:val="2"/>
          <w:sz w:val="24"/>
          <w:szCs w:val="24"/>
          <w:lang w:eastAsia="en-GB"/>
          <w14:ligatures w14:val="standardContextual"/>
        </w:rPr>
      </w:pPr>
      <w:hyperlink w:anchor="_Toc136125833" w:history="1">
        <w:r w:rsidR="006174B6" w:rsidRPr="006174B6">
          <w:rPr>
            <w:rStyle w:val="Hyperlink"/>
            <w:noProof/>
            <w:sz w:val="24"/>
            <w:szCs w:val="24"/>
          </w:rPr>
          <w:t>Figure 8.Line plots of each crime per year.</w:t>
        </w:r>
        <w:r w:rsidR="006174B6" w:rsidRPr="006174B6">
          <w:rPr>
            <w:noProof/>
            <w:webHidden/>
            <w:sz w:val="24"/>
            <w:szCs w:val="24"/>
          </w:rPr>
          <w:tab/>
        </w:r>
        <w:r w:rsidR="006174B6" w:rsidRPr="006174B6">
          <w:rPr>
            <w:noProof/>
            <w:webHidden/>
            <w:sz w:val="24"/>
            <w:szCs w:val="24"/>
          </w:rPr>
          <w:fldChar w:fldCharType="begin"/>
        </w:r>
        <w:r w:rsidR="006174B6" w:rsidRPr="006174B6">
          <w:rPr>
            <w:noProof/>
            <w:webHidden/>
            <w:sz w:val="24"/>
            <w:szCs w:val="24"/>
          </w:rPr>
          <w:instrText xml:space="preserve"> PAGEREF _Toc136125833 \h </w:instrText>
        </w:r>
        <w:r w:rsidR="006174B6" w:rsidRPr="006174B6">
          <w:rPr>
            <w:noProof/>
            <w:webHidden/>
            <w:sz w:val="24"/>
            <w:szCs w:val="24"/>
          </w:rPr>
        </w:r>
        <w:r w:rsidR="006174B6" w:rsidRPr="006174B6">
          <w:rPr>
            <w:noProof/>
            <w:webHidden/>
            <w:sz w:val="24"/>
            <w:szCs w:val="24"/>
          </w:rPr>
          <w:fldChar w:fldCharType="separate"/>
        </w:r>
        <w:r w:rsidR="006174B6" w:rsidRPr="006174B6">
          <w:rPr>
            <w:noProof/>
            <w:webHidden/>
            <w:sz w:val="24"/>
            <w:szCs w:val="24"/>
          </w:rPr>
          <w:t>35</w:t>
        </w:r>
        <w:r w:rsidR="006174B6" w:rsidRPr="006174B6">
          <w:rPr>
            <w:noProof/>
            <w:webHidden/>
            <w:sz w:val="24"/>
            <w:szCs w:val="24"/>
          </w:rPr>
          <w:fldChar w:fldCharType="end"/>
        </w:r>
      </w:hyperlink>
    </w:p>
    <w:p w14:paraId="4290CCDF" w14:textId="572E7498" w:rsidR="006174B6" w:rsidRPr="006174B6" w:rsidRDefault="001C3C72" w:rsidP="006174B6">
      <w:pPr>
        <w:pStyle w:val="TableofFigures"/>
        <w:tabs>
          <w:tab w:val="right" w:leader="dot" w:pos="8897"/>
        </w:tabs>
        <w:spacing w:line="360" w:lineRule="auto"/>
        <w:rPr>
          <w:noProof/>
          <w:kern w:val="2"/>
          <w:sz w:val="24"/>
          <w:szCs w:val="24"/>
          <w:lang w:eastAsia="en-GB"/>
          <w14:ligatures w14:val="standardContextual"/>
        </w:rPr>
      </w:pPr>
      <w:hyperlink w:anchor="_Toc136125834" w:history="1">
        <w:r w:rsidR="006174B6" w:rsidRPr="006174B6">
          <w:rPr>
            <w:rStyle w:val="Hyperlink"/>
            <w:noProof/>
            <w:sz w:val="24"/>
            <w:szCs w:val="24"/>
          </w:rPr>
          <w:t>Figure 9.Number of crimes per weekday.</w:t>
        </w:r>
        <w:r w:rsidR="006174B6" w:rsidRPr="006174B6">
          <w:rPr>
            <w:noProof/>
            <w:webHidden/>
            <w:sz w:val="24"/>
            <w:szCs w:val="24"/>
          </w:rPr>
          <w:tab/>
        </w:r>
        <w:r w:rsidR="006174B6" w:rsidRPr="006174B6">
          <w:rPr>
            <w:noProof/>
            <w:webHidden/>
            <w:sz w:val="24"/>
            <w:szCs w:val="24"/>
          </w:rPr>
          <w:fldChar w:fldCharType="begin"/>
        </w:r>
        <w:r w:rsidR="006174B6" w:rsidRPr="006174B6">
          <w:rPr>
            <w:noProof/>
            <w:webHidden/>
            <w:sz w:val="24"/>
            <w:szCs w:val="24"/>
          </w:rPr>
          <w:instrText xml:space="preserve"> PAGEREF _Toc136125834 \h </w:instrText>
        </w:r>
        <w:r w:rsidR="006174B6" w:rsidRPr="006174B6">
          <w:rPr>
            <w:noProof/>
            <w:webHidden/>
            <w:sz w:val="24"/>
            <w:szCs w:val="24"/>
          </w:rPr>
        </w:r>
        <w:r w:rsidR="006174B6" w:rsidRPr="006174B6">
          <w:rPr>
            <w:noProof/>
            <w:webHidden/>
            <w:sz w:val="24"/>
            <w:szCs w:val="24"/>
          </w:rPr>
          <w:fldChar w:fldCharType="separate"/>
        </w:r>
        <w:r w:rsidR="006174B6" w:rsidRPr="006174B6">
          <w:rPr>
            <w:noProof/>
            <w:webHidden/>
            <w:sz w:val="24"/>
            <w:szCs w:val="24"/>
          </w:rPr>
          <w:t>36</w:t>
        </w:r>
        <w:r w:rsidR="006174B6" w:rsidRPr="006174B6">
          <w:rPr>
            <w:noProof/>
            <w:webHidden/>
            <w:sz w:val="24"/>
            <w:szCs w:val="24"/>
          </w:rPr>
          <w:fldChar w:fldCharType="end"/>
        </w:r>
      </w:hyperlink>
    </w:p>
    <w:p w14:paraId="481069B1" w14:textId="50D2243D" w:rsidR="006174B6" w:rsidRPr="006174B6" w:rsidRDefault="001C3C72" w:rsidP="006174B6">
      <w:pPr>
        <w:pStyle w:val="TableofFigures"/>
        <w:tabs>
          <w:tab w:val="right" w:leader="dot" w:pos="8897"/>
        </w:tabs>
        <w:spacing w:line="360" w:lineRule="auto"/>
        <w:rPr>
          <w:noProof/>
          <w:kern w:val="2"/>
          <w:sz w:val="24"/>
          <w:szCs w:val="24"/>
          <w:lang w:eastAsia="en-GB"/>
          <w14:ligatures w14:val="standardContextual"/>
        </w:rPr>
      </w:pPr>
      <w:hyperlink w:anchor="_Toc136125835" w:history="1">
        <w:r w:rsidR="006174B6" w:rsidRPr="006174B6">
          <w:rPr>
            <w:rStyle w:val="Hyperlink"/>
            <w:noProof/>
            <w:sz w:val="24"/>
            <w:szCs w:val="24"/>
          </w:rPr>
          <w:t>Figure 10.Total Crimes Per Day of Each Year.</w:t>
        </w:r>
        <w:r w:rsidR="006174B6" w:rsidRPr="006174B6">
          <w:rPr>
            <w:noProof/>
            <w:webHidden/>
            <w:sz w:val="24"/>
            <w:szCs w:val="24"/>
          </w:rPr>
          <w:tab/>
        </w:r>
        <w:r w:rsidR="006174B6" w:rsidRPr="006174B6">
          <w:rPr>
            <w:noProof/>
            <w:webHidden/>
            <w:sz w:val="24"/>
            <w:szCs w:val="24"/>
          </w:rPr>
          <w:fldChar w:fldCharType="begin"/>
        </w:r>
        <w:r w:rsidR="006174B6" w:rsidRPr="006174B6">
          <w:rPr>
            <w:noProof/>
            <w:webHidden/>
            <w:sz w:val="24"/>
            <w:szCs w:val="24"/>
          </w:rPr>
          <w:instrText xml:space="preserve"> PAGEREF _Toc136125835 \h </w:instrText>
        </w:r>
        <w:r w:rsidR="006174B6" w:rsidRPr="006174B6">
          <w:rPr>
            <w:noProof/>
            <w:webHidden/>
            <w:sz w:val="24"/>
            <w:szCs w:val="24"/>
          </w:rPr>
        </w:r>
        <w:r w:rsidR="006174B6" w:rsidRPr="006174B6">
          <w:rPr>
            <w:noProof/>
            <w:webHidden/>
            <w:sz w:val="24"/>
            <w:szCs w:val="24"/>
          </w:rPr>
          <w:fldChar w:fldCharType="separate"/>
        </w:r>
        <w:r w:rsidR="006174B6" w:rsidRPr="006174B6">
          <w:rPr>
            <w:noProof/>
            <w:webHidden/>
            <w:sz w:val="24"/>
            <w:szCs w:val="24"/>
          </w:rPr>
          <w:t>36</w:t>
        </w:r>
        <w:r w:rsidR="006174B6" w:rsidRPr="006174B6">
          <w:rPr>
            <w:noProof/>
            <w:webHidden/>
            <w:sz w:val="24"/>
            <w:szCs w:val="24"/>
          </w:rPr>
          <w:fldChar w:fldCharType="end"/>
        </w:r>
      </w:hyperlink>
    </w:p>
    <w:p w14:paraId="38B38D9C" w14:textId="6E7DFBB6" w:rsidR="006174B6" w:rsidRPr="006174B6" w:rsidRDefault="001C3C72" w:rsidP="006174B6">
      <w:pPr>
        <w:pStyle w:val="TableofFigures"/>
        <w:tabs>
          <w:tab w:val="right" w:leader="dot" w:pos="8897"/>
        </w:tabs>
        <w:spacing w:line="360" w:lineRule="auto"/>
        <w:rPr>
          <w:noProof/>
          <w:kern w:val="2"/>
          <w:sz w:val="24"/>
          <w:szCs w:val="24"/>
          <w:lang w:eastAsia="en-GB"/>
          <w14:ligatures w14:val="standardContextual"/>
        </w:rPr>
      </w:pPr>
      <w:hyperlink w:anchor="_Toc136125836" w:history="1">
        <w:r w:rsidR="006174B6" w:rsidRPr="006174B6">
          <w:rPr>
            <w:rStyle w:val="Hyperlink"/>
            <w:noProof/>
            <w:sz w:val="24"/>
            <w:szCs w:val="24"/>
          </w:rPr>
          <w:t>Figure 11.Count of crime types.</w:t>
        </w:r>
        <w:r w:rsidR="006174B6" w:rsidRPr="006174B6">
          <w:rPr>
            <w:noProof/>
            <w:webHidden/>
            <w:sz w:val="24"/>
            <w:szCs w:val="24"/>
          </w:rPr>
          <w:tab/>
        </w:r>
        <w:r w:rsidR="006174B6" w:rsidRPr="006174B6">
          <w:rPr>
            <w:noProof/>
            <w:webHidden/>
            <w:sz w:val="24"/>
            <w:szCs w:val="24"/>
          </w:rPr>
          <w:fldChar w:fldCharType="begin"/>
        </w:r>
        <w:r w:rsidR="006174B6" w:rsidRPr="006174B6">
          <w:rPr>
            <w:noProof/>
            <w:webHidden/>
            <w:sz w:val="24"/>
            <w:szCs w:val="24"/>
          </w:rPr>
          <w:instrText xml:space="preserve"> PAGEREF _Toc136125836 \h </w:instrText>
        </w:r>
        <w:r w:rsidR="006174B6" w:rsidRPr="006174B6">
          <w:rPr>
            <w:noProof/>
            <w:webHidden/>
            <w:sz w:val="24"/>
            <w:szCs w:val="24"/>
          </w:rPr>
        </w:r>
        <w:r w:rsidR="006174B6" w:rsidRPr="006174B6">
          <w:rPr>
            <w:noProof/>
            <w:webHidden/>
            <w:sz w:val="24"/>
            <w:szCs w:val="24"/>
          </w:rPr>
          <w:fldChar w:fldCharType="separate"/>
        </w:r>
        <w:r w:rsidR="006174B6" w:rsidRPr="006174B6">
          <w:rPr>
            <w:noProof/>
            <w:webHidden/>
            <w:sz w:val="24"/>
            <w:szCs w:val="24"/>
          </w:rPr>
          <w:t>37</w:t>
        </w:r>
        <w:r w:rsidR="006174B6" w:rsidRPr="006174B6">
          <w:rPr>
            <w:noProof/>
            <w:webHidden/>
            <w:sz w:val="24"/>
            <w:szCs w:val="24"/>
          </w:rPr>
          <w:fldChar w:fldCharType="end"/>
        </w:r>
      </w:hyperlink>
    </w:p>
    <w:p w14:paraId="5B4C5923" w14:textId="03871F3C" w:rsidR="006174B6" w:rsidRPr="006174B6" w:rsidRDefault="001C3C72" w:rsidP="006174B6">
      <w:pPr>
        <w:pStyle w:val="TableofFigures"/>
        <w:tabs>
          <w:tab w:val="right" w:leader="dot" w:pos="8897"/>
        </w:tabs>
        <w:spacing w:line="360" w:lineRule="auto"/>
        <w:rPr>
          <w:noProof/>
          <w:kern w:val="2"/>
          <w:sz w:val="24"/>
          <w:szCs w:val="24"/>
          <w:lang w:eastAsia="en-GB"/>
          <w14:ligatures w14:val="standardContextual"/>
        </w:rPr>
      </w:pPr>
      <w:hyperlink w:anchor="_Toc136125837" w:history="1">
        <w:r w:rsidR="006174B6" w:rsidRPr="006174B6">
          <w:rPr>
            <w:rStyle w:val="Hyperlink"/>
            <w:noProof/>
            <w:sz w:val="24"/>
            <w:szCs w:val="24"/>
          </w:rPr>
          <w:t>Figure 12.Total Crimes in Each Neighbourhood Per Year.</w:t>
        </w:r>
        <w:r w:rsidR="006174B6" w:rsidRPr="006174B6">
          <w:rPr>
            <w:noProof/>
            <w:webHidden/>
            <w:sz w:val="24"/>
            <w:szCs w:val="24"/>
          </w:rPr>
          <w:tab/>
        </w:r>
        <w:r w:rsidR="006174B6" w:rsidRPr="006174B6">
          <w:rPr>
            <w:noProof/>
            <w:webHidden/>
            <w:sz w:val="24"/>
            <w:szCs w:val="24"/>
          </w:rPr>
          <w:fldChar w:fldCharType="begin"/>
        </w:r>
        <w:r w:rsidR="006174B6" w:rsidRPr="006174B6">
          <w:rPr>
            <w:noProof/>
            <w:webHidden/>
            <w:sz w:val="24"/>
            <w:szCs w:val="24"/>
          </w:rPr>
          <w:instrText xml:space="preserve"> PAGEREF _Toc136125837 \h </w:instrText>
        </w:r>
        <w:r w:rsidR="006174B6" w:rsidRPr="006174B6">
          <w:rPr>
            <w:noProof/>
            <w:webHidden/>
            <w:sz w:val="24"/>
            <w:szCs w:val="24"/>
          </w:rPr>
        </w:r>
        <w:r w:rsidR="006174B6" w:rsidRPr="006174B6">
          <w:rPr>
            <w:noProof/>
            <w:webHidden/>
            <w:sz w:val="24"/>
            <w:szCs w:val="24"/>
          </w:rPr>
          <w:fldChar w:fldCharType="separate"/>
        </w:r>
        <w:r w:rsidR="006174B6" w:rsidRPr="006174B6">
          <w:rPr>
            <w:noProof/>
            <w:webHidden/>
            <w:sz w:val="24"/>
            <w:szCs w:val="24"/>
          </w:rPr>
          <w:t>37</w:t>
        </w:r>
        <w:r w:rsidR="006174B6" w:rsidRPr="006174B6">
          <w:rPr>
            <w:noProof/>
            <w:webHidden/>
            <w:sz w:val="24"/>
            <w:szCs w:val="24"/>
          </w:rPr>
          <w:fldChar w:fldCharType="end"/>
        </w:r>
      </w:hyperlink>
    </w:p>
    <w:p w14:paraId="1B0467C9" w14:textId="721D428A" w:rsidR="006174B6" w:rsidRPr="006174B6" w:rsidRDefault="001C3C72" w:rsidP="006174B6">
      <w:pPr>
        <w:pStyle w:val="TableofFigures"/>
        <w:tabs>
          <w:tab w:val="right" w:leader="dot" w:pos="8897"/>
        </w:tabs>
        <w:spacing w:line="360" w:lineRule="auto"/>
        <w:rPr>
          <w:noProof/>
          <w:kern w:val="2"/>
          <w:sz w:val="24"/>
          <w:szCs w:val="24"/>
          <w:lang w:eastAsia="en-GB"/>
          <w14:ligatures w14:val="standardContextual"/>
        </w:rPr>
      </w:pPr>
      <w:hyperlink w:anchor="_Toc136125838" w:history="1">
        <w:r w:rsidR="006174B6" w:rsidRPr="006174B6">
          <w:rPr>
            <w:rStyle w:val="Hyperlink"/>
            <w:noProof/>
            <w:sz w:val="24"/>
            <w:szCs w:val="24"/>
          </w:rPr>
          <w:t>Figure 13. Decision tree modelling of the Vancouver crime dataset with Entropy.</w:t>
        </w:r>
        <w:r w:rsidR="006174B6" w:rsidRPr="006174B6">
          <w:rPr>
            <w:noProof/>
            <w:webHidden/>
            <w:sz w:val="24"/>
            <w:szCs w:val="24"/>
          </w:rPr>
          <w:tab/>
        </w:r>
        <w:r w:rsidR="006174B6" w:rsidRPr="006174B6">
          <w:rPr>
            <w:noProof/>
            <w:webHidden/>
            <w:sz w:val="24"/>
            <w:szCs w:val="24"/>
          </w:rPr>
          <w:fldChar w:fldCharType="begin"/>
        </w:r>
        <w:r w:rsidR="006174B6" w:rsidRPr="006174B6">
          <w:rPr>
            <w:noProof/>
            <w:webHidden/>
            <w:sz w:val="24"/>
            <w:szCs w:val="24"/>
          </w:rPr>
          <w:instrText xml:space="preserve"> PAGEREF _Toc136125838 \h </w:instrText>
        </w:r>
        <w:r w:rsidR="006174B6" w:rsidRPr="006174B6">
          <w:rPr>
            <w:noProof/>
            <w:webHidden/>
            <w:sz w:val="24"/>
            <w:szCs w:val="24"/>
          </w:rPr>
        </w:r>
        <w:r w:rsidR="006174B6" w:rsidRPr="006174B6">
          <w:rPr>
            <w:noProof/>
            <w:webHidden/>
            <w:sz w:val="24"/>
            <w:szCs w:val="24"/>
          </w:rPr>
          <w:fldChar w:fldCharType="separate"/>
        </w:r>
        <w:r w:rsidR="006174B6" w:rsidRPr="006174B6">
          <w:rPr>
            <w:noProof/>
            <w:webHidden/>
            <w:sz w:val="24"/>
            <w:szCs w:val="24"/>
          </w:rPr>
          <w:t>53</w:t>
        </w:r>
        <w:r w:rsidR="006174B6" w:rsidRPr="006174B6">
          <w:rPr>
            <w:noProof/>
            <w:webHidden/>
            <w:sz w:val="24"/>
            <w:szCs w:val="24"/>
          </w:rPr>
          <w:fldChar w:fldCharType="end"/>
        </w:r>
      </w:hyperlink>
    </w:p>
    <w:p w14:paraId="130E5C38" w14:textId="3A1BBF8C" w:rsidR="006174B6" w:rsidRPr="006174B6" w:rsidRDefault="001C3C72" w:rsidP="006174B6">
      <w:pPr>
        <w:pStyle w:val="TableofFigures"/>
        <w:tabs>
          <w:tab w:val="right" w:leader="dot" w:pos="8897"/>
        </w:tabs>
        <w:spacing w:line="360" w:lineRule="auto"/>
        <w:rPr>
          <w:noProof/>
          <w:kern w:val="2"/>
          <w:sz w:val="24"/>
          <w:szCs w:val="24"/>
          <w:lang w:eastAsia="en-GB"/>
          <w14:ligatures w14:val="standardContextual"/>
        </w:rPr>
      </w:pPr>
      <w:hyperlink w:anchor="_Toc136125839" w:history="1">
        <w:r w:rsidR="006174B6" w:rsidRPr="006174B6">
          <w:rPr>
            <w:rStyle w:val="Hyperlink"/>
            <w:noProof/>
            <w:sz w:val="24"/>
            <w:szCs w:val="24"/>
          </w:rPr>
          <w:t>Figure 14.Decision tree modelling of the Vancouver crime dataset with Gini Index.</w:t>
        </w:r>
        <w:r w:rsidR="006174B6" w:rsidRPr="006174B6">
          <w:rPr>
            <w:noProof/>
            <w:webHidden/>
            <w:sz w:val="24"/>
            <w:szCs w:val="24"/>
          </w:rPr>
          <w:tab/>
        </w:r>
        <w:r w:rsidR="006174B6" w:rsidRPr="006174B6">
          <w:rPr>
            <w:noProof/>
            <w:webHidden/>
            <w:sz w:val="24"/>
            <w:szCs w:val="24"/>
          </w:rPr>
          <w:fldChar w:fldCharType="begin"/>
        </w:r>
        <w:r w:rsidR="006174B6" w:rsidRPr="006174B6">
          <w:rPr>
            <w:noProof/>
            <w:webHidden/>
            <w:sz w:val="24"/>
            <w:szCs w:val="24"/>
          </w:rPr>
          <w:instrText xml:space="preserve"> PAGEREF _Toc136125839 \h </w:instrText>
        </w:r>
        <w:r w:rsidR="006174B6" w:rsidRPr="006174B6">
          <w:rPr>
            <w:noProof/>
            <w:webHidden/>
            <w:sz w:val="24"/>
            <w:szCs w:val="24"/>
          </w:rPr>
        </w:r>
        <w:r w:rsidR="006174B6" w:rsidRPr="006174B6">
          <w:rPr>
            <w:noProof/>
            <w:webHidden/>
            <w:sz w:val="24"/>
            <w:szCs w:val="24"/>
          </w:rPr>
          <w:fldChar w:fldCharType="separate"/>
        </w:r>
        <w:r w:rsidR="006174B6" w:rsidRPr="006174B6">
          <w:rPr>
            <w:noProof/>
            <w:webHidden/>
            <w:sz w:val="24"/>
            <w:szCs w:val="24"/>
          </w:rPr>
          <w:t>54</w:t>
        </w:r>
        <w:r w:rsidR="006174B6" w:rsidRPr="006174B6">
          <w:rPr>
            <w:noProof/>
            <w:webHidden/>
            <w:sz w:val="24"/>
            <w:szCs w:val="24"/>
          </w:rPr>
          <w:fldChar w:fldCharType="end"/>
        </w:r>
      </w:hyperlink>
    </w:p>
    <w:p w14:paraId="28F48DC9" w14:textId="072CE182" w:rsidR="006174B6" w:rsidRPr="006174B6" w:rsidRDefault="001C3C72" w:rsidP="006174B6">
      <w:pPr>
        <w:pStyle w:val="TableofFigures"/>
        <w:tabs>
          <w:tab w:val="right" w:leader="dot" w:pos="8897"/>
        </w:tabs>
        <w:spacing w:line="360" w:lineRule="auto"/>
        <w:rPr>
          <w:noProof/>
          <w:kern w:val="2"/>
          <w:sz w:val="24"/>
          <w:szCs w:val="24"/>
          <w:lang w:eastAsia="en-GB"/>
          <w14:ligatures w14:val="standardContextual"/>
        </w:rPr>
      </w:pPr>
      <w:hyperlink w:anchor="_Toc136125840" w:history="1">
        <w:r w:rsidR="006174B6" w:rsidRPr="006174B6">
          <w:rPr>
            <w:rStyle w:val="Hyperlink"/>
            <w:noProof/>
            <w:sz w:val="24"/>
            <w:szCs w:val="24"/>
          </w:rPr>
          <w:t>Figure 15.Bar chart of feature of importance with score.</w:t>
        </w:r>
        <w:r w:rsidR="006174B6" w:rsidRPr="006174B6">
          <w:rPr>
            <w:noProof/>
            <w:webHidden/>
            <w:sz w:val="24"/>
            <w:szCs w:val="24"/>
          </w:rPr>
          <w:tab/>
        </w:r>
        <w:r w:rsidR="006174B6" w:rsidRPr="006174B6">
          <w:rPr>
            <w:noProof/>
            <w:webHidden/>
            <w:sz w:val="24"/>
            <w:szCs w:val="24"/>
          </w:rPr>
          <w:fldChar w:fldCharType="begin"/>
        </w:r>
        <w:r w:rsidR="006174B6" w:rsidRPr="006174B6">
          <w:rPr>
            <w:noProof/>
            <w:webHidden/>
            <w:sz w:val="24"/>
            <w:szCs w:val="24"/>
          </w:rPr>
          <w:instrText xml:space="preserve"> PAGEREF _Toc136125840 \h </w:instrText>
        </w:r>
        <w:r w:rsidR="006174B6" w:rsidRPr="006174B6">
          <w:rPr>
            <w:noProof/>
            <w:webHidden/>
            <w:sz w:val="24"/>
            <w:szCs w:val="24"/>
          </w:rPr>
        </w:r>
        <w:r w:rsidR="006174B6" w:rsidRPr="006174B6">
          <w:rPr>
            <w:noProof/>
            <w:webHidden/>
            <w:sz w:val="24"/>
            <w:szCs w:val="24"/>
          </w:rPr>
          <w:fldChar w:fldCharType="separate"/>
        </w:r>
        <w:r w:rsidR="006174B6" w:rsidRPr="006174B6">
          <w:rPr>
            <w:noProof/>
            <w:webHidden/>
            <w:sz w:val="24"/>
            <w:szCs w:val="24"/>
          </w:rPr>
          <w:t>56</w:t>
        </w:r>
        <w:r w:rsidR="006174B6" w:rsidRPr="006174B6">
          <w:rPr>
            <w:noProof/>
            <w:webHidden/>
            <w:sz w:val="24"/>
            <w:szCs w:val="24"/>
          </w:rPr>
          <w:fldChar w:fldCharType="end"/>
        </w:r>
      </w:hyperlink>
    </w:p>
    <w:p w14:paraId="48F02FC3" w14:textId="2AC02E9F" w:rsidR="006174B6" w:rsidRPr="006174B6" w:rsidRDefault="001C3C72" w:rsidP="006174B6">
      <w:pPr>
        <w:pStyle w:val="TableofFigures"/>
        <w:tabs>
          <w:tab w:val="right" w:leader="dot" w:pos="8897"/>
        </w:tabs>
        <w:spacing w:line="360" w:lineRule="auto"/>
        <w:rPr>
          <w:noProof/>
          <w:kern w:val="2"/>
          <w:sz w:val="24"/>
          <w:szCs w:val="24"/>
          <w:lang w:eastAsia="en-GB"/>
          <w14:ligatures w14:val="standardContextual"/>
        </w:rPr>
      </w:pPr>
      <w:hyperlink w:anchor="_Toc136125841" w:history="1">
        <w:r w:rsidR="006174B6" w:rsidRPr="006174B6">
          <w:rPr>
            <w:rStyle w:val="Hyperlink"/>
            <w:noProof/>
            <w:sz w:val="24"/>
            <w:szCs w:val="24"/>
          </w:rPr>
          <w:t>Figure 16.Bar chart of feature of importance with score.</w:t>
        </w:r>
        <w:r w:rsidR="006174B6" w:rsidRPr="006174B6">
          <w:rPr>
            <w:noProof/>
            <w:webHidden/>
            <w:sz w:val="24"/>
            <w:szCs w:val="24"/>
          </w:rPr>
          <w:tab/>
        </w:r>
        <w:r w:rsidR="006174B6" w:rsidRPr="006174B6">
          <w:rPr>
            <w:noProof/>
            <w:webHidden/>
            <w:sz w:val="24"/>
            <w:szCs w:val="24"/>
          </w:rPr>
          <w:fldChar w:fldCharType="begin"/>
        </w:r>
        <w:r w:rsidR="006174B6" w:rsidRPr="006174B6">
          <w:rPr>
            <w:noProof/>
            <w:webHidden/>
            <w:sz w:val="24"/>
            <w:szCs w:val="24"/>
          </w:rPr>
          <w:instrText xml:space="preserve"> PAGEREF _Toc136125841 \h </w:instrText>
        </w:r>
        <w:r w:rsidR="006174B6" w:rsidRPr="006174B6">
          <w:rPr>
            <w:noProof/>
            <w:webHidden/>
            <w:sz w:val="24"/>
            <w:szCs w:val="24"/>
          </w:rPr>
        </w:r>
        <w:r w:rsidR="006174B6" w:rsidRPr="006174B6">
          <w:rPr>
            <w:noProof/>
            <w:webHidden/>
            <w:sz w:val="24"/>
            <w:szCs w:val="24"/>
          </w:rPr>
          <w:fldChar w:fldCharType="separate"/>
        </w:r>
        <w:r w:rsidR="006174B6" w:rsidRPr="006174B6">
          <w:rPr>
            <w:noProof/>
            <w:webHidden/>
            <w:sz w:val="24"/>
            <w:szCs w:val="24"/>
          </w:rPr>
          <w:t>57</w:t>
        </w:r>
        <w:r w:rsidR="006174B6" w:rsidRPr="006174B6">
          <w:rPr>
            <w:noProof/>
            <w:webHidden/>
            <w:sz w:val="24"/>
            <w:szCs w:val="24"/>
          </w:rPr>
          <w:fldChar w:fldCharType="end"/>
        </w:r>
      </w:hyperlink>
    </w:p>
    <w:p w14:paraId="41651A37" w14:textId="3DAA80D6" w:rsidR="006174B6" w:rsidRPr="006174B6" w:rsidRDefault="001C3C72" w:rsidP="006174B6">
      <w:pPr>
        <w:pStyle w:val="TableofFigures"/>
        <w:tabs>
          <w:tab w:val="right" w:leader="dot" w:pos="8897"/>
        </w:tabs>
        <w:spacing w:line="360" w:lineRule="auto"/>
        <w:rPr>
          <w:noProof/>
          <w:kern w:val="2"/>
          <w:sz w:val="24"/>
          <w:szCs w:val="24"/>
          <w:lang w:eastAsia="en-GB"/>
          <w14:ligatures w14:val="standardContextual"/>
        </w:rPr>
      </w:pPr>
      <w:hyperlink w:anchor="_Toc136125842" w:history="1">
        <w:r w:rsidR="006174B6" w:rsidRPr="006174B6">
          <w:rPr>
            <w:rStyle w:val="Hyperlink"/>
            <w:noProof/>
            <w:sz w:val="24"/>
            <w:szCs w:val="24"/>
          </w:rPr>
          <w:t>Figure 17. Elbow curve plot using K-Means Clustering</w:t>
        </w:r>
        <w:r w:rsidR="006174B6" w:rsidRPr="006174B6">
          <w:rPr>
            <w:noProof/>
            <w:webHidden/>
            <w:sz w:val="24"/>
            <w:szCs w:val="24"/>
          </w:rPr>
          <w:tab/>
        </w:r>
        <w:r w:rsidR="006174B6" w:rsidRPr="006174B6">
          <w:rPr>
            <w:noProof/>
            <w:webHidden/>
            <w:sz w:val="24"/>
            <w:szCs w:val="24"/>
          </w:rPr>
          <w:fldChar w:fldCharType="begin"/>
        </w:r>
        <w:r w:rsidR="006174B6" w:rsidRPr="006174B6">
          <w:rPr>
            <w:noProof/>
            <w:webHidden/>
            <w:sz w:val="24"/>
            <w:szCs w:val="24"/>
          </w:rPr>
          <w:instrText xml:space="preserve"> PAGEREF _Toc136125842 \h </w:instrText>
        </w:r>
        <w:r w:rsidR="006174B6" w:rsidRPr="006174B6">
          <w:rPr>
            <w:noProof/>
            <w:webHidden/>
            <w:sz w:val="24"/>
            <w:szCs w:val="24"/>
          </w:rPr>
        </w:r>
        <w:r w:rsidR="006174B6" w:rsidRPr="006174B6">
          <w:rPr>
            <w:noProof/>
            <w:webHidden/>
            <w:sz w:val="24"/>
            <w:szCs w:val="24"/>
          </w:rPr>
          <w:fldChar w:fldCharType="separate"/>
        </w:r>
        <w:r w:rsidR="006174B6" w:rsidRPr="006174B6">
          <w:rPr>
            <w:noProof/>
            <w:webHidden/>
            <w:sz w:val="24"/>
            <w:szCs w:val="24"/>
          </w:rPr>
          <w:t>59</w:t>
        </w:r>
        <w:r w:rsidR="006174B6" w:rsidRPr="006174B6">
          <w:rPr>
            <w:noProof/>
            <w:webHidden/>
            <w:sz w:val="24"/>
            <w:szCs w:val="24"/>
          </w:rPr>
          <w:fldChar w:fldCharType="end"/>
        </w:r>
      </w:hyperlink>
    </w:p>
    <w:p w14:paraId="5EAB89AB" w14:textId="539B4F22" w:rsidR="006174B6" w:rsidRPr="006174B6" w:rsidRDefault="001C3C72" w:rsidP="006174B6">
      <w:pPr>
        <w:pStyle w:val="TableofFigures"/>
        <w:tabs>
          <w:tab w:val="right" w:leader="dot" w:pos="8897"/>
        </w:tabs>
        <w:spacing w:line="360" w:lineRule="auto"/>
        <w:rPr>
          <w:noProof/>
          <w:kern w:val="2"/>
          <w:sz w:val="24"/>
          <w:szCs w:val="24"/>
          <w:lang w:eastAsia="en-GB"/>
          <w14:ligatures w14:val="standardContextual"/>
        </w:rPr>
      </w:pPr>
      <w:hyperlink w:anchor="_Toc136125843" w:history="1">
        <w:r w:rsidR="006174B6" w:rsidRPr="006174B6">
          <w:rPr>
            <w:rStyle w:val="Hyperlink"/>
            <w:noProof/>
            <w:sz w:val="24"/>
            <w:szCs w:val="24"/>
          </w:rPr>
          <w:t>Figure 18. Plot representing the distinct clusters.</w:t>
        </w:r>
        <w:r w:rsidR="006174B6" w:rsidRPr="006174B6">
          <w:rPr>
            <w:noProof/>
            <w:webHidden/>
            <w:sz w:val="24"/>
            <w:szCs w:val="24"/>
          </w:rPr>
          <w:tab/>
        </w:r>
        <w:r w:rsidR="006174B6" w:rsidRPr="006174B6">
          <w:rPr>
            <w:noProof/>
            <w:webHidden/>
            <w:sz w:val="24"/>
            <w:szCs w:val="24"/>
          </w:rPr>
          <w:fldChar w:fldCharType="begin"/>
        </w:r>
        <w:r w:rsidR="006174B6" w:rsidRPr="006174B6">
          <w:rPr>
            <w:noProof/>
            <w:webHidden/>
            <w:sz w:val="24"/>
            <w:szCs w:val="24"/>
          </w:rPr>
          <w:instrText xml:space="preserve"> PAGEREF _Toc136125843 \h </w:instrText>
        </w:r>
        <w:r w:rsidR="006174B6" w:rsidRPr="006174B6">
          <w:rPr>
            <w:noProof/>
            <w:webHidden/>
            <w:sz w:val="24"/>
            <w:szCs w:val="24"/>
          </w:rPr>
        </w:r>
        <w:r w:rsidR="006174B6" w:rsidRPr="006174B6">
          <w:rPr>
            <w:noProof/>
            <w:webHidden/>
            <w:sz w:val="24"/>
            <w:szCs w:val="24"/>
          </w:rPr>
          <w:fldChar w:fldCharType="separate"/>
        </w:r>
        <w:r w:rsidR="006174B6" w:rsidRPr="006174B6">
          <w:rPr>
            <w:noProof/>
            <w:webHidden/>
            <w:sz w:val="24"/>
            <w:szCs w:val="24"/>
          </w:rPr>
          <w:t>60</w:t>
        </w:r>
        <w:r w:rsidR="006174B6" w:rsidRPr="006174B6">
          <w:rPr>
            <w:noProof/>
            <w:webHidden/>
            <w:sz w:val="24"/>
            <w:szCs w:val="24"/>
          </w:rPr>
          <w:fldChar w:fldCharType="end"/>
        </w:r>
      </w:hyperlink>
    </w:p>
    <w:p w14:paraId="342509AD" w14:textId="34CDB8E5" w:rsidR="006174B6" w:rsidRPr="00A14319" w:rsidRDefault="006174B6" w:rsidP="00A14319">
      <w:pPr>
        <w:spacing w:line="360" w:lineRule="auto"/>
      </w:pPr>
      <w:r>
        <w:rPr>
          <w:sz w:val="24"/>
          <w:szCs w:val="24"/>
        </w:rPr>
        <w:fldChar w:fldCharType="end"/>
      </w:r>
    </w:p>
    <w:p w14:paraId="76BAE1FE" w14:textId="7A7CCA53" w:rsidR="00816490" w:rsidRDefault="00816490">
      <w:pPr>
        <w:rPr>
          <w:rFonts w:asciiTheme="majorHAnsi" w:hAnsiTheme="majorHAnsi" w:cstheme="majorHAnsi"/>
          <w:sz w:val="32"/>
          <w:szCs w:val="32"/>
        </w:rPr>
      </w:pPr>
      <w:r>
        <w:rPr>
          <w:rFonts w:asciiTheme="majorHAnsi" w:hAnsiTheme="majorHAnsi" w:cstheme="majorHAnsi"/>
          <w:sz w:val="32"/>
          <w:szCs w:val="32"/>
        </w:rPr>
        <w:br w:type="page"/>
      </w:r>
    </w:p>
    <w:p w14:paraId="206AD880" w14:textId="77777777" w:rsidR="00816490" w:rsidRDefault="00816490" w:rsidP="00E66BAC">
      <w:pPr>
        <w:rPr>
          <w:rFonts w:asciiTheme="majorHAnsi" w:hAnsiTheme="majorHAnsi" w:cstheme="majorHAnsi"/>
          <w:sz w:val="32"/>
          <w:szCs w:val="32"/>
        </w:rPr>
      </w:pPr>
    </w:p>
    <w:p w14:paraId="29ABDBB5" w14:textId="77777777" w:rsidR="007D46C8" w:rsidRDefault="002B14D1" w:rsidP="007D46C8">
      <w:pPr>
        <w:rPr>
          <w:noProof/>
        </w:rPr>
      </w:pPr>
      <w:r w:rsidRPr="00082037">
        <w:rPr>
          <w:rFonts w:asciiTheme="majorHAnsi" w:hAnsiTheme="majorHAnsi" w:cstheme="majorHAnsi"/>
          <w:sz w:val="32"/>
          <w:szCs w:val="32"/>
        </w:rPr>
        <w:t>LIST OF TABLES</w:t>
      </w:r>
      <w:r w:rsidR="007D46C8">
        <w:rPr>
          <w:rFonts w:asciiTheme="majorHAnsi" w:hAnsiTheme="majorHAnsi" w:cstheme="majorHAnsi"/>
          <w:sz w:val="32"/>
          <w:szCs w:val="32"/>
        </w:rPr>
        <w:fldChar w:fldCharType="begin"/>
      </w:r>
      <w:r w:rsidR="007D46C8">
        <w:rPr>
          <w:rFonts w:asciiTheme="majorHAnsi" w:hAnsiTheme="majorHAnsi" w:cstheme="majorHAnsi"/>
          <w:sz w:val="32"/>
          <w:szCs w:val="32"/>
        </w:rPr>
        <w:instrText xml:space="preserve"> TOC \h \z \c "Table" </w:instrText>
      </w:r>
      <w:r w:rsidR="007D46C8">
        <w:rPr>
          <w:rFonts w:asciiTheme="majorHAnsi" w:hAnsiTheme="majorHAnsi" w:cstheme="majorHAnsi"/>
          <w:sz w:val="32"/>
          <w:szCs w:val="32"/>
        </w:rPr>
        <w:fldChar w:fldCharType="separate"/>
      </w:r>
    </w:p>
    <w:p w14:paraId="41186F0C" w14:textId="57DFDF1C" w:rsidR="007D46C8" w:rsidRPr="00136873" w:rsidRDefault="001C3C72" w:rsidP="00136873">
      <w:pPr>
        <w:pStyle w:val="TableofFigures"/>
        <w:tabs>
          <w:tab w:val="right" w:leader="dot" w:pos="8897"/>
        </w:tabs>
        <w:spacing w:line="360" w:lineRule="auto"/>
        <w:rPr>
          <w:noProof/>
          <w:kern w:val="2"/>
          <w:sz w:val="24"/>
          <w:szCs w:val="24"/>
          <w:lang w:eastAsia="en-GB"/>
          <w14:ligatures w14:val="standardContextual"/>
        </w:rPr>
      </w:pPr>
      <w:hyperlink w:anchor="_Toc136212377" w:history="1">
        <w:r w:rsidR="007D46C8" w:rsidRPr="00136873">
          <w:rPr>
            <w:rStyle w:val="Hyperlink"/>
            <w:noProof/>
            <w:sz w:val="24"/>
            <w:szCs w:val="24"/>
          </w:rPr>
          <w:t>Table 1. Occurrence of each crime type</w:t>
        </w:r>
        <w:r w:rsidR="007D46C8" w:rsidRPr="00136873">
          <w:rPr>
            <w:noProof/>
            <w:webHidden/>
            <w:sz w:val="24"/>
            <w:szCs w:val="24"/>
          </w:rPr>
          <w:tab/>
        </w:r>
        <w:r w:rsidR="007D46C8" w:rsidRPr="00136873">
          <w:rPr>
            <w:noProof/>
            <w:webHidden/>
            <w:sz w:val="24"/>
            <w:szCs w:val="24"/>
          </w:rPr>
          <w:fldChar w:fldCharType="begin"/>
        </w:r>
        <w:r w:rsidR="007D46C8" w:rsidRPr="00136873">
          <w:rPr>
            <w:noProof/>
            <w:webHidden/>
            <w:sz w:val="24"/>
            <w:szCs w:val="24"/>
          </w:rPr>
          <w:instrText xml:space="preserve"> PAGEREF _Toc136212377 \h </w:instrText>
        </w:r>
        <w:r w:rsidR="007D46C8" w:rsidRPr="00136873">
          <w:rPr>
            <w:noProof/>
            <w:webHidden/>
            <w:sz w:val="24"/>
            <w:szCs w:val="24"/>
          </w:rPr>
        </w:r>
        <w:r w:rsidR="007D46C8" w:rsidRPr="00136873">
          <w:rPr>
            <w:noProof/>
            <w:webHidden/>
            <w:sz w:val="24"/>
            <w:szCs w:val="24"/>
          </w:rPr>
          <w:fldChar w:fldCharType="separate"/>
        </w:r>
        <w:r w:rsidR="007D46C8" w:rsidRPr="00136873">
          <w:rPr>
            <w:noProof/>
            <w:webHidden/>
            <w:sz w:val="24"/>
            <w:szCs w:val="24"/>
          </w:rPr>
          <w:t>29</w:t>
        </w:r>
        <w:r w:rsidR="007D46C8" w:rsidRPr="00136873">
          <w:rPr>
            <w:noProof/>
            <w:webHidden/>
            <w:sz w:val="24"/>
            <w:szCs w:val="24"/>
          </w:rPr>
          <w:fldChar w:fldCharType="end"/>
        </w:r>
      </w:hyperlink>
    </w:p>
    <w:p w14:paraId="6168E3FE" w14:textId="1DEF8E67" w:rsidR="007D46C8" w:rsidRPr="00136873" w:rsidRDefault="001C3C72" w:rsidP="00136873">
      <w:pPr>
        <w:pStyle w:val="TableofFigures"/>
        <w:tabs>
          <w:tab w:val="right" w:leader="dot" w:pos="8897"/>
        </w:tabs>
        <w:spacing w:line="360" w:lineRule="auto"/>
        <w:rPr>
          <w:noProof/>
          <w:kern w:val="2"/>
          <w:sz w:val="24"/>
          <w:szCs w:val="24"/>
          <w:lang w:eastAsia="en-GB"/>
          <w14:ligatures w14:val="standardContextual"/>
        </w:rPr>
      </w:pPr>
      <w:hyperlink w:anchor="_Toc136212378" w:history="1">
        <w:r w:rsidR="007D46C8" w:rsidRPr="00136873">
          <w:rPr>
            <w:rStyle w:val="Hyperlink"/>
            <w:noProof/>
            <w:sz w:val="24"/>
            <w:szCs w:val="24"/>
          </w:rPr>
          <w:t>Table 2. Occurrence of the grouped crime types</w:t>
        </w:r>
        <w:r w:rsidR="007D46C8" w:rsidRPr="00136873">
          <w:rPr>
            <w:noProof/>
            <w:webHidden/>
            <w:sz w:val="24"/>
            <w:szCs w:val="24"/>
          </w:rPr>
          <w:tab/>
        </w:r>
        <w:r w:rsidR="007D46C8" w:rsidRPr="00136873">
          <w:rPr>
            <w:noProof/>
            <w:webHidden/>
            <w:sz w:val="24"/>
            <w:szCs w:val="24"/>
          </w:rPr>
          <w:fldChar w:fldCharType="begin"/>
        </w:r>
        <w:r w:rsidR="007D46C8" w:rsidRPr="00136873">
          <w:rPr>
            <w:noProof/>
            <w:webHidden/>
            <w:sz w:val="24"/>
            <w:szCs w:val="24"/>
          </w:rPr>
          <w:instrText xml:space="preserve"> PAGEREF _Toc136212378 \h </w:instrText>
        </w:r>
        <w:r w:rsidR="007D46C8" w:rsidRPr="00136873">
          <w:rPr>
            <w:noProof/>
            <w:webHidden/>
            <w:sz w:val="24"/>
            <w:szCs w:val="24"/>
          </w:rPr>
        </w:r>
        <w:r w:rsidR="007D46C8" w:rsidRPr="00136873">
          <w:rPr>
            <w:noProof/>
            <w:webHidden/>
            <w:sz w:val="24"/>
            <w:szCs w:val="24"/>
          </w:rPr>
          <w:fldChar w:fldCharType="separate"/>
        </w:r>
        <w:r w:rsidR="007D46C8" w:rsidRPr="00136873">
          <w:rPr>
            <w:noProof/>
            <w:webHidden/>
            <w:sz w:val="24"/>
            <w:szCs w:val="24"/>
          </w:rPr>
          <w:t>30</w:t>
        </w:r>
        <w:r w:rsidR="007D46C8" w:rsidRPr="00136873">
          <w:rPr>
            <w:noProof/>
            <w:webHidden/>
            <w:sz w:val="24"/>
            <w:szCs w:val="24"/>
          </w:rPr>
          <w:fldChar w:fldCharType="end"/>
        </w:r>
      </w:hyperlink>
    </w:p>
    <w:p w14:paraId="0FFF6FCD" w14:textId="7F777A7E" w:rsidR="007D46C8" w:rsidRPr="00136873" w:rsidRDefault="001C3C72" w:rsidP="00136873">
      <w:pPr>
        <w:pStyle w:val="TableofFigures"/>
        <w:tabs>
          <w:tab w:val="right" w:leader="dot" w:pos="8897"/>
        </w:tabs>
        <w:spacing w:line="360" w:lineRule="auto"/>
        <w:rPr>
          <w:noProof/>
          <w:kern w:val="2"/>
          <w:sz w:val="24"/>
          <w:szCs w:val="24"/>
          <w:lang w:eastAsia="en-GB"/>
          <w14:ligatures w14:val="standardContextual"/>
        </w:rPr>
      </w:pPr>
      <w:hyperlink w:anchor="_Toc136212379" w:history="1">
        <w:r w:rsidR="007D46C8" w:rsidRPr="00136873">
          <w:rPr>
            <w:rStyle w:val="Hyperlink"/>
            <w:noProof/>
            <w:sz w:val="24"/>
            <w:szCs w:val="24"/>
          </w:rPr>
          <w:t>Table 3.Occurrence of grouped crime types per neighbourhood</w:t>
        </w:r>
        <w:r w:rsidR="007D46C8" w:rsidRPr="00136873">
          <w:rPr>
            <w:noProof/>
            <w:webHidden/>
            <w:sz w:val="24"/>
            <w:szCs w:val="24"/>
          </w:rPr>
          <w:tab/>
        </w:r>
        <w:r w:rsidR="007D46C8" w:rsidRPr="00136873">
          <w:rPr>
            <w:noProof/>
            <w:webHidden/>
            <w:sz w:val="24"/>
            <w:szCs w:val="24"/>
          </w:rPr>
          <w:fldChar w:fldCharType="begin"/>
        </w:r>
        <w:r w:rsidR="007D46C8" w:rsidRPr="00136873">
          <w:rPr>
            <w:noProof/>
            <w:webHidden/>
            <w:sz w:val="24"/>
            <w:szCs w:val="24"/>
          </w:rPr>
          <w:instrText xml:space="preserve"> PAGEREF _Toc136212379 \h </w:instrText>
        </w:r>
        <w:r w:rsidR="007D46C8" w:rsidRPr="00136873">
          <w:rPr>
            <w:noProof/>
            <w:webHidden/>
            <w:sz w:val="24"/>
            <w:szCs w:val="24"/>
          </w:rPr>
        </w:r>
        <w:r w:rsidR="007D46C8" w:rsidRPr="00136873">
          <w:rPr>
            <w:noProof/>
            <w:webHidden/>
            <w:sz w:val="24"/>
            <w:szCs w:val="24"/>
          </w:rPr>
          <w:fldChar w:fldCharType="separate"/>
        </w:r>
        <w:r w:rsidR="007D46C8" w:rsidRPr="00136873">
          <w:rPr>
            <w:noProof/>
            <w:webHidden/>
            <w:sz w:val="24"/>
            <w:szCs w:val="24"/>
          </w:rPr>
          <w:t>30</w:t>
        </w:r>
        <w:r w:rsidR="007D46C8" w:rsidRPr="00136873">
          <w:rPr>
            <w:noProof/>
            <w:webHidden/>
            <w:sz w:val="24"/>
            <w:szCs w:val="24"/>
          </w:rPr>
          <w:fldChar w:fldCharType="end"/>
        </w:r>
      </w:hyperlink>
    </w:p>
    <w:p w14:paraId="5570CDDC" w14:textId="356BFEF0" w:rsidR="007D46C8" w:rsidRPr="00136873" w:rsidRDefault="001C3C72" w:rsidP="00136873">
      <w:pPr>
        <w:pStyle w:val="TableofFigures"/>
        <w:tabs>
          <w:tab w:val="right" w:leader="dot" w:pos="8897"/>
        </w:tabs>
        <w:spacing w:line="360" w:lineRule="auto"/>
        <w:rPr>
          <w:noProof/>
          <w:kern w:val="2"/>
          <w:sz w:val="24"/>
          <w:szCs w:val="24"/>
          <w:lang w:eastAsia="en-GB"/>
          <w14:ligatures w14:val="standardContextual"/>
        </w:rPr>
      </w:pPr>
      <w:hyperlink w:anchor="_Toc136212380" w:history="1">
        <w:r w:rsidR="007D46C8" w:rsidRPr="00136873">
          <w:rPr>
            <w:rStyle w:val="Hyperlink"/>
            <w:noProof/>
            <w:sz w:val="24"/>
            <w:szCs w:val="24"/>
          </w:rPr>
          <w:t xml:space="preserve">Table 4.Occurrence of crimes in </w:t>
        </w:r>
        <w:r w:rsidR="007D46C8" w:rsidRPr="00136873">
          <w:rPr>
            <w:rStyle w:val="Hyperlink"/>
            <w:rFonts w:cstheme="minorHAnsi"/>
            <w:noProof/>
            <w:sz w:val="24"/>
            <w:szCs w:val="24"/>
          </w:rPr>
          <w:t>Central Business District</w:t>
        </w:r>
        <w:r w:rsidR="007D46C8" w:rsidRPr="00136873">
          <w:rPr>
            <w:noProof/>
            <w:webHidden/>
            <w:sz w:val="24"/>
            <w:szCs w:val="24"/>
          </w:rPr>
          <w:tab/>
        </w:r>
        <w:r w:rsidR="007D46C8" w:rsidRPr="00136873">
          <w:rPr>
            <w:noProof/>
            <w:webHidden/>
            <w:sz w:val="24"/>
            <w:szCs w:val="24"/>
          </w:rPr>
          <w:fldChar w:fldCharType="begin"/>
        </w:r>
        <w:r w:rsidR="007D46C8" w:rsidRPr="00136873">
          <w:rPr>
            <w:noProof/>
            <w:webHidden/>
            <w:sz w:val="24"/>
            <w:szCs w:val="24"/>
          </w:rPr>
          <w:instrText xml:space="preserve"> PAGEREF _Toc136212380 \h </w:instrText>
        </w:r>
        <w:r w:rsidR="007D46C8" w:rsidRPr="00136873">
          <w:rPr>
            <w:noProof/>
            <w:webHidden/>
            <w:sz w:val="24"/>
            <w:szCs w:val="24"/>
          </w:rPr>
        </w:r>
        <w:r w:rsidR="007D46C8" w:rsidRPr="00136873">
          <w:rPr>
            <w:noProof/>
            <w:webHidden/>
            <w:sz w:val="24"/>
            <w:szCs w:val="24"/>
          </w:rPr>
          <w:fldChar w:fldCharType="separate"/>
        </w:r>
        <w:r w:rsidR="007D46C8" w:rsidRPr="00136873">
          <w:rPr>
            <w:noProof/>
            <w:webHidden/>
            <w:sz w:val="24"/>
            <w:szCs w:val="24"/>
          </w:rPr>
          <w:t>31</w:t>
        </w:r>
        <w:r w:rsidR="007D46C8" w:rsidRPr="00136873">
          <w:rPr>
            <w:noProof/>
            <w:webHidden/>
            <w:sz w:val="24"/>
            <w:szCs w:val="24"/>
          </w:rPr>
          <w:fldChar w:fldCharType="end"/>
        </w:r>
      </w:hyperlink>
    </w:p>
    <w:p w14:paraId="63964836" w14:textId="0508ABDD" w:rsidR="007D46C8" w:rsidRPr="00136873" w:rsidRDefault="001C3C72" w:rsidP="00136873">
      <w:pPr>
        <w:pStyle w:val="TableofFigures"/>
        <w:tabs>
          <w:tab w:val="right" w:leader="dot" w:pos="8897"/>
        </w:tabs>
        <w:spacing w:line="360" w:lineRule="auto"/>
        <w:rPr>
          <w:noProof/>
          <w:kern w:val="2"/>
          <w:sz w:val="24"/>
          <w:szCs w:val="24"/>
          <w:lang w:eastAsia="en-GB"/>
          <w14:ligatures w14:val="standardContextual"/>
        </w:rPr>
      </w:pPr>
      <w:hyperlink w:anchor="_Toc136212381" w:history="1">
        <w:r w:rsidR="007D46C8" w:rsidRPr="00136873">
          <w:rPr>
            <w:rStyle w:val="Hyperlink"/>
            <w:noProof/>
            <w:sz w:val="24"/>
            <w:szCs w:val="24"/>
          </w:rPr>
          <w:t>Table 5.Machine learning models with prediction accuracy values</w:t>
        </w:r>
        <w:r w:rsidR="007D46C8" w:rsidRPr="00136873">
          <w:rPr>
            <w:noProof/>
            <w:webHidden/>
            <w:sz w:val="24"/>
            <w:szCs w:val="24"/>
          </w:rPr>
          <w:tab/>
        </w:r>
        <w:r w:rsidR="007D46C8" w:rsidRPr="00136873">
          <w:rPr>
            <w:noProof/>
            <w:webHidden/>
            <w:sz w:val="24"/>
            <w:szCs w:val="24"/>
          </w:rPr>
          <w:fldChar w:fldCharType="begin"/>
        </w:r>
        <w:r w:rsidR="007D46C8" w:rsidRPr="00136873">
          <w:rPr>
            <w:noProof/>
            <w:webHidden/>
            <w:sz w:val="24"/>
            <w:szCs w:val="24"/>
          </w:rPr>
          <w:instrText xml:space="preserve"> PAGEREF _Toc136212381 \h </w:instrText>
        </w:r>
        <w:r w:rsidR="007D46C8" w:rsidRPr="00136873">
          <w:rPr>
            <w:noProof/>
            <w:webHidden/>
            <w:sz w:val="24"/>
            <w:szCs w:val="24"/>
          </w:rPr>
        </w:r>
        <w:r w:rsidR="007D46C8" w:rsidRPr="00136873">
          <w:rPr>
            <w:noProof/>
            <w:webHidden/>
            <w:sz w:val="24"/>
            <w:szCs w:val="24"/>
          </w:rPr>
          <w:fldChar w:fldCharType="separate"/>
        </w:r>
        <w:r w:rsidR="007D46C8" w:rsidRPr="00136873">
          <w:rPr>
            <w:noProof/>
            <w:webHidden/>
            <w:sz w:val="24"/>
            <w:szCs w:val="24"/>
          </w:rPr>
          <w:t>38</w:t>
        </w:r>
        <w:r w:rsidR="007D46C8" w:rsidRPr="00136873">
          <w:rPr>
            <w:noProof/>
            <w:webHidden/>
            <w:sz w:val="24"/>
            <w:szCs w:val="24"/>
          </w:rPr>
          <w:fldChar w:fldCharType="end"/>
        </w:r>
      </w:hyperlink>
    </w:p>
    <w:p w14:paraId="175D30E9" w14:textId="35B1256E" w:rsidR="007D46C8" w:rsidRPr="00136873" w:rsidRDefault="001C3C72" w:rsidP="00136873">
      <w:pPr>
        <w:pStyle w:val="TableofFigures"/>
        <w:tabs>
          <w:tab w:val="right" w:leader="dot" w:pos="8897"/>
        </w:tabs>
        <w:spacing w:line="360" w:lineRule="auto"/>
        <w:rPr>
          <w:noProof/>
          <w:kern w:val="2"/>
          <w:sz w:val="24"/>
          <w:szCs w:val="24"/>
          <w:lang w:eastAsia="en-GB"/>
          <w14:ligatures w14:val="standardContextual"/>
        </w:rPr>
      </w:pPr>
      <w:hyperlink w:anchor="_Toc136212382" w:history="1">
        <w:r w:rsidR="007D46C8" w:rsidRPr="00136873">
          <w:rPr>
            <w:rStyle w:val="Hyperlink"/>
            <w:noProof/>
            <w:sz w:val="24"/>
            <w:szCs w:val="24"/>
          </w:rPr>
          <w:t>Table 6.Machine learning models’ performance after hyperparameter tuning</w:t>
        </w:r>
        <w:r w:rsidR="007D46C8" w:rsidRPr="00136873">
          <w:rPr>
            <w:noProof/>
            <w:webHidden/>
            <w:sz w:val="24"/>
            <w:szCs w:val="24"/>
          </w:rPr>
          <w:tab/>
        </w:r>
        <w:r w:rsidR="007D46C8" w:rsidRPr="00136873">
          <w:rPr>
            <w:noProof/>
            <w:webHidden/>
            <w:sz w:val="24"/>
            <w:szCs w:val="24"/>
          </w:rPr>
          <w:fldChar w:fldCharType="begin"/>
        </w:r>
        <w:r w:rsidR="007D46C8" w:rsidRPr="00136873">
          <w:rPr>
            <w:noProof/>
            <w:webHidden/>
            <w:sz w:val="24"/>
            <w:szCs w:val="24"/>
          </w:rPr>
          <w:instrText xml:space="preserve"> PAGEREF _Toc136212382 \h </w:instrText>
        </w:r>
        <w:r w:rsidR="007D46C8" w:rsidRPr="00136873">
          <w:rPr>
            <w:noProof/>
            <w:webHidden/>
            <w:sz w:val="24"/>
            <w:szCs w:val="24"/>
          </w:rPr>
        </w:r>
        <w:r w:rsidR="007D46C8" w:rsidRPr="00136873">
          <w:rPr>
            <w:noProof/>
            <w:webHidden/>
            <w:sz w:val="24"/>
            <w:szCs w:val="24"/>
          </w:rPr>
          <w:fldChar w:fldCharType="separate"/>
        </w:r>
        <w:r w:rsidR="007D46C8" w:rsidRPr="00136873">
          <w:rPr>
            <w:noProof/>
            <w:webHidden/>
            <w:sz w:val="24"/>
            <w:szCs w:val="24"/>
          </w:rPr>
          <w:t>38</w:t>
        </w:r>
        <w:r w:rsidR="007D46C8" w:rsidRPr="00136873">
          <w:rPr>
            <w:noProof/>
            <w:webHidden/>
            <w:sz w:val="24"/>
            <w:szCs w:val="24"/>
          </w:rPr>
          <w:fldChar w:fldCharType="end"/>
        </w:r>
      </w:hyperlink>
    </w:p>
    <w:p w14:paraId="6D2A26B2" w14:textId="7293A20D" w:rsidR="007D46C8" w:rsidRPr="00136873" w:rsidRDefault="001C3C72" w:rsidP="00136873">
      <w:pPr>
        <w:pStyle w:val="TableofFigures"/>
        <w:tabs>
          <w:tab w:val="right" w:leader="dot" w:pos="8897"/>
        </w:tabs>
        <w:spacing w:line="360" w:lineRule="auto"/>
        <w:rPr>
          <w:noProof/>
          <w:kern w:val="2"/>
          <w:sz w:val="24"/>
          <w:szCs w:val="24"/>
          <w:lang w:eastAsia="en-GB"/>
          <w14:ligatures w14:val="standardContextual"/>
        </w:rPr>
      </w:pPr>
      <w:hyperlink w:anchor="_Toc136212383" w:history="1">
        <w:r w:rsidR="007D46C8" w:rsidRPr="00136873">
          <w:rPr>
            <w:rStyle w:val="Hyperlink"/>
            <w:noProof/>
            <w:sz w:val="24"/>
            <w:szCs w:val="24"/>
          </w:rPr>
          <w:t>Table 7.Feature of importance with score</w:t>
        </w:r>
        <w:r w:rsidR="007D46C8" w:rsidRPr="00136873">
          <w:rPr>
            <w:noProof/>
            <w:webHidden/>
            <w:sz w:val="24"/>
            <w:szCs w:val="24"/>
          </w:rPr>
          <w:tab/>
        </w:r>
        <w:r w:rsidR="007D46C8" w:rsidRPr="00136873">
          <w:rPr>
            <w:noProof/>
            <w:webHidden/>
            <w:sz w:val="24"/>
            <w:szCs w:val="24"/>
          </w:rPr>
          <w:fldChar w:fldCharType="begin"/>
        </w:r>
        <w:r w:rsidR="007D46C8" w:rsidRPr="00136873">
          <w:rPr>
            <w:noProof/>
            <w:webHidden/>
            <w:sz w:val="24"/>
            <w:szCs w:val="24"/>
          </w:rPr>
          <w:instrText xml:space="preserve"> PAGEREF _Toc136212383 \h </w:instrText>
        </w:r>
        <w:r w:rsidR="007D46C8" w:rsidRPr="00136873">
          <w:rPr>
            <w:noProof/>
            <w:webHidden/>
            <w:sz w:val="24"/>
            <w:szCs w:val="24"/>
          </w:rPr>
        </w:r>
        <w:r w:rsidR="007D46C8" w:rsidRPr="00136873">
          <w:rPr>
            <w:noProof/>
            <w:webHidden/>
            <w:sz w:val="24"/>
            <w:szCs w:val="24"/>
          </w:rPr>
          <w:fldChar w:fldCharType="separate"/>
        </w:r>
        <w:r w:rsidR="007D46C8" w:rsidRPr="00136873">
          <w:rPr>
            <w:noProof/>
            <w:webHidden/>
            <w:sz w:val="24"/>
            <w:szCs w:val="24"/>
          </w:rPr>
          <w:t>56</w:t>
        </w:r>
        <w:r w:rsidR="007D46C8" w:rsidRPr="00136873">
          <w:rPr>
            <w:noProof/>
            <w:webHidden/>
            <w:sz w:val="24"/>
            <w:szCs w:val="24"/>
          </w:rPr>
          <w:fldChar w:fldCharType="end"/>
        </w:r>
      </w:hyperlink>
    </w:p>
    <w:p w14:paraId="051B6285" w14:textId="4F0380BB" w:rsidR="007D46C8" w:rsidRPr="00136873" w:rsidRDefault="001C3C72" w:rsidP="00136873">
      <w:pPr>
        <w:pStyle w:val="TableofFigures"/>
        <w:tabs>
          <w:tab w:val="right" w:leader="dot" w:pos="8897"/>
        </w:tabs>
        <w:spacing w:line="360" w:lineRule="auto"/>
        <w:rPr>
          <w:noProof/>
          <w:kern w:val="2"/>
          <w:sz w:val="24"/>
          <w:szCs w:val="24"/>
          <w:lang w:eastAsia="en-GB"/>
          <w14:ligatures w14:val="standardContextual"/>
        </w:rPr>
      </w:pPr>
      <w:hyperlink w:anchor="_Toc136212384" w:history="1">
        <w:r w:rsidR="007D46C8" w:rsidRPr="00136873">
          <w:rPr>
            <w:rStyle w:val="Hyperlink"/>
            <w:noProof/>
            <w:sz w:val="24"/>
            <w:szCs w:val="24"/>
          </w:rPr>
          <w:t>Table 8. Classification report for Decision Tree</w:t>
        </w:r>
        <w:r w:rsidR="007D46C8" w:rsidRPr="00136873">
          <w:rPr>
            <w:noProof/>
            <w:webHidden/>
            <w:sz w:val="24"/>
            <w:szCs w:val="24"/>
          </w:rPr>
          <w:tab/>
        </w:r>
        <w:r w:rsidR="007D46C8" w:rsidRPr="00136873">
          <w:rPr>
            <w:noProof/>
            <w:webHidden/>
            <w:sz w:val="24"/>
            <w:szCs w:val="24"/>
          </w:rPr>
          <w:fldChar w:fldCharType="begin"/>
        </w:r>
        <w:r w:rsidR="007D46C8" w:rsidRPr="00136873">
          <w:rPr>
            <w:noProof/>
            <w:webHidden/>
            <w:sz w:val="24"/>
            <w:szCs w:val="24"/>
          </w:rPr>
          <w:instrText xml:space="preserve"> PAGEREF _Toc136212384 \h </w:instrText>
        </w:r>
        <w:r w:rsidR="007D46C8" w:rsidRPr="00136873">
          <w:rPr>
            <w:noProof/>
            <w:webHidden/>
            <w:sz w:val="24"/>
            <w:szCs w:val="24"/>
          </w:rPr>
        </w:r>
        <w:r w:rsidR="007D46C8" w:rsidRPr="00136873">
          <w:rPr>
            <w:noProof/>
            <w:webHidden/>
            <w:sz w:val="24"/>
            <w:szCs w:val="24"/>
          </w:rPr>
          <w:fldChar w:fldCharType="separate"/>
        </w:r>
        <w:r w:rsidR="007D46C8" w:rsidRPr="00136873">
          <w:rPr>
            <w:noProof/>
            <w:webHidden/>
            <w:sz w:val="24"/>
            <w:szCs w:val="24"/>
          </w:rPr>
          <w:t>57</w:t>
        </w:r>
        <w:r w:rsidR="007D46C8" w:rsidRPr="00136873">
          <w:rPr>
            <w:noProof/>
            <w:webHidden/>
            <w:sz w:val="24"/>
            <w:szCs w:val="24"/>
          </w:rPr>
          <w:fldChar w:fldCharType="end"/>
        </w:r>
      </w:hyperlink>
    </w:p>
    <w:p w14:paraId="069F3281" w14:textId="6FECED55" w:rsidR="007D46C8" w:rsidRPr="00136873" w:rsidRDefault="001C3C72" w:rsidP="00136873">
      <w:pPr>
        <w:pStyle w:val="TableofFigures"/>
        <w:tabs>
          <w:tab w:val="right" w:leader="dot" w:pos="8897"/>
        </w:tabs>
        <w:spacing w:line="360" w:lineRule="auto"/>
        <w:rPr>
          <w:noProof/>
          <w:kern w:val="2"/>
          <w:sz w:val="24"/>
          <w:szCs w:val="24"/>
          <w:lang w:eastAsia="en-GB"/>
          <w14:ligatures w14:val="standardContextual"/>
        </w:rPr>
      </w:pPr>
      <w:hyperlink w:anchor="_Toc136212385" w:history="1">
        <w:r w:rsidR="007D46C8" w:rsidRPr="00136873">
          <w:rPr>
            <w:rStyle w:val="Hyperlink"/>
            <w:noProof/>
            <w:sz w:val="24"/>
            <w:szCs w:val="24"/>
          </w:rPr>
          <w:t>Table 9.Feature of importance with score</w:t>
        </w:r>
        <w:r w:rsidR="007D46C8" w:rsidRPr="00136873">
          <w:rPr>
            <w:noProof/>
            <w:webHidden/>
            <w:sz w:val="24"/>
            <w:szCs w:val="24"/>
          </w:rPr>
          <w:tab/>
        </w:r>
        <w:r w:rsidR="007D46C8" w:rsidRPr="00136873">
          <w:rPr>
            <w:noProof/>
            <w:webHidden/>
            <w:sz w:val="24"/>
            <w:szCs w:val="24"/>
          </w:rPr>
          <w:fldChar w:fldCharType="begin"/>
        </w:r>
        <w:r w:rsidR="007D46C8" w:rsidRPr="00136873">
          <w:rPr>
            <w:noProof/>
            <w:webHidden/>
            <w:sz w:val="24"/>
            <w:szCs w:val="24"/>
          </w:rPr>
          <w:instrText xml:space="preserve"> PAGEREF _Toc136212385 \h </w:instrText>
        </w:r>
        <w:r w:rsidR="007D46C8" w:rsidRPr="00136873">
          <w:rPr>
            <w:noProof/>
            <w:webHidden/>
            <w:sz w:val="24"/>
            <w:szCs w:val="24"/>
          </w:rPr>
        </w:r>
        <w:r w:rsidR="007D46C8" w:rsidRPr="00136873">
          <w:rPr>
            <w:noProof/>
            <w:webHidden/>
            <w:sz w:val="24"/>
            <w:szCs w:val="24"/>
          </w:rPr>
          <w:fldChar w:fldCharType="separate"/>
        </w:r>
        <w:r w:rsidR="007D46C8" w:rsidRPr="00136873">
          <w:rPr>
            <w:noProof/>
            <w:webHidden/>
            <w:sz w:val="24"/>
            <w:szCs w:val="24"/>
          </w:rPr>
          <w:t>58</w:t>
        </w:r>
        <w:r w:rsidR="007D46C8" w:rsidRPr="00136873">
          <w:rPr>
            <w:noProof/>
            <w:webHidden/>
            <w:sz w:val="24"/>
            <w:szCs w:val="24"/>
          </w:rPr>
          <w:fldChar w:fldCharType="end"/>
        </w:r>
      </w:hyperlink>
    </w:p>
    <w:p w14:paraId="27EE8DDC" w14:textId="561A420B" w:rsidR="00011B2F" w:rsidRPr="00600A1B" w:rsidRDefault="007D46C8" w:rsidP="00600A1B">
      <w:pPr>
        <w:rPr>
          <w:rFonts w:asciiTheme="majorHAnsi" w:hAnsiTheme="majorHAnsi" w:cstheme="majorHAnsi"/>
          <w:sz w:val="32"/>
          <w:szCs w:val="32"/>
        </w:rPr>
      </w:pPr>
      <w:r>
        <w:rPr>
          <w:rFonts w:asciiTheme="majorHAnsi" w:hAnsiTheme="majorHAnsi" w:cstheme="majorHAnsi"/>
          <w:sz w:val="32"/>
          <w:szCs w:val="32"/>
        </w:rPr>
        <w:fldChar w:fldCharType="end"/>
      </w:r>
    </w:p>
    <w:p w14:paraId="6BC68A05" w14:textId="0907B196" w:rsidR="00FD6C5C" w:rsidRDefault="00D02D50" w:rsidP="00600A1B">
      <w:pPr>
        <w:rPr>
          <w:rFonts w:asciiTheme="majorHAnsi" w:hAnsiTheme="majorHAnsi" w:cstheme="majorHAnsi"/>
          <w:sz w:val="32"/>
          <w:szCs w:val="32"/>
        </w:rPr>
      </w:pPr>
      <w:r>
        <w:rPr>
          <w:rFonts w:asciiTheme="majorHAnsi" w:hAnsiTheme="majorHAnsi" w:cstheme="majorHAnsi"/>
          <w:sz w:val="32"/>
          <w:szCs w:val="32"/>
        </w:rPr>
        <w:br w:type="page"/>
      </w:r>
    </w:p>
    <w:p w14:paraId="440A6DAD" w14:textId="49B97B93" w:rsidR="006A7EA2" w:rsidRDefault="006A7EA2" w:rsidP="006A7EA2">
      <w:pPr>
        <w:spacing w:line="360" w:lineRule="auto"/>
        <w:rPr>
          <w:noProof/>
        </w:rPr>
      </w:pPr>
      <w:r w:rsidRPr="00612F69">
        <w:rPr>
          <w:rFonts w:asciiTheme="majorHAnsi" w:hAnsiTheme="majorHAnsi" w:cstheme="majorHAnsi"/>
          <w:sz w:val="32"/>
          <w:szCs w:val="32"/>
        </w:rPr>
        <w:lastRenderedPageBreak/>
        <w:t>LIST OF EQUATIONS</w:t>
      </w:r>
      <w:r>
        <w:rPr>
          <w:rFonts w:asciiTheme="majorHAnsi" w:hAnsiTheme="majorHAnsi" w:cstheme="majorHAnsi"/>
          <w:sz w:val="32"/>
          <w:szCs w:val="32"/>
        </w:rPr>
        <w:fldChar w:fldCharType="begin"/>
      </w:r>
      <w:r>
        <w:rPr>
          <w:rFonts w:asciiTheme="majorHAnsi" w:hAnsiTheme="majorHAnsi" w:cstheme="majorHAnsi"/>
          <w:sz w:val="32"/>
          <w:szCs w:val="32"/>
        </w:rPr>
        <w:instrText xml:space="preserve"> TOC \h \z \c "Equation" </w:instrText>
      </w:r>
      <w:r>
        <w:rPr>
          <w:rFonts w:asciiTheme="majorHAnsi" w:hAnsiTheme="majorHAnsi" w:cstheme="majorHAnsi"/>
          <w:sz w:val="32"/>
          <w:szCs w:val="32"/>
        </w:rPr>
        <w:fldChar w:fldCharType="separate"/>
      </w:r>
    </w:p>
    <w:p w14:paraId="5F1E587E" w14:textId="77777777" w:rsidR="006A7EA2" w:rsidRPr="00F979CA" w:rsidRDefault="001C3C72" w:rsidP="006A7EA2">
      <w:pPr>
        <w:pStyle w:val="TableofFigures"/>
        <w:tabs>
          <w:tab w:val="right" w:leader="dot" w:pos="8897"/>
        </w:tabs>
        <w:spacing w:line="360" w:lineRule="auto"/>
        <w:rPr>
          <w:noProof/>
          <w:kern w:val="2"/>
          <w:sz w:val="24"/>
          <w:szCs w:val="24"/>
          <w:lang w:eastAsia="en-GB"/>
          <w14:ligatures w14:val="standardContextual"/>
        </w:rPr>
      </w:pPr>
      <w:hyperlink w:anchor="_Toc136029674" w:history="1">
        <w:r w:rsidR="006A7EA2" w:rsidRPr="00F979CA">
          <w:rPr>
            <w:rStyle w:val="Hyperlink"/>
            <w:noProof/>
            <w:sz w:val="24"/>
            <w:szCs w:val="24"/>
          </w:rPr>
          <w:t>Equation 1. Mathematical Equation for Entropy</w:t>
        </w:r>
        <w:r w:rsidR="006A7EA2" w:rsidRPr="00F979CA">
          <w:rPr>
            <w:noProof/>
            <w:webHidden/>
            <w:sz w:val="24"/>
            <w:szCs w:val="24"/>
          </w:rPr>
          <w:tab/>
        </w:r>
        <w:r w:rsidR="006A7EA2" w:rsidRPr="00F979CA">
          <w:rPr>
            <w:noProof/>
            <w:webHidden/>
            <w:sz w:val="24"/>
            <w:szCs w:val="24"/>
          </w:rPr>
          <w:fldChar w:fldCharType="begin"/>
        </w:r>
        <w:r w:rsidR="006A7EA2" w:rsidRPr="00F979CA">
          <w:rPr>
            <w:noProof/>
            <w:webHidden/>
            <w:sz w:val="24"/>
            <w:szCs w:val="24"/>
          </w:rPr>
          <w:instrText xml:space="preserve"> PAGEREF _Toc136029674 \h </w:instrText>
        </w:r>
        <w:r w:rsidR="006A7EA2" w:rsidRPr="00F979CA">
          <w:rPr>
            <w:noProof/>
            <w:webHidden/>
            <w:sz w:val="24"/>
            <w:szCs w:val="24"/>
          </w:rPr>
        </w:r>
        <w:r w:rsidR="006A7EA2" w:rsidRPr="00F979CA">
          <w:rPr>
            <w:noProof/>
            <w:webHidden/>
            <w:sz w:val="24"/>
            <w:szCs w:val="24"/>
          </w:rPr>
          <w:fldChar w:fldCharType="separate"/>
        </w:r>
        <w:r w:rsidR="006A7EA2" w:rsidRPr="00F979CA">
          <w:rPr>
            <w:noProof/>
            <w:webHidden/>
            <w:sz w:val="24"/>
            <w:szCs w:val="24"/>
          </w:rPr>
          <w:t>55</w:t>
        </w:r>
        <w:r w:rsidR="006A7EA2" w:rsidRPr="00F979CA">
          <w:rPr>
            <w:noProof/>
            <w:webHidden/>
            <w:sz w:val="24"/>
            <w:szCs w:val="24"/>
          </w:rPr>
          <w:fldChar w:fldCharType="end"/>
        </w:r>
      </w:hyperlink>
    </w:p>
    <w:p w14:paraId="2A35C107" w14:textId="4D219D4D" w:rsidR="006A7EA2" w:rsidRPr="00F979CA" w:rsidRDefault="001C3C72" w:rsidP="006A7EA2">
      <w:pPr>
        <w:pStyle w:val="TableofFigures"/>
        <w:tabs>
          <w:tab w:val="right" w:leader="dot" w:pos="8897"/>
        </w:tabs>
        <w:spacing w:line="360" w:lineRule="auto"/>
        <w:rPr>
          <w:noProof/>
          <w:kern w:val="2"/>
          <w:sz w:val="24"/>
          <w:szCs w:val="24"/>
          <w:lang w:eastAsia="en-GB"/>
          <w14:ligatures w14:val="standardContextual"/>
        </w:rPr>
      </w:pPr>
      <w:hyperlink w:anchor="_Toc136029675" w:history="1">
        <w:r w:rsidR="006A7EA2" w:rsidRPr="00F979CA">
          <w:rPr>
            <w:rStyle w:val="Hyperlink"/>
            <w:noProof/>
            <w:sz w:val="24"/>
            <w:szCs w:val="24"/>
          </w:rPr>
          <w:t>Equation 2. Mathematical Equation for Gini Index</w:t>
        </w:r>
        <w:r w:rsidR="006A7EA2" w:rsidRPr="00F979CA">
          <w:rPr>
            <w:noProof/>
            <w:webHidden/>
            <w:sz w:val="24"/>
            <w:szCs w:val="24"/>
          </w:rPr>
          <w:tab/>
        </w:r>
        <w:r w:rsidR="006A7EA2" w:rsidRPr="00F979CA">
          <w:rPr>
            <w:noProof/>
            <w:webHidden/>
            <w:sz w:val="24"/>
            <w:szCs w:val="24"/>
          </w:rPr>
          <w:fldChar w:fldCharType="begin"/>
        </w:r>
        <w:r w:rsidR="006A7EA2" w:rsidRPr="00F979CA">
          <w:rPr>
            <w:noProof/>
            <w:webHidden/>
            <w:sz w:val="24"/>
            <w:szCs w:val="24"/>
          </w:rPr>
          <w:instrText xml:space="preserve"> PAGEREF _Toc136029675 \h </w:instrText>
        </w:r>
        <w:r w:rsidR="006A7EA2" w:rsidRPr="00F979CA">
          <w:rPr>
            <w:noProof/>
            <w:webHidden/>
            <w:sz w:val="24"/>
            <w:szCs w:val="24"/>
          </w:rPr>
        </w:r>
        <w:r w:rsidR="006A7EA2" w:rsidRPr="00F979CA">
          <w:rPr>
            <w:noProof/>
            <w:webHidden/>
            <w:sz w:val="24"/>
            <w:szCs w:val="24"/>
          </w:rPr>
          <w:fldChar w:fldCharType="separate"/>
        </w:r>
        <w:r w:rsidR="006A7EA2" w:rsidRPr="00F979CA">
          <w:rPr>
            <w:noProof/>
            <w:webHidden/>
            <w:sz w:val="24"/>
            <w:szCs w:val="24"/>
          </w:rPr>
          <w:t>55</w:t>
        </w:r>
        <w:r w:rsidR="006A7EA2" w:rsidRPr="00F979CA">
          <w:rPr>
            <w:noProof/>
            <w:webHidden/>
            <w:sz w:val="24"/>
            <w:szCs w:val="24"/>
          </w:rPr>
          <w:fldChar w:fldCharType="end"/>
        </w:r>
      </w:hyperlink>
    </w:p>
    <w:p w14:paraId="7D058B59" w14:textId="6B3AE88E" w:rsidR="006A7EA2" w:rsidRDefault="006A7EA2" w:rsidP="006A7EA2">
      <w:r>
        <w:rPr>
          <w:rFonts w:asciiTheme="majorHAnsi" w:hAnsiTheme="majorHAnsi" w:cstheme="majorHAnsi"/>
          <w:sz w:val="32"/>
          <w:szCs w:val="32"/>
        </w:rPr>
        <w:fldChar w:fldCharType="end"/>
      </w:r>
      <w:r>
        <w:br w:type="page"/>
      </w:r>
    </w:p>
    <w:p w14:paraId="0700AFD4" w14:textId="77777777" w:rsidR="004F6016" w:rsidRDefault="004F6016" w:rsidP="004F6016">
      <w:pPr>
        <w:rPr>
          <w:sz w:val="24"/>
          <w:szCs w:val="24"/>
        </w:rPr>
      </w:pPr>
      <w:r w:rsidRPr="00757017">
        <w:rPr>
          <w:sz w:val="32"/>
          <w:szCs w:val="32"/>
        </w:rPr>
        <w:lastRenderedPageBreak/>
        <w:t>GL</w:t>
      </w:r>
      <w:r>
        <w:rPr>
          <w:sz w:val="32"/>
          <w:szCs w:val="32"/>
        </w:rPr>
        <w:t>O</w:t>
      </w:r>
      <w:r w:rsidRPr="00757017">
        <w:rPr>
          <w:sz w:val="32"/>
          <w:szCs w:val="32"/>
        </w:rPr>
        <w:t>SSARY</w:t>
      </w:r>
    </w:p>
    <w:p w14:paraId="5E0467B0" w14:textId="77620903" w:rsidR="004F6016" w:rsidRPr="004F6016" w:rsidRDefault="004F6016" w:rsidP="004F6016">
      <w:pPr>
        <w:rPr>
          <w:sz w:val="32"/>
          <w:szCs w:val="32"/>
        </w:rPr>
      </w:pPr>
      <w:r w:rsidRPr="005F0640">
        <w:rPr>
          <w:b/>
          <w:bCs/>
          <w:sz w:val="24"/>
          <w:szCs w:val="24"/>
        </w:rPr>
        <w:t>ANN</w:t>
      </w:r>
      <w:r>
        <w:rPr>
          <w:sz w:val="24"/>
          <w:szCs w:val="24"/>
        </w:rPr>
        <w:t xml:space="preserve">: </w:t>
      </w:r>
      <w:r w:rsidRPr="00625C6B">
        <w:rPr>
          <w:rFonts w:cstheme="minorHAnsi"/>
          <w:color w:val="000000" w:themeColor="text1"/>
          <w:sz w:val="24"/>
          <w:szCs w:val="24"/>
          <w:shd w:val="clear" w:color="auto" w:fill="FFFFFF"/>
        </w:rPr>
        <w:t xml:space="preserve">Artificial </w:t>
      </w:r>
      <w:r>
        <w:rPr>
          <w:rFonts w:cstheme="minorHAnsi"/>
          <w:color w:val="000000" w:themeColor="text1"/>
          <w:sz w:val="24"/>
          <w:szCs w:val="24"/>
          <w:shd w:val="clear" w:color="auto" w:fill="FFFFFF"/>
        </w:rPr>
        <w:t>N</w:t>
      </w:r>
      <w:r w:rsidRPr="00625C6B">
        <w:rPr>
          <w:rFonts w:cstheme="minorHAnsi"/>
          <w:color w:val="000000" w:themeColor="text1"/>
          <w:sz w:val="24"/>
          <w:szCs w:val="24"/>
          <w:shd w:val="clear" w:color="auto" w:fill="FFFFFF"/>
        </w:rPr>
        <w:t xml:space="preserve">eural </w:t>
      </w:r>
      <w:r>
        <w:rPr>
          <w:rFonts w:cstheme="minorHAnsi"/>
          <w:color w:val="000000" w:themeColor="text1"/>
          <w:sz w:val="24"/>
          <w:szCs w:val="24"/>
          <w:shd w:val="clear" w:color="auto" w:fill="FFFFFF"/>
        </w:rPr>
        <w:t>N</w:t>
      </w:r>
      <w:r w:rsidRPr="00625C6B">
        <w:rPr>
          <w:rFonts w:cstheme="minorHAnsi"/>
          <w:color w:val="000000" w:themeColor="text1"/>
          <w:sz w:val="24"/>
          <w:szCs w:val="24"/>
          <w:shd w:val="clear" w:color="auto" w:fill="FFFFFF"/>
        </w:rPr>
        <w:t>etwork</w:t>
      </w:r>
    </w:p>
    <w:p w14:paraId="6A0AAB5E" w14:textId="77777777" w:rsidR="004F6016" w:rsidRDefault="004F6016" w:rsidP="00742B4C">
      <w:pPr>
        <w:spacing w:line="360" w:lineRule="auto"/>
        <w:rPr>
          <w:sz w:val="24"/>
          <w:szCs w:val="24"/>
        </w:rPr>
      </w:pPr>
      <w:r w:rsidRPr="005F0640">
        <w:rPr>
          <w:b/>
          <w:bCs/>
          <w:sz w:val="24"/>
          <w:szCs w:val="24"/>
        </w:rPr>
        <w:t>ARIMA</w:t>
      </w:r>
      <w:r>
        <w:rPr>
          <w:sz w:val="24"/>
          <w:szCs w:val="24"/>
        </w:rPr>
        <w:t xml:space="preserve">: </w:t>
      </w:r>
      <w:r w:rsidRPr="4C6C3BA8">
        <w:rPr>
          <w:sz w:val="24"/>
          <w:szCs w:val="24"/>
        </w:rPr>
        <w:t>Auto Regressive Integrated Moving Average</w:t>
      </w:r>
    </w:p>
    <w:p w14:paraId="365D2C96" w14:textId="77777777" w:rsidR="004F6016" w:rsidRDefault="004F6016" w:rsidP="00742B4C">
      <w:pPr>
        <w:spacing w:line="360" w:lineRule="auto"/>
        <w:rPr>
          <w:sz w:val="24"/>
          <w:szCs w:val="24"/>
        </w:rPr>
      </w:pPr>
      <w:r w:rsidRPr="005F0640">
        <w:rPr>
          <w:b/>
          <w:bCs/>
          <w:sz w:val="24"/>
          <w:szCs w:val="24"/>
        </w:rPr>
        <w:t>CART</w:t>
      </w:r>
      <w:r>
        <w:rPr>
          <w:sz w:val="24"/>
          <w:szCs w:val="24"/>
        </w:rPr>
        <w:t xml:space="preserve">: </w:t>
      </w:r>
      <w:r w:rsidRPr="4C6C3BA8">
        <w:rPr>
          <w:sz w:val="24"/>
          <w:szCs w:val="24"/>
        </w:rPr>
        <w:t xml:space="preserve">Classification and Regression Trees </w:t>
      </w:r>
    </w:p>
    <w:p w14:paraId="2F843E80" w14:textId="77777777" w:rsidR="004F6016" w:rsidRDefault="004F6016" w:rsidP="00742B4C">
      <w:pPr>
        <w:spacing w:line="360" w:lineRule="auto"/>
        <w:rPr>
          <w:rFonts w:cstheme="minorHAnsi"/>
          <w:color w:val="000000"/>
          <w:sz w:val="24"/>
          <w:szCs w:val="24"/>
        </w:rPr>
      </w:pPr>
      <w:r w:rsidRPr="005F0640">
        <w:rPr>
          <w:rFonts w:cstheme="minorHAnsi"/>
          <w:b/>
          <w:bCs/>
          <w:color w:val="000000"/>
          <w:sz w:val="24"/>
          <w:szCs w:val="24"/>
        </w:rPr>
        <w:t>CBD</w:t>
      </w:r>
      <w:r>
        <w:rPr>
          <w:rFonts w:cstheme="minorHAnsi"/>
          <w:color w:val="000000"/>
          <w:sz w:val="24"/>
          <w:szCs w:val="24"/>
        </w:rPr>
        <w:t xml:space="preserve">: </w:t>
      </w:r>
      <w:r w:rsidRPr="00203CAA">
        <w:rPr>
          <w:rFonts w:cstheme="minorHAnsi"/>
          <w:color w:val="000000"/>
          <w:sz w:val="24"/>
          <w:szCs w:val="24"/>
        </w:rPr>
        <w:t>Central Business District</w:t>
      </w:r>
    </w:p>
    <w:p w14:paraId="7F5E7D54" w14:textId="77777777" w:rsidR="004F6016" w:rsidRDefault="004F6016" w:rsidP="00742B4C">
      <w:pPr>
        <w:spacing w:line="360" w:lineRule="auto"/>
        <w:rPr>
          <w:sz w:val="24"/>
          <w:szCs w:val="24"/>
        </w:rPr>
      </w:pPr>
      <w:r w:rsidRPr="005F0640">
        <w:rPr>
          <w:b/>
          <w:bCs/>
          <w:sz w:val="24"/>
          <w:szCs w:val="24"/>
        </w:rPr>
        <w:t>CNN</w:t>
      </w:r>
      <w:r>
        <w:rPr>
          <w:sz w:val="24"/>
          <w:szCs w:val="24"/>
        </w:rPr>
        <w:t>: Convolutional Neural Network</w:t>
      </w:r>
    </w:p>
    <w:p w14:paraId="66FAEEA2" w14:textId="77777777" w:rsidR="004F6016" w:rsidRPr="00935520" w:rsidRDefault="004F6016" w:rsidP="00742B4C">
      <w:pPr>
        <w:spacing w:line="360" w:lineRule="auto"/>
        <w:rPr>
          <w:sz w:val="24"/>
          <w:szCs w:val="24"/>
        </w:rPr>
      </w:pPr>
      <w:r w:rsidRPr="005F0640">
        <w:rPr>
          <w:b/>
          <w:bCs/>
          <w:sz w:val="24"/>
          <w:szCs w:val="24"/>
        </w:rPr>
        <w:t>DT</w:t>
      </w:r>
      <w:r>
        <w:rPr>
          <w:sz w:val="24"/>
          <w:szCs w:val="24"/>
        </w:rPr>
        <w:t xml:space="preserve">: </w:t>
      </w:r>
      <w:r w:rsidRPr="00935520">
        <w:rPr>
          <w:sz w:val="24"/>
          <w:szCs w:val="24"/>
        </w:rPr>
        <w:t>Decision Tree</w:t>
      </w:r>
    </w:p>
    <w:p w14:paraId="43A1A514" w14:textId="77777777" w:rsidR="004F6016" w:rsidRDefault="004F6016" w:rsidP="00742B4C">
      <w:pPr>
        <w:spacing w:line="360" w:lineRule="auto"/>
        <w:rPr>
          <w:sz w:val="24"/>
          <w:szCs w:val="24"/>
        </w:rPr>
      </w:pPr>
      <w:r w:rsidRPr="005F0640">
        <w:rPr>
          <w:b/>
          <w:bCs/>
          <w:sz w:val="24"/>
          <w:szCs w:val="24"/>
        </w:rPr>
        <w:t>FFNN</w:t>
      </w:r>
      <w:r>
        <w:rPr>
          <w:sz w:val="24"/>
          <w:szCs w:val="24"/>
        </w:rPr>
        <w:t xml:space="preserve">: </w:t>
      </w:r>
      <w:r w:rsidRPr="1EE02484">
        <w:rPr>
          <w:sz w:val="24"/>
          <w:szCs w:val="24"/>
        </w:rPr>
        <w:t>Feedforward Neural Network</w:t>
      </w:r>
    </w:p>
    <w:p w14:paraId="2B46BD25" w14:textId="77777777" w:rsidR="004F6016" w:rsidRDefault="004F6016" w:rsidP="00742B4C">
      <w:pPr>
        <w:spacing w:line="360" w:lineRule="auto"/>
        <w:rPr>
          <w:sz w:val="24"/>
          <w:szCs w:val="24"/>
        </w:rPr>
      </w:pPr>
      <w:r w:rsidRPr="005F0640">
        <w:rPr>
          <w:b/>
          <w:bCs/>
          <w:sz w:val="24"/>
          <w:szCs w:val="24"/>
        </w:rPr>
        <w:t>GNB</w:t>
      </w:r>
      <w:r>
        <w:rPr>
          <w:sz w:val="24"/>
          <w:szCs w:val="24"/>
        </w:rPr>
        <w:t>: Gaussian Naïve Bayes</w:t>
      </w:r>
    </w:p>
    <w:p w14:paraId="53D2F5DA" w14:textId="77777777" w:rsidR="004F6016" w:rsidRDefault="004F6016" w:rsidP="00742B4C">
      <w:pPr>
        <w:spacing w:line="360" w:lineRule="auto"/>
        <w:rPr>
          <w:sz w:val="24"/>
          <w:szCs w:val="24"/>
        </w:rPr>
      </w:pPr>
      <w:r w:rsidRPr="005F0640">
        <w:rPr>
          <w:b/>
          <w:bCs/>
          <w:sz w:val="24"/>
          <w:szCs w:val="24"/>
        </w:rPr>
        <w:t>GRU</w:t>
      </w:r>
      <w:r>
        <w:rPr>
          <w:sz w:val="24"/>
          <w:szCs w:val="24"/>
        </w:rPr>
        <w:t>: Gated Recurrent Unit</w:t>
      </w:r>
    </w:p>
    <w:p w14:paraId="5F2E9BFD" w14:textId="4A072C1D" w:rsidR="004F6016" w:rsidRDefault="004F6016" w:rsidP="00742B4C">
      <w:pPr>
        <w:spacing w:line="360" w:lineRule="auto"/>
        <w:rPr>
          <w:sz w:val="24"/>
          <w:szCs w:val="24"/>
        </w:rPr>
      </w:pPr>
      <w:r w:rsidRPr="004F6016">
        <w:rPr>
          <w:b/>
          <w:bCs/>
          <w:sz w:val="24"/>
          <w:szCs w:val="24"/>
        </w:rPr>
        <w:t>ID</w:t>
      </w:r>
      <w:r w:rsidRPr="004F6016">
        <w:rPr>
          <w:sz w:val="24"/>
          <w:szCs w:val="24"/>
        </w:rPr>
        <w:t xml:space="preserve">: </w:t>
      </w:r>
      <w:r w:rsidR="00E4155C">
        <w:rPr>
          <w:sz w:val="24"/>
          <w:szCs w:val="24"/>
        </w:rPr>
        <w:t>Identification</w:t>
      </w:r>
    </w:p>
    <w:p w14:paraId="1A23130D" w14:textId="77777777" w:rsidR="004F6016" w:rsidRDefault="004F6016" w:rsidP="00742B4C">
      <w:pPr>
        <w:spacing w:line="360" w:lineRule="auto"/>
        <w:rPr>
          <w:sz w:val="24"/>
          <w:szCs w:val="24"/>
        </w:rPr>
      </w:pPr>
      <w:r w:rsidRPr="005F0640">
        <w:rPr>
          <w:b/>
          <w:bCs/>
          <w:sz w:val="24"/>
          <w:szCs w:val="24"/>
        </w:rPr>
        <w:t>KNN</w:t>
      </w:r>
      <w:r>
        <w:rPr>
          <w:sz w:val="24"/>
          <w:szCs w:val="24"/>
        </w:rPr>
        <w:t xml:space="preserve">: </w:t>
      </w:r>
      <w:r w:rsidRPr="00935520">
        <w:rPr>
          <w:sz w:val="24"/>
          <w:szCs w:val="24"/>
        </w:rPr>
        <w:t xml:space="preserve">K Nearest </w:t>
      </w:r>
      <w:r>
        <w:rPr>
          <w:sz w:val="24"/>
          <w:szCs w:val="24"/>
        </w:rPr>
        <w:t>N</w:t>
      </w:r>
      <w:r w:rsidRPr="00935520">
        <w:rPr>
          <w:sz w:val="24"/>
          <w:szCs w:val="24"/>
        </w:rPr>
        <w:t>eighbour</w:t>
      </w:r>
    </w:p>
    <w:p w14:paraId="4E9EA0E7" w14:textId="77777777" w:rsidR="004F6016" w:rsidRDefault="004F6016" w:rsidP="00742B4C">
      <w:pPr>
        <w:spacing w:line="360" w:lineRule="auto"/>
        <w:rPr>
          <w:sz w:val="24"/>
          <w:szCs w:val="24"/>
        </w:rPr>
      </w:pPr>
      <w:r w:rsidRPr="005F0640">
        <w:rPr>
          <w:b/>
          <w:bCs/>
          <w:sz w:val="24"/>
          <w:szCs w:val="24"/>
        </w:rPr>
        <w:t>LR</w:t>
      </w:r>
      <w:r>
        <w:rPr>
          <w:sz w:val="24"/>
          <w:szCs w:val="24"/>
        </w:rPr>
        <w:t>: Logistic Regression</w:t>
      </w:r>
    </w:p>
    <w:p w14:paraId="368FAD30" w14:textId="77777777" w:rsidR="004F6016" w:rsidRDefault="004F6016" w:rsidP="00742B4C">
      <w:pPr>
        <w:spacing w:line="360" w:lineRule="auto"/>
        <w:rPr>
          <w:sz w:val="24"/>
          <w:szCs w:val="24"/>
        </w:rPr>
      </w:pPr>
      <w:r w:rsidRPr="005F0640">
        <w:rPr>
          <w:b/>
          <w:bCs/>
          <w:sz w:val="24"/>
          <w:szCs w:val="24"/>
        </w:rPr>
        <w:t>LS/CMI</w:t>
      </w:r>
      <w:r>
        <w:rPr>
          <w:sz w:val="24"/>
          <w:szCs w:val="24"/>
        </w:rPr>
        <w:t xml:space="preserve">: </w:t>
      </w:r>
      <w:r w:rsidRPr="4C6C3BA8">
        <w:rPr>
          <w:sz w:val="24"/>
          <w:szCs w:val="24"/>
        </w:rPr>
        <w:t>Level of Service/Case Management Inventory</w:t>
      </w:r>
    </w:p>
    <w:p w14:paraId="40F3DA29" w14:textId="77777777" w:rsidR="004F6016" w:rsidRDefault="004F6016" w:rsidP="00742B4C">
      <w:pPr>
        <w:spacing w:line="360" w:lineRule="auto"/>
        <w:rPr>
          <w:sz w:val="24"/>
          <w:szCs w:val="24"/>
        </w:rPr>
      </w:pPr>
      <w:r w:rsidRPr="005F0640">
        <w:rPr>
          <w:b/>
          <w:bCs/>
          <w:sz w:val="24"/>
          <w:szCs w:val="24"/>
        </w:rPr>
        <w:t>LSTM</w:t>
      </w:r>
      <w:r>
        <w:rPr>
          <w:sz w:val="24"/>
          <w:szCs w:val="24"/>
        </w:rPr>
        <w:t>: Long-Short Term Memory</w:t>
      </w:r>
    </w:p>
    <w:p w14:paraId="66053AEC" w14:textId="77777777" w:rsidR="004F6016" w:rsidRDefault="004F6016" w:rsidP="00742B4C">
      <w:pPr>
        <w:spacing w:line="360" w:lineRule="auto"/>
        <w:rPr>
          <w:sz w:val="24"/>
          <w:szCs w:val="24"/>
        </w:rPr>
      </w:pPr>
      <w:r w:rsidRPr="005F0640">
        <w:rPr>
          <w:b/>
          <w:bCs/>
          <w:sz w:val="24"/>
          <w:szCs w:val="24"/>
        </w:rPr>
        <w:t>ML</w:t>
      </w:r>
      <w:r>
        <w:rPr>
          <w:sz w:val="24"/>
          <w:szCs w:val="24"/>
        </w:rPr>
        <w:t>: Machine Learning</w:t>
      </w:r>
    </w:p>
    <w:p w14:paraId="71B25C61" w14:textId="77777777" w:rsidR="004F6016" w:rsidRDefault="004F6016" w:rsidP="00742B4C">
      <w:pPr>
        <w:spacing w:line="360" w:lineRule="auto"/>
        <w:rPr>
          <w:sz w:val="24"/>
          <w:szCs w:val="24"/>
        </w:rPr>
      </w:pPr>
      <w:r w:rsidRPr="005F0640">
        <w:rPr>
          <w:b/>
          <w:bCs/>
          <w:sz w:val="24"/>
          <w:szCs w:val="24"/>
        </w:rPr>
        <w:t>MLP</w:t>
      </w:r>
      <w:r>
        <w:rPr>
          <w:sz w:val="24"/>
          <w:szCs w:val="24"/>
        </w:rPr>
        <w:t>: Multi-Layer Perceptron</w:t>
      </w:r>
    </w:p>
    <w:p w14:paraId="628EDD9D" w14:textId="77777777" w:rsidR="004F6016" w:rsidRDefault="004F6016" w:rsidP="00742B4C">
      <w:pPr>
        <w:spacing w:line="360" w:lineRule="auto"/>
        <w:rPr>
          <w:sz w:val="24"/>
          <w:szCs w:val="24"/>
        </w:rPr>
      </w:pPr>
      <w:r w:rsidRPr="005F0640">
        <w:rPr>
          <w:b/>
          <w:bCs/>
          <w:sz w:val="24"/>
          <w:szCs w:val="24"/>
        </w:rPr>
        <w:t>MSE</w:t>
      </w:r>
      <w:r>
        <w:rPr>
          <w:sz w:val="24"/>
          <w:szCs w:val="24"/>
        </w:rPr>
        <w:t>: Mean Square Error</w:t>
      </w:r>
    </w:p>
    <w:p w14:paraId="1DD8AAED" w14:textId="77777777" w:rsidR="004F6016" w:rsidRDefault="004F6016" w:rsidP="00742B4C">
      <w:pPr>
        <w:spacing w:line="360" w:lineRule="auto"/>
        <w:rPr>
          <w:sz w:val="24"/>
          <w:szCs w:val="24"/>
        </w:rPr>
      </w:pPr>
      <w:r w:rsidRPr="005F0640">
        <w:rPr>
          <w:b/>
          <w:bCs/>
          <w:sz w:val="24"/>
          <w:szCs w:val="24"/>
        </w:rPr>
        <w:t>NARX</w:t>
      </w:r>
      <w:r>
        <w:rPr>
          <w:sz w:val="24"/>
          <w:szCs w:val="24"/>
        </w:rPr>
        <w:t xml:space="preserve">: </w:t>
      </w:r>
      <w:r w:rsidRPr="4C6C3BA8">
        <w:rPr>
          <w:sz w:val="24"/>
          <w:szCs w:val="24"/>
        </w:rPr>
        <w:t>Nonlinear Auto-Regressive with Exogenous Input</w:t>
      </w:r>
    </w:p>
    <w:p w14:paraId="1C22063D" w14:textId="77777777" w:rsidR="004F6016" w:rsidRDefault="004F6016" w:rsidP="00742B4C">
      <w:pPr>
        <w:spacing w:line="360" w:lineRule="auto"/>
        <w:rPr>
          <w:sz w:val="24"/>
          <w:szCs w:val="24"/>
        </w:rPr>
      </w:pPr>
      <w:r w:rsidRPr="005F0640">
        <w:rPr>
          <w:b/>
          <w:bCs/>
          <w:sz w:val="24"/>
          <w:szCs w:val="24"/>
        </w:rPr>
        <w:t>NB</w:t>
      </w:r>
      <w:r>
        <w:rPr>
          <w:sz w:val="24"/>
          <w:szCs w:val="24"/>
        </w:rPr>
        <w:t>: Naïve Bayes</w:t>
      </w:r>
    </w:p>
    <w:p w14:paraId="60561837" w14:textId="77777777" w:rsidR="004F6016" w:rsidRDefault="004F6016" w:rsidP="00742B4C">
      <w:pPr>
        <w:spacing w:line="360" w:lineRule="auto"/>
        <w:rPr>
          <w:sz w:val="24"/>
          <w:szCs w:val="24"/>
        </w:rPr>
      </w:pPr>
      <w:r w:rsidRPr="00075BD5">
        <w:rPr>
          <w:b/>
          <w:bCs/>
          <w:sz w:val="24"/>
          <w:szCs w:val="24"/>
        </w:rPr>
        <w:t>NNH</w:t>
      </w:r>
      <w:r>
        <w:rPr>
          <w:sz w:val="24"/>
          <w:szCs w:val="24"/>
        </w:rPr>
        <w:t xml:space="preserve">: </w:t>
      </w:r>
      <w:r w:rsidRPr="4C6C3BA8">
        <w:rPr>
          <w:sz w:val="24"/>
          <w:szCs w:val="24"/>
        </w:rPr>
        <w:t xml:space="preserve">Nearest Neighbour Hierarchical </w:t>
      </w:r>
    </w:p>
    <w:p w14:paraId="61EBEFD0" w14:textId="77777777" w:rsidR="004F6016" w:rsidRDefault="004F6016" w:rsidP="00742B4C">
      <w:pPr>
        <w:spacing w:line="360" w:lineRule="auto"/>
        <w:rPr>
          <w:sz w:val="24"/>
          <w:szCs w:val="24"/>
        </w:rPr>
      </w:pPr>
      <w:r w:rsidRPr="005F0640">
        <w:rPr>
          <w:b/>
          <w:bCs/>
          <w:sz w:val="24"/>
          <w:szCs w:val="24"/>
        </w:rPr>
        <w:t>RF</w:t>
      </w:r>
      <w:r>
        <w:rPr>
          <w:sz w:val="24"/>
          <w:szCs w:val="24"/>
        </w:rPr>
        <w:t>: Random Forest</w:t>
      </w:r>
    </w:p>
    <w:p w14:paraId="335BE5BD" w14:textId="77777777" w:rsidR="004F6016" w:rsidRDefault="004F6016" w:rsidP="00742B4C">
      <w:pPr>
        <w:spacing w:line="360" w:lineRule="auto"/>
        <w:rPr>
          <w:sz w:val="24"/>
          <w:szCs w:val="24"/>
        </w:rPr>
      </w:pPr>
      <w:r w:rsidRPr="005F0640">
        <w:rPr>
          <w:b/>
          <w:bCs/>
          <w:sz w:val="24"/>
          <w:szCs w:val="24"/>
        </w:rPr>
        <w:t>RNN</w:t>
      </w:r>
      <w:r>
        <w:rPr>
          <w:sz w:val="24"/>
          <w:szCs w:val="24"/>
        </w:rPr>
        <w:t>: Recurrent Neural Network</w:t>
      </w:r>
    </w:p>
    <w:p w14:paraId="67896211" w14:textId="77777777" w:rsidR="004F6016" w:rsidRDefault="004F6016" w:rsidP="00742B4C">
      <w:pPr>
        <w:spacing w:line="360" w:lineRule="auto"/>
        <w:rPr>
          <w:sz w:val="24"/>
          <w:szCs w:val="24"/>
        </w:rPr>
      </w:pPr>
      <w:r w:rsidRPr="005F0640">
        <w:rPr>
          <w:b/>
          <w:bCs/>
          <w:sz w:val="24"/>
          <w:szCs w:val="24"/>
        </w:rPr>
        <w:t>RTM</w:t>
      </w:r>
      <w:r>
        <w:rPr>
          <w:sz w:val="24"/>
          <w:szCs w:val="24"/>
        </w:rPr>
        <w:t>: Risk Terrain Modelling</w:t>
      </w:r>
    </w:p>
    <w:p w14:paraId="1C842149" w14:textId="77777777" w:rsidR="004F6016" w:rsidRDefault="004F6016" w:rsidP="00742B4C">
      <w:pPr>
        <w:spacing w:line="360" w:lineRule="auto"/>
        <w:rPr>
          <w:sz w:val="24"/>
          <w:szCs w:val="24"/>
        </w:rPr>
      </w:pPr>
      <w:r w:rsidRPr="005F0640">
        <w:rPr>
          <w:b/>
          <w:bCs/>
          <w:sz w:val="24"/>
          <w:szCs w:val="24"/>
        </w:rPr>
        <w:lastRenderedPageBreak/>
        <w:t>SHAP</w:t>
      </w:r>
      <w:r>
        <w:rPr>
          <w:sz w:val="24"/>
          <w:szCs w:val="24"/>
        </w:rPr>
        <w:t xml:space="preserve">: </w:t>
      </w:r>
      <w:r w:rsidRPr="4C6C3BA8">
        <w:rPr>
          <w:sz w:val="24"/>
          <w:szCs w:val="24"/>
        </w:rPr>
        <w:t>Shapely additive explanation</w:t>
      </w:r>
    </w:p>
    <w:p w14:paraId="13FDB1B5" w14:textId="77777777" w:rsidR="004F6016" w:rsidRDefault="004F6016" w:rsidP="00742B4C">
      <w:pPr>
        <w:spacing w:line="360" w:lineRule="auto"/>
        <w:rPr>
          <w:sz w:val="24"/>
          <w:szCs w:val="24"/>
        </w:rPr>
      </w:pPr>
      <w:r w:rsidRPr="005F0640">
        <w:rPr>
          <w:b/>
          <w:bCs/>
          <w:sz w:val="24"/>
          <w:szCs w:val="24"/>
        </w:rPr>
        <w:t>SLIM</w:t>
      </w:r>
      <w:r>
        <w:rPr>
          <w:sz w:val="24"/>
          <w:szCs w:val="24"/>
        </w:rPr>
        <w:t>:</w:t>
      </w:r>
      <w:r w:rsidRPr="00DB6809">
        <w:rPr>
          <w:sz w:val="24"/>
          <w:szCs w:val="24"/>
        </w:rPr>
        <w:t xml:space="preserve"> </w:t>
      </w:r>
      <w:r w:rsidRPr="4C6C3BA8">
        <w:rPr>
          <w:sz w:val="24"/>
          <w:szCs w:val="24"/>
        </w:rPr>
        <w:t>Super</w:t>
      </w:r>
      <w:r>
        <w:rPr>
          <w:sz w:val="24"/>
          <w:szCs w:val="24"/>
        </w:rPr>
        <w:t xml:space="preserve"> </w:t>
      </w:r>
      <w:r w:rsidRPr="4C6C3BA8">
        <w:rPr>
          <w:sz w:val="24"/>
          <w:szCs w:val="24"/>
        </w:rPr>
        <w:t xml:space="preserve">sparse Linear Integer Model </w:t>
      </w:r>
    </w:p>
    <w:p w14:paraId="06972B79" w14:textId="77777777" w:rsidR="004F6016" w:rsidRDefault="004F6016" w:rsidP="00742B4C">
      <w:pPr>
        <w:spacing w:line="360" w:lineRule="auto"/>
        <w:rPr>
          <w:sz w:val="24"/>
          <w:szCs w:val="24"/>
        </w:rPr>
      </w:pPr>
      <w:r w:rsidRPr="000C07BA">
        <w:rPr>
          <w:rFonts w:cstheme="minorHAnsi"/>
          <w:b/>
          <w:bCs/>
          <w:color w:val="000000"/>
          <w:sz w:val="24"/>
          <w:szCs w:val="24"/>
        </w:rPr>
        <w:t>STARMA</w:t>
      </w:r>
      <w:r>
        <w:rPr>
          <w:rFonts w:cstheme="minorHAnsi"/>
          <w:color w:val="000000"/>
          <w:sz w:val="24"/>
          <w:szCs w:val="24"/>
        </w:rPr>
        <w:t xml:space="preserve">: </w:t>
      </w:r>
      <w:r w:rsidRPr="4C6C3BA8">
        <w:rPr>
          <w:sz w:val="24"/>
          <w:szCs w:val="24"/>
        </w:rPr>
        <w:t>Space-Time Autoregressive Moving Average</w:t>
      </w:r>
    </w:p>
    <w:p w14:paraId="706B75B4" w14:textId="77777777" w:rsidR="004F6016" w:rsidRDefault="004F6016" w:rsidP="00742B4C">
      <w:pPr>
        <w:spacing w:line="360" w:lineRule="auto"/>
        <w:rPr>
          <w:sz w:val="24"/>
          <w:szCs w:val="24"/>
        </w:rPr>
      </w:pPr>
      <w:r w:rsidRPr="005F0640">
        <w:rPr>
          <w:b/>
          <w:bCs/>
          <w:sz w:val="24"/>
          <w:szCs w:val="24"/>
        </w:rPr>
        <w:t>STNN</w:t>
      </w:r>
      <w:r>
        <w:rPr>
          <w:sz w:val="24"/>
          <w:szCs w:val="24"/>
        </w:rPr>
        <w:t xml:space="preserve">: </w:t>
      </w:r>
      <w:r w:rsidRPr="4C6C3BA8">
        <w:rPr>
          <w:sz w:val="24"/>
          <w:szCs w:val="24"/>
        </w:rPr>
        <w:t>Spatial-Temporal Graph Neural Network</w:t>
      </w:r>
    </w:p>
    <w:p w14:paraId="658F75CC" w14:textId="77777777" w:rsidR="004F6016" w:rsidRDefault="004F6016" w:rsidP="00742B4C">
      <w:pPr>
        <w:spacing w:line="360" w:lineRule="auto"/>
        <w:rPr>
          <w:sz w:val="24"/>
          <w:szCs w:val="24"/>
        </w:rPr>
      </w:pPr>
      <w:r w:rsidRPr="005F0640">
        <w:rPr>
          <w:b/>
          <w:bCs/>
          <w:sz w:val="24"/>
          <w:szCs w:val="24"/>
        </w:rPr>
        <w:t>SVM</w:t>
      </w:r>
      <w:r>
        <w:rPr>
          <w:sz w:val="24"/>
          <w:szCs w:val="24"/>
        </w:rPr>
        <w:t>: Support Vector Machine</w:t>
      </w:r>
    </w:p>
    <w:p w14:paraId="4BA6F33E" w14:textId="77777777" w:rsidR="004F6016" w:rsidRDefault="004F6016" w:rsidP="00742B4C">
      <w:pPr>
        <w:spacing w:line="360" w:lineRule="auto"/>
        <w:rPr>
          <w:sz w:val="24"/>
          <w:szCs w:val="24"/>
        </w:rPr>
      </w:pPr>
      <w:r w:rsidRPr="005F0640">
        <w:rPr>
          <w:b/>
          <w:bCs/>
          <w:sz w:val="24"/>
          <w:szCs w:val="24"/>
        </w:rPr>
        <w:t>UK</w:t>
      </w:r>
      <w:r>
        <w:rPr>
          <w:sz w:val="24"/>
          <w:szCs w:val="24"/>
        </w:rPr>
        <w:t>: United Kingdom</w:t>
      </w:r>
    </w:p>
    <w:p w14:paraId="5ECE6D16" w14:textId="77777777" w:rsidR="004F6016" w:rsidRDefault="004F6016" w:rsidP="00742B4C">
      <w:pPr>
        <w:spacing w:line="360" w:lineRule="auto"/>
        <w:rPr>
          <w:sz w:val="24"/>
          <w:szCs w:val="24"/>
        </w:rPr>
      </w:pPr>
      <w:r w:rsidRPr="005F0640">
        <w:rPr>
          <w:b/>
          <w:bCs/>
          <w:sz w:val="24"/>
          <w:szCs w:val="24"/>
        </w:rPr>
        <w:t>USA</w:t>
      </w:r>
      <w:r>
        <w:rPr>
          <w:sz w:val="24"/>
          <w:szCs w:val="24"/>
        </w:rPr>
        <w:t>: United States</w:t>
      </w:r>
    </w:p>
    <w:p w14:paraId="11AB26DA" w14:textId="0171C439" w:rsidR="004F6016" w:rsidRPr="00E86EBB" w:rsidRDefault="004F6016" w:rsidP="0014598F">
      <w:pPr>
        <w:rPr>
          <w:rFonts w:cstheme="minorHAnsi"/>
          <w:b/>
          <w:bCs/>
          <w:sz w:val="32"/>
          <w:szCs w:val="32"/>
        </w:rPr>
      </w:pPr>
      <w:r>
        <w:rPr>
          <w:rFonts w:cstheme="minorHAnsi"/>
          <w:b/>
          <w:bCs/>
          <w:sz w:val="32"/>
          <w:szCs w:val="32"/>
        </w:rPr>
        <w:br w:type="page"/>
      </w:r>
    </w:p>
    <w:p w14:paraId="759DD99F" w14:textId="739464D1" w:rsidR="00877661" w:rsidRPr="00877661" w:rsidRDefault="00877661" w:rsidP="00785869">
      <w:pPr>
        <w:spacing w:line="360" w:lineRule="auto"/>
        <w:jc w:val="both"/>
        <w:rPr>
          <w:rFonts w:cstheme="minorHAnsi"/>
          <w:b/>
          <w:bCs/>
          <w:noProof/>
          <w:sz w:val="24"/>
          <w:szCs w:val="24"/>
        </w:rPr>
      </w:pPr>
      <w:r w:rsidRPr="00877661">
        <w:rPr>
          <w:rFonts w:cstheme="minorHAnsi"/>
          <w:b/>
          <w:bCs/>
          <w:noProof/>
          <w:sz w:val="24"/>
          <w:szCs w:val="24"/>
        </w:rPr>
        <w:lastRenderedPageBreak/>
        <w:t>ABSTRACT</w:t>
      </w:r>
    </w:p>
    <w:p w14:paraId="04DEAE03" w14:textId="5192BFC5" w:rsidR="00C90F3A" w:rsidRPr="00C0070F" w:rsidRDefault="00C90F3A" w:rsidP="00785869">
      <w:pPr>
        <w:spacing w:line="360" w:lineRule="auto"/>
        <w:jc w:val="both"/>
        <w:rPr>
          <w:rFonts w:cstheme="minorHAnsi"/>
          <w:noProof/>
          <w:sz w:val="24"/>
          <w:szCs w:val="24"/>
        </w:rPr>
      </w:pPr>
      <w:r w:rsidRPr="00C0070F">
        <w:rPr>
          <w:rFonts w:cstheme="minorHAnsi"/>
          <w:noProof/>
          <w:sz w:val="24"/>
          <w:szCs w:val="24"/>
        </w:rPr>
        <w:t>Reducing crime and preventing criminals from perpetuating their acts, can be hel</w:t>
      </w:r>
      <w:r w:rsidR="0034169D">
        <w:rPr>
          <w:rFonts w:cstheme="minorHAnsi"/>
          <w:noProof/>
          <w:sz w:val="24"/>
          <w:szCs w:val="24"/>
        </w:rPr>
        <w:t>p</w:t>
      </w:r>
      <w:r w:rsidRPr="00C0070F">
        <w:rPr>
          <w:rFonts w:cstheme="minorHAnsi"/>
          <w:noProof/>
          <w:sz w:val="24"/>
          <w:szCs w:val="24"/>
        </w:rPr>
        <w:t>ful in ensuring public safety. However, traditional crime analytical methods have difficulties in managing complex and large crime data, thus limiting effective crime detection. Leveraging on advancements in predictive analysis and machine learning(ML)</w:t>
      </w:r>
      <w:r w:rsidR="00A327ED">
        <w:rPr>
          <w:rFonts w:cstheme="minorHAnsi"/>
          <w:noProof/>
          <w:sz w:val="24"/>
          <w:szCs w:val="24"/>
        </w:rPr>
        <w:t xml:space="preserve"> </w:t>
      </w:r>
      <w:r w:rsidRPr="00C0070F">
        <w:rPr>
          <w:rFonts w:cstheme="minorHAnsi"/>
          <w:noProof/>
          <w:sz w:val="24"/>
          <w:szCs w:val="24"/>
        </w:rPr>
        <w:t>to enhance crime forecasting and prevention processes</w:t>
      </w:r>
      <w:r w:rsidR="001340C0">
        <w:rPr>
          <w:rFonts w:cstheme="minorHAnsi"/>
          <w:noProof/>
          <w:sz w:val="24"/>
          <w:szCs w:val="24"/>
        </w:rPr>
        <w:t>,</w:t>
      </w:r>
      <w:r w:rsidRPr="00C0070F">
        <w:rPr>
          <w:rFonts w:cstheme="minorHAnsi"/>
          <w:noProof/>
          <w:sz w:val="24"/>
          <w:szCs w:val="24"/>
        </w:rPr>
        <w:t xml:space="preserve"> </w:t>
      </w:r>
      <w:r w:rsidR="00A327ED">
        <w:rPr>
          <w:rFonts w:cstheme="minorHAnsi"/>
          <w:noProof/>
          <w:sz w:val="24"/>
          <w:szCs w:val="24"/>
        </w:rPr>
        <w:t xml:space="preserve">can </w:t>
      </w:r>
      <w:r w:rsidR="00EC41E4">
        <w:rPr>
          <w:rFonts w:cstheme="minorHAnsi"/>
          <w:noProof/>
          <w:sz w:val="24"/>
          <w:szCs w:val="24"/>
        </w:rPr>
        <w:t>circumvent this limitation</w:t>
      </w:r>
      <w:r w:rsidRPr="00C0070F">
        <w:rPr>
          <w:rFonts w:cstheme="minorHAnsi"/>
          <w:noProof/>
          <w:sz w:val="24"/>
          <w:szCs w:val="24"/>
        </w:rPr>
        <w:t>.</w:t>
      </w:r>
    </w:p>
    <w:p w14:paraId="6DC65765" w14:textId="2545FEE2" w:rsidR="00C90F3A" w:rsidRPr="00C0070F" w:rsidRDefault="00C90F3A" w:rsidP="00785869">
      <w:pPr>
        <w:spacing w:line="360" w:lineRule="auto"/>
        <w:jc w:val="both"/>
        <w:rPr>
          <w:rFonts w:cstheme="minorHAnsi"/>
          <w:noProof/>
          <w:sz w:val="24"/>
          <w:szCs w:val="24"/>
        </w:rPr>
      </w:pPr>
      <w:r w:rsidRPr="00C0070F">
        <w:rPr>
          <w:rFonts w:cstheme="minorHAnsi"/>
          <w:noProof/>
          <w:sz w:val="24"/>
          <w:szCs w:val="24"/>
        </w:rPr>
        <w:t xml:space="preserve">This study aims to expore the role of machine learning models such as: Decision Trees, Neural Network, K-Nearest Neighbour, in crime forecasting. An in-depth analysis of different machine learning models, supervised and unsupervised, useful in forecasting crime patterns, criminal behaviours and hot spots (places of high crime risks). There would also be comparison to traditional crime analysis techniques. Also, this research will investigate  various factors which can influence the effectiveness of ML models to predict crimes. This will include: </w:t>
      </w:r>
      <w:r w:rsidR="006C25FE">
        <w:rPr>
          <w:rFonts w:cstheme="minorHAnsi"/>
          <w:noProof/>
          <w:sz w:val="24"/>
          <w:szCs w:val="24"/>
        </w:rPr>
        <w:t>crime data source</w:t>
      </w:r>
      <w:r w:rsidR="003B3822">
        <w:rPr>
          <w:rFonts w:cstheme="minorHAnsi"/>
          <w:noProof/>
          <w:sz w:val="24"/>
          <w:szCs w:val="24"/>
        </w:rPr>
        <w:t xml:space="preserve">, features </w:t>
      </w:r>
      <w:r w:rsidR="006C25FE">
        <w:rPr>
          <w:rFonts w:cstheme="minorHAnsi"/>
          <w:noProof/>
          <w:sz w:val="24"/>
          <w:szCs w:val="24"/>
        </w:rPr>
        <w:t>and size</w:t>
      </w:r>
      <w:r w:rsidR="00876F1C">
        <w:rPr>
          <w:rFonts w:cstheme="minorHAnsi"/>
          <w:noProof/>
          <w:sz w:val="24"/>
          <w:szCs w:val="24"/>
        </w:rPr>
        <w:t xml:space="preserve">. </w:t>
      </w:r>
      <w:r w:rsidR="006A54E8">
        <w:rPr>
          <w:rFonts w:cstheme="minorHAnsi"/>
          <w:noProof/>
          <w:sz w:val="24"/>
          <w:szCs w:val="24"/>
        </w:rPr>
        <w:t>I</w:t>
      </w:r>
      <w:r w:rsidRPr="00C0070F">
        <w:rPr>
          <w:rFonts w:cstheme="minorHAnsi"/>
          <w:noProof/>
          <w:sz w:val="24"/>
          <w:szCs w:val="24"/>
        </w:rPr>
        <w:t>ndividua</w:t>
      </w:r>
      <w:r w:rsidR="00F771FF">
        <w:rPr>
          <w:rFonts w:cstheme="minorHAnsi"/>
          <w:noProof/>
          <w:sz w:val="24"/>
          <w:szCs w:val="24"/>
        </w:rPr>
        <w:t>l</w:t>
      </w:r>
      <w:r w:rsidRPr="00C0070F">
        <w:rPr>
          <w:rFonts w:cstheme="minorHAnsi"/>
          <w:noProof/>
          <w:sz w:val="24"/>
          <w:szCs w:val="24"/>
        </w:rPr>
        <w:t>, social and environmental factors</w:t>
      </w:r>
      <w:r w:rsidR="00876F1C">
        <w:rPr>
          <w:rFonts w:cstheme="minorHAnsi"/>
          <w:noProof/>
          <w:sz w:val="24"/>
          <w:szCs w:val="24"/>
        </w:rPr>
        <w:t xml:space="preserve"> will </w:t>
      </w:r>
      <w:r w:rsidR="006A54E8">
        <w:rPr>
          <w:rFonts w:cstheme="minorHAnsi"/>
          <w:noProof/>
          <w:sz w:val="24"/>
          <w:szCs w:val="24"/>
        </w:rPr>
        <w:t xml:space="preserve">also </w:t>
      </w:r>
      <w:r w:rsidR="00876F1C">
        <w:rPr>
          <w:rFonts w:cstheme="minorHAnsi"/>
          <w:noProof/>
          <w:sz w:val="24"/>
          <w:szCs w:val="24"/>
        </w:rPr>
        <w:t>be examined</w:t>
      </w:r>
      <w:r w:rsidRPr="00C0070F">
        <w:rPr>
          <w:rFonts w:cstheme="minorHAnsi"/>
          <w:noProof/>
          <w:sz w:val="24"/>
          <w:szCs w:val="24"/>
        </w:rPr>
        <w:t>. Ethical issues and biases linked to crime datasets and ML models will be investigated and solutions proffered.</w:t>
      </w:r>
    </w:p>
    <w:p w14:paraId="6D13A145" w14:textId="51AE8570" w:rsidR="00C90F3A" w:rsidRPr="00C0070F" w:rsidRDefault="00C90F3A" w:rsidP="00785869">
      <w:pPr>
        <w:spacing w:line="360" w:lineRule="auto"/>
        <w:jc w:val="both"/>
        <w:rPr>
          <w:rFonts w:cstheme="minorHAnsi"/>
          <w:noProof/>
          <w:sz w:val="24"/>
          <w:szCs w:val="24"/>
        </w:rPr>
      </w:pPr>
      <w:r w:rsidRPr="00C0070F">
        <w:rPr>
          <w:rFonts w:cstheme="minorHAnsi"/>
          <w:noProof/>
          <w:sz w:val="24"/>
          <w:szCs w:val="24"/>
        </w:rPr>
        <w:t>The research results combined with literature reviewed, will contribute to the field of crime detection and forecasting as applicable insights into ML models useful for this</w:t>
      </w:r>
      <w:r w:rsidR="00A56BD8">
        <w:rPr>
          <w:rFonts w:cstheme="minorHAnsi"/>
          <w:noProof/>
          <w:sz w:val="24"/>
          <w:szCs w:val="24"/>
        </w:rPr>
        <w:t xml:space="preserve"> purpose,</w:t>
      </w:r>
      <w:r w:rsidRPr="00C0070F">
        <w:rPr>
          <w:rFonts w:cstheme="minorHAnsi"/>
          <w:noProof/>
          <w:sz w:val="24"/>
          <w:szCs w:val="24"/>
        </w:rPr>
        <w:t xml:space="preserve"> will be provided. This will be helpful to crime analysts, law agencies, police forces and policy makers in developing better crime prevention processes and effective allocation of resources</w:t>
      </w:r>
      <w:r w:rsidR="00C47134">
        <w:rPr>
          <w:rFonts w:cstheme="minorHAnsi"/>
          <w:noProof/>
          <w:sz w:val="24"/>
          <w:szCs w:val="24"/>
        </w:rPr>
        <w:t xml:space="preserve"> (human and monetary)</w:t>
      </w:r>
      <w:r w:rsidRPr="00C0070F">
        <w:rPr>
          <w:rFonts w:cstheme="minorHAnsi"/>
          <w:noProof/>
          <w:sz w:val="24"/>
          <w:szCs w:val="24"/>
        </w:rPr>
        <w:t>. In addition,</w:t>
      </w:r>
      <w:r w:rsidR="00A25A2A">
        <w:rPr>
          <w:rFonts w:cstheme="minorHAnsi"/>
          <w:noProof/>
          <w:sz w:val="24"/>
          <w:szCs w:val="24"/>
        </w:rPr>
        <w:t xml:space="preserve"> </w:t>
      </w:r>
      <w:r w:rsidRPr="00C0070F">
        <w:rPr>
          <w:rFonts w:cstheme="minorHAnsi"/>
          <w:noProof/>
          <w:sz w:val="24"/>
          <w:szCs w:val="24"/>
        </w:rPr>
        <w:t xml:space="preserve">benefits, limitations and ethical considerations in </w:t>
      </w:r>
      <w:r w:rsidR="00A07D0B">
        <w:rPr>
          <w:rFonts w:cstheme="minorHAnsi"/>
          <w:noProof/>
          <w:sz w:val="24"/>
          <w:szCs w:val="24"/>
        </w:rPr>
        <w:t xml:space="preserve">ML </w:t>
      </w:r>
      <w:r w:rsidRPr="00C0070F">
        <w:rPr>
          <w:rFonts w:cstheme="minorHAnsi"/>
          <w:noProof/>
          <w:sz w:val="24"/>
          <w:szCs w:val="24"/>
        </w:rPr>
        <w:t>modelling</w:t>
      </w:r>
      <w:r w:rsidR="00601EED">
        <w:rPr>
          <w:rFonts w:cstheme="minorHAnsi"/>
          <w:noProof/>
          <w:sz w:val="24"/>
          <w:szCs w:val="24"/>
        </w:rPr>
        <w:t xml:space="preserve"> of</w:t>
      </w:r>
      <w:r w:rsidRPr="00C0070F">
        <w:rPr>
          <w:rFonts w:cstheme="minorHAnsi"/>
          <w:noProof/>
          <w:sz w:val="24"/>
          <w:szCs w:val="24"/>
        </w:rPr>
        <w:t xml:space="preserve"> the Vancouver crime dataset for prediction analysis will be highlighted.</w:t>
      </w:r>
    </w:p>
    <w:p w14:paraId="251EBD58" w14:textId="77777777" w:rsidR="00C90F3A" w:rsidRDefault="00C90F3A" w:rsidP="00785869">
      <w:pPr>
        <w:spacing w:line="360" w:lineRule="auto"/>
        <w:jc w:val="both"/>
        <w:rPr>
          <w:rFonts w:cstheme="minorHAnsi"/>
          <w:noProof/>
          <w:sz w:val="24"/>
          <w:szCs w:val="24"/>
        </w:rPr>
      </w:pPr>
    </w:p>
    <w:p w14:paraId="54C13357" w14:textId="3E2A0367" w:rsidR="00507670" w:rsidRDefault="00C90F3A" w:rsidP="00785869">
      <w:pPr>
        <w:jc w:val="both"/>
        <w:rPr>
          <w:rFonts w:cstheme="minorHAnsi"/>
          <w:b/>
          <w:bCs/>
          <w:sz w:val="28"/>
          <w:szCs w:val="28"/>
        </w:rPr>
      </w:pPr>
      <w:r>
        <w:rPr>
          <w:rFonts w:cstheme="minorHAnsi"/>
          <w:noProof/>
          <w:sz w:val="24"/>
          <w:szCs w:val="24"/>
        </w:rPr>
        <w:t>Keywords:</w:t>
      </w:r>
      <w:r w:rsidRPr="00B92C10">
        <w:rPr>
          <w:rFonts w:cstheme="minorHAnsi"/>
          <w:noProof/>
          <w:sz w:val="24"/>
          <w:szCs w:val="24"/>
        </w:rPr>
        <w:t xml:space="preserve"> </w:t>
      </w:r>
      <w:r>
        <w:rPr>
          <w:rFonts w:cstheme="minorHAnsi"/>
          <w:noProof/>
          <w:sz w:val="24"/>
          <w:szCs w:val="24"/>
        </w:rPr>
        <w:t>crime forecasting, machine learning models, analysis, ethical issues, decision trees, Neural network, bias, crime analysts, law agencies, prevention</w:t>
      </w:r>
      <w:r w:rsidR="00A07D0B">
        <w:rPr>
          <w:rFonts w:cstheme="minorHAnsi"/>
          <w:noProof/>
          <w:sz w:val="24"/>
          <w:szCs w:val="24"/>
        </w:rPr>
        <w:t>,</w:t>
      </w:r>
      <w:r w:rsidR="00CA41DE">
        <w:rPr>
          <w:rFonts w:cstheme="minorHAnsi"/>
          <w:noProof/>
          <w:sz w:val="24"/>
          <w:szCs w:val="24"/>
        </w:rPr>
        <w:t xml:space="preserve"> crime detection.</w:t>
      </w:r>
    </w:p>
    <w:p w14:paraId="6424A4D2" w14:textId="6CD15996" w:rsidR="00E3180A" w:rsidRDefault="00E3180A" w:rsidP="004136C1">
      <w:pPr>
        <w:jc w:val="both"/>
        <w:rPr>
          <w:rFonts w:cstheme="minorHAnsi"/>
          <w:b/>
          <w:bCs/>
          <w:sz w:val="28"/>
          <w:szCs w:val="28"/>
        </w:rPr>
        <w:sectPr w:rsidR="00E3180A" w:rsidSect="002259A3">
          <w:headerReference w:type="default" r:id="rId15"/>
          <w:footerReference w:type="default" r:id="rId16"/>
          <w:pgSz w:w="11906" w:h="16838" w:code="9"/>
          <w:pgMar w:top="1440" w:right="1559" w:bottom="1440" w:left="1440" w:header="709" w:footer="709" w:gutter="0"/>
          <w:pgNumType w:fmt="lowerRoman" w:start="1" w:chapStyle="1"/>
          <w:cols w:space="708"/>
          <w:docGrid w:linePitch="360"/>
        </w:sectPr>
      </w:pPr>
    </w:p>
    <w:p w14:paraId="6CE47672" w14:textId="25E877AF" w:rsidR="004040F3" w:rsidRDefault="004040F3" w:rsidP="0022164D">
      <w:pPr>
        <w:rPr>
          <w:rFonts w:cstheme="minorHAnsi"/>
          <w:b/>
          <w:bCs/>
          <w:sz w:val="28"/>
          <w:szCs w:val="28"/>
        </w:rPr>
      </w:pPr>
    </w:p>
    <w:p w14:paraId="3E12CA68" w14:textId="0F4CFF61" w:rsidR="00975CAB" w:rsidRDefault="004F74A0" w:rsidP="005F5F8F">
      <w:pPr>
        <w:pStyle w:val="Heading1"/>
      </w:pPr>
      <w:bookmarkStart w:id="7" w:name="_Toc135862651"/>
      <w:bookmarkStart w:id="8" w:name="_Toc135863843"/>
      <w:bookmarkStart w:id="9" w:name="_Toc135863925"/>
      <w:bookmarkStart w:id="10" w:name="_Toc135863966"/>
      <w:bookmarkStart w:id="11" w:name="_Toc135864146"/>
      <w:bookmarkStart w:id="12" w:name="_Toc135936797"/>
      <w:bookmarkStart w:id="13" w:name="_Toc135941888"/>
      <w:bookmarkStart w:id="14" w:name="_Toc135943437"/>
      <w:bookmarkStart w:id="15" w:name="_Toc135943888"/>
      <w:bookmarkStart w:id="16" w:name="_Toc135944374"/>
      <w:bookmarkStart w:id="17" w:name="_Toc135944808"/>
      <w:bookmarkStart w:id="18" w:name="_Toc135964476"/>
      <w:bookmarkStart w:id="19" w:name="_Toc135964597"/>
      <w:bookmarkStart w:id="20" w:name="_Toc135964935"/>
      <w:bookmarkStart w:id="21" w:name="_Toc135964979"/>
      <w:bookmarkStart w:id="22" w:name="_Toc135965238"/>
      <w:bookmarkStart w:id="23" w:name="_Toc135966153"/>
      <w:bookmarkStart w:id="24" w:name="_Toc135966202"/>
      <w:bookmarkStart w:id="25" w:name="_Toc136390397"/>
      <w:r>
        <w:t>Chapter 1- Introduction</w:t>
      </w:r>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p>
    <w:p w14:paraId="0919CEBA" w14:textId="77777777" w:rsidR="001F0E87" w:rsidRPr="001F0E87" w:rsidRDefault="001F0E87" w:rsidP="001F0E87"/>
    <w:p w14:paraId="78CF2AAC" w14:textId="1BBA3C3A" w:rsidR="00B57613" w:rsidRDefault="00C74C8E" w:rsidP="4C6C3BA8">
      <w:pPr>
        <w:spacing w:line="360" w:lineRule="auto"/>
        <w:jc w:val="both"/>
        <w:rPr>
          <w:sz w:val="24"/>
          <w:szCs w:val="24"/>
        </w:rPr>
      </w:pPr>
      <w:r w:rsidRPr="4C6C3BA8">
        <w:rPr>
          <w:sz w:val="24"/>
          <w:szCs w:val="24"/>
        </w:rPr>
        <w:t xml:space="preserve">The utilization of machine learning (ML) models for </w:t>
      </w:r>
      <w:r w:rsidR="0086306F" w:rsidRPr="4C6C3BA8">
        <w:rPr>
          <w:sz w:val="24"/>
          <w:szCs w:val="24"/>
        </w:rPr>
        <w:t>forecasting crime,</w:t>
      </w:r>
      <w:r w:rsidRPr="4C6C3BA8">
        <w:rPr>
          <w:sz w:val="24"/>
          <w:szCs w:val="24"/>
        </w:rPr>
        <w:t xml:space="preserve"> presents a potential opportunity for the prevention of criminal activity</w:t>
      </w:r>
      <w:r w:rsidR="3D6BF670"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XxhNiQEG","properties":{"formattedCitation":"(Lin, Chen and Yu, 2017)","plainCitation":"(Lin, Chen and Yu, 2017)","noteIndex":0},"citationItems":[{"id":19,"uris":["http://zotero.org/users/local/Ur3Wut78/items/8KZELAZ4"],"itemData":{"id":19,"type":"paper-conference","abstract":"Drug-related criminal activity is gradually rising in Taiwan and has a significant and negative social impact. This paper proposes a data-driven method based on “broken windows” theory and spatial analysis to analyze crime data using machine mining algorithms and thus predict emerging crime hotspots for additional police attention. The Deep Learning algorithm has been widely applied in several fields, include image recognition and natural language processing. With fine tuning, we find the Deep Learning algorithm provides better prediction results than other methods including Random Forest, and Naïve Bayes for potential crime hotspots. Furthermore, we improve model performance by accumulating data with different time scales. To validate experimental results, we visualize potential crime hotspots on a map, and observe whether the models can identify true hotspots. Finally, we discuss the applicability of this method, and present future research directions.","container-title":"2017 6th IIAI International Congress on Advanced Applied Informatics (IIAI-AAI)","DOI":"10.1109/IIAI-AAI.2017.46","event-title":"2017 6th IIAI International Congress on Advanced Applied Informatics (IIAI-AAI)","page":"1029-1030","source":"IEEE Xplore","title":"Using Machine Learning to Assist Crime Prevention","author":[{"family":"Lin","given":"Ying-Lung"},{"family":"Chen","given":"Tenge-Yang"},{"family":"Yu","given":"Liang-Chih"}],"issued":{"date-parts":[["2017",7]]}}}],"schema":"https://github.com/citation-style-language/schema/raw/master/csl-citation.json"} </w:instrText>
      </w:r>
      <w:r w:rsidRPr="4C6C3BA8">
        <w:rPr>
          <w:sz w:val="24"/>
          <w:szCs w:val="24"/>
        </w:rPr>
        <w:fldChar w:fldCharType="separate"/>
      </w:r>
      <w:r w:rsidRPr="4C6C3BA8">
        <w:rPr>
          <w:rFonts w:ascii="Calibri" w:hAnsi="Calibri" w:cs="Calibri"/>
          <w:sz w:val="24"/>
          <w:szCs w:val="24"/>
        </w:rPr>
        <w:t>(Lin, Chen and Yu, 2017)</w:t>
      </w:r>
      <w:r w:rsidRPr="4C6C3BA8">
        <w:rPr>
          <w:sz w:val="24"/>
          <w:szCs w:val="24"/>
        </w:rPr>
        <w:fldChar w:fldCharType="end"/>
      </w:r>
      <w:r w:rsidRPr="4C6C3BA8">
        <w:rPr>
          <w:sz w:val="24"/>
          <w:szCs w:val="24"/>
        </w:rPr>
        <w:t xml:space="preserve">. </w:t>
      </w:r>
      <w:r w:rsidR="00793694" w:rsidRPr="4C6C3BA8">
        <w:rPr>
          <w:sz w:val="24"/>
          <w:szCs w:val="24"/>
        </w:rPr>
        <w:t>Conducting an in-depth investigation of the different Machine Learning</w:t>
      </w:r>
      <w:r w:rsidR="00E4267B" w:rsidRPr="4C6C3BA8">
        <w:rPr>
          <w:sz w:val="24"/>
          <w:szCs w:val="24"/>
        </w:rPr>
        <w:t xml:space="preserve"> </w:t>
      </w:r>
      <w:r w:rsidR="00793694" w:rsidRPr="4C6C3BA8">
        <w:rPr>
          <w:sz w:val="24"/>
          <w:szCs w:val="24"/>
        </w:rPr>
        <w:t xml:space="preserve">(ML) models which have been </w:t>
      </w:r>
      <w:r w:rsidR="003E2DDD" w:rsidRPr="4C6C3BA8">
        <w:rPr>
          <w:sz w:val="24"/>
          <w:szCs w:val="24"/>
        </w:rPr>
        <w:t xml:space="preserve">applied in past </w:t>
      </w:r>
      <w:r w:rsidR="006A16F3" w:rsidRPr="4C6C3BA8">
        <w:rPr>
          <w:sz w:val="24"/>
          <w:szCs w:val="24"/>
        </w:rPr>
        <w:t>research</w:t>
      </w:r>
      <w:r w:rsidR="00156116" w:rsidRPr="4C6C3BA8">
        <w:rPr>
          <w:sz w:val="24"/>
          <w:szCs w:val="24"/>
        </w:rPr>
        <w:t xml:space="preserve"> </w:t>
      </w:r>
      <w:r w:rsidR="001C693E" w:rsidRPr="4C6C3BA8">
        <w:rPr>
          <w:sz w:val="24"/>
          <w:szCs w:val="24"/>
        </w:rPr>
        <w:t>to</w:t>
      </w:r>
      <w:r w:rsidR="003E2DDD" w:rsidRPr="4C6C3BA8">
        <w:rPr>
          <w:sz w:val="24"/>
          <w:szCs w:val="24"/>
        </w:rPr>
        <w:t xml:space="preserve"> analyse crime datasets for prediction</w:t>
      </w:r>
      <w:r w:rsidR="00E3307F">
        <w:rPr>
          <w:sz w:val="24"/>
          <w:szCs w:val="24"/>
        </w:rPr>
        <w:t>. This</w:t>
      </w:r>
      <w:r w:rsidR="002B33D5" w:rsidRPr="4C6C3BA8">
        <w:rPr>
          <w:sz w:val="24"/>
          <w:szCs w:val="24"/>
        </w:rPr>
        <w:t xml:space="preserve"> will be</w:t>
      </w:r>
      <w:r w:rsidR="00404289">
        <w:rPr>
          <w:sz w:val="24"/>
          <w:szCs w:val="24"/>
        </w:rPr>
        <w:t xml:space="preserve"> a</w:t>
      </w:r>
      <w:r w:rsidR="002B33D5" w:rsidRPr="4C6C3BA8">
        <w:rPr>
          <w:sz w:val="24"/>
          <w:szCs w:val="24"/>
        </w:rPr>
        <w:t xml:space="preserve"> valuable </w:t>
      </w:r>
      <w:r w:rsidR="00404289">
        <w:rPr>
          <w:sz w:val="24"/>
          <w:szCs w:val="24"/>
        </w:rPr>
        <w:t xml:space="preserve">contribution </w:t>
      </w:r>
      <w:r w:rsidR="0002668A" w:rsidRPr="4C6C3BA8">
        <w:rPr>
          <w:sz w:val="24"/>
          <w:szCs w:val="24"/>
        </w:rPr>
        <w:t>to</w:t>
      </w:r>
      <w:r w:rsidR="002B33D5" w:rsidRPr="4C6C3BA8">
        <w:rPr>
          <w:sz w:val="24"/>
          <w:szCs w:val="24"/>
        </w:rPr>
        <w:t xml:space="preserve"> crime prevention</w:t>
      </w:r>
      <w:r w:rsidR="00404289">
        <w:rPr>
          <w:sz w:val="24"/>
          <w:szCs w:val="24"/>
        </w:rPr>
        <w:t xml:space="preserve"> strategies</w:t>
      </w:r>
      <w:r w:rsidR="0002668A" w:rsidRPr="4C6C3BA8">
        <w:rPr>
          <w:sz w:val="24"/>
          <w:szCs w:val="24"/>
        </w:rPr>
        <w:t xml:space="preserve"> </w:t>
      </w:r>
      <w:r w:rsidR="00E3307F">
        <w:rPr>
          <w:sz w:val="24"/>
          <w:szCs w:val="24"/>
        </w:rPr>
        <w:t xml:space="preserve">formulated </w:t>
      </w:r>
      <w:r w:rsidR="0002668A" w:rsidRPr="4C6C3BA8">
        <w:rPr>
          <w:sz w:val="24"/>
          <w:szCs w:val="24"/>
        </w:rPr>
        <w:t xml:space="preserve">by security agencies. Therefore, </w:t>
      </w:r>
      <w:r w:rsidR="001C693E" w:rsidRPr="4C6C3BA8">
        <w:rPr>
          <w:sz w:val="24"/>
          <w:szCs w:val="24"/>
        </w:rPr>
        <w:t>the aim</w:t>
      </w:r>
      <w:r w:rsidR="006B1ED5" w:rsidRPr="4C6C3BA8">
        <w:rPr>
          <w:sz w:val="24"/>
          <w:szCs w:val="24"/>
        </w:rPr>
        <w:t xml:space="preserve"> of this study</w:t>
      </w:r>
      <w:r w:rsidR="001C693E" w:rsidRPr="4C6C3BA8">
        <w:rPr>
          <w:sz w:val="24"/>
          <w:szCs w:val="24"/>
        </w:rPr>
        <w:t xml:space="preserve"> to </w:t>
      </w:r>
      <w:r w:rsidR="001E6469" w:rsidRPr="4C6C3BA8">
        <w:rPr>
          <w:sz w:val="24"/>
          <w:szCs w:val="24"/>
        </w:rPr>
        <w:t>provide</w:t>
      </w:r>
      <w:r w:rsidR="001813AC" w:rsidRPr="4C6C3BA8">
        <w:rPr>
          <w:sz w:val="24"/>
          <w:szCs w:val="24"/>
        </w:rPr>
        <w:t xml:space="preserve"> the most effective </w:t>
      </w:r>
      <w:r w:rsidR="00A14C16" w:rsidRPr="4C6C3BA8">
        <w:rPr>
          <w:sz w:val="24"/>
          <w:szCs w:val="24"/>
        </w:rPr>
        <w:t>models which are deployable</w:t>
      </w:r>
      <w:r w:rsidR="009962F9" w:rsidRPr="4C6C3BA8">
        <w:rPr>
          <w:sz w:val="24"/>
          <w:szCs w:val="24"/>
        </w:rPr>
        <w:t xml:space="preserve"> as crime prevention tools</w:t>
      </w:r>
      <w:r w:rsidR="008D1A37" w:rsidRPr="4C6C3BA8">
        <w:rPr>
          <w:sz w:val="24"/>
          <w:szCs w:val="24"/>
        </w:rPr>
        <w:t xml:space="preserve">. </w:t>
      </w:r>
      <w:r w:rsidR="009C3468" w:rsidRPr="4C6C3BA8">
        <w:rPr>
          <w:sz w:val="24"/>
          <w:szCs w:val="24"/>
        </w:rPr>
        <w:t>T</w:t>
      </w:r>
      <w:r w:rsidR="008D1A37" w:rsidRPr="4C6C3BA8">
        <w:rPr>
          <w:sz w:val="24"/>
          <w:szCs w:val="24"/>
        </w:rPr>
        <w:t>he practical application of ML models for crime prediction is contingent on their</w:t>
      </w:r>
      <w:r w:rsidR="003D3D03" w:rsidRPr="4C6C3BA8">
        <w:rPr>
          <w:sz w:val="24"/>
          <w:szCs w:val="24"/>
        </w:rPr>
        <w:t xml:space="preserve"> purpose, efficacy and</w:t>
      </w:r>
      <w:r w:rsidR="008D1A37" w:rsidRPr="4C6C3BA8">
        <w:rPr>
          <w:sz w:val="24"/>
          <w:szCs w:val="24"/>
        </w:rPr>
        <w:t xml:space="preserve"> usability by security agencies</w:t>
      </w:r>
      <w:r w:rsidR="645EB805"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A91KBaUW","properties":{"formattedCitation":"(Shah, Bhagat and Shah, 2021)","plainCitation":"(Shah, Bhagat and Shah, 2021)","noteIndex":0},"citationItems":[{"id":43,"uris":["http://zotero.org/users/local/Ur3Wut78/items/9MTDVIQS"],"itemData":{"id":43,"type":"article-journal","abstract":"A crime is a deliberate act that can cause physical or psychological harm, as well as property damage or loss, and can lead to punishment by a state or other authority according to the severity of the crime. The number and forms of criminal activities are increasing at an alarming rate, forcing agencies to develop efficient methods to take preventive measures. In the current scenario of rapidly increasing crime, traditional crime-solving techniques are unable to deliver results, being slow paced and less efficient. Thus, if we can come up with ways to predict crime, in detail, before it occurs, or come up with a “machine” that can assist police officers, it would lift the burden of police and help in preventing crimes. To achieve this, we suggest including machine learning (ML) and computer vision algorithms and techniques. In this paper, we describe the results of certain cases where such approaches were used, and which motivated us to pursue further research in this field. The main reason for the change in crime detection and prevention lies in the before and after statistical observations of the authorities using such techniques. The sole purpose of this study is to determine how a combination of ML and computer vision can be used by law agencies or authorities to detect, prevent, and solve crimes at a much more accurate and faster rate. In summary, ML and computer vision techniques can bring about an evolution in law agencies.","container-title":"Visual Computing for Industry, Biomedicine, and Art","DOI":"10.1186/s42492-021-00075-z","ISSN":"2524-4442","issue":"1","journalAbbreviation":"Visual Computing for Industry, Biomedicine, and Art","page":"9","source":"BioMed Central","title":"Crime forecasting: a machine learning and computer vision approach to crime prediction and prevention","title-short":"Crime forecasting","volume":"4","author":[{"family":"Shah","given":"Neil"},{"family":"Bhagat","given":"Nandish"},{"family":"Shah","given":"Manan"}],"issued":{"date-parts":[["2021",4,29]]}}}],"schema":"https://github.com/citation-style-language/schema/raw/master/csl-citation.json"} </w:instrText>
      </w:r>
      <w:r w:rsidRPr="4C6C3BA8">
        <w:rPr>
          <w:sz w:val="24"/>
          <w:szCs w:val="24"/>
        </w:rPr>
        <w:fldChar w:fldCharType="separate"/>
      </w:r>
      <w:r w:rsidR="008D1A37" w:rsidRPr="4C6C3BA8">
        <w:rPr>
          <w:rFonts w:ascii="Calibri" w:hAnsi="Calibri" w:cs="Calibri"/>
          <w:sz w:val="24"/>
          <w:szCs w:val="24"/>
        </w:rPr>
        <w:t>(Shah, Bhagat and Shah, 2021)</w:t>
      </w:r>
      <w:r w:rsidRPr="4C6C3BA8">
        <w:rPr>
          <w:sz w:val="24"/>
          <w:szCs w:val="24"/>
        </w:rPr>
        <w:fldChar w:fldCharType="end"/>
      </w:r>
      <w:r w:rsidR="008D1A37" w:rsidRPr="4C6C3BA8">
        <w:rPr>
          <w:sz w:val="24"/>
          <w:szCs w:val="24"/>
        </w:rPr>
        <w:t>.</w:t>
      </w:r>
      <w:r w:rsidR="001E6469" w:rsidRPr="4C6C3BA8">
        <w:rPr>
          <w:sz w:val="24"/>
          <w:szCs w:val="24"/>
        </w:rPr>
        <w:t xml:space="preserve"> </w:t>
      </w:r>
      <w:r w:rsidR="001D3018" w:rsidRPr="4C6C3BA8">
        <w:rPr>
          <w:sz w:val="24"/>
          <w:szCs w:val="24"/>
        </w:rPr>
        <w:t>Research work</w:t>
      </w:r>
      <w:r w:rsidR="008C415E" w:rsidRPr="4C6C3BA8">
        <w:rPr>
          <w:sz w:val="24"/>
          <w:szCs w:val="24"/>
        </w:rPr>
        <w:t>s</w:t>
      </w:r>
      <w:r w:rsidR="001D3018" w:rsidRPr="4C6C3BA8">
        <w:rPr>
          <w:sz w:val="24"/>
          <w:szCs w:val="24"/>
        </w:rPr>
        <w:t xml:space="preserve"> comparing </w:t>
      </w:r>
      <w:r w:rsidR="00AB5EE4" w:rsidRPr="4C6C3BA8">
        <w:rPr>
          <w:sz w:val="24"/>
          <w:szCs w:val="24"/>
        </w:rPr>
        <w:t xml:space="preserve">the prediction accuracies of ML models </w:t>
      </w:r>
      <w:r w:rsidR="000D18B5" w:rsidRPr="4C6C3BA8">
        <w:rPr>
          <w:sz w:val="24"/>
          <w:szCs w:val="24"/>
        </w:rPr>
        <w:t>for forecasting crimes,</w:t>
      </w:r>
      <w:r w:rsidR="00AB5EE4" w:rsidRPr="4C6C3BA8">
        <w:rPr>
          <w:sz w:val="24"/>
          <w:szCs w:val="24"/>
        </w:rPr>
        <w:t xml:space="preserve"> </w:t>
      </w:r>
      <w:r w:rsidR="00816A7F" w:rsidRPr="4C6C3BA8">
        <w:rPr>
          <w:sz w:val="24"/>
          <w:szCs w:val="24"/>
        </w:rPr>
        <w:t>have varying objective</w:t>
      </w:r>
      <w:r w:rsidR="0086306F" w:rsidRPr="4C6C3BA8">
        <w:rPr>
          <w:sz w:val="24"/>
          <w:szCs w:val="24"/>
        </w:rPr>
        <w:t>s</w:t>
      </w:r>
      <w:r w:rsidR="00EA780A" w:rsidRPr="4C6C3BA8">
        <w:rPr>
          <w:sz w:val="24"/>
          <w:szCs w:val="24"/>
        </w:rPr>
        <w:t xml:space="preserve">. </w:t>
      </w:r>
      <w:r w:rsidR="00816A7F" w:rsidRPr="4C6C3BA8">
        <w:rPr>
          <w:sz w:val="24"/>
          <w:szCs w:val="24"/>
        </w:rPr>
        <w:t xml:space="preserve"> </w:t>
      </w:r>
      <w:r w:rsidR="000D18B5" w:rsidRPr="4C6C3BA8">
        <w:rPr>
          <w:sz w:val="24"/>
          <w:szCs w:val="24"/>
        </w:rPr>
        <w:t>A</w:t>
      </w:r>
      <w:r w:rsidR="00CB7B14" w:rsidRPr="4C6C3BA8">
        <w:rPr>
          <w:sz w:val="24"/>
          <w:szCs w:val="24"/>
        </w:rPr>
        <w:t xml:space="preserve">ccuracies of </w:t>
      </w:r>
      <w:r w:rsidR="00054B61" w:rsidRPr="4C6C3BA8">
        <w:rPr>
          <w:sz w:val="24"/>
          <w:szCs w:val="24"/>
        </w:rPr>
        <w:t xml:space="preserve">the </w:t>
      </w:r>
      <w:r w:rsidR="00052EE5" w:rsidRPr="4C6C3BA8">
        <w:rPr>
          <w:sz w:val="24"/>
          <w:szCs w:val="24"/>
        </w:rPr>
        <w:t>models</w:t>
      </w:r>
      <w:r w:rsidR="00E2202E" w:rsidRPr="4C6C3BA8">
        <w:rPr>
          <w:sz w:val="24"/>
          <w:szCs w:val="24"/>
        </w:rPr>
        <w:t xml:space="preserve"> can be different,</w:t>
      </w:r>
      <w:r w:rsidR="004B7B2A" w:rsidRPr="4C6C3BA8">
        <w:rPr>
          <w:sz w:val="24"/>
          <w:szCs w:val="24"/>
        </w:rPr>
        <w:t xml:space="preserve"> as </w:t>
      </w:r>
      <w:r w:rsidR="00E2202E" w:rsidRPr="4C6C3BA8">
        <w:rPr>
          <w:sz w:val="24"/>
          <w:szCs w:val="24"/>
        </w:rPr>
        <w:t>each is unique in its performance</w:t>
      </w:r>
      <w:r w:rsidR="004B7B2A" w:rsidRPr="4C6C3BA8">
        <w:rPr>
          <w:sz w:val="24"/>
          <w:szCs w:val="24"/>
        </w:rPr>
        <w:t xml:space="preserve"> </w:t>
      </w:r>
      <w:r w:rsidR="00D90057" w:rsidRPr="4C6C3BA8">
        <w:rPr>
          <w:sz w:val="24"/>
          <w:szCs w:val="24"/>
        </w:rPr>
        <w:t>and</w:t>
      </w:r>
      <w:r w:rsidR="00052EE5" w:rsidRPr="4C6C3BA8">
        <w:rPr>
          <w:sz w:val="24"/>
          <w:szCs w:val="24"/>
        </w:rPr>
        <w:t xml:space="preserve"> </w:t>
      </w:r>
      <w:r w:rsidR="00DB25B2" w:rsidRPr="4C6C3BA8">
        <w:rPr>
          <w:sz w:val="24"/>
          <w:szCs w:val="24"/>
        </w:rPr>
        <w:t xml:space="preserve">size of </w:t>
      </w:r>
      <w:r w:rsidR="00052EE5" w:rsidRPr="4C6C3BA8">
        <w:rPr>
          <w:sz w:val="24"/>
          <w:szCs w:val="24"/>
        </w:rPr>
        <w:t>datasets</w:t>
      </w:r>
      <w:r w:rsidR="00EA780A" w:rsidRPr="4C6C3BA8">
        <w:rPr>
          <w:sz w:val="24"/>
          <w:szCs w:val="24"/>
        </w:rPr>
        <w:t xml:space="preserve"> </w:t>
      </w:r>
      <w:r w:rsidR="00DB25B2" w:rsidRPr="4C6C3BA8">
        <w:rPr>
          <w:sz w:val="24"/>
          <w:szCs w:val="24"/>
        </w:rPr>
        <w:t>a</w:t>
      </w:r>
      <w:r w:rsidR="00EA780A" w:rsidRPr="4C6C3BA8">
        <w:rPr>
          <w:sz w:val="24"/>
          <w:szCs w:val="24"/>
        </w:rPr>
        <w:t>nalysed</w:t>
      </w:r>
      <w:r w:rsidR="00DB25B2" w:rsidRPr="4C6C3BA8">
        <w:rPr>
          <w:sz w:val="24"/>
          <w:szCs w:val="24"/>
        </w:rPr>
        <w:t xml:space="preserve"> differs</w:t>
      </w:r>
      <w:r w:rsidR="00D90057" w:rsidRPr="4C6C3BA8">
        <w:rPr>
          <w:sz w:val="24"/>
          <w:szCs w:val="24"/>
        </w:rPr>
        <w:t xml:space="preserve">. </w:t>
      </w:r>
      <w:r w:rsidR="001C3927">
        <w:rPr>
          <w:sz w:val="24"/>
          <w:szCs w:val="24"/>
        </w:rPr>
        <w:t>A</w:t>
      </w:r>
      <w:r w:rsidR="003614A5" w:rsidRPr="4C6C3BA8">
        <w:rPr>
          <w:sz w:val="24"/>
          <w:szCs w:val="24"/>
        </w:rPr>
        <w:t>nalysis</w:t>
      </w:r>
      <w:r w:rsidR="00C24F1A" w:rsidRPr="4C6C3BA8">
        <w:rPr>
          <w:sz w:val="24"/>
          <w:szCs w:val="24"/>
        </w:rPr>
        <w:t xml:space="preserve"> is sometimes</w:t>
      </w:r>
      <w:r w:rsidR="00D90057" w:rsidRPr="4C6C3BA8">
        <w:rPr>
          <w:sz w:val="24"/>
          <w:szCs w:val="24"/>
        </w:rPr>
        <w:t xml:space="preserve"> done</w:t>
      </w:r>
      <w:r w:rsidR="00AE3626" w:rsidRPr="4C6C3BA8">
        <w:rPr>
          <w:sz w:val="24"/>
          <w:szCs w:val="24"/>
        </w:rPr>
        <w:t xml:space="preserve"> with </w:t>
      </w:r>
      <w:r w:rsidR="002C2865" w:rsidRPr="4C6C3BA8">
        <w:rPr>
          <w:sz w:val="24"/>
          <w:szCs w:val="24"/>
        </w:rPr>
        <w:t xml:space="preserve">unaddressed </w:t>
      </w:r>
      <w:r w:rsidR="00CB7B14" w:rsidRPr="4C6C3BA8">
        <w:rPr>
          <w:sz w:val="24"/>
          <w:szCs w:val="24"/>
        </w:rPr>
        <w:t>biases</w:t>
      </w:r>
      <w:r w:rsidR="00C24F1A" w:rsidRPr="4C6C3BA8">
        <w:rPr>
          <w:sz w:val="24"/>
          <w:szCs w:val="24"/>
        </w:rPr>
        <w:t xml:space="preserve"> and</w:t>
      </w:r>
      <w:r w:rsidR="009C7D59" w:rsidRPr="4C6C3BA8">
        <w:rPr>
          <w:sz w:val="24"/>
          <w:szCs w:val="24"/>
        </w:rPr>
        <w:t xml:space="preserve"> issues of privacy</w:t>
      </w:r>
      <w:r w:rsidR="00CB1AEB" w:rsidRPr="4C6C3BA8">
        <w:rPr>
          <w:sz w:val="24"/>
          <w:szCs w:val="24"/>
        </w:rPr>
        <w:t xml:space="preserve"> </w:t>
      </w:r>
      <w:r w:rsidR="00875E28" w:rsidRPr="4C6C3BA8">
        <w:rPr>
          <w:sz w:val="24"/>
          <w:szCs w:val="24"/>
        </w:rPr>
        <w:t>plagu</w:t>
      </w:r>
      <w:r w:rsidR="008C415E" w:rsidRPr="4C6C3BA8">
        <w:rPr>
          <w:sz w:val="24"/>
          <w:szCs w:val="24"/>
        </w:rPr>
        <w:t>ing</w:t>
      </w:r>
      <w:r w:rsidR="009C7D59" w:rsidRPr="4C6C3BA8">
        <w:rPr>
          <w:sz w:val="24"/>
          <w:szCs w:val="24"/>
        </w:rPr>
        <w:t xml:space="preserve"> the</w:t>
      </w:r>
      <w:r w:rsidR="004C63A3" w:rsidRPr="4C6C3BA8">
        <w:rPr>
          <w:sz w:val="24"/>
          <w:szCs w:val="24"/>
        </w:rPr>
        <w:t xml:space="preserve"> result</w:t>
      </w:r>
      <w:r w:rsidR="009C6CC6" w:rsidRPr="4C6C3BA8">
        <w:rPr>
          <w:sz w:val="24"/>
          <w:szCs w:val="24"/>
        </w:rPr>
        <w:t>s</w:t>
      </w:r>
      <w:r w:rsidR="002C2865" w:rsidRPr="4C6C3BA8">
        <w:rPr>
          <w:sz w:val="24"/>
          <w:szCs w:val="24"/>
        </w:rPr>
        <w:t xml:space="preserve">. </w:t>
      </w:r>
      <w:r w:rsidR="00ED6870" w:rsidRPr="4C6C3BA8">
        <w:rPr>
          <w:sz w:val="24"/>
          <w:szCs w:val="24"/>
        </w:rPr>
        <w:t>Also, l</w:t>
      </w:r>
      <w:r w:rsidR="007E5DF1" w:rsidRPr="4C6C3BA8">
        <w:rPr>
          <w:sz w:val="24"/>
          <w:szCs w:val="24"/>
        </w:rPr>
        <w:t>acking in</w:t>
      </w:r>
      <w:r w:rsidR="00465DA6" w:rsidRPr="4C6C3BA8">
        <w:rPr>
          <w:sz w:val="24"/>
          <w:szCs w:val="24"/>
        </w:rPr>
        <w:t xml:space="preserve"> past</w:t>
      </w:r>
      <w:r w:rsidR="007E5DF1" w:rsidRPr="4C6C3BA8">
        <w:rPr>
          <w:sz w:val="24"/>
          <w:szCs w:val="24"/>
        </w:rPr>
        <w:t xml:space="preserve"> </w:t>
      </w:r>
      <w:r w:rsidR="00ED6870" w:rsidRPr="4C6C3BA8">
        <w:rPr>
          <w:sz w:val="24"/>
          <w:szCs w:val="24"/>
        </w:rPr>
        <w:t>studies</w:t>
      </w:r>
      <w:r w:rsidR="007E5DF1" w:rsidRPr="4C6C3BA8">
        <w:rPr>
          <w:sz w:val="24"/>
          <w:szCs w:val="24"/>
        </w:rPr>
        <w:t xml:space="preserve"> is research which </w:t>
      </w:r>
      <w:r w:rsidR="00BD0155" w:rsidRPr="4C6C3BA8">
        <w:rPr>
          <w:sz w:val="24"/>
          <w:szCs w:val="24"/>
        </w:rPr>
        <w:t xml:space="preserve">wholly </w:t>
      </w:r>
      <w:r w:rsidR="007E5DF1" w:rsidRPr="4C6C3BA8">
        <w:rPr>
          <w:sz w:val="24"/>
          <w:szCs w:val="24"/>
        </w:rPr>
        <w:t xml:space="preserve">covers </w:t>
      </w:r>
      <w:r w:rsidR="00ED6870" w:rsidRPr="4C6C3BA8">
        <w:rPr>
          <w:sz w:val="24"/>
          <w:szCs w:val="24"/>
        </w:rPr>
        <w:t>relevant</w:t>
      </w:r>
      <w:r w:rsidR="00E36384" w:rsidRPr="4C6C3BA8">
        <w:rPr>
          <w:sz w:val="24"/>
          <w:szCs w:val="24"/>
        </w:rPr>
        <w:t xml:space="preserve"> objectives</w:t>
      </w:r>
      <w:r w:rsidR="00BB3B75" w:rsidRPr="4C6C3BA8">
        <w:rPr>
          <w:sz w:val="24"/>
          <w:szCs w:val="24"/>
        </w:rPr>
        <w:t xml:space="preserve"> and </w:t>
      </w:r>
      <w:r w:rsidR="00CD5083" w:rsidRPr="4C6C3BA8">
        <w:rPr>
          <w:sz w:val="24"/>
          <w:szCs w:val="24"/>
        </w:rPr>
        <w:t>practical</w:t>
      </w:r>
      <w:r w:rsidR="00157CDF" w:rsidRPr="4C6C3BA8">
        <w:rPr>
          <w:sz w:val="24"/>
          <w:szCs w:val="24"/>
        </w:rPr>
        <w:t xml:space="preserve"> insights</w:t>
      </w:r>
      <w:r w:rsidR="0010613A" w:rsidRPr="4C6C3BA8">
        <w:rPr>
          <w:sz w:val="24"/>
          <w:szCs w:val="24"/>
        </w:rPr>
        <w:t xml:space="preserve"> of</w:t>
      </w:r>
      <w:r w:rsidR="00237E1C" w:rsidRPr="4C6C3BA8">
        <w:rPr>
          <w:sz w:val="24"/>
          <w:szCs w:val="24"/>
        </w:rPr>
        <w:t xml:space="preserve"> </w:t>
      </w:r>
      <w:r w:rsidR="005F333F" w:rsidRPr="4C6C3BA8">
        <w:rPr>
          <w:sz w:val="24"/>
          <w:szCs w:val="24"/>
        </w:rPr>
        <w:t>applicable</w:t>
      </w:r>
      <w:r w:rsidR="001E7311" w:rsidRPr="4C6C3BA8">
        <w:rPr>
          <w:sz w:val="24"/>
          <w:szCs w:val="24"/>
        </w:rPr>
        <w:t xml:space="preserve"> and effective</w:t>
      </w:r>
      <w:r w:rsidR="005F333F" w:rsidRPr="4C6C3BA8">
        <w:rPr>
          <w:sz w:val="24"/>
          <w:szCs w:val="24"/>
        </w:rPr>
        <w:t xml:space="preserve"> ML</w:t>
      </w:r>
      <w:r w:rsidR="001E7311" w:rsidRPr="4C6C3BA8">
        <w:rPr>
          <w:sz w:val="24"/>
          <w:szCs w:val="24"/>
        </w:rPr>
        <w:t xml:space="preserve"> </w:t>
      </w:r>
      <w:r w:rsidR="005F333F" w:rsidRPr="4C6C3BA8">
        <w:rPr>
          <w:sz w:val="24"/>
          <w:szCs w:val="24"/>
        </w:rPr>
        <w:t>models</w:t>
      </w:r>
      <w:r w:rsidR="001E7311" w:rsidRPr="4C6C3BA8">
        <w:rPr>
          <w:sz w:val="24"/>
          <w:szCs w:val="24"/>
        </w:rPr>
        <w:t xml:space="preserve"> in preventing crimes.</w:t>
      </w:r>
      <w:r w:rsidR="00C43EBF" w:rsidRPr="4C6C3BA8">
        <w:rPr>
          <w:sz w:val="24"/>
          <w:szCs w:val="24"/>
        </w:rPr>
        <w:t xml:space="preserve"> </w:t>
      </w:r>
      <w:r w:rsidR="001C3927">
        <w:rPr>
          <w:sz w:val="24"/>
          <w:szCs w:val="24"/>
        </w:rPr>
        <w:t>Some i</w:t>
      </w:r>
      <w:r w:rsidR="00725D94" w:rsidRPr="4C6C3BA8">
        <w:rPr>
          <w:sz w:val="24"/>
          <w:szCs w:val="24"/>
        </w:rPr>
        <w:t xml:space="preserve">dentified </w:t>
      </w:r>
      <w:r w:rsidR="00B63E67" w:rsidRPr="4C6C3BA8">
        <w:rPr>
          <w:sz w:val="24"/>
          <w:szCs w:val="24"/>
        </w:rPr>
        <w:t xml:space="preserve">gaps </w:t>
      </w:r>
      <w:r w:rsidR="00725D94" w:rsidRPr="4C6C3BA8">
        <w:rPr>
          <w:sz w:val="24"/>
          <w:szCs w:val="24"/>
        </w:rPr>
        <w:t>to be addressed includes</w:t>
      </w:r>
      <w:r w:rsidR="00B3269A" w:rsidRPr="4C6C3BA8">
        <w:rPr>
          <w:sz w:val="24"/>
          <w:szCs w:val="24"/>
        </w:rPr>
        <w:t xml:space="preserve"> </w:t>
      </w:r>
      <w:r w:rsidR="00EC7F69" w:rsidRPr="4C6C3BA8">
        <w:rPr>
          <w:sz w:val="24"/>
          <w:szCs w:val="24"/>
        </w:rPr>
        <w:t xml:space="preserve">issues of privacy, </w:t>
      </w:r>
      <w:r w:rsidR="009368D2" w:rsidRPr="4C6C3BA8">
        <w:rPr>
          <w:sz w:val="24"/>
          <w:szCs w:val="24"/>
        </w:rPr>
        <w:t xml:space="preserve">historical data with challenges of racial and cultural bias, </w:t>
      </w:r>
      <w:r w:rsidR="00755C0B" w:rsidRPr="4C6C3BA8">
        <w:rPr>
          <w:sz w:val="24"/>
          <w:szCs w:val="24"/>
        </w:rPr>
        <w:t xml:space="preserve">applicability of </w:t>
      </w:r>
      <w:r w:rsidR="00F70A71" w:rsidRPr="4C6C3BA8">
        <w:rPr>
          <w:sz w:val="24"/>
          <w:szCs w:val="24"/>
        </w:rPr>
        <w:t>replicable</w:t>
      </w:r>
      <w:r w:rsidR="00AE54B0" w:rsidRPr="4C6C3BA8">
        <w:rPr>
          <w:sz w:val="24"/>
          <w:szCs w:val="24"/>
        </w:rPr>
        <w:t xml:space="preserve"> and </w:t>
      </w:r>
      <w:r w:rsidR="00AD50D0" w:rsidRPr="4C6C3BA8">
        <w:rPr>
          <w:sz w:val="24"/>
          <w:szCs w:val="24"/>
        </w:rPr>
        <w:t>interpretab</w:t>
      </w:r>
      <w:r w:rsidR="002C258B" w:rsidRPr="4C6C3BA8">
        <w:rPr>
          <w:sz w:val="24"/>
          <w:szCs w:val="24"/>
        </w:rPr>
        <w:t>le,</w:t>
      </w:r>
      <w:r w:rsidR="00666239" w:rsidRPr="4C6C3BA8">
        <w:rPr>
          <w:sz w:val="24"/>
          <w:szCs w:val="24"/>
        </w:rPr>
        <w:t xml:space="preserve"> well-</w:t>
      </w:r>
      <w:r w:rsidR="00755C0B" w:rsidRPr="4C6C3BA8">
        <w:rPr>
          <w:sz w:val="24"/>
          <w:szCs w:val="24"/>
        </w:rPr>
        <w:t xml:space="preserve">tested ML models </w:t>
      </w:r>
      <w:r w:rsidR="0026471A" w:rsidRPr="4C6C3BA8">
        <w:rPr>
          <w:sz w:val="24"/>
          <w:szCs w:val="24"/>
        </w:rPr>
        <w:t>for crime prediction.</w:t>
      </w:r>
      <w:r w:rsidR="00725D94" w:rsidRPr="4C6C3BA8">
        <w:rPr>
          <w:sz w:val="24"/>
          <w:szCs w:val="24"/>
        </w:rPr>
        <w:t xml:space="preserve"> </w:t>
      </w:r>
      <w:r w:rsidR="00CB1609" w:rsidRPr="4C6C3BA8">
        <w:rPr>
          <w:sz w:val="24"/>
          <w:szCs w:val="24"/>
        </w:rPr>
        <w:t xml:space="preserve">The </w:t>
      </w:r>
      <w:r w:rsidR="000369CE" w:rsidRPr="4C6C3BA8">
        <w:rPr>
          <w:sz w:val="24"/>
          <w:szCs w:val="24"/>
        </w:rPr>
        <w:t>overall aim of this</w:t>
      </w:r>
      <w:r w:rsidR="00CB1609" w:rsidRPr="4C6C3BA8">
        <w:rPr>
          <w:sz w:val="24"/>
          <w:szCs w:val="24"/>
        </w:rPr>
        <w:t xml:space="preserve"> research</w:t>
      </w:r>
      <w:r w:rsidR="00082C6A" w:rsidRPr="4C6C3BA8">
        <w:rPr>
          <w:sz w:val="24"/>
          <w:szCs w:val="24"/>
        </w:rPr>
        <w:t xml:space="preserve"> is to</w:t>
      </w:r>
      <w:r w:rsidR="00CB1609" w:rsidRPr="4C6C3BA8">
        <w:rPr>
          <w:sz w:val="24"/>
          <w:szCs w:val="24"/>
        </w:rPr>
        <w:t xml:space="preserve"> cover</w:t>
      </w:r>
      <w:r w:rsidR="00260E7B" w:rsidRPr="4C6C3BA8">
        <w:rPr>
          <w:sz w:val="24"/>
          <w:szCs w:val="24"/>
        </w:rPr>
        <w:t xml:space="preserve"> </w:t>
      </w:r>
      <w:r w:rsidR="001C3927">
        <w:rPr>
          <w:sz w:val="24"/>
          <w:szCs w:val="24"/>
        </w:rPr>
        <w:t>most of</w:t>
      </w:r>
      <w:r w:rsidR="00260E7B" w:rsidRPr="4C6C3BA8">
        <w:rPr>
          <w:sz w:val="24"/>
          <w:szCs w:val="24"/>
        </w:rPr>
        <w:t xml:space="preserve"> these </w:t>
      </w:r>
      <w:r w:rsidR="001C3927">
        <w:rPr>
          <w:sz w:val="24"/>
          <w:szCs w:val="24"/>
        </w:rPr>
        <w:t>area</w:t>
      </w:r>
      <w:r w:rsidR="00260E7B" w:rsidRPr="4C6C3BA8">
        <w:rPr>
          <w:sz w:val="24"/>
          <w:szCs w:val="24"/>
        </w:rPr>
        <w:t>s</w:t>
      </w:r>
      <w:r w:rsidR="00760D08" w:rsidRPr="4C6C3BA8">
        <w:rPr>
          <w:sz w:val="24"/>
          <w:szCs w:val="24"/>
        </w:rPr>
        <w:t xml:space="preserve"> as a one-stop knowledge base </w:t>
      </w:r>
      <w:r w:rsidR="00C52CCD" w:rsidRPr="4C6C3BA8">
        <w:rPr>
          <w:sz w:val="24"/>
          <w:szCs w:val="24"/>
        </w:rPr>
        <w:t xml:space="preserve">with relevant and proven answers </w:t>
      </w:r>
      <w:r w:rsidR="00082C6A" w:rsidRPr="4C6C3BA8">
        <w:rPr>
          <w:sz w:val="24"/>
          <w:szCs w:val="24"/>
        </w:rPr>
        <w:t>which can be beneficial in crime prevention.</w:t>
      </w:r>
      <w:r w:rsidR="00CB1609" w:rsidRPr="4C6C3BA8">
        <w:rPr>
          <w:sz w:val="24"/>
          <w:szCs w:val="24"/>
        </w:rPr>
        <w:t xml:space="preserve"> </w:t>
      </w:r>
      <w:r w:rsidR="00082C6A" w:rsidRPr="4C6C3BA8">
        <w:rPr>
          <w:sz w:val="24"/>
          <w:szCs w:val="24"/>
        </w:rPr>
        <w:t>T</w:t>
      </w:r>
      <w:r w:rsidR="008052EE" w:rsidRPr="4C6C3BA8">
        <w:rPr>
          <w:sz w:val="24"/>
          <w:szCs w:val="24"/>
        </w:rPr>
        <w:t xml:space="preserve">his </w:t>
      </w:r>
      <w:r w:rsidR="009A37F2" w:rsidRPr="4C6C3BA8">
        <w:rPr>
          <w:sz w:val="24"/>
          <w:szCs w:val="24"/>
        </w:rPr>
        <w:t>research also</w:t>
      </w:r>
      <w:r w:rsidR="00F13286" w:rsidRPr="4C6C3BA8">
        <w:rPr>
          <w:sz w:val="24"/>
          <w:szCs w:val="24"/>
        </w:rPr>
        <w:t xml:space="preserve"> include</w:t>
      </w:r>
      <w:r w:rsidR="009A37F2" w:rsidRPr="4C6C3BA8">
        <w:rPr>
          <w:sz w:val="24"/>
          <w:szCs w:val="24"/>
        </w:rPr>
        <w:t>s</w:t>
      </w:r>
      <w:r w:rsidR="008052EE" w:rsidRPr="4C6C3BA8">
        <w:rPr>
          <w:sz w:val="24"/>
          <w:szCs w:val="24"/>
        </w:rPr>
        <w:t xml:space="preserve"> processes like</w:t>
      </w:r>
      <w:r w:rsidR="00950C0F" w:rsidRPr="4C6C3BA8">
        <w:rPr>
          <w:sz w:val="24"/>
          <w:szCs w:val="24"/>
        </w:rPr>
        <w:t xml:space="preserve"> data standardizatio</w:t>
      </w:r>
      <w:r w:rsidR="009A37F2" w:rsidRPr="4C6C3BA8">
        <w:rPr>
          <w:sz w:val="24"/>
          <w:szCs w:val="24"/>
        </w:rPr>
        <w:t>n,</w:t>
      </w:r>
      <w:r w:rsidR="003F6541" w:rsidRPr="4C6C3BA8">
        <w:rPr>
          <w:sz w:val="24"/>
          <w:szCs w:val="24"/>
        </w:rPr>
        <w:t xml:space="preserve"> </w:t>
      </w:r>
      <w:r w:rsidR="003015F4" w:rsidRPr="4C6C3BA8">
        <w:rPr>
          <w:sz w:val="24"/>
          <w:szCs w:val="24"/>
        </w:rPr>
        <w:t>feature engineering methods for</w:t>
      </w:r>
      <w:r w:rsidR="00836A8C" w:rsidRPr="4C6C3BA8">
        <w:rPr>
          <w:sz w:val="24"/>
          <w:szCs w:val="24"/>
        </w:rPr>
        <w:t xml:space="preserve"> </w:t>
      </w:r>
      <w:r w:rsidR="00CB1609" w:rsidRPr="4C6C3BA8">
        <w:rPr>
          <w:sz w:val="24"/>
          <w:szCs w:val="24"/>
        </w:rPr>
        <w:t>e</w:t>
      </w:r>
      <w:r w:rsidR="00A9767B" w:rsidRPr="4C6C3BA8">
        <w:rPr>
          <w:sz w:val="24"/>
          <w:szCs w:val="24"/>
        </w:rPr>
        <w:t xml:space="preserve">xtracting </w:t>
      </w:r>
      <w:r w:rsidR="005A37AD" w:rsidRPr="4C6C3BA8">
        <w:rPr>
          <w:sz w:val="24"/>
          <w:szCs w:val="24"/>
        </w:rPr>
        <w:t>relevant</w:t>
      </w:r>
      <w:r w:rsidR="00A9767B" w:rsidRPr="4C6C3BA8">
        <w:rPr>
          <w:sz w:val="24"/>
          <w:szCs w:val="24"/>
        </w:rPr>
        <w:t xml:space="preserve"> knowledge out of </w:t>
      </w:r>
      <w:r w:rsidR="005A37AD" w:rsidRPr="4C6C3BA8">
        <w:rPr>
          <w:sz w:val="24"/>
          <w:szCs w:val="24"/>
        </w:rPr>
        <w:t xml:space="preserve">crime </w:t>
      </w:r>
      <w:r w:rsidR="00A9767B" w:rsidRPr="4C6C3BA8">
        <w:rPr>
          <w:sz w:val="24"/>
          <w:szCs w:val="24"/>
        </w:rPr>
        <w:t xml:space="preserve">datasets </w:t>
      </w:r>
      <w:r w:rsidR="00D10DA7" w:rsidRPr="4C6C3BA8">
        <w:rPr>
          <w:sz w:val="24"/>
          <w:szCs w:val="24"/>
        </w:rPr>
        <w:t xml:space="preserve">and </w:t>
      </w:r>
      <w:r w:rsidR="00061436" w:rsidRPr="4C6C3BA8">
        <w:rPr>
          <w:sz w:val="24"/>
          <w:szCs w:val="24"/>
        </w:rPr>
        <w:t xml:space="preserve">data exploration </w:t>
      </w:r>
      <w:r w:rsidR="00465B27" w:rsidRPr="4C6C3BA8">
        <w:rPr>
          <w:sz w:val="24"/>
          <w:szCs w:val="24"/>
        </w:rPr>
        <w:t xml:space="preserve">to </w:t>
      </w:r>
      <w:r w:rsidR="00D10DA7" w:rsidRPr="4C6C3BA8">
        <w:rPr>
          <w:sz w:val="24"/>
          <w:szCs w:val="24"/>
        </w:rPr>
        <w:t>find the hidden relationships between feat</w:t>
      </w:r>
      <w:r w:rsidR="005A37AD" w:rsidRPr="4C6C3BA8">
        <w:rPr>
          <w:sz w:val="24"/>
          <w:szCs w:val="24"/>
        </w:rPr>
        <w:t>ures</w:t>
      </w:r>
      <w:r w:rsidR="00061436" w:rsidRPr="4C6C3BA8">
        <w:rPr>
          <w:sz w:val="24"/>
          <w:szCs w:val="24"/>
        </w:rPr>
        <w:t xml:space="preserve">. </w:t>
      </w:r>
      <w:r w:rsidR="00282C3B" w:rsidRPr="4C6C3BA8">
        <w:rPr>
          <w:sz w:val="24"/>
          <w:szCs w:val="24"/>
        </w:rPr>
        <w:t>A</w:t>
      </w:r>
      <w:r w:rsidR="00271708">
        <w:rPr>
          <w:sz w:val="24"/>
          <w:szCs w:val="24"/>
        </w:rPr>
        <w:t>ll of this combined</w:t>
      </w:r>
      <w:r w:rsidR="00061436" w:rsidRPr="4C6C3BA8">
        <w:rPr>
          <w:sz w:val="24"/>
          <w:szCs w:val="24"/>
        </w:rPr>
        <w:t xml:space="preserve"> </w:t>
      </w:r>
      <w:r w:rsidR="003015F4" w:rsidRPr="4C6C3BA8">
        <w:rPr>
          <w:sz w:val="24"/>
          <w:szCs w:val="24"/>
        </w:rPr>
        <w:t>can</w:t>
      </w:r>
      <w:r w:rsidR="005A37AD" w:rsidRPr="4C6C3BA8">
        <w:rPr>
          <w:sz w:val="24"/>
          <w:szCs w:val="24"/>
        </w:rPr>
        <w:t xml:space="preserve"> be instrumental </w:t>
      </w:r>
      <w:r w:rsidR="000A7C80" w:rsidRPr="4C6C3BA8">
        <w:rPr>
          <w:sz w:val="24"/>
          <w:szCs w:val="24"/>
        </w:rPr>
        <w:t>in establishing crime patterns</w:t>
      </w:r>
      <w:r w:rsidR="00282C3B" w:rsidRPr="4C6C3BA8">
        <w:rPr>
          <w:sz w:val="24"/>
          <w:szCs w:val="24"/>
        </w:rPr>
        <w:t>, useful for</w:t>
      </w:r>
      <w:r w:rsidR="001C3927">
        <w:rPr>
          <w:sz w:val="24"/>
          <w:szCs w:val="24"/>
        </w:rPr>
        <w:t xml:space="preserve"> forecasting</w:t>
      </w:r>
      <w:r w:rsidR="00E245EA" w:rsidRPr="4C6C3BA8">
        <w:rPr>
          <w:sz w:val="24"/>
          <w:szCs w:val="24"/>
        </w:rPr>
        <w:t xml:space="preserve"> crime</w:t>
      </w:r>
      <w:r w:rsidR="000223D8" w:rsidRPr="4C6C3BA8">
        <w:rPr>
          <w:sz w:val="24"/>
          <w:szCs w:val="24"/>
        </w:rPr>
        <w:t>s</w:t>
      </w:r>
      <w:r w:rsidR="0054700B"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XdZG2T6N","properties":{"formattedCitation":"(ToppiReddy, Saini and Mahajan, 2018)","plainCitation":"(ToppiReddy, Saini and Mahajan, 2018)","noteIndex":0},"citationItems":[{"id":152,"uris":["http://zotero.org/users/local/Ur3Wut78/items/4TPDH8TG"],"itemData":{"id":152,"type":"article-journal","abstract":"Crimes are treacherous and common social problem faced worldwide. Crimes affect the quality of life, economic growth, and reputation of a nation. There has been an enormous increase in crime rate in the last few years. In order to reduce the crime rate, the law enforcements need to take the preventive measures. With the aim of securing the society from crimes, there is a need for advanced systems and new approaches for improving the crime analytics for protecting their communities. Accurate real-time crime predictions help to reduce the crime rate but remains challenging problem for the scientific community as crime occurrences depend on many complex factors. In this work, various visualizing techniques and machine learning algorithms are adopted for predicting the crime distribution over an area. In the first step, the raw datasets were processed and visualized based on the need. Afterwards, machine learning algorithms were used to extract the knowledge out of these large datasets and discover the hidden relationships among the data which is further used to report and discover the crime patterns that is valuable for crime analysts to analyse these crime networks by the means of various interactive visualizations for crime prediction and hence is supportive in prevention of crimes.","collection-title":"International Conference on Computational Intelligence and Data Science","container-title":"Procedia Computer Science","DOI":"10.1016/j.procs.2018.05.075","ISSN":"1877-0509","journalAbbreviation":"Procedia Computer Science","language":"en","page":"696-705","source":"ScienceDirect","title":"Crime Prediction &amp; Monitoring Framework Based on Spatial Analysis","volume":"132","author":[{"family":"ToppiReddy","given":"Hitesh Kumar Reddy"},{"family":"Saini","given":"Bhavna"},{"family":"Mahajan","given":"Ginika"}],"issued":{"date-parts":[["2018",1,1]]}}}],"schema":"https://github.com/citation-style-language/schema/raw/master/csl-citation.json"} </w:instrText>
      </w:r>
      <w:r w:rsidRPr="4C6C3BA8">
        <w:rPr>
          <w:sz w:val="24"/>
          <w:szCs w:val="24"/>
        </w:rPr>
        <w:fldChar w:fldCharType="separate"/>
      </w:r>
      <w:r w:rsidR="00D64FC2" w:rsidRPr="4C6C3BA8">
        <w:rPr>
          <w:sz w:val="24"/>
          <w:szCs w:val="24"/>
        </w:rPr>
        <w:t>(ToppiReddy, Saini and Mahajan, 2018)</w:t>
      </w:r>
      <w:r w:rsidRPr="4C6C3BA8">
        <w:rPr>
          <w:sz w:val="24"/>
          <w:szCs w:val="24"/>
        </w:rPr>
        <w:fldChar w:fldCharType="end"/>
      </w:r>
      <w:r w:rsidR="00E245EA" w:rsidRPr="4C6C3BA8">
        <w:rPr>
          <w:sz w:val="24"/>
          <w:szCs w:val="24"/>
        </w:rPr>
        <w:t>.</w:t>
      </w:r>
      <w:r w:rsidR="00812648" w:rsidRPr="4C6C3BA8">
        <w:rPr>
          <w:sz w:val="24"/>
          <w:szCs w:val="24"/>
        </w:rPr>
        <w:t xml:space="preserve"> </w:t>
      </w:r>
      <w:r w:rsidR="008915BC" w:rsidRPr="4C6C3BA8">
        <w:rPr>
          <w:sz w:val="24"/>
          <w:szCs w:val="24"/>
        </w:rPr>
        <w:t>Also include</w:t>
      </w:r>
      <w:r w:rsidR="00061436" w:rsidRPr="4C6C3BA8">
        <w:rPr>
          <w:sz w:val="24"/>
          <w:szCs w:val="24"/>
        </w:rPr>
        <w:t>d are</w:t>
      </w:r>
      <w:r w:rsidR="008915BC" w:rsidRPr="4C6C3BA8">
        <w:rPr>
          <w:sz w:val="24"/>
          <w:szCs w:val="24"/>
        </w:rPr>
        <w:t xml:space="preserve"> </w:t>
      </w:r>
      <w:r w:rsidR="00EE1337" w:rsidRPr="4C6C3BA8">
        <w:rPr>
          <w:sz w:val="24"/>
          <w:szCs w:val="24"/>
        </w:rPr>
        <w:t xml:space="preserve">the </w:t>
      </w:r>
      <w:r w:rsidR="00645CBF" w:rsidRPr="4C6C3BA8">
        <w:rPr>
          <w:sz w:val="24"/>
          <w:szCs w:val="24"/>
        </w:rPr>
        <w:t>methods</w:t>
      </w:r>
      <w:r w:rsidR="00EE1337" w:rsidRPr="4C6C3BA8">
        <w:rPr>
          <w:sz w:val="24"/>
          <w:szCs w:val="24"/>
        </w:rPr>
        <w:t xml:space="preserve"> to produce better predictive accurac</w:t>
      </w:r>
      <w:r w:rsidR="009E082D" w:rsidRPr="4C6C3BA8">
        <w:rPr>
          <w:sz w:val="24"/>
          <w:szCs w:val="24"/>
        </w:rPr>
        <w:t>ies</w:t>
      </w:r>
      <w:r w:rsidR="00C833DB" w:rsidRPr="4C6C3BA8">
        <w:rPr>
          <w:sz w:val="24"/>
          <w:szCs w:val="24"/>
        </w:rPr>
        <w:t xml:space="preserve"> </w:t>
      </w:r>
      <w:r w:rsidR="00282C3B" w:rsidRPr="4C6C3BA8">
        <w:rPr>
          <w:sz w:val="24"/>
          <w:szCs w:val="24"/>
        </w:rPr>
        <w:t>like</w:t>
      </w:r>
      <w:r w:rsidR="00C833DB" w:rsidRPr="4C6C3BA8">
        <w:rPr>
          <w:sz w:val="24"/>
          <w:szCs w:val="24"/>
        </w:rPr>
        <w:t xml:space="preserve"> hyperparameter tuning of the models</w:t>
      </w:r>
      <w:r w:rsidR="009E082D" w:rsidRPr="4C6C3BA8">
        <w:rPr>
          <w:sz w:val="24"/>
          <w:szCs w:val="24"/>
        </w:rPr>
        <w:t>.</w:t>
      </w:r>
    </w:p>
    <w:p w14:paraId="23760198" w14:textId="140BAB0F" w:rsidR="009201FE" w:rsidRPr="009D1BF1" w:rsidRDefault="003618C3" w:rsidP="4C6C3BA8">
      <w:pPr>
        <w:spacing w:line="360" w:lineRule="auto"/>
        <w:jc w:val="both"/>
        <w:rPr>
          <w:sz w:val="24"/>
          <w:szCs w:val="24"/>
        </w:rPr>
      </w:pPr>
      <w:r w:rsidRPr="4C6C3BA8">
        <w:rPr>
          <w:sz w:val="24"/>
          <w:szCs w:val="24"/>
        </w:rPr>
        <w:t xml:space="preserve">In some studies, </w:t>
      </w:r>
      <w:r w:rsidR="00641FA1" w:rsidRPr="4C6C3BA8">
        <w:rPr>
          <w:sz w:val="24"/>
          <w:szCs w:val="24"/>
        </w:rPr>
        <w:t xml:space="preserve">ML models trained on crime data from one </w:t>
      </w:r>
      <w:r w:rsidR="009A70AD" w:rsidRPr="4C6C3BA8">
        <w:rPr>
          <w:sz w:val="24"/>
          <w:szCs w:val="24"/>
        </w:rPr>
        <w:t>urba</w:t>
      </w:r>
      <w:r w:rsidR="00D02BDE" w:rsidRPr="4C6C3BA8">
        <w:rPr>
          <w:sz w:val="24"/>
          <w:szCs w:val="24"/>
        </w:rPr>
        <w:t xml:space="preserve">n </w:t>
      </w:r>
      <w:r w:rsidR="00641FA1" w:rsidRPr="4C6C3BA8">
        <w:rPr>
          <w:sz w:val="24"/>
          <w:szCs w:val="24"/>
        </w:rPr>
        <w:t xml:space="preserve">area with </w:t>
      </w:r>
      <w:r w:rsidR="00B57613" w:rsidRPr="4C6C3BA8">
        <w:rPr>
          <w:sz w:val="24"/>
          <w:szCs w:val="24"/>
        </w:rPr>
        <w:t>resulting</w:t>
      </w:r>
      <w:r w:rsidR="00E53AA9" w:rsidRPr="4C6C3BA8">
        <w:rPr>
          <w:sz w:val="24"/>
          <w:szCs w:val="24"/>
        </w:rPr>
        <w:t xml:space="preserve"> high prediction accurac</w:t>
      </w:r>
      <w:r w:rsidR="00B57613" w:rsidRPr="4C6C3BA8">
        <w:rPr>
          <w:sz w:val="24"/>
          <w:szCs w:val="24"/>
        </w:rPr>
        <w:t xml:space="preserve">ies, </w:t>
      </w:r>
      <w:r w:rsidR="00ED1E02" w:rsidRPr="4C6C3BA8">
        <w:rPr>
          <w:sz w:val="24"/>
          <w:szCs w:val="24"/>
        </w:rPr>
        <w:t xml:space="preserve">have been </w:t>
      </w:r>
      <w:r w:rsidR="008820D5" w:rsidRPr="4C6C3BA8">
        <w:rPr>
          <w:sz w:val="24"/>
          <w:szCs w:val="24"/>
        </w:rPr>
        <w:t xml:space="preserve">successfully </w:t>
      </w:r>
      <w:r w:rsidR="00E53AA9" w:rsidRPr="4C6C3BA8">
        <w:rPr>
          <w:sz w:val="24"/>
          <w:szCs w:val="24"/>
        </w:rPr>
        <w:t xml:space="preserve">applied to </w:t>
      </w:r>
      <w:r w:rsidR="00ED1E02" w:rsidRPr="4C6C3BA8">
        <w:rPr>
          <w:sz w:val="24"/>
          <w:szCs w:val="24"/>
        </w:rPr>
        <w:t>othe</w:t>
      </w:r>
      <w:r w:rsidR="00E53AA9" w:rsidRPr="4C6C3BA8">
        <w:rPr>
          <w:sz w:val="24"/>
          <w:szCs w:val="24"/>
        </w:rPr>
        <w:t>r</w:t>
      </w:r>
      <w:r w:rsidR="00D02BDE" w:rsidRPr="4C6C3BA8">
        <w:rPr>
          <w:sz w:val="24"/>
          <w:szCs w:val="24"/>
        </w:rPr>
        <w:t xml:space="preserve"> similar</w:t>
      </w:r>
      <w:r w:rsidR="00E53AA9" w:rsidRPr="4C6C3BA8">
        <w:rPr>
          <w:sz w:val="24"/>
          <w:szCs w:val="24"/>
        </w:rPr>
        <w:t xml:space="preserve"> location</w:t>
      </w:r>
      <w:r w:rsidR="00ED1E02" w:rsidRPr="4C6C3BA8">
        <w:rPr>
          <w:sz w:val="24"/>
          <w:szCs w:val="24"/>
        </w:rPr>
        <w:t xml:space="preserve">s </w:t>
      </w:r>
      <w:r w:rsidR="008820D5" w:rsidRPr="4C6C3BA8">
        <w:rPr>
          <w:sz w:val="24"/>
          <w:szCs w:val="24"/>
        </w:rPr>
        <w:t xml:space="preserve">for the same purpose. </w:t>
      </w:r>
      <w:r w:rsidR="007F045C" w:rsidRPr="4C6C3BA8">
        <w:rPr>
          <w:sz w:val="24"/>
          <w:szCs w:val="24"/>
        </w:rPr>
        <w:t xml:space="preserve">This shows </w:t>
      </w:r>
      <w:r w:rsidR="00D11C1E" w:rsidRPr="4C6C3BA8">
        <w:rPr>
          <w:sz w:val="24"/>
          <w:szCs w:val="24"/>
        </w:rPr>
        <w:t xml:space="preserve">the importance of investigating various ML models for crime prediction </w:t>
      </w:r>
      <w:r w:rsidR="000B7618" w:rsidRPr="4C6C3BA8">
        <w:rPr>
          <w:sz w:val="24"/>
          <w:szCs w:val="24"/>
        </w:rPr>
        <w:t xml:space="preserve">with </w:t>
      </w:r>
      <w:r w:rsidR="00A07272" w:rsidRPr="4C6C3BA8">
        <w:rPr>
          <w:sz w:val="24"/>
          <w:szCs w:val="24"/>
        </w:rPr>
        <w:t>similar</w:t>
      </w:r>
      <w:r w:rsidR="000B7618" w:rsidRPr="4C6C3BA8">
        <w:rPr>
          <w:sz w:val="24"/>
          <w:szCs w:val="24"/>
        </w:rPr>
        <w:t xml:space="preserve"> crime datasets as replication</w:t>
      </w:r>
      <w:r w:rsidR="00BD75EF" w:rsidRPr="4C6C3BA8">
        <w:rPr>
          <w:sz w:val="24"/>
          <w:szCs w:val="24"/>
        </w:rPr>
        <w:t xml:space="preserve"> or transfer</w:t>
      </w:r>
      <w:r w:rsidR="000B7618" w:rsidRPr="4C6C3BA8">
        <w:rPr>
          <w:sz w:val="24"/>
          <w:szCs w:val="24"/>
        </w:rPr>
        <w:t xml:space="preserve"> of the </w:t>
      </w:r>
      <w:r w:rsidR="00D91518" w:rsidRPr="4C6C3BA8">
        <w:rPr>
          <w:sz w:val="24"/>
          <w:szCs w:val="24"/>
        </w:rPr>
        <w:t>process</w:t>
      </w:r>
      <w:r w:rsidR="000B7618" w:rsidRPr="4C6C3BA8">
        <w:rPr>
          <w:sz w:val="24"/>
          <w:szCs w:val="24"/>
        </w:rPr>
        <w:t xml:space="preserve"> is feasible</w:t>
      </w:r>
      <w:r w:rsidR="00941ABC" w:rsidRPr="4C6C3BA8">
        <w:rPr>
          <w:sz w:val="24"/>
          <w:szCs w:val="24"/>
        </w:rPr>
        <w:t>; a</w:t>
      </w:r>
      <w:r w:rsidR="000236A2" w:rsidRPr="4C6C3BA8">
        <w:rPr>
          <w:sz w:val="24"/>
          <w:szCs w:val="24"/>
        </w:rPr>
        <w:t xml:space="preserve"> cost-saving security measure </w:t>
      </w:r>
      <w:r w:rsidR="00044ABA" w:rsidRPr="4C6C3BA8">
        <w:rPr>
          <w:sz w:val="24"/>
          <w:szCs w:val="24"/>
        </w:rPr>
        <w:t xml:space="preserve">implementable in </w:t>
      </w:r>
      <w:r w:rsidR="001560ED" w:rsidRPr="4C6C3BA8">
        <w:rPr>
          <w:sz w:val="24"/>
          <w:szCs w:val="24"/>
        </w:rPr>
        <w:t>crime prevention</w:t>
      </w:r>
      <w:r w:rsidR="001E6BE3"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IiLegoXy","properties":{"formattedCitation":"(Cichosz, 2020)","plainCitation":"(Cichosz, 2020)","noteIndex":0},"citationItems":[{"id":155,"uris":["http://zotero.org/users/local/Ur3Wut78/items/X86LSBRB"],"itemData":{"id":155,"type":"article-journal","abstract":"Geographical information systems have found successful applications to prediction and decision-making in several areas of vital importance to contemporary society. This article demonstrates how they can be combined with machine learning algorithms to create crime prediction models for urban areas. Selected point of interest (POI) layers from OpenStreetMap are used to derive attributes describing micro-areas, which are assigned crime risk classes based on police crime records. POI attributes then serve as input attributes for learning crime risk prediction models with classification learning algorithms. The experimental results obtained for four UK urban areas suggest that POI attributes have high predictive utility. Classification models using these attributes, without any form of location identification, exhibit good predictive performance when applied to new, previously unseen micro-areas. This makes them capable of crime risk prediction for newly developed or dynamically changing neighborhoods. The high dimensionality of the model input space can be considerably reduced without predictive performance loss by attribute selection or principal component analysis. Models trained on data from one area achieve a good level of prediction quality when applied to another area, which makes it possible to transfer or combine crime risk prediction models across different urban areas.","container-title":"ISPRS International Journal of Geo-Information","DOI":"10.3390/ijgi9070459","ISSN":"2220-9964","issue":"7","journalAbbreviation":"IJGI","language":"en","page":"459","source":"Semantic Scholar","title":"Urban Crime Risk Prediction Using Point of Interest Data","volume":"9","author":[{"family":"Cichosz","given":"Paweł"}],"issued":{"date-parts":[["2020",7,21]]}}}],"schema":"https://github.com/citation-style-language/schema/raw/master/csl-citation.json"} </w:instrText>
      </w:r>
      <w:r w:rsidRPr="4C6C3BA8">
        <w:rPr>
          <w:sz w:val="24"/>
          <w:szCs w:val="24"/>
        </w:rPr>
        <w:fldChar w:fldCharType="separate"/>
      </w:r>
      <w:r w:rsidR="000B5443" w:rsidRPr="4C6C3BA8">
        <w:rPr>
          <w:sz w:val="24"/>
          <w:szCs w:val="24"/>
        </w:rPr>
        <w:t>(Cichosz, 2020)</w:t>
      </w:r>
      <w:r w:rsidRPr="4C6C3BA8">
        <w:rPr>
          <w:sz w:val="24"/>
          <w:szCs w:val="24"/>
        </w:rPr>
        <w:fldChar w:fldCharType="end"/>
      </w:r>
      <w:r w:rsidR="000B7618" w:rsidRPr="4C6C3BA8">
        <w:rPr>
          <w:sz w:val="24"/>
          <w:szCs w:val="24"/>
        </w:rPr>
        <w:t>.</w:t>
      </w:r>
      <w:r w:rsidR="00EE3271" w:rsidRPr="4C6C3BA8">
        <w:rPr>
          <w:sz w:val="24"/>
          <w:szCs w:val="24"/>
        </w:rPr>
        <w:t xml:space="preserve"> </w:t>
      </w:r>
      <w:r w:rsidR="00EF09DB" w:rsidRPr="4C6C3BA8">
        <w:rPr>
          <w:sz w:val="24"/>
          <w:szCs w:val="24"/>
        </w:rPr>
        <w:t xml:space="preserve">Some </w:t>
      </w:r>
      <w:r w:rsidR="00A07272" w:rsidRPr="4C6C3BA8">
        <w:rPr>
          <w:sz w:val="24"/>
          <w:szCs w:val="24"/>
        </w:rPr>
        <w:t>studies</w:t>
      </w:r>
      <w:r w:rsidR="00EE3271" w:rsidRPr="4C6C3BA8">
        <w:rPr>
          <w:sz w:val="24"/>
          <w:szCs w:val="24"/>
        </w:rPr>
        <w:t xml:space="preserve"> ha</w:t>
      </w:r>
      <w:r w:rsidR="00EF09DB" w:rsidRPr="4C6C3BA8">
        <w:rPr>
          <w:sz w:val="24"/>
          <w:szCs w:val="24"/>
        </w:rPr>
        <w:t>ve</w:t>
      </w:r>
      <w:r w:rsidR="00EE3271" w:rsidRPr="4C6C3BA8">
        <w:rPr>
          <w:sz w:val="24"/>
          <w:szCs w:val="24"/>
        </w:rPr>
        <w:t xml:space="preserve"> </w:t>
      </w:r>
      <w:r w:rsidR="00EE3271" w:rsidRPr="4C6C3BA8">
        <w:rPr>
          <w:sz w:val="24"/>
          <w:szCs w:val="24"/>
        </w:rPr>
        <w:lastRenderedPageBreak/>
        <w:t xml:space="preserve">shown that </w:t>
      </w:r>
      <w:r w:rsidR="00F83E91" w:rsidRPr="4C6C3BA8">
        <w:rPr>
          <w:sz w:val="24"/>
          <w:szCs w:val="24"/>
        </w:rPr>
        <w:t xml:space="preserve">data attributes </w:t>
      </w:r>
      <w:r w:rsidR="00E846D0" w:rsidRPr="4C6C3BA8">
        <w:rPr>
          <w:sz w:val="24"/>
          <w:szCs w:val="24"/>
        </w:rPr>
        <w:t xml:space="preserve">and feature selection methods </w:t>
      </w:r>
      <w:r w:rsidR="00F83E91" w:rsidRPr="4C6C3BA8">
        <w:rPr>
          <w:sz w:val="24"/>
          <w:szCs w:val="24"/>
        </w:rPr>
        <w:t xml:space="preserve">are important in </w:t>
      </w:r>
      <w:r w:rsidR="0072380E" w:rsidRPr="4C6C3BA8">
        <w:rPr>
          <w:sz w:val="24"/>
          <w:szCs w:val="24"/>
        </w:rPr>
        <w:t>the success of ML models as crime prediction tool</w:t>
      </w:r>
      <w:r w:rsidR="001E6BE3"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Ue8QuEFr","properties":{"formattedCitation":"(Abdul Jalil, Mohd and Mohamad Noor, 2017)","plainCitation":"(Abdul Jalil, Mohd and Mohamad Noor, 2017)","noteIndex":0},"citationItems":[{"id":159,"uris":["http://zotero.org/users/local/Ur3Wut78/items/6PIYPSFI"],"itemData":{"id":159,"type":"article-journal","abstract":"In this study, we present a comparative study on correlation and information gain algorithms to evaluate and produce the subset of crime features. The main objective of the study is to find a subset of attributes from a dataset described by a feature set and to classify the crimes into three different categories; low, medium and high. The experiment is carried out on the communities and crime dataset using WEKA, an open source data mining software. Based on attributes chosen by five features selection methods, the accuracy rates of several classification algorithms were obtained for analysis. The results from the experiment demonstrated that, the correlation method out performed information gain and human expert with a mean accuracy of 96.94% for entire classifier and FSs with 13 optimal features selection. This subset feature is important information for classification and can be effectively applied to crime dataset to predict crime category for different state and directly support decision making in crime prevention system.","collection-title":"Discovery and innovation of computer science technology in artificial intelligence era: The 2nd International Conference on Computer Science and Computational Intelligence (ICCSCI 2017)","container-title":"Procedia Computer Science","DOI":"10.1016/j.procs.2017.10.018","ISSN":"1877-0509","journalAbbreviation":"Procedia Computer Science","language":"en","page":"113-120","source":"ScienceDirect","title":"A Comparative Study to Evaluate Filtering Methods for Crime Data Feature Selection","volume":"116","author":[{"family":"Abdul Jalil","given":"Masita @ Masila"},{"family":"Mohd","given":"Fatihah"},{"family":"Mohamad Noor","given":"Noor Maizura"}],"issued":{"date-parts":[["2017",1,1]]}}}],"schema":"https://github.com/citation-style-language/schema/raw/master/csl-citation.json"} </w:instrText>
      </w:r>
      <w:r w:rsidRPr="4C6C3BA8">
        <w:rPr>
          <w:sz w:val="24"/>
          <w:szCs w:val="24"/>
        </w:rPr>
        <w:fldChar w:fldCharType="separate"/>
      </w:r>
      <w:r w:rsidR="00AE78D7" w:rsidRPr="4C6C3BA8">
        <w:rPr>
          <w:sz w:val="24"/>
          <w:szCs w:val="24"/>
        </w:rPr>
        <w:t>(Abdul Jalil, Mohd and Mohamad Noor, 2017)</w:t>
      </w:r>
      <w:r w:rsidRPr="4C6C3BA8">
        <w:rPr>
          <w:sz w:val="24"/>
          <w:szCs w:val="24"/>
        </w:rPr>
        <w:fldChar w:fldCharType="end"/>
      </w:r>
      <w:r w:rsidR="00492709" w:rsidRPr="4C6C3BA8">
        <w:rPr>
          <w:sz w:val="24"/>
          <w:szCs w:val="24"/>
        </w:rPr>
        <w:t>.</w:t>
      </w:r>
      <w:r w:rsidR="006E1440" w:rsidRPr="4C6C3BA8">
        <w:rPr>
          <w:sz w:val="24"/>
          <w:szCs w:val="24"/>
        </w:rPr>
        <w:t xml:space="preserve"> </w:t>
      </w:r>
      <w:r w:rsidR="00BB2618" w:rsidRPr="4C6C3BA8">
        <w:rPr>
          <w:sz w:val="24"/>
          <w:szCs w:val="24"/>
        </w:rPr>
        <w:t>Therefore,</w:t>
      </w:r>
      <w:r w:rsidR="006E1440" w:rsidRPr="4C6C3BA8">
        <w:rPr>
          <w:sz w:val="24"/>
          <w:szCs w:val="24"/>
        </w:rPr>
        <w:t xml:space="preserve"> this</w:t>
      </w:r>
      <w:r w:rsidR="009A4DAB" w:rsidRPr="4C6C3BA8">
        <w:rPr>
          <w:sz w:val="24"/>
          <w:szCs w:val="24"/>
        </w:rPr>
        <w:t xml:space="preserve"> relationship </w:t>
      </w:r>
      <w:r w:rsidR="006E1440" w:rsidRPr="4C6C3BA8">
        <w:rPr>
          <w:sz w:val="24"/>
          <w:szCs w:val="24"/>
        </w:rPr>
        <w:t>will be investigated</w:t>
      </w:r>
      <w:r w:rsidR="00492709" w:rsidRPr="4C6C3BA8">
        <w:rPr>
          <w:sz w:val="24"/>
          <w:szCs w:val="24"/>
        </w:rPr>
        <w:t xml:space="preserve"> alongside s</w:t>
      </w:r>
      <w:r w:rsidR="00422425" w:rsidRPr="4C6C3BA8">
        <w:rPr>
          <w:sz w:val="24"/>
          <w:szCs w:val="24"/>
        </w:rPr>
        <w:t xml:space="preserve">ome </w:t>
      </w:r>
      <w:r w:rsidR="003F1FEC" w:rsidRPr="4C6C3BA8">
        <w:rPr>
          <w:sz w:val="24"/>
          <w:szCs w:val="24"/>
        </w:rPr>
        <w:t>real-w</w:t>
      </w:r>
      <w:r w:rsidR="00B1352E" w:rsidRPr="4C6C3BA8">
        <w:rPr>
          <w:sz w:val="24"/>
          <w:szCs w:val="24"/>
        </w:rPr>
        <w:t>orld deployment</w:t>
      </w:r>
      <w:r w:rsidR="00C331F9" w:rsidRPr="4C6C3BA8">
        <w:rPr>
          <w:sz w:val="24"/>
          <w:szCs w:val="24"/>
        </w:rPr>
        <w:t xml:space="preserve"> of ML models</w:t>
      </w:r>
      <w:r w:rsidR="00492709" w:rsidRPr="4C6C3BA8">
        <w:rPr>
          <w:sz w:val="24"/>
          <w:szCs w:val="24"/>
        </w:rPr>
        <w:t xml:space="preserve"> in crime forecasting</w:t>
      </w:r>
      <w:r w:rsidR="00254E62" w:rsidRPr="4C6C3BA8">
        <w:rPr>
          <w:sz w:val="24"/>
          <w:szCs w:val="24"/>
        </w:rPr>
        <w:t xml:space="preserve">. </w:t>
      </w:r>
      <w:r w:rsidR="009162C9" w:rsidRPr="4C6C3BA8">
        <w:rPr>
          <w:sz w:val="24"/>
          <w:szCs w:val="24"/>
        </w:rPr>
        <w:t>ML model integrated software</w:t>
      </w:r>
      <w:r w:rsidR="00C331F9" w:rsidRPr="4C6C3BA8">
        <w:rPr>
          <w:sz w:val="24"/>
          <w:szCs w:val="24"/>
        </w:rPr>
        <w:t xml:space="preserve"> </w:t>
      </w:r>
      <w:r w:rsidR="00433AF1" w:rsidRPr="4C6C3BA8">
        <w:rPr>
          <w:sz w:val="24"/>
          <w:szCs w:val="24"/>
        </w:rPr>
        <w:t xml:space="preserve">for crime predictions </w:t>
      </w:r>
      <w:r w:rsidR="00C447BB" w:rsidRPr="4C6C3BA8">
        <w:rPr>
          <w:sz w:val="24"/>
          <w:szCs w:val="24"/>
        </w:rPr>
        <w:t>deployed by security agencies includes</w:t>
      </w:r>
      <w:r w:rsidR="00433AF1" w:rsidRPr="4C6C3BA8">
        <w:rPr>
          <w:sz w:val="24"/>
          <w:szCs w:val="24"/>
        </w:rPr>
        <w:t xml:space="preserve"> </w:t>
      </w:r>
      <w:r w:rsidR="003F1FEC" w:rsidRPr="4C6C3BA8">
        <w:rPr>
          <w:sz w:val="24"/>
          <w:szCs w:val="24"/>
        </w:rPr>
        <w:t>PreCobs</w:t>
      </w:r>
      <w:r w:rsidR="009A04F8" w:rsidRPr="4C6C3BA8">
        <w:rPr>
          <w:sz w:val="24"/>
          <w:szCs w:val="24"/>
        </w:rPr>
        <w:t xml:space="preserve"> (in Germany)</w:t>
      </w:r>
      <w:r w:rsidR="003F1FEC" w:rsidRPr="4C6C3BA8">
        <w:rPr>
          <w:sz w:val="24"/>
          <w:szCs w:val="24"/>
        </w:rPr>
        <w:t>, PredPol</w:t>
      </w:r>
      <w:r w:rsidR="009A04F8" w:rsidRPr="4C6C3BA8">
        <w:rPr>
          <w:sz w:val="24"/>
          <w:szCs w:val="24"/>
        </w:rPr>
        <w:t xml:space="preserve"> (in United States and </w:t>
      </w:r>
      <w:r w:rsidR="001D67C1" w:rsidRPr="4C6C3BA8">
        <w:rPr>
          <w:sz w:val="24"/>
          <w:szCs w:val="24"/>
        </w:rPr>
        <w:t>England)</w:t>
      </w:r>
      <w:r w:rsidR="003F1FEC" w:rsidRPr="4C6C3BA8">
        <w:rPr>
          <w:sz w:val="24"/>
          <w:szCs w:val="24"/>
        </w:rPr>
        <w:t xml:space="preserve"> and Hunchlab</w:t>
      </w:r>
      <w:r w:rsidR="001E6BE3" w:rsidRPr="4C6C3BA8">
        <w:rPr>
          <w:sz w:val="24"/>
          <w:szCs w:val="24"/>
        </w:rPr>
        <w:t xml:space="preserve"> </w:t>
      </w:r>
      <w:r w:rsidR="006A6794" w:rsidRPr="4C6C3BA8">
        <w:rPr>
          <w:sz w:val="24"/>
          <w:szCs w:val="24"/>
        </w:rPr>
        <w:t>(in United States)</w:t>
      </w:r>
      <w:r w:rsidR="009E2999"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lia89Im0","properties":{"formattedCitation":"(Mugari and Obioha, 2021)","plainCitation":"(Mugari and Obioha, 2021)","noteIndex":0},"citationItems":[{"id":207,"uris":["http://zotero.org/users/local/Ur3Wut78/items/2K78HMZQ"],"itemData":{"id":207,"type":"article-journal","abstract":"There has been a significant focus on predictive policing systems, as law enforcement agents embrace modern technology to forecast criminal activity. Most developed nations have implemented predictive policing, albeit with mixed reactions over its effectiveness. Whilst at its inception, predictive policing involved simple heuristics and algorithms, it has increased in sophistication in the ever-changing technological environment. This paper, which is based on a literature survey, examines predictive policing over the last decade (2010 to 2020). The paper examines how various nations have implemented predictive policing and also documents the impediments to predictive policing. The paper reveals that despite the adoption of predictive software applications such as PredPol, Risk Terrain Modelling, HunchLab, PreMap, PRECOBS, Crime Anticipation System, and Azevea, there are several impediments that have militated against the effectiveness of predictive policing, and these include low predictive accuracy, limited scope of crimes that can be predicted, high cost of predictive policing software, flawed data input, and the biased nature of some predictive software applications. Despite these challenges, the paper reveals that there is consensus by the majority of the researchers on the importance of predictive algorithms on the policing landscape.","container-title":"Social Sciences","DOI":"10.3390/socsci10060234","ISSN":"2076-0760","issue":"6","language":"en","license":"http://creativecommons.org/licenses/by/3.0/","note":"number: 6\npublisher: Multidisciplinary Digital Publishing Institute","page":"234","source":"www.mdpi.com","title":"Predictive Policing and Crime Control in The United States of America and Europe: Trends in a Decade of Research and the Future of Predictive Policing","title-short":"Predictive Policing and Crime Control in The United States of America and Europe","volume":"10","author":[{"family":"Mugari","given":"Ishmael"},{"family":"Obioha","given":"Emeka E."}],"issued":{"date-parts":[["2021",6]]}}}],"schema":"https://github.com/citation-style-language/schema/raw/master/csl-citation.json"} </w:instrText>
      </w:r>
      <w:r w:rsidRPr="4C6C3BA8">
        <w:rPr>
          <w:sz w:val="24"/>
          <w:szCs w:val="24"/>
        </w:rPr>
        <w:fldChar w:fldCharType="separate"/>
      </w:r>
      <w:r w:rsidR="008E206C" w:rsidRPr="4C6C3BA8">
        <w:rPr>
          <w:sz w:val="24"/>
          <w:szCs w:val="24"/>
        </w:rPr>
        <w:t>(Mugari and Obioha, 2021)</w:t>
      </w:r>
      <w:r w:rsidRPr="4C6C3BA8">
        <w:rPr>
          <w:sz w:val="24"/>
          <w:szCs w:val="24"/>
        </w:rPr>
        <w:fldChar w:fldCharType="end"/>
      </w:r>
      <w:r w:rsidR="00B1352E" w:rsidRPr="4C6C3BA8">
        <w:rPr>
          <w:sz w:val="24"/>
          <w:szCs w:val="24"/>
        </w:rPr>
        <w:t>.</w:t>
      </w:r>
      <w:r w:rsidR="7D74AC3A" w:rsidRPr="4C6C3BA8">
        <w:rPr>
          <w:sz w:val="24"/>
          <w:szCs w:val="24"/>
        </w:rPr>
        <w:t>This policing software</w:t>
      </w:r>
      <w:r w:rsidR="00E60963" w:rsidRPr="4C6C3BA8">
        <w:rPr>
          <w:sz w:val="24"/>
          <w:szCs w:val="24"/>
        </w:rPr>
        <w:t xml:space="preserve"> have allowed a more effective allocation of </w:t>
      </w:r>
      <w:r w:rsidR="00D84C82" w:rsidRPr="4C6C3BA8">
        <w:rPr>
          <w:sz w:val="24"/>
          <w:szCs w:val="24"/>
        </w:rPr>
        <w:t>resources and fundings of law enforcement agencies</w:t>
      </w:r>
      <w:r w:rsidR="00A731D2" w:rsidRPr="4C6C3BA8">
        <w:rPr>
          <w:sz w:val="24"/>
          <w:szCs w:val="24"/>
        </w:rPr>
        <w:t xml:space="preserve"> </w:t>
      </w:r>
      <w:r w:rsidR="00B16FAA" w:rsidRPr="4C6C3BA8">
        <w:rPr>
          <w:sz w:val="24"/>
          <w:szCs w:val="24"/>
        </w:rPr>
        <w:t xml:space="preserve">for </w:t>
      </w:r>
      <w:r w:rsidR="00A731D2" w:rsidRPr="4C6C3BA8">
        <w:rPr>
          <w:sz w:val="24"/>
          <w:szCs w:val="24"/>
        </w:rPr>
        <w:t>crime prevention</w:t>
      </w:r>
      <w:r w:rsidR="5BFAB943"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UPbmzzqG","properties":{"formattedCitation":"(Jenga, Catal and Kar, 2023)","plainCitation":"(Jenga, Catal and Kar, 2023)","noteIndex":0},"citationItems":[{"id":162,"uris":["http://zotero.org/users/local/Ur3Wut78/items/SKJBVJP6"],"itemData":{"id":162,"type":"article-journal","abstract":"Abstract\n            Predicting crimes before they occur can save lives and losses of property. With the help of machine learning, many researchers have studied predicting crimes extensively. In this paper, we evaluate state-of-the-art crime prediction techniques that are available in the last decade, discuss possible challenges, and provide a discussion about the future work that could be conducted in the field of crime prediction. Although many works aim to predict crimes, the datasets they used and methods that are applied are numerous. Using a Systematic Literature Review (SLR) methodology, we aim to collect and synthesize the required knowledge regarding machine learning-based crime prediction and help both law enforcement authorities and scientists to mitigate and prevent future crime occurrences. We focus primarily on 68 selected machine learning papers that predict crime. We formulate eight research questions and observe that the majority of the papers used a supervised machine learning approach, assuming that there is prior labeled data, and however in some cases, there is no labeled data in real-world scenarios. We have also discussed the main challenges found while conducting some of the studies by the researchers. We consider that this research paves the way for further research to help governments and countries fight crime and decrease this for better safety and security.","container-title":"Journal of Ambient Intelligence and Humanized Computing","DOI":"10.1007/s12652-023-04530-y","ISSN":"1868-5137, 1868-5145","issue":"3","journalAbbreviation":"J Ambient Intell Human Comput","language":"en","page":"2887-2913","source":"Semantic Scholar","title":"Machine learning in crime prediction","volume":"14","author":[{"family":"Jenga","given":"Karabo"},{"family":"Catal","given":"Cagatay"},{"family":"Kar","given":"Gorkem"}],"issued":{"date-parts":[["2023",3]]}}}],"schema":"https://github.com/citation-style-language/schema/raw/master/csl-citation.json"} </w:instrText>
      </w:r>
      <w:r w:rsidRPr="4C6C3BA8">
        <w:rPr>
          <w:sz w:val="24"/>
          <w:szCs w:val="24"/>
        </w:rPr>
        <w:fldChar w:fldCharType="separate"/>
      </w:r>
      <w:r w:rsidR="00C51E64" w:rsidRPr="4C6C3BA8">
        <w:rPr>
          <w:sz w:val="24"/>
          <w:szCs w:val="24"/>
        </w:rPr>
        <w:t>(Jenga, Catal and Kar, 2023)</w:t>
      </w:r>
      <w:r w:rsidRPr="4C6C3BA8">
        <w:rPr>
          <w:sz w:val="24"/>
          <w:szCs w:val="24"/>
        </w:rPr>
        <w:fldChar w:fldCharType="end"/>
      </w:r>
      <w:r w:rsidR="00BF126C" w:rsidRPr="4C6C3BA8">
        <w:rPr>
          <w:sz w:val="24"/>
          <w:szCs w:val="24"/>
        </w:rPr>
        <w:t xml:space="preserve">. However, </w:t>
      </w:r>
      <w:r w:rsidR="004719D0" w:rsidRPr="4C6C3BA8">
        <w:rPr>
          <w:sz w:val="24"/>
          <w:szCs w:val="24"/>
        </w:rPr>
        <w:t xml:space="preserve">with the </w:t>
      </w:r>
      <w:r w:rsidR="00220A92" w:rsidRPr="4C6C3BA8">
        <w:rPr>
          <w:sz w:val="24"/>
          <w:szCs w:val="24"/>
        </w:rPr>
        <w:t>innovation</w:t>
      </w:r>
      <w:r w:rsidR="004719D0" w:rsidRPr="4C6C3BA8">
        <w:rPr>
          <w:sz w:val="24"/>
          <w:szCs w:val="24"/>
        </w:rPr>
        <w:t xml:space="preserve"> of </w:t>
      </w:r>
      <w:r w:rsidR="00BF126C" w:rsidRPr="4C6C3BA8">
        <w:rPr>
          <w:sz w:val="24"/>
          <w:szCs w:val="24"/>
        </w:rPr>
        <w:t>predictive policing</w:t>
      </w:r>
      <w:r w:rsidR="00CA27BD" w:rsidRPr="4C6C3BA8">
        <w:rPr>
          <w:sz w:val="24"/>
          <w:szCs w:val="24"/>
        </w:rPr>
        <w:t xml:space="preserve"> software</w:t>
      </w:r>
      <w:r w:rsidR="004719D0" w:rsidRPr="4C6C3BA8">
        <w:rPr>
          <w:sz w:val="24"/>
          <w:szCs w:val="24"/>
        </w:rPr>
        <w:t xml:space="preserve">, there are </w:t>
      </w:r>
      <w:r w:rsidR="00BF126C" w:rsidRPr="4C6C3BA8">
        <w:rPr>
          <w:sz w:val="24"/>
          <w:szCs w:val="24"/>
        </w:rPr>
        <w:t>limitations</w:t>
      </w:r>
      <w:r w:rsidR="008F132F" w:rsidRPr="4C6C3BA8">
        <w:rPr>
          <w:sz w:val="24"/>
          <w:szCs w:val="24"/>
        </w:rPr>
        <w:t xml:space="preserve"> and drawbacks</w:t>
      </w:r>
      <w:r w:rsidR="00BF126C" w:rsidRPr="4C6C3BA8">
        <w:rPr>
          <w:sz w:val="24"/>
          <w:szCs w:val="24"/>
        </w:rPr>
        <w:t xml:space="preserve"> which includes</w:t>
      </w:r>
      <w:r w:rsidR="00220A92" w:rsidRPr="4C6C3BA8">
        <w:rPr>
          <w:sz w:val="24"/>
          <w:szCs w:val="24"/>
        </w:rPr>
        <w:t xml:space="preserve"> </w:t>
      </w:r>
      <w:r w:rsidR="00136483" w:rsidRPr="4C6C3BA8">
        <w:rPr>
          <w:sz w:val="24"/>
          <w:szCs w:val="24"/>
        </w:rPr>
        <w:t xml:space="preserve">lack of transparency </w:t>
      </w:r>
      <w:r w:rsidR="000547E6" w:rsidRPr="4C6C3BA8">
        <w:rPr>
          <w:sz w:val="24"/>
          <w:szCs w:val="24"/>
        </w:rPr>
        <w:t xml:space="preserve">on how predictive ML models work, </w:t>
      </w:r>
      <w:r w:rsidR="00DB0C24" w:rsidRPr="4C6C3BA8">
        <w:rPr>
          <w:sz w:val="24"/>
          <w:szCs w:val="24"/>
        </w:rPr>
        <w:t xml:space="preserve">civil right </w:t>
      </w:r>
      <w:r w:rsidR="00B90FCF" w:rsidRPr="4C6C3BA8">
        <w:rPr>
          <w:sz w:val="24"/>
          <w:szCs w:val="24"/>
        </w:rPr>
        <w:t>infringement</w:t>
      </w:r>
      <w:r w:rsidR="00654619" w:rsidRPr="4C6C3BA8">
        <w:rPr>
          <w:sz w:val="24"/>
          <w:szCs w:val="24"/>
        </w:rPr>
        <w:t xml:space="preserve">, </w:t>
      </w:r>
      <w:r w:rsidR="00BA1B82" w:rsidRPr="4C6C3BA8">
        <w:rPr>
          <w:sz w:val="24"/>
          <w:szCs w:val="24"/>
        </w:rPr>
        <w:t xml:space="preserve">flawed </w:t>
      </w:r>
      <w:r w:rsidR="00654619" w:rsidRPr="4C6C3BA8">
        <w:rPr>
          <w:sz w:val="24"/>
          <w:szCs w:val="24"/>
        </w:rPr>
        <w:t>data</w:t>
      </w:r>
      <w:r w:rsidR="00B90FCF" w:rsidRPr="4C6C3BA8">
        <w:rPr>
          <w:sz w:val="24"/>
          <w:szCs w:val="24"/>
        </w:rPr>
        <w:t xml:space="preserve"> and accountability of the </w:t>
      </w:r>
      <w:r w:rsidR="00942024" w:rsidRPr="4C6C3BA8">
        <w:rPr>
          <w:sz w:val="24"/>
          <w:szCs w:val="24"/>
        </w:rPr>
        <w:t>police officers</w:t>
      </w:r>
      <w:r w:rsidR="00DA03E0" w:rsidRPr="4C6C3BA8">
        <w:rPr>
          <w:sz w:val="24"/>
          <w:szCs w:val="24"/>
        </w:rPr>
        <w:t xml:space="preserve"> in a</w:t>
      </w:r>
      <w:r w:rsidR="00CA27BD" w:rsidRPr="4C6C3BA8">
        <w:rPr>
          <w:sz w:val="24"/>
          <w:szCs w:val="24"/>
        </w:rPr>
        <w:t>dministration of the software</w:t>
      </w:r>
      <w:r w:rsidR="2C59066C"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eEBgCePi","properties":{"formattedCitation":"(Meijer and Wessels, 2019)","plainCitation":"(Meijer and Wessels, 2019)","noteIndex":0},"citationItems":[{"id":166,"uris":["http://zotero.org/users/local/Ur3Wut78/items/MI3DMHT9"],"itemData":{"id":166,"type":"article-journal","abstract":"This literature review illuminates the conceptualization of predictive policing, and also its potential and realized benefits and drawbacks. The review shows a discrepancy between the considerable attention for potential benefits and drawbacks of predictive policing in the literature, and the empirical evidence that is available. The empirical evidence provides little support for the claimed benefits of predictive policing. Whereas some empirical studies conclude that predictive policing strategies lead to a decrease in crime, others find no effect. At the same time, there is no empirical evidence at all for the claimed drawbacks. We conclude that the current thrust of predictive policing initiatives is based on convincing arguments and anecdotal evidence rather than on systematic empirical research. We urge the research community to do independent tests of both positive and negative expectations to generate an evidence base for predictive policing.","container-title":"International Journal of Public Administration","DOI":"10.1080/01900692.2019.1575664","ISSN":"0190-0692","issue":"12","note":"publisher: Routledge\n_eprint: https://doi.org/10.1080/01900692.2019.1575664","page":"1031-1039","source":"Taylor and Francis+NEJM","title":"Predictive Policing: Review of Benefits and Drawbacks","title-short":"Predictive Policing","volume":"42","author":[{"family":"Meijer","given":"Albert"},{"family":"Wessels","given":"Martijn"}],"issued":{"date-parts":[["2019",9,10]]}}}],"schema":"https://github.com/citation-style-language/schema/raw/master/csl-citation.json"} </w:instrText>
      </w:r>
      <w:r w:rsidRPr="4C6C3BA8">
        <w:rPr>
          <w:sz w:val="24"/>
          <w:szCs w:val="24"/>
        </w:rPr>
        <w:fldChar w:fldCharType="separate"/>
      </w:r>
      <w:r w:rsidR="00F71C91" w:rsidRPr="4C6C3BA8">
        <w:rPr>
          <w:sz w:val="24"/>
          <w:szCs w:val="24"/>
        </w:rPr>
        <w:t>(Meijer and Wessels, 2019)</w:t>
      </w:r>
      <w:r w:rsidRPr="4C6C3BA8">
        <w:rPr>
          <w:sz w:val="24"/>
          <w:szCs w:val="24"/>
        </w:rPr>
        <w:fldChar w:fldCharType="end"/>
      </w:r>
      <w:r w:rsidR="00993FE4">
        <w:rPr>
          <w:sz w:val="24"/>
          <w:szCs w:val="24"/>
        </w:rPr>
        <w:t xml:space="preserve">. </w:t>
      </w:r>
      <w:r w:rsidR="00521B42" w:rsidRPr="4C6C3BA8">
        <w:rPr>
          <w:sz w:val="24"/>
          <w:szCs w:val="24"/>
        </w:rPr>
        <w:t xml:space="preserve">Finding solutions </w:t>
      </w:r>
      <w:r w:rsidR="00243DF6" w:rsidRPr="4C6C3BA8">
        <w:rPr>
          <w:sz w:val="24"/>
          <w:szCs w:val="24"/>
        </w:rPr>
        <w:t>which will ensure</w:t>
      </w:r>
      <w:r w:rsidR="00AC62D7" w:rsidRPr="4C6C3BA8">
        <w:rPr>
          <w:sz w:val="24"/>
          <w:szCs w:val="24"/>
        </w:rPr>
        <w:t xml:space="preserve"> accountability and</w:t>
      </w:r>
      <w:r w:rsidR="00521B42" w:rsidRPr="4C6C3BA8">
        <w:rPr>
          <w:sz w:val="24"/>
          <w:szCs w:val="24"/>
        </w:rPr>
        <w:t xml:space="preserve"> </w:t>
      </w:r>
      <w:r w:rsidR="00F42C32" w:rsidRPr="4C6C3BA8">
        <w:rPr>
          <w:sz w:val="24"/>
          <w:szCs w:val="24"/>
        </w:rPr>
        <w:t xml:space="preserve">transparency in implementation of the policing software, </w:t>
      </w:r>
      <w:r w:rsidR="00AC62D7" w:rsidRPr="4C6C3BA8">
        <w:rPr>
          <w:sz w:val="24"/>
          <w:szCs w:val="24"/>
        </w:rPr>
        <w:t>with regulation of algorithmic crime analysis ML tools</w:t>
      </w:r>
      <w:r w:rsidR="00CB666C" w:rsidRPr="4C6C3BA8">
        <w:rPr>
          <w:sz w:val="24"/>
          <w:szCs w:val="24"/>
        </w:rPr>
        <w:t>,</w:t>
      </w:r>
      <w:r w:rsidR="00AC62D7" w:rsidRPr="4C6C3BA8">
        <w:rPr>
          <w:sz w:val="24"/>
          <w:szCs w:val="24"/>
        </w:rPr>
        <w:t xml:space="preserve"> will </w:t>
      </w:r>
      <w:r w:rsidR="00E20420" w:rsidRPr="4C6C3BA8">
        <w:rPr>
          <w:sz w:val="24"/>
          <w:szCs w:val="24"/>
        </w:rPr>
        <w:t xml:space="preserve">positively impact the </w:t>
      </w:r>
      <w:r w:rsidR="00346A04" w:rsidRPr="4C6C3BA8">
        <w:rPr>
          <w:sz w:val="24"/>
          <w:szCs w:val="24"/>
        </w:rPr>
        <w:t>application</w:t>
      </w:r>
      <w:r w:rsidR="00937C82" w:rsidRPr="4C6C3BA8">
        <w:rPr>
          <w:sz w:val="24"/>
          <w:szCs w:val="24"/>
        </w:rPr>
        <w:t xml:space="preserve"> of ML model</w:t>
      </w:r>
      <w:r w:rsidR="00346A04" w:rsidRPr="4C6C3BA8">
        <w:rPr>
          <w:sz w:val="24"/>
          <w:szCs w:val="24"/>
        </w:rPr>
        <w:t>s</w:t>
      </w:r>
      <w:r w:rsidR="00083A25" w:rsidRPr="4C6C3BA8">
        <w:rPr>
          <w:sz w:val="24"/>
          <w:szCs w:val="24"/>
        </w:rPr>
        <w:t xml:space="preserve"> and algorithms as crime </w:t>
      </w:r>
      <w:r w:rsidR="00565436" w:rsidRPr="4C6C3BA8">
        <w:rPr>
          <w:sz w:val="24"/>
          <w:szCs w:val="24"/>
        </w:rPr>
        <w:t>forecasting</w:t>
      </w:r>
      <w:r w:rsidR="00083A25" w:rsidRPr="4C6C3BA8">
        <w:rPr>
          <w:sz w:val="24"/>
          <w:szCs w:val="24"/>
        </w:rPr>
        <w:t xml:space="preserve"> and prevention tool</w:t>
      </w:r>
      <w:r w:rsidR="30136299"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AK0EK9ds","properties":{"formattedCitation":"(Egbert and Leese, 2021)","plainCitation":"(Egbert and Leese, 2021)","noteIndex":0},"citationItems":[{"id":170,"uris":["http://zotero.org/users/local/Ur3Wut78/items/APZW4A2D"],"itemData":{"id":170,"type":"book","abstract":"This book explores how predictive policing transforms police work. Police departments around the world have started to use data-driven applications to produce crime forecasts and intervene into the future through targeted prevention measures. Based on three years of field research in Germany and Switzerland, this book provides a theoretically sophisticated and empirically detailed account of how the police produce and act upon criminal futures as part of their everyday work practices. The authors argue that predictive policing must not be analyzed as an isolated technological artifact, but as part of a larger sociotechnical system that is embedded in organizational structures and occupational cultures. The book highlights how, for crime prediction software to come to matter and play a role in more efficient and targeted police work, several translation processes are needed to align human and nonhuman actors across different divisions of police work. Police work is a key function for the production and maintenance of public order, but it can also discriminate, exclude, and violate civil liberties and human rights. When criminal futures come into being in the form of algorithmically produced risk estimates, this can have wide-ranging consequences. Building on empirical findings, the book presents a number of practical recommendations for the prudent use of algorithmic analysis tools in police work that will speak to the protection of civil liberties and human rights as much as they will speak to the professional needs of police organizations. An accessible and compelling read, this book will appeal to students and scholars of criminology, sociology, and cultural studies as well as to police practitioners and civil liberties advocates, in addition to all those who are interested in how to implement reasonable forms of data-driven policing.","ISBN":"978-1-00-028172-9","language":"English","note":"Accepted: 2020-11-12T10:04:04Z\nDOI: 10.4324/9780429328732","publisher":"Taylor &amp; Francis","source":"library.oapen.org","title":"Criminal Futures: Predictive Policing and Everyday Police Work","title-short":"Criminal Futures","URL":"https://library.oapen.org/handle/20.500.12657/42895","author":[{"family":"Egbert","given":"Simon"},{"family":"Leese","given":"Matthias"}],"accessed":{"date-parts":[["2023",4,4]]},"issued":{"date-parts":[["2021"]]}}}],"schema":"https://github.com/citation-style-language/schema/raw/master/csl-citation.json"} </w:instrText>
      </w:r>
      <w:r w:rsidRPr="4C6C3BA8">
        <w:rPr>
          <w:sz w:val="24"/>
          <w:szCs w:val="24"/>
        </w:rPr>
        <w:fldChar w:fldCharType="separate"/>
      </w:r>
      <w:r w:rsidR="005F7254" w:rsidRPr="4C6C3BA8">
        <w:rPr>
          <w:sz w:val="24"/>
          <w:szCs w:val="24"/>
        </w:rPr>
        <w:t>(Egbert and Leese, 2021)</w:t>
      </w:r>
      <w:r w:rsidRPr="4C6C3BA8">
        <w:rPr>
          <w:sz w:val="24"/>
          <w:szCs w:val="24"/>
        </w:rPr>
        <w:fldChar w:fldCharType="end"/>
      </w:r>
      <w:r w:rsidR="00346A04" w:rsidRPr="4C6C3BA8">
        <w:rPr>
          <w:sz w:val="24"/>
          <w:szCs w:val="24"/>
        </w:rPr>
        <w:t>.</w:t>
      </w:r>
      <w:r w:rsidR="009832AF" w:rsidRPr="4C6C3BA8">
        <w:rPr>
          <w:sz w:val="24"/>
          <w:szCs w:val="24"/>
        </w:rPr>
        <w:t xml:space="preserve"> Therefore, there is a need for thorough </w:t>
      </w:r>
      <w:r w:rsidR="0053599B" w:rsidRPr="4C6C3BA8">
        <w:rPr>
          <w:sz w:val="24"/>
          <w:szCs w:val="24"/>
        </w:rPr>
        <w:t xml:space="preserve">investigation </w:t>
      </w:r>
      <w:r w:rsidR="001F14B3" w:rsidRPr="4C6C3BA8">
        <w:rPr>
          <w:sz w:val="24"/>
          <w:szCs w:val="24"/>
        </w:rPr>
        <w:t xml:space="preserve">of </w:t>
      </w:r>
      <w:r w:rsidR="009832AF" w:rsidRPr="4C6C3BA8">
        <w:rPr>
          <w:sz w:val="24"/>
          <w:szCs w:val="24"/>
        </w:rPr>
        <w:t xml:space="preserve">ML models as crime prediction tools, </w:t>
      </w:r>
      <w:r w:rsidR="001C3927">
        <w:rPr>
          <w:sz w:val="24"/>
          <w:szCs w:val="24"/>
        </w:rPr>
        <w:t>not only to</w:t>
      </w:r>
      <w:r w:rsidR="00596ADD" w:rsidRPr="4C6C3BA8">
        <w:rPr>
          <w:sz w:val="24"/>
          <w:szCs w:val="24"/>
        </w:rPr>
        <w:t xml:space="preserve"> </w:t>
      </w:r>
      <w:r w:rsidR="003C417A" w:rsidRPr="4C6C3BA8">
        <w:rPr>
          <w:sz w:val="24"/>
          <w:szCs w:val="24"/>
        </w:rPr>
        <w:t>determine</w:t>
      </w:r>
      <w:r w:rsidR="00E52A71" w:rsidRPr="4C6C3BA8">
        <w:rPr>
          <w:sz w:val="24"/>
          <w:szCs w:val="24"/>
        </w:rPr>
        <w:t xml:space="preserve"> which </w:t>
      </w:r>
      <w:r w:rsidR="001844EA" w:rsidRPr="4C6C3BA8">
        <w:rPr>
          <w:sz w:val="24"/>
          <w:szCs w:val="24"/>
        </w:rPr>
        <w:t xml:space="preserve">will be </w:t>
      </w:r>
      <w:r w:rsidR="00753480" w:rsidRPr="4C6C3BA8">
        <w:rPr>
          <w:sz w:val="24"/>
          <w:szCs w:val="24"/>
        </w:rPr>
        <w:t>productive</w:t>
      </w:r>
      <w:r w:rsidR="001844EA" w:rsidRPr="4C6C3BA8">
        <w:rPr>
          <w:sz w:val="24"/>
          <w:szCs w:val="24"/>
        </w:rPr>
        <w:t xml:space="preserve"> </w:t>
      </w:r>
      <w:r w:rsidR="00E52A71" w:rsidRPr="4C6C3BA8">
        <w:rPr>
          <w:sz w:val="24"/>
          <w:szCs w:val="24"/>
        </w:rPr>
        <w:t xml:space="preserve">in forecasting </w:t>
      </w:r>
      <w:r w:rsidR="001B754E" w:rsidRPr="4C6C3BA8">
        <w:rPr>
          <w:sz w:val="24"/>
          <w:szCs w:val="24"/>
        </w:rPr>
        <w:t>crimes</w:t>
      </w:r>
      <w:r w:rsidR="00AA2FB1" w:rsidRPr="4C6C3BA8">
        <w:rPr>
          <w:sz w:val="24"/>
          <w:szCs w:val="24"/>
        </w:rPr>
        <w:t xml:space="preserve"> </w:t>
      </w:r>
      <w:r w:rsidR="001C3927">
        <w:rPr>
          <w:sz w:val="24"/>
          <w:szCs w:val="24"/>
        </w:rPr>
        <w:t>but</w:t>
      </w:r>
      <w:r w:rsidR="00753480" w:rsidRPr="4C6C3BA8">
        <w:rPr>
          <w:sz w:val="24"/>
          <w:szCs w:val="24"/>
        </w:rPr>
        <w:t xml:space="preserve"> proposing </w:t>
      </w:r>
      <w:r w:rsidR="001844EA" w:rsidRPr="4C6C3BA8">
        <w:rPr>
          <w:sz w:val="24"/>
          <w:szCs w:val="24"/>
        </w:rPr>
        <w:t xml:space="preserve">actionable </w:t>
      </w:r>
      <w:r w:rsidR="008955D7" w:rsidRPr="4C6C3BA8">
        <w:rPr>
          <w:sz w:val="24"/>
          <w:szCs w:val="24"/>
        </w:rPr>
        <w:t>recommendations addressing the</w:t>
      </w:r>
      <w:r w:rsidR="003C417A" w:rsidRPr="4C6C3BA8">
        <w:rPr>
          <w:sz w:val="24"/>
          <w:szCs w:val="24"/>
        </w:rPr>
        <w:t>se</w:t>
      </w:r>
      <w:r w:rsidR="008955D7" w:rsidRPr="4C6C3BA8">
        <w:rPr>
          <w:sz w:val="24"/>
          <w:szCs w:val="24"/>
        </w:rPr>
        <w:t xml:space="preserve"> </w:t>
      </w:r>
      <w:r w:rsidR="009E337C" w:rsidRPr="4C6C3BA8">
        <w:rPr>
          <w:sz w:val="24"/>
          <w:szCs w:val="24"/>
        </w:rPr>
        <w:t>challenges</w:t>
      </w:r>
      <w:r w:rsidR="008955D7" w:rsidRPr="4C6C3BA8">
        <w:rPr>
          <w:sz w:val="24"/>
          <w:szCs w:val="24"/>
        </w:rPr>
        <w:t>.</w:t>
      </w:r>
      <w:r w:rsidR="00B422CC" w:rsidRPr="4C6C3BA8">
        <w:rPr>
          <w:sz w:val="24"/>
          <w:szCs w:val="24"/>
        </w:rPr>
        <w:t xml:space="preserve"> </w:t>
      </w:r>
      <w:r w:rsidR="0010590E" w:rsidRPr="4C6C3BA8">
        <w:rPr>
          <w:sz w:val="24"/>
          <w:szCs w:val="24"/>
        </w:rPr>
        <w:t xml:space="preserve">The </w:t>
      </w:r>
      <w:r w:rsidR="00450C64" w:rsidRPr="4C6C3BA8">
        <w:rPr>
          <w:sz w:val="24"/>
          <w:szCs w:val="24"/>
        </w:rPr>
        <w:t xml:space="preserve">methodology approach will involve models </w:t>
      </w:r>
      <w:r w:rsidR="006B573B">
        <w:rPr>
          <w:sz w:val="24"/>
          <w:szCs w:val="24"/>
        </w:rPr>
        <w:t>such as</w:t>
      </w:r>
      <w:r w:rsidR="00450C64" w:rsidRPr="4C6C3BA8">
        <w:rPr>
          <w:sz w:val="24"/>
          <w:szCs w:val="24"/>
        </w:rPr>
        <w:t xml:space="preserve"> </w:t>
      </w:r>
      <w:r w:rsidR="00AF51D5" w:rsidRPr="4C6C3BA8">
        <w:rPr>
          <w:sz w:val="24"/>
          <w:szCs w:val="24"/>
        </w:rPr>
        <w:t>K</w:t>
      </w:r>
      <w:r w:rsidR="00E75E5C" w:rsidRPr="4C6C3BA8">
        <w:rPr>
          <w:sz w:val="24"/>
          <w:szCs w:val="24"/>
        </w:rPr>
        <w:t>-</w:t>
      </w:r>
      <w:r w:rsidR="00AF51D5" w:rsidRPr="4C6C3BA8">
        <w:rPr>
          <w:sz w:val="24"/>
          <w:szCs w:val="24"/>
        </w:rPr>
        <w:t>N</w:t>
      </w:r>
      <w:r w:rsidR="00E75E5C" w:rsidRPr="4C6C3BA8">
        <w:rPr>
          <w:sz w:val="24"/>
          <w:szCs w:val="24"/>
        </w:rPr>
        <w:t xml:space="preserve">earest </w:t>
      </w:r>
      <w:r w:rsidR="003715A7" w:rsidRPr="4C6C3BA8">
        <w:rPr>
          <w:sz w:val="24"/>
          <w:szCs w:val="24"/>
        </w:rPr>
        <w:t>Neighbour (</w:t>
      </w:r>
      <w:r w:rsidR="00E75E5C" w:rsidRPr="4C6C3BA8">
        <w:rPr>
          <w:sz w:val="24"/>
          <w:szCs w:val="24"/>
        </w:rPr>
        <w:t>KNN)</w:t>
      </w:r>
      <w:r w:rsidR="00AF51D5" w:rsidRPr="4C6C3BA8">
        <w:rPr>
          <w:sz w:val="24"/>
          <w:szCs w:val="24"/>
        </w:rPr>
        <w:t xml:space="preserve">, </w:t>
      </w:r>
      <w:r w:rsidR="00055FAA" w:rsidRPr="4C6C3BA8">
        <w:rPr>
          <w:sz w:val="24"/>
          <w:szCs w:val="24"/>
        </w:rPr>
        <w:t>D</w:t>
      </w:r>
      <w:r w:rsidR="001F1CDB" w:rsidRPr="4C6C3BA8">
        <w:rPr>
          <w:sz w:val="24"/>
          <w:szCs w:val="24"/>
        </w:rPr>
        <w:t>ecision Tree</w:t>
      </w:r>
      <w:r w:rsidR="003715A7" w:rsidRPr="4C6C3BA8">
        <w:rPr>
          <w:sz w:val="24"/>
          <w:szCs w:val="24"/>
        </w:rPr>
        <w:t xml:space="preserve"> </w:t>
      </w:r>
      <w:r w:rsidR="001F1CDB" w:rsidRPr="4C6C3BA8">
        <w:rPr>
          <w:sz w:val="24"/>
          <w:szCs w:val="24"/>
        </w:rPr>
        <w:t>(DT)</w:t>
      </w:r>
      <w:r w:rsidR="00AF51D5" w:rsidRPr="4C6C3BA8">
        <w:rPr>
          <w:sz w:val="24"/>
          <w:szCs w:val="24"/>
        </w:rPr>
        <w:t>,</w:t>
      </w:r>
      <w:r w:rsidR="00055FAA" w:rsidRPr="4C6C3BA8">
        <w:rPr>
          <w:sz w:val="24"/>
          <w:szCs w:val="24"/>
        </w:rPr>
        <w:t xml:space="preserve"> </w:t>
      </w:r>
      <w:r w:rsidR="00502334" w:rsidRPr="4C6C3BA8">
        <w:rPr>
          <w:sz w:val="24"/>
          <w:szCs w:val="24"/>
        </w:rPr>
        <w:t>Multi-Layer</w:t>
      </w:r>
      <w:r w:rsidR="002517DF" w:rsidRPr="4C6C3BA8">
        <w:rPr>
          <w:sz w:val="24"/>
          <w:szCs w:val="24"/>
        </w:rPr>
        <w:t xml:space="preserve"> Perceptron</w:t>
      </w:r>
      <w:r w:rsidR="003715A7" w:rsidRPr="4C6C3BA8">
        <w:rPr>
          <w:sz w:val="24"/>
          <w:szCs w:val="24"/>
        </w:rPr>
        <w:t xml:space="preserve"> </w:t>
      </w:r>
      <w:r w:rsidR="002517DF" w:rsidRPr="4C6C3BA8">
        <w:rPr>
          <w:sz w:val="24"/>
          <w:szCs w:val="24"/>
        </w:rPr>
        <w:t>(MLP)</w:t>
      </w:r>
      <w:r w:rsidR="00FB73E1" w:rsidRPr="4C6C3BA8">
        <w:rPr>
          <w:sz w:val="24"/>
          <w:szCs w:val="24"/>
        </w:rPr>
        <w:t xml:space="preserve"> and L</w:t>
      </w:r>
      <w:r w:rsidR="001F1CDB" w:rsidRPr="4C6C3BA8">
        <w:rPr>
          <w:sz w:val="24"/>
          <w:szCs w:val="24"/>
        </w:rPr>
        <w:t>ogistic Regression</w:t>
      </w:r>
      <w:r w:rsidR="003715A7" w:rsidRPr="4C6C3BA8">
        <w:rPr>
          <w:sz w:val="24"/>
          <w:szCs w:val="24"/>
        </w:rPr>
        <w:t xml:space="preserve"> </w:t>
      </w:r>
      <w:r w:rsidR="001F1CDB" w:rsidRPr="4C6C3BA8">
        <w:rPr>
          <w:sz w:val="24"/>
          <w:szCs w:val="24"/>
        </w:rPr>
        <w:t>(LR)</w:t>
      </w:r>
      <w:r w:rsidR="007653EA" w:rsidRPr="4C6C3BA8">
        <w:rPr>
          <w:sz w:val="24"/>
          <w:szCs w:val="24"/>
        </w:rPr>
        <w:t xml:space="preserve"> for </w:t>
      </w:r>
      <w:r w:rsidR="001C3927">
        <w:rPr>
          <w:sz w:val="24"/>
          <w:szCs w:val="24"/>
        </w:rPr>
        <w:t>predictive analysis of</w:t>
      </w:r>
      <w:r w:rsidR="007653EA" w:rsidRPr="4C6C3BA8">
        <w:rPr>
          <w:sz w:val="24"/>
          <w:szCs w:val="24"/>
        </w:rPr>
        <w:t xml:space="preserve"> the Vancou</w:t>
      </w:r>
      <w:r w:rsidR="00FB305E" w:rsidRPr="4C6C3BA8">
        <w:rPr>
          <w:sz w:val="24"/>
          <w:szCs w:val="24"/>
        </w:rPr>
        <w:t>ver crime dataset</w:t>
      </w:r>
      <w:r w:rsidR="0043181B">
        <w:rPr>
          <w:sz w:val="24"/>
          <w:szCs w:val="24"/>
        </w:rPr>
        <w:t>. E</w:t>
      </w:r>
      <w:r w:rsidR="005C044E" w:rsidRPr="4C6C3BA8">
        <w:rPr>
          <w:sz w:val="24"/>
          <w:szCs w:val="24"/>
        </w:rPr>
        <w:t>valuation metrics</w:t>
      </w:r>
      <w:r w:rsidR="003B0F0C" w:rsidRPr="4C6C3BA8">
        <w:rPr>
          <w:sz w:val="24"/>
          <w:szCs w:val="24"/>
        </w:rPr>
        <w:t xml:space="preserve"> </w:t>
      </w:r>
      <w:r w:rsidR="0043181B">
        <w:rPr>
          <w:sz w:val="24"/>
          <w:szCs w:val="24"/>
        </w:rPr>
        <w:t xml:space="preserve">will be </w:t>
      </w:r>
      <w:r w:rsidR="003B0F0C" w:rsidRPr="4C6C3BA8">
        <w:rPr>
          <w:sz w:val="24"/>
          <w:szCs w:val="24"/>
        </w:rPr>
        <w:t>applied</w:t>
      </w:r>
      <w:r w:rsidR="005C044E" w:rsidRPr="4C6C3BA8">
        <w:rPr>
          <w:sz w:val="24"/>
          <w:szCs w:val="24"/>
        </w:rPr>
        <w:t xml:space="preserve"> </w:t>
      </w:r>
      <w:r w:rsidR="00BC0B36">
        <w:rPr>
          <w:sz w:val="24"/>
          <w:szCs w:val="24"/>
        </w:rPr>
        <w:t>and</w:t>
      </w:r>
      <w:r w:rsidR="000B5710">
        <w:rPr>
          <w:sz w:val="24"/>
          <w:szCs w:val="24"/>
        </w:rPr>
        <w:t xml:space="preserve"> </w:t>
      </w:r>
      <w:r w:rsidR="005354A5" w:rsidRPr="4C6C3BA8">
        <w:rPr>
          <w:sz w:val="24"/>
          <w:szCs w:val="24"/>
        </w:rPr>
        <w:t>hyperparameter</w:t>
      </w:r>
      <w:r w:rsidR="001C3927">
        <w:rPr>
          <w:sz w:val="24"/>
          <w:szCs w:val="24"/>
        </w:rPr>
        <w:t>s will be</w:t>
      </w:r>
      <w:r w:rsidR="005354A5" w:rsidRPr="4C6C3BA8">
        <w:rPr>
          <w:sz w:val="24"/>
          <w:szCs w:val="24"/>
        </w:rPr>
        <w:t xml:space="preserve"> </w:t>
      </w:r>
      <w:r w:rsidR="0016598A" w:rsidRPr="4C6C3BA8">
        <w:rPr>
          <w:sz w:val="24"/>
          <w:szCs w:val="24"/>
        </w:rPr>
        <w:t>tun</w:t>
      </w:r>
      <w:r w:rsidR="001C3927">
        <w:rPr>
          <w:sz w:val="24"/>
          <w:szCs w:val="24"/>
        </w:rPr>
        <w:t>ed</w:t>
      </w:r>
      <w:r w:rsidR="0016598A" w:rsidRPr="4C6C3BA8">
        <w:rPr>
          <w:sz w:val="24"/>
          <w:szCs w:val="24"/>
        </w:rPr>
        <w:t xml:space="preserve"> to improve the prediction accurac</w:t>
      </w:r>
      <w:r w:rsidR="00BA68CA" w:rsidRPr="4C6C3BA8">
        <w:rPr>
          <w:sz w:val="24"/>
          <w:szCs w:val="24"/>
        </w:rPr>
        <w:t>ies</w:t>
      </w:r>
      <w:r w:rsidR="0016598A" w:rsidRPr="4C6C3BA8">
        <w:rPr>
          <w:sz w:val="24"/>
          <w:szCs w:val="24"/>
        </w:rPr>
        <w:t>.</w:t>
      </w:r>
      <w:r w:rsidR="00FB305E" w:rsidRPr="4C6C3BA8">
        <w:rPr>
          <w:sz w:val="24"/>
          <w:szCs w:val="24"/>
        </w:rPr>
        <w:t xml:space="preserve"> </w:t>
      </w:r>
      <w:r w:rsidR="00A43D8C" w:rsidRPr="4C6C3BA8">
        <w:rPr>
          <w:sz w:val="24"/>
          <w:szCs w:val="24"/>
        </w:rPr>
        <w:t>An overview of c</w:t>
      </w:r>
      <w:r w:rsidR="00B422CC" w:rsidRPr="4C6C3BA8">
        <w:rPr>
          <w:sz w:val="24"/>
          <w:szCs w:val="24"/>
        </w:rPr>
        <w:t xml:space="preserve">hallenges </w:t>
      </w:r>
      <w:r w:rsidR="00C51B75" w:rsidRPr="4C6C3BA8">
        <w:rPr>
          <w:sz w:val="24"/>
          <w:szCs w:val="24"/>
        </w:rPr>
        <w:t>and</w:t>
      </w:r>
      <w:r w:rsidR="002B78AB" w:rsidRPr="4C6C3BA8">
        <w:rPr>
          <w:sz w:val="24"/>
          <w:szCs w:val="24"/>
        </w:rPr>
        <w:t xml:space="preserve"> limitations in</w:t>
      </w:r>
      <w:r w:rsidR="004F1FF9" w:rsidRPr="4C6C3BA8">
        <w:rPr>
          <w:sz w:val="24"/>
          <w:szCs w:val="24"/>
        </w:rPr>
        <w:t xml:space="preserve"> t</w:t>
      </w:r>
      <w:r w:rsidR="00C51B75" w:rsidRPr="4C6C3BA8">
        <w:rPr>
          <w:sz w:val="24"/>
          <w:szCs w:val="24"/>
        </w:rPr>
        <w:t>he</w:t>
      </w:r>
      <w:r w:rsidR="002B78AB" w:rsidRPr="4C6C3BA8">
        <w:rPr>
          <w:sz w:val="24"/>
          <w:szCs w:val="24"/>
        </w:rPr>
        <w:t xml:space="preserve"> analysis of the</w:t>
      </w:r>
      <w:r w:rsidR="00C860DF" w:rsidRPr="4C6C3BA8">
        <w:rPr>
          <w:sz w:val="24"/>
          <w:szCs w:val="24"/>
        </w:rPr>
        <w:t xml:space="preserve"> Vancouver</w:t>
      </w:r>
      <w:r w:rsidR="002B78AB" w:rsidRPr="4C6C3BA8">
        <w:rPr>
          <w:sz w:val="24"/>
          <w:szCs w:val="24"/>
        </w:rPr>
        <w:t xml:space="preserve"> crime dataset</w:t>
      </w:r>
      <w:r w:rsidR="005D4B16" w:rsidRPr="4C6C3BA8">
        <w:rPr>
          <w:sz w:val="24"/>
          <w:szCs w:val="24"/>
        </w:rPr>
        <w:t xml:space="preserve"> will be </w:t>
      </w:r>
      <w:r w:rsidR="005005D3" w:rsidRPr="4C6C3BA8">
        <w:rPr>
          <w:sz w:val="24"/>
          <w:szCs w:val="24"/>
        </w:rPr>
        <w:t>covered</w:t>
      </w:r>
      <w:r w:rsidR="00A43D8C" w:rsidRPr="4C6C3BA8">
        <w:rPr>
          <w:sz w:val="24"/>
          <w:szCs w:val="24"/>
        </w:rPr>
        <w:t>.</w:t>
      </w:r>
      <w:r w:rsidR="002B78AB" w:rsidRPr="4C6C3BA8">
        <w:rPr>
          <w:sz w:val="24"/>
          <w:szCs w:val="24"/>
        </w:rPr>
        <w:t xml:space="preserve"> </w:t>
      </w:r>
      <w:r w:rsidR="002B6731" w:rsidRPr="4C6C3BA8">
        <w:rPr>
          <w:sz w:val="24"/>
          <w:szCs w:val="24"/>
        </w:rPr>
        <w:t>Future directions for</w:t>
      </w:r>
      <w:r w:rsidR="00570264" w:rsidRPr="4C6C3BA8">
        <w:rPr>
          <w:sz w:val="24"/>
          <w:szCs w:val="24"/>
        </w:rPr>
        <w:t xml:space="preserve"> </w:t>
      </w:r>
      <w:r w:rsidR="002B6731" w:rsidRPr="4C6C3BA8">
        <w:rPr>
          <w:sz w:val="24"/>
          <w:szCs w:val="24"/>
        </w:rPr>
        <w:t>ML models</w:t>
      </w:r>
      <w:r w:rsidR="00B1533D" w:rsidRPr="4C6C3BA8">
        <w:rPr>
          <w:sz w:val="24"/>
          <w:szCs w:val="24"/>
        </w:rPr>
        <w:t xml:space="preserve"> applications</w:t>
      </w:r>
      <w:r w:rsidR="002B6731" w:rsidRPr="4C6C3BA8">
        <w:rPr>
          <w:sz w:val="24"/>
          <w:szCs w:val="24"/>
        </w:rPr>
        <w:t xml:space="preserve"> in </w:t>
      </w:r>
      <w:r w:rsidR="00B1533D" w:rsidRPr="4C6C3BA8">
        <w:rPr>
          <w:sz w:val="24"/>
          <w:szCs w:val="24"/>
        </w:rPr>
        <w:t>forecas</w:t>
      </w:r>
      <w:r w:rsidR="00CB2B10" w:rsidRPr="4C6C3BA8">
        <w:rPr>
          <w:sz w:val="24"/>
          <w:szCs w:val="24"/>
        </w:rPr>
        <w:t>ting crim</w:t>
      </w:r>
      <w:r w:rsidR="00570264" w:rsidRPr="4C6C3BA8">
        <w:rPr>
          <w:sz w:val="24"/>
          <w:szCs w:val="24"/>
        </w:rPr>
        <w:t>es</w:t>
      </w:r>
      <w:r w:rsidR="00CB2B10" w:rsidRPr="4C6C3BA8">
        <w:rPr>
          <w:sz w:val="24"/>
          <w:szCs w:val="24"/>
        </w:rPr>
        <w:t xml:space="preserve"> will </w:t>
      </w:r>
      <w:r w:rsidR="00E94F8D" w:rsidRPr="4C6C3BA8">
        <w:rPr>
          <w:sz w:val="24"/>
          <w:szCs w:val="24"/>
        </w:rPr>
        <w:t xml:space="preserve">also be a contribution </w:t>
      </w:r>
      <w:r w:rsidR="003E13C9" w:rsidRPr="4C6C3BA8">
        <w:rPr>
          <w:sz w:val="24"/>
          <w:szCs w:val="24"/>
        </w:rPr>
        <w:t>to th</w:t>
      </w:r>
      <w:r w:rsidR="00E94F8D" w:rsidRPr="4C6C3BA8">
        <w:rPr>
          <w:sz w:val="24"/>
          <w:szCs w:val="24"/>
        </w:rPr>
        <w:t>is</w:t>
      </w:r>
      <w:r w:rsidR="003E13C9" w:rsidRPr="4C6C3BA8">
        <w:rPr>
          <w:sz w:val="24"/>
          <w:szCs w:val="24"/>
        </w:rPr>
        <w:t xml:space="preserve"> </w:t>
      </w:r>
      <w:r w:rsidR="008B5C2B" w:rsidRPr="4C6C3BA8">
        <w:rPr>
          <w:sz w:val="24"/>
          <w:szCs w:val="24"/>
        </w:rPr>
        <w:t>evolv</w:t>
      </w:r>
      <w:r w:rsidR="00B1533D" w:rsidRPr="4C6C3BA8">
        <w:rPr>
          <w:sz w:val="24"/>
          <w:szCs w:val="24"/>
        </w:rPr>
        <w:t xml:space="preserve">ing </w:t>
      </w:r>
      <w:r w:rsidR="003E13C9" w:rsidRPr="4C6C3BA8">
        <w:rPr>
          <w:sz w:val="24"/>
          <w:szCs w:val="24"/>
        </w:rPr>
        <w:t>field</w:t>
      </w:r>
      <w:r w:rsidR="00B1533D" w:rsidRPr="4C6C3BA8">
        <w:rPr>
          <w:sz w:val="24"/>
          <w:szCs w:val="24"/>
        </w:rPr>
        <w:t xml:space="preserve"> of crime prevention</w:t>
      </w:r>
      <w:r w:rsidR="00C44CCE" w:rsidRPr="4C6C3BA8">
        <w:rPr>
          <w:sz w:val="24"/>
          <w:szCs w:val="24"/>
        </w:rPr>
        <w:t>.</w:t>
      </w:r>
    </w:p>
    <w:p w14:paraId="2D15FD74" w14:textId="25F8DB6E" w:rsidR="00F43D4F" w:rsidRPr="009D1BF1" w:rsidRDefault="000C39D9" w:rsidP="009D1BF1">
      <w:pPr>
        <w:spacing w:line="360" w:lineRule="auto"/>
        <w:jc w:val="both"/>
        <w:rPr>
          <w:rFonts w:cstheme="minorHAnsi"/>
          <w:sz w:val="24"/>
          <w:szCs w:val="24"/>
        </w:rPr>
      </w:pPr>
      <w:r w:rsidRPr="009D1BF1">
        <w:rPr>
          <w:rFonts w:cstheme="minorHAnsi"/>
          <w:sz w:val="24"/>
          <w:szCs w:val="24"/>
        </w:rPr>
        <w:t>T</w:t>
      </w:r>
      <w:r w:rsidR="009962F9" w:rsidRPr="009D1BF1">
        <w:rPr>
          <w:rFonts w:cstheme="minorHAnsi"/>
          <w:sz w:val="24"/>
          <w:szCs w:val="24"/>
        </w:rPr>
        <w:t>he</w:t>
      </w:r>
      <w:r w:rsidR="00D93C32" w:rsidRPr="009D1BF1">
        <w:rPr>
          <w:rFonts w:cstheme="minorHAnsi"/>
          <w:sz w:val="24"/>
          <w:szCs w:val="24"/>
        </w:rPr>
        <w:t xml:space="preserve"> following</w:t>
      </w:r>
      <w:r w:rsidR="009962F9" w:rsidRPr="009D1BF1">
        <w:rPr>
          <w:rFonts w:cstheme="minorHAnsi"/>
          <w:sz w:val="24"/>
          <w:szCs w:val="24"/>
        </w:rPr>
        <w:t xml:space="preserve"> Overview, Problem Statement, </w:t>
      </w:r>
      <w:r w:rsidR="000F1CA6" w:rsidRPr="009D1BF1">
        <w:rPr>
          <w:rFonts w:cstheme="minorHAnsi"/>
          <w:sz w:val="24"/>
          <w:szCs w:val="24"/>
        </w:rPr>
        <w:t xml:space="preserve">Research </w:t>
      </w:r>
      <w:r w:rsidR="001C3927">
        <w:rPr>
          <w:rFonts w:cstheme="minorHAnsi"/>
          <w:sz w:val="24"/>
          <w:szCs w:val="24"/>
        </w:rPr>
        <w:t>Aim</w:t>
      </w:r>
      <w:r w:rsidR="00D63466" w:rsidRPr="009D1BF1">
        <w:rPr>
          <w:rFonts w:cstheme="minorHAnsi"/>
          <w:sz w:val="24"/>
          <w:szCs w:val="24"/>
        </w:rPr>
        <w:t>,</w:t>
      </w:r>
      <w:r w:rsidR="000F1CA6" w:rsidRPr="009D1BF1">
        <w:rPr>
          <w:rFonts w:cstheme="minorHAnsi"/>
          <w:sz w:val="24"/>
          <w:szCs w:val="24"/>
        </w:rPr>
        <w:t xml:space="preserve"> Objectives</w:t>
      </w:r>
      <w:r w:rsidR="00D63466" w:rsidRPr="009D1BF1">
        <w:rPr>
          <w:rFonts w:cstheme="minorHAnsi"/>
          <w:sz w:val="24"/>
          <w:szCs w:val="24"/>
        </w:rPr>
        <w:t>, Literature review, Methodology and Concl</w:t>
      </w:r>
      <w:r w:rsidR="00B53C4B" w:rsidRPr="009D1BF1">
        <w:rPr>
          <w:rFonts w:cstheme="minorHAnsi"/>
          <w:sz w:val="24"/>
          <w:szCs w:val="24"/>
        </w:rPr>
        <w:t>usion</w:t>
      </w:r>
      <w:r w:rsidR="000F1CA6" w:rsidRPr="009D1BF1">
        <w:rPr>
          <w:rFonts w:cstheme="minorHAnsi"/>
          <w:sz w:val="24"/>
          <w:szCs w:val="24"/>
        </w:rPr>
        <w:t xml:space="preserve"> </w:t>
      </w:r>
      <w:r w:rsidR="002C27D3" w:rsidRPr="009D1BF1">
        <w:rPr>
          <w:rFonts w:cstheme="minorHAnsi"/>
          <w:sz w:val="24"/>
          <w:szCs w:val="24"/>
        </w:rPr>
        <w:t>will provide</w:t>
      </w:r>
      <w:r w:rsidR="00E4267B" w:rsidRPr="009D1BF1">
        <w:rPr>
          <w:rFonts w:cstheme="minorHAnsi"/>
          <w:sz w:val="24"/>
          <w:szCs w:val="24"/>
        </w:rPr>
        <w:t xml:space="preserve"> </w:t>
      </w:r>
      <w:r w:rsidR="00FC291B" w:rsidRPr="009D1BF1">
        <w:rPr>
          <w:rFonts w:cstheme="minorHAnsi"/>
          <w:sz w:val="24"/>
          <w:szCs w:val="24"/>
        </w:rPr>
        <w:t xml:space="preserve">augmented </w:t>
      </w:r>
      <w:r w:rsidR="00E4267B" w:rsidRPr="009D1BF1">
        <w:rPr>
          <w:rFonts w:cstheme="minorHAnsi"/>
          <w:sz w:val="24"/>
          <w:szCs w:val="24"/>
        </w:rPr>
        <w:t xml:space="preserve">view of this </w:t>
      </w:r>
      <w:r w:rsidR="00AC759E" w:rsidRPr="009D1BF1">
        <w:rPr>
          <w:rFonts w:cstheme="minorHAnsi"/>
          <w:sz w:val="24"/>
          <w:szCs w:val="24"/>
        </w:rPr>
        <w:t>research</w:t>
      </w:r>
      <w:r w:rsidR="005F3064" w:rsidRPr="009D1BF1">
        <w:rPr>
          <w:rFonts w:cstheme="minorHAnsi"/>
          <w:sz w:val="24"/>
          <w:szCs w:val="24"/>
        </w:rPr>
        <w:t xml:space="preserve"> work</w:t>
      </w:r>
      <w:r w:rsidR="00E4267B" w:rsidRPr="009D1BF1">
        <w:rPr>
          <w:rFonts w:cstheme="minorHAnsi"/>
          <w:sz w:val="24"/>
          <w:szCs w:val="24"/>
        </w:rPr>
        <w:t>.</w:t>
      </w:r>
    </w:p>
    <w:p w14:paraId="556CF4D5" w14:textId="07BEB03F" w:rsidR="00F43D4F" w:rsidRDefault="002B6DAE" w:rsidP="006E77D1">
      <w:pPr>
        <w:pStyle w:val="Heading2"/>
        <w:numPr>
          <w:ilvl w:val="1"/>
          <w:numId w:val="14"/>
        </w:numPr>
      </w:pPr>
      <w:bookmarkStart w:id="26" w:name="_Toc135862652"/>
      <w:bookmarkStart w:id="27" w:name="_Toc135863844"/>
      <w:bookmarkStart w:id="28" w:name="_Toc135863926"/>
      <w:bookmarkStart w:id="29" w:name="_Toc135863967"/>
      <w:bookmarkStart w:id="30" w:name="_Toc135864147"/>
      <w:bookmarkStart w:id="31" w:name="_Toc135936798"/>
      <w:bookmarkStart w:id="32" w:name="_Toc135941889"/>
      <w:bookmarkStart w:id="33" w:name="_Toc135943438"/>
      <w:bookmarkStart w:id="34" w:name="_Toc135943889"/>
      <w:bookmarkStart w:id="35" w:name="_Toc135944375"/>
      <w:bookmarkStart w:id="36" w:name="_Toc135944809"/>
      <w:bookmarkStart w:id="37" w:name="_Toc135964477"/>
      <w:bookmarkStart w:id="38" w:name="_Toc135964598"/>
      <w:bookmarkStart w:id="39" w:name="_Toc135964936"/>
      <w:bookmarkStart w:id="40" w:name="_Toc135964980"/>
      <w:bookmarkStart w:id="41" w:name="_Toc135965239"/>
      <w:bookmarkStart w:id="42" w:name="_Toc135966154"/>
      <w:bookmarkStart w:id="43" w:name="_Toc135966203"/>
      <w:r>
        <w:t xml:space="preserve"> </w:t>
      </w:r>
      <w:bookmarkStart w:id="44" w:name="_Toc136390398"/>
      <w:r>
        <w:t>Overview</w:t>
      </w:r>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p>
    <w:p w14:paraId="7B8C3024" w14:textId="77777777" w:rsidR="00850918" w:rsidRPr="00850918" w:rsidRDefault="00850918" w:rsidP="00850918"/>
    <w:p w14:paraId="77F4B133" w14:textId="3402C03E" w:rsidR="006A2444" w:rsidRPr="009D1BF1" w:rsidRDefault="007B652E" w:rsidP="009D1BF1">
      <w:pPr>
        <w:spacing w:line="360" w:lineRule="auto"/>
        <w:jc w:val="both"/>
        <w:rPr>
          <w:rFonts w:cstheme="minorHAnsi"/>
          <w:sz w:val="24"/>
          <w:szCs w:val="24"/>
        </w:rPr>
      </w:pPr>
      <w:r>
        <w:rPr>
          <w:rFonts w:cstheme="minorHAnsi"/>
          <w:sz w:val="24"/>
          <w:szCs w:val="24"/>
        </w:rPr>
        <w:t>T</w:t>
      </w:r>
      <w:r w:rsidR="006A2444" w:rsidRPr="009D1BF1">
        <w:rPr>
          <w:rFonts w:cstheme="minorHAnsi"/>
          <w:sz w:val="24"/>
          <w:szCs w:val="24"/>
        </w:rPr>
        <w:t xml:space="preserve">he rise in crime </w:t>
      </w:r>
      <w:r w:rsidR="002C27D3" w:rsidRPr="009D1BF1">
        <w:rPr>
          <w:rFonts w:cstheme="minorHAnsi"/>
          <w:sz w:val="24"/>
          <w:szCs w:val="24"/>
        </w:rPr>
        <w:t>worldwide</w:t>
      </w:r>
      <w:r w:rsidR="00C82133">
        <w:rPr>
          <w:rFonts w:cstheme="minorHAnsi"/>
          <w:sz w:val="24"/>
          <w:szCs w:val="24"/>
        </w:rPr>
        <w:t xml:space="preserve"> is</w:t>
      </w:r>
      <w:r w:rsidR="008E0249" w:rsidRPr="009D1BF1">
        <w:rPr>
          <w:rFonts w:cstheme="minorHAnsi"/>
          <w:sz w:val="24"/>
          <w:szCs w:val="24"/>
        </w:rPr>
        <w:t xml:space="preserve"> </w:t>
      </w:r>
      <w:r w:rsidR="008728FE">
        <w:rPr>
          <w:rFonts w:cstheme="minorHAnsi"/>
          <w:sz w:val="24"/>
          <w:szCs w:val="24"/>
        </w:rPr>
        <w:t xml:space="preserve">likely </w:t>
      </w:r>
      <w:r w:rsidR="008E0249" w:rsidRPr="009D1BF1">
        <w:rPr>
          <w:rFonts w:cstheme="minorHAnsi"/>
          <w:sz w:val="24"/>
          <w:szCs w:val="24"/>
        </w:rPr>
        <w:t>aided by technology development</w:t>
      </w:r>
      <w:r w:rsidR="00773231" w:rsidRPr="009D1BF1">
        <w:rPr>
          <w:rFonts w:cstheme="minorHAnsi"/>
          <w:sz w:val="24"/>
          <w:szCs w:val="24"/>
        </w:rPr>
        <w:t xml:space="preserve"> and rapid urbanisation</w:t>
      </w:r>
      <w:r w:rsidR="006A2444" w:rsidRPr="009D1BF1">
        <w:rPr>
          <w:rFonts w:cstheme="minorHAnsi"/>
          <w:sz w:val="24"/>
          <w:szCs w:val="24"/>
        </w:rPr>
        <w:t>,</w:t>
      </w:r>
      <w:r w:rsidR="008728FE">
        <w:rPr>
          <w:rFonts w:cstheme="minorHAnsi"/>
          <w:sz w:val="24"/>
          <w:szCs w:val="24"/>
        </w:rPr>
        <w:t xml:space="preserve"> hence</w:t>
      </w:r>
      <w:r w:rsidR="00057AA0" w:rsidRPr="009D1BF1">
        <w:rPr>
          <w:rFonts w:cstheme="minorHAnsi"/>
          <w:sz w:val="24"/>
          <w:szCs w:val="24"/>
        </w:rPr>
        <w:t xml:space="preserve"> the motivation for this research is to make valuable contribution to the </w:t>
      </w:r>
      <w:r w:rsidR="008E0249" w:rsidRPr="009D1BF1">
        <w:rPr>
          <w:rFonts w:cstheme="minorHAnsi"/>
          <w:sz w:val="24"/>
          <w:szCs w:val="24"/>
        </w:rPr>
        <w:t>field of crime preventio</w:t>
      </w:r>
      <w:r w:rsidR="00773231" w:rsidRPr="009D1BF1">
        <w:rPr>
          <w:rFonts w:cstheme="minorHAnsi"/>
          <w:sz w:val="24"/>
          <w:szCs w:val="24"/>
        </w:rPr>
        <w:t xml:space="preserve">n </w:t>
      </w:r>
      <w:r w:rsidR="00144CDD">
        <w:rPr>
          <w:rFonts w:cstheme="minorHAnsi"/>
          <w:sz w:val="24"/>
          <w:szCs w:val="24"/>
        </w:rPr>
        <w:t>using</w:t>
      </w:r>
      <w:r w:rsidR="00773231" w:rsidRPr="009D1BF1">
        <w:rPr>
          <w:rFonts w:cstheme="minorHAnsi"/>
          <w:sz w:val="24"/>
          <w:szCs w:val="24"/>
        </w:rPr>
        <w:t xml:space="preserve"> </w:t>
      </w:r>
      <w:r w:rsidR="00275345" w:rsidRPr="009D1BF1">
        <w:rPr>
          <w:rFonts w:cstheme="minorHAnsi"/>
          <w:sz w:val="24"/>
          <w:szCs w:val="24"/>
        </w:rPr>
        <w:t xml:space="preserve">knowledge of </w:t>
      </w:r>
      <w:r w:rsidR="00D552F8" w:rsidRPr="009D1BF1">
        <w:rPr>
          <w:rFonts w:cstheme="minorHAnsi"/>
          <w:sz w:val="24"/>
          <w:szCs w:val="24"/>
        </w:rPr>
        <w:t>effective</w:t>
      </w:r>
      <w:r w:rsidR="00A67623">
        <w:rPr>
          <w:rFonts w:cstheme="minorHAnsi"/>
          <w:sz w:val="24"/>
          <w:szCs w:val="24"/>
        </w:rPr>
        <w:t xml:space="preserve"> crime forecasting</w:t>
      </w:r>
      <w:r w:rsidR="00773231" w:rsidRPr="009D1BF1">
        <w:rPr>
          <w:rFonts w:cstheme="minorHAnsi"/>
          <w:sz w:val="24"/>
          <w:szCs w:val="24"/>
        </w:rPr>
        <w:t xml:space="preserve"> ML </w:t>
      </w:r>
      <w:r w:rsidR="00D552F8" w:rsidRPr="009D1BF1">
        <w:rPr>
          <w:rFonts w:cstheme="minorHAnsi"/>
          <w:sz w:val="24"/>
          <w:szCs w:val="24"/>
        </w:rPr>
        <w:t>models</w:t>
      </w:r>
      <w:r w:rsidR="008E0249" w:rsidRPr="009D1BF1">
        <w:rPr>
          <w:rFonts w:cstheme="minorHAnsi"/>
          <w:sz w:val="24"/>
          <w:szCs w:val="24"/>
        </w:rPr>
        <w:t>.</w:t>
      </w:r>
      <w:r w:rsidR="006A2444" w:rsidRPr="009D1BF1">
        <w:rPr>
          <w:rFonts w:cstheme="minorHAnsi"/>
          <w:sz w:val="24"/>
          <w:szCs w:val="24"/>
        </w:rPr>
        <w:t xml:space="preserve"> </w:t>
      </w:r>
      <w:r w:rsidR="00275345" w:rsidRPr="009D1BF1">
        <w:rPr>
          <w:rFonts w:cstheme="minorHAnsi"/>
          <w:sz w:val="24"/>
          <w:szCs w:val="24"/>
        </w:rPr>
        <w:t>A</w:t>
      </w:r>
      <w:r w:rsidR="006A2444" w:rsidRPr="009D1BF1">
        <w:rPr>
          <w:rFonts w:cstheme="minorHAnsi"/>
          <w:sz w:val="24"/>
          <w:szCs w:val="24"/>
        </w:rPr>
        <w:t xml:space="preserve">n </w:t>
      </w:r>
      <w:r w:rsidR="006A2444" w:rsidRPr="009D1BF1">
        <w:rPr>
          <w:rFonts w:cstheme="minorHAnsi"/>
          <w:sz w:val="24"/>
          <w:szCs w:val="24"/>
        </w:rPr>
        <w:lastRenderedPageBreak/>
        <w:t>exploration of the application of machine learning algorithms in predicting crime can be instrumental in provi</w:t>
      </w:r>
      <w:r w:rsidR="00720B09">
        <w:rPr>
          <w:rFonts w:cstheme="minorHAnsi"/>
          <w:sz w:val="24"/>
          <w:szCs w:val="24"/>
        </w:rPr>
        <w:t>ng</w:t>
      </w:r>
      <w:r w:rsidR="007C0571">
        <w:rPr>
          <w:rFonts w:cstheme="minorHAnsi"/>
          <w:sz w:val="24"/>
          <w:szCs w:val="24"/>
        </w:rPr>
        <w:t xml:space="preserve"> which</w:t>
      </w:r>
      <w:r w:rsidR="006A2444" w:rsidRPr="009D1BF1">
        <w:rPr>
          <w:rFonts w:cstheme="minorHAnsi"/>
          <w:sz w:val="24"/>
          <w:szCs w:val="24"/>
        </w:rPr>
        <w:t xml:space="preserve"> ML models can work </w:t>
      </w:r>
      <w:r w:rsidR="001C3927">
        <w:rPr>
          <w:rFonts w:cstheme="minorHAnsi"/>
          <w:sz w:val="24"/>
          <w:szCs w:val="24"/>
        </w:rPr>
        <w:t>successful</w:t>
      </w:r>
      <w:r w:rsidR="006A2444" w:rsidRPr="009D1BF1">
        <w:rPr>
          <w:rFonts w:cstheme="minorHAnsi"/>
          <w:sz w:val="24"/>
          <w:szCs w:val="24"/>
        </w:rPr>
        <w:t>ly</w:t>
      </w:r>
      <w:r w:rsidR="002C27D3" w:rsidRPr="009D1BF1">
        <w:rPr>
          <w:rFonts w:cstheme="minorHAnsi"/>
          <w:sz w:val="24"/>
          <w:szCs w:val="24"/>
        </w:rPr>
        <w:t xml:space="preserve"> and</w:t>
      </w:r>
      <w:r w:rsidR="00816D48" w:rsidRPr="009D1BF1">
        <w:rPr>
          <w:rFonts w:cstheme="minorHAnsi"/>
          <w:sz w:val="24"/>
          <w:szCs w:val="24"/>
        </w:rPr>
        <w:t xml:space="preserve"> </w:t>
      </w:r>
      <w:r w:rsidR="00816D48">
        <w:rPr>
          <w:rFonts w:cstheme="minorHAnsi"/>
          <w:sz w:val="24"/>
          <w:szCs w:val="24"/>
        </w:rPr>
        <w:t>which</w:t>
      </w:r>
      <w:r w:rsidR="00C2121C">
        <w:rPr>
          <w:rFonts w:cstheme="minorHAnsi"/>
          <w:sz w:val="24"/>
          <w:szCs w:val="24"/>
        </w:rPr>
        <w:t xml:space="preserve"> </w:t>
      </w:r>
      <w:r w:rsidR="00AA1467">
        <w:rPr>
          <w:rFonts w:cstheme="minorHAnsi"/>
          <w:sz w:val="24"/>
          <w:szCs w:val="24"/>
        </w:rPr>
        <w:t>could be integrated into crime prevention software</w:t>
      </w:r>
      <w:r w:rsidR="001D4143">
        <w:rPr>
          <w:rFonts w:cstheme="minorHAnsi"/>
          <w:sz w:val="24"/>
          <w:szCs w:val="24"/>
        </w:rPr>
        <w:t xml:space="preserve"> or processes</w:t>
      </w:r>
      <w:r w:rsidR="006A2444" w:rsidRPr="009D1BF1">
        <w:rPr>
          <w:rFonts w:cstheme="minorHAnsi"/>
          <w:sz w:val="24"/>
          <w:szCs w:val="24"/>
        </w:rPr>
        <w:t>. The potential benefits of using machine learning techniques will be delved into</w:t>
      </w:r>
      <w:r w:rsidR="003D0D12" w:rsidRPr="009D1BF1">
        <w:rPr>
          <w:rFonts w:cstheme="minorHAnsi"/>
          <w:sz w:val="24"/>
          <w:szCs w:val="24"/>
        </w:rPr>
        <w:t>,</w:t>
      </w:r>
      <w:r w:rsidR="0051093B">
        <w:rPr>
          <w:rFonts w:cstheme="minorHAnsi"/>
          <w:sz w:val="24"/>
          <w:szCs w:val="24"/>
        </w:rPr>
        <w:t xml:space="preserve"> mainly</w:t>
      </w:r>
      <w:r w:rsidR="003D0D12" w:rsidRPr="009D1BF1">
        <w:rPr>
          <w:rFonts w:cstheme="minorHAnsi"/>
          <w:sz w:val="24"/>
          <w:szCs w:val="24"/>
        </w:rPr>
        <w:t xml:space="preserve"> to</w:t>
      </w:r>
      <w:r w:rsidR="0094752E" w:rsidRPr="009D1BF1">
        <w:rPr>
          <w:rFonts w:cstheme="minorHAnsi"/>
          <w:sz w:val="24"/>
          <w:szCs w:val="24"/>
        </w:rPr>
        <w:t xml:space="preserve"> address the </w:t>
      </w:r>
      <w:r w:rsidR="00645BB2" w:rsidRPr="009D1BF1">
        <w:rPr>
          <w:rFonts w:cstheme="minorHAnsi"/>
          <w:sz w:val="24"/>
          <w:szCs w:val="24"/>
        </w:rPr>
        <w:t xml:space="preserve">information </w:t>
      </w:r>
      <w:r w:rsidR="0094752E" w:rsidRPr="009D1BF1">
        <w:rPr>
          <w:rFonts w:cstheme="minorHAnsi"/>
          <w:sz w:val="24"/>
          <w:szCs w:val="24"/>
        </w:rPr>
        <w:t xml:space="preserve">gap </w:t>
      </w:r>
      <w:r w:rsidR="00645BB2" w:rsidRPr="009D1BF1">
        <w:rPr>
          <w:rFonts w:cstheme="minorHAnsi"/>
          <w:sz w:val="24"/>
          <w:szCs w:val="24"/>
        </w:rPr>
        <w:t xml:space="preserve">in practicable </w:t>
      </w:r>
      <w:r w:rsidR="003D0D12" w:rsidRPr="009D1BF1">
        <w:rPr>
          <w:rFonts w:cstheme="minorHAnsi"/>
          <w:sz w:val="24"/>
          <w:szCs w:val="24"/>
        </w:rPr>
        <w:t xml:space="preserve">and </w:t>
      </w:r>
      <w:r w:rsidR="00E7581F" w:rsidRPr="009D1BF1">
        <w:rPr>
          <w:rFonts w:cstheme="minorHAnsi"/>
          <w:sz w:val="24"/>
          <w:szCs w:val="24"/>
        </w:rPr>
        <w:t xml:space="preserve">unbiased </w:t>
      </w:r>
      <w:r w:rsidR="003D0D12" w:rsidRPr="009D1BF1">
        <w:rPr>
          <w:rFonts w:cstheme="minorHAnsi"/>
          <w:sz w:val="24"/>
          <w:szCs w:val="24"/>
        </w:rPr>
        <w:t>crime detection ML models</w:t>
      </w:r>
      <w:r w:rsidR="006A2444" w:rsidRPr="009D1BF1">
        <w:rPr>
          <w:rFonts w:cstheme="minorHAnsi"/>
          <w:sz w:val="24"/>
          <w:szCs w:val="24"/>
        </w:rPr>
        <w:t>. The existing literature on</w:t>
      </w:r>
      <w:r w:rsidR="00B52D65" w:rsidRPr="009D1BF1">
        <w:rPr>
          <w:rFonts w:cstheme="minorHAnsi"/>
          <w:sz w:val="24"/>
          <w:szCs w:val="24"/>
        </w:rPr>
        <w:t xml:space="preserve"> ML</w:t>
      </w:r>
      <w:r w:rsidR="006A2444" w:rsidRPr="009D1BF1">
        <w:rPr>
          <w:rFonts w:cstheme="minorHAnsi"/>
          <w:sz w:val="24"/>
          <w:szCs w:val="24"/>
        </w:rPr>
        <w:t xml:space="preserve"> models for crime prediction and prevention</w:t>
      </w:r>
      <w:r w:rsidR="006125B4" w:rsidRPr="009D1BF1">
        <w:rPr>
          <w:rFonts w:cstheme="minorHAnsi"/>
          <w:sz w:val="24"/>
          <w:szCs w:val="24"/>
        </w:rPr>
        <w:t xml:space="preserve"> will be explored and </w:t>
      </w:r>
      <w:r w:rsidR="00062136" w:rsidRPr="009D1BF1">
        <w:rPr>
          <w:rFonts w:cstheme="minorHAnsi"/>
          <w:sz w:val="24"/>
          <w:szCs w:val="24"/>
        </w:rPr>
        <w:t>comprehensively reviewed</w:t>
      </w:r>
      <w:r w:rsidR="004F7E25" w:rsidRPr="009D1BF1">
        <w:rPr>
          <w:rFonts w:cstheme="minorHAnsi"/>
          <w:sz w:val="24"/>
          <w:szCs w:val="24"/>
        </w:rPr>
        <w:t xml:space="preserve"> by</w:t>
      </w:r>
      <w:r w:rsidR="006A2444" w:rsidRPr="009D1BF1">
        <w:rPr>
          <w:rFonts w:cstheme="minorHAnsi"/>
          <w:sz w:val="24"/>
          <w:szCs w:val="24"/>
        </w:rPr>
        <w:t xml:space="preserve"> illustrating the strengths and weaknesses of various approaches</w:t>
      </w:r>
      <w:r w:rsidR="00E7581F" w:rsidRPr="009D1BF1">
        <w:rPr>
          <w:rFonts w:cstheme="minorHAnsi"/>
          <w:sz w:val="24"/>
          <w:szCs w:val="24"/>
        </w:rPr>
        <w:t xml:space="preserve"> including </w:t>
      </w:r>
      <w:r w:rsidR="00DB2A5C" w:rsidRPr="009D1BF1">
        <w:rPr>
          <w:rFonts w:cstheme="minorHAnsi"/>
          <w:sz w:val="24"/>
          <w:szCs w:val="24"/>
        </w:rPr>
        <w:t xml:space="preserve">real-world </w:t>
      </w:r>
      <w:r w:rsidR="00E7581F" w:rsidRPr="009D1BF1">
        <w:rPr>
          <w:rFonts w:cstheme="minorHAnsi"/>
          <w:sz w:val="24"/>
          <w:szCs w:val="24"/>
        </w:rPr>
        <w:t xml:space="preserve">examples of </w:t>
      </w:r>
      <w:r w:rsidR="00815E84" w:rsidRPr="009D1BF1">
        <w:rPr>
          <w:rFonts w:cstheme="minorHAnsi"/>
          <w:sz w:val="24"/>
          <w:szCs w:val="24"/>
        </w:rPr>
        <w:t>application</w:t>
      </w:r>
      <w:r w:rsidR="006A2444" w:rsidRPr="009D1BF1">
        <w:rPr>
          <w:rFonts w:cstheme="minorHAnsi"/>
          <w:sz w:val="24"/>
          <w:szCs w:val="24"/>
        </w:rPr>
        <w:t>.</w:t>
      </w:r>
    </w:p>
    <w:p w14:paraId="013EDC3B" w14:textId="356F6232" w:rsidR="006A2444" w:rsidRPr="009D1BF1" w:rsidRDefault="006A2444" w:rsidP="009D1BF1">
      <w:pPr>
        <w:spacing w:line="360" w:lineRule="auto"/>
        <w:jc w:val="both"/>
        <w:rPr>
          <w:rFonts w:cstheme="minorHAnsi"/>
          <w:sz w:val="24"/>
          <w:szCs w:val="24"/>
        </w:rPr>
      </w:pPr>
      <w:r w:rsidRPr="009D1BF1">
        <w:rPr>
          <w:rFonts w:cstheme="minorHAnsi"/>
          <w:sz w:val="24"/>
          <w:szCs w:val="24"/>
        </w:rPr>
        <w:t xml:space="preserve">The methodology </w:t>
      </w:r>
      <w:r w:rsidR="002379EB" w:rsidRPr="009D1BF1">
        <w:rPr>
          <w:rFonts w:cstheme="minorHAnsi"/>
          <w:sz w:val="24"/>
          <w:szCs w:val="24"/>
        </w:rPr>
        <w:t>t</w:t>
      </w:r>
      <w:r w:rsidRPr="009D1BF1">
        <w:rPr>
          <w:rFonts w:cstheme="minorHAnsi"/>
          <w:sz w:val="24"/>
          <w:szCs w:val="24"/>
        </w:rPr>
        <w:t xml:space="preserve">o investigate machine learning models </w:t>
      </w:r>
      <w:r w:rsidR="00EB7509">
        <w:rPr>
          <w:rFonts w:cstheme="minorHAnsi"/>
          <w:sz w:val="24"/>
          <w:szCs w:val="24"/>
        </w:rPr>
        <w:t>to forecast crimes</w:t>
      </w:r>
      <w:r w:rsidRPr="009D1BF1">
        <w:rPr>
          <w:rFonts w:cstheme="minorHAnsi"/>
          <w:sz w:val="24"/>
          <w:szCs w:val="24"/>
        </w:rPr>
        <w:t xml:space="preserve"> will </w:t>
      </w:r>
      <w:r w:rsidR="00EB7509">
        <w:rPr>
          <w:rFonts w:cstheme="minorHAnsi"/>
          <w:sz w:val="24"/>
          <w:szCs w:val="24"/>
        </w:rPr>
        <w:t>be based on</w:t>
      </w:r>
      <w:r w:rsidRPr="009D1BF1">
        <w:rPr>
          <w:rFonts w:cstheme="minorHAnsi"/>
          <w:sz w:val="24"/>
          <w:szCs w:val="24"/>
        </w:rPr>
        <w:t xml:space="preserve"> analys</w:t>
      </w:r>
      <w:r w:rsidR="00EB7509">
        <w:rPr>
          <w:rFonts w:cstheme="minorHAnsi"/>
          <w:sz w:val="24"/>
          <w:szCs w:val="24"/>
        </w:rPr>
        <w:t>is of</w:t>
      </w:r>
      <w:r w:rsidRPr="009D1BF1">
        <w:rPr>
          <w:rFonts w:cstheme="minorHAnsi"/>
          <w:sz w:val="24"/>
          <w:szCs w:val="24"/>
        </w:rPr>
        <w:t xml:space="preserve"> the Vancouver crime data which is </w:t>
      </w:r>
      <w:r w:rsidR="003B06F5">
        <w:rPr>
          <w:rFonts w:cstheme="minorHAnsi"/>
          <w:sz w:val="24"/>
          <w:szCs w:val="24"/>
        </w:rPr>
        <w:t xml:space="preserve">a </w:t>
      </w:r>
      <w:r w:rsidRPr="009D1BF1">
        <w:rPr>
          <w:rFonts w:cstheme="minorHAnsi"/>
          <w:sz w:val="24"/>
          <w:szCs w:val="24"/>
        </w:rPr>
        <w:t>publicly available</w:t>
      </w:r>
      <w:r w:rsidR="003B06F5">
        <w:rPr>
          <w:rFonts w:cstheme="minorHAnsi"/>
          <w:sz w:val="24"/>
          <w:szCs w:val="24"/>
        </w:rPr>
        <w:t xml:space="preserve"> dataset</w:t>
      </w:r>
      <w:r w:rsidR="00C3352A">
        <w:rPr>
          <w:rFonts w:cstheme="minorHAnsi"/>
          <w:sz w:val="24"/>
          <w:szCs w:val="24"/>
        </w:rPr>
        <w:t xml:space="preserve">. It was released </w:t>
      </w:r>
      <w:r w:rsidR="001A3B56">
        <w:rPr>
          <w:rFonts w:cstheme="minorHAnsi"/>
          <w:sz w:val="24"/>
          <w:szCs w:val="24"/>
        </w:rPr>
        <w:t>as</w:t>
      </w:r>
      <w:r w:rsidR="009F09D9" w:rsidRPr="009D1BF1">
        <w:rPr>
          <w:rFonts w:cstheme="minorHAnsi"/>
          <w:sz w:val="24"/>
          <w:szCs w:val="24"/>
        </w:rPr>
        <w:t xml:space="preserve"> the City of Vancouver Open Data Catalogue</w:t>
      </w:r>
      <w:r w:rsidR="001A3B56">
        <w:rPr>
          <w:rFonts w:cstheme="minorHAnsi"/>
          <w:sz w:val="24"/>
          <w:szCs w:val="24"/>
        </w:rPr>
        <w:t>,</w:t>
      </w:r>
      <w:r w:rsidR="00261E36" w:rsidRPr="009D1BF1">
        <w:rPr>
          <w:rFonts w:cstheme="minorHAnsi"/>
          <w:sz w:val="24"/>
          <w:szCs w:val="24"/>
        </w:rPr>
        <w:t xml:space="preserve"> </w:t>
      </w:r>
      <w:r w:rsidR="008061F5" w:rsidRPr="009D1BF1">
        <w:rPr>
          <w:rFonts w:cstheme="minorHAnsi"/>
          <w:sz w:val="24"/>
          <w:szCs w:val="24"/>
        </w:rPr>
        <w:t xml:space="preserve">provided by the Canadian city’s Police </w:t>
      </w:r>
      <w:r w:rsidR="00452C28" w:rsidRPr="009D1BF1">
        <w:rPr>
          <w:rFonts w:cstheme="minorHAnsi"/>
          <w:sz w:val="24"/>
          <w:szCs w:val="24"/>
        </w:rPr>
        <w:t>department. Data f</w:t>
      </w:r>
      <w:r w:rsidR="00327E90" w:rsidRPr="009D1BF1">
        <w:rPr>
          <w:rFonts w:cstheme="minorHAnsi"/>
          <w:sz w:val="24"/>
          <w:szCs w:val="24"/>
        </w:rPr>
        <w:t xml:space="preserve">eatures </w:t>
      </w:r>
      <w:r w:rsidR="00F204F1" w:rsidRPr="009D1BF1">
        <w:rPr>
          <w:rFonts w:cstheme="minorHAnsi"/>
          <w:sz w:val="24"/>
          <w:szCs w:val="24"/>
        </w:rPr>
        <w:t>includ</w:t>
      </w:r>
      <w:r w:rsidR="0045129F" w:rsidRPr="009D1BF1">
        <w:rPr>
          <w:rFonts w:cstheme="minorHAnsi"/>
          <w:sz w:val="24"/>
          <w:szCs w:val="24"/>
        </w:rPr>
        <w:t>e</w:t>
      </w:r>
      <w:r w:rsidR="00327E90" w:rsidRPr="009D1BF1">
        <w:rPr>
          <w:rFonts w:cstheme="minorHAnsi"/>
          <w:sz w:val="24"/>
          <w:szCs w:val="24"/>
        </w:rPr>
        <w:t xml:space="preserve"> crime types, location</w:t>
      </w:r>
      <w:r w:rsidR="00F204F1" w:rsidRPr="009D1BF1">
        <w:rPr>
          <w:rFonts w:cstheme="minorHAnsi"/>
          <w:sz w:val="24"/>
          <w:szCs w:val="24"/>
        </w:rPr>
        <w:t>, time</w:t>
      </w:r>
      <w:r w:rsidR="0045129F" w:rsidRPr="009D1BF1">
        <w:rPr>
          <w:rFonts w:cstheme="minorHAnsi"/>
          <w:sz w:val="24"/>
          <w:szCs w:val="24"/>
        </w:rPr>
        <w:t xml:space="preserve"> and location</w:t>
      </w:r>
      <w:r w:rsidR="00516284" w:rsidRPr="009D1BF1">
        <w:rPr>
          <w:rFonts w:cstheme="minorHAnsi"/>
          <w:sz w:val="24"/>
          <w:szCs w:val="24"/>
        </w:rPr>
        <w:t xml:space="preserve"> </w:t>
      </w:r>
      <w:r w:rsidR="00074E10" w:rsidRPr="009D1BF1">
        <w:rPr>
          <w:rFonts w:cstheme="minorHAnsi"/>
          <w:sz w:val="24"/>
          <w:szCs w:val="24"/>
        </w:rPr>
        <w:t>of</w:t>
      </w:r>
      <w:r w:rsidR="007749CE" w:rsidRPr="009D1BF1">
        <w:rPr>
          <w:rFonts w:cstheme="minorHAnsi"/>
          <w:sz w:val="24"/>
          <w:szCs w:val="24"/>
        </w:rPr>
        <w:t xml:space="preserve"> reported</w:t>
      </w:r>
      <w:r w:rsidR="00516284" w:rsidRPr="009D1BF1">
        <w:rPr>
          <w:rFonts w:cstheme="minorHAnsi"/>
          <w:sz w:val="24"/>
          <w:szCs w:val="24"/>
        </w:rPr>
        <w:t xml:space="preserve"> incidents from </w:t>
      </w:r>
      <w:r w:rsidR="00004386" w:rsidRPr="009D1BF1">
        <w:rPr>
          <w:rFonts w:cstheme="minorHAnsi"/>
          <w:sz w:val="24"/>
          <w:szCs w:val="24"/>
        </w:rPr>
        <w:t>2003-2017</w:t>
      </w:r>
      <w:r w:rsidRPr="009D1BF1">
        <w:rPr>
          <w:rFonts w:cstheme="minorHAnsi"/>
          <w:sz w:val="24"/>
          <w:szCs w:val="24"/>
        </w:rPr>
        <w:t xml:space="preserve">. </w:t>
      </w:r>
      <w:r w:rsidR="007B1029" w:rsidRPr="009D1BF1">
        <w:rPr>
          <w:rFonts w:cstheme="minorHAnsi"/>
          <w:sz w:val="24"/>
          <w:szCs w:val="24"/>
        </w:rPr>
        <w:t>Techniques</w:t>
      </w:r>
      <w:r w:rsidR="006E16B2" w:rsidRPr="009D1BF1">
        <w:rPr>
          <w:rFonts w:cstheme="minorHAnsi"/>
          <w:sz w:val="24"/>
          <w:szCs w:val="24"/>
        </w:rPr>
        <w:t xml:space="preserve"> for this analysis will</w:t>
      </w:r>
      <w:r w:rsidR="007B1029" w:rsidRPr="009D1BF1">
        <w:rPr>
          <w:rFonts w:cstheme="minorHAnsi"/>
          <w:sz w:val="24"/>
          <w:szCs w:val="24"/>
        </w:rPr>
        <w:t xml:space="preserve"> includ</w:t>
      </w:r>
      <w:r w:rsidR="006E16B2" w:rsidRPr="009D1BF1">
        <w:rPr>
          <w:rFonts w:cstheme="minorHAnsi"/>
          <w:sz w:val="24"/>
          <w:szCs w:val="24"/>
        </w:rPr>
        <w:t>e</w:t>
      </w:r>
      <w:r w:rsidR="007B1029" w:rsidRPr="009D1BF1">
        <w:rPr>
          <w:rFonts w:cstheme="minorHAnsi"/>
          <w:sz w:val="24"/>
          <w:szCs w:val="24"/>
        </w:rPr>
        <w:t xml:space="preserve"> d</w:t>
      </w:r>
      <w:r w:rsidR="007E35C5" w:rsidRPr="009D1BF1">
        <w:rPr>
          <w:rFonts w:cstheme="minorHAnsi"/>
          <w:sz w:val="24"/>
          <w:szCs w:val="24"/>
        </w:rPr>
        <w:t xml:space="preserve">ata cleaning and </w:t>
      </w:r>
      <w:r w:rsidR="00D4128B">
        <w:rPr>
          <w:rFonts w:cstheme="minorHAnsi"/>
          <w:sz w:val="24"/>
          <w:szCs w:val="24"/>
        </w:rPr>
        <w:t xml:space="preserve">transformation </w:t>
      </w:r>
      <w:r w:rsidR="007E35C5" w:rsidRPr="009D1BF1">
        <w:rPr>
          <w:rFonts w:cstheme="minorHAnsi"/>
          <w:sz w:val="24"/>
          <w:szCs w:val="24"/>
        </w:rPr>
        <w:t xml:space="preserve">which will include </w:t>
      </w:r>
      <w:r w:rsidR="00F67CE7">
        <w:rPr>
          <w:rFonts w:cstheme="minorHAnsi"/>
          <w:sz w:val="24"/>
          <w:szCs w:val="24"/>
        </w:rPr>
        <w:t>standardiza</w:t>
      </w:r>
      <w:r w:rsidR="00D63316" w:rsidRPr="009D1BF1">
        <w:rPr>
          <w:rFonts w:cstheme="minorHAnsi"/>
          <w:sz w:val="24"/>
          <w:szCs w:val="24"/>
        </w:rPr>
        <w:t>tion</w:t>
      </w:r>
      <w:r w:rsidR="001C3927">
        <w:rPr>
          <w:rFonts w:cstheme="minorHAnsi"/>
          <w:sz w:val="24"/>
          <w:szCs w:val="24"/>
        </w:rPr>
        <w:t xml:space="preserve"> and</w:t>
      </w:r>
      <w:r w:rsidR="00D4128B">
        <w:rPr>
          <w:rFonts w:cstheme="minorHAnsi"/>
          <w:sz w:val="24"/>
          <w:szCs w:val="24"/>
        </w:rPr>
        <w:t xml:space="preserve"> </w:t>
      </w:r>
      <w:r w:rsidR="00486231">
        <w:rPr>
          <w:rFonts w:cstheme="minorHAnsi"/>
          <w:sz w:val="24"/>
          <w:szCs w:val="24"/>
        </w:rPr>
        <w:t>feature engineering</w:t>
      </w:r>
      <w:r w:rsidR="001C3927">
        <w:rPr>
          <w:rFonts w:cstheme="minorHAnsi"/>
          <w:sz w:val="24"/>
          <w:szCs w:val="24"/>
        </w:rPr>
        <w:t>. T</w:t>
      </w:r>
      <w:r w:rsidR="00FA1387">
        <w:rPr>
          <w:rFonts w:cstheme="minorHAnsi"/>
          <w:sz w:val="24"/>
          <w:szCs w:val="24"/>
        </w:rPr>
        <w:t xml:space="preserve">hen </w:t>
      </w:r>
      <w:r w:rsidR="00004386" w:rsidRPr="009D1BF1">
        <w:rPr>
          <w:rFonts w:cstheme="minorHAnsi"/>
          <w:sz w:val="24"/>
          <w:szCs w:val="24"/>
        </w:rPr>
        <w:t>v</w:t>
      </w:r>
      <w:r w:rsidR="00805F22" w:rsidRPr="009D1BF1">
        <w:rPr>
          <w:rFonts w:cstheme="minorHAnsi"/>
          <w:sz w:val="24"/>
          <w:szCs w:val="24"/>
        </w:rPr>
        <w:t>i</w:t>
      </w:r>
      <w:r w:rsidR="00004386" w:rsidRPr="009D1BF1">
        <w:rPr>
          <w:rFonts w:cstheme="minorHAnsi"/>
          <w:sz w:val="24"/>
          <w:szCs w:val="24"/>
        </w:rPr>
        <w:t>sualisation to</w:t>
      </w:r>
      <w:r w:rsidR="00805F22" w:rsidRPr="009D1BF1">
        <w:rPr>
          <w:rFonts w:cstheme="minorHAnsi"/>
          <w:sz w:val="24"/>
          <w:szCs w:val="24"/>
        </w:rPr>
        <w:t xml:space="preserve"> </w:t>
      </w:r>
      <w:r w:rsidR="00514AFE" w:rsidRPr="009D1BF1">
        <w:rPr>
          <w:rFonts w:cstheme="minorHAnsi"/>
          <w:sz w:val="24"/>
          <w:szCs w:val="24"/>
        </w:rPr>
        <w:t xml:space="preserve">provide </w:t>
      </w:r>
      <w:r w:rsidR="00B45F49">
        <w:rPr>
          <w:rFonts w:cstheme="minorHAnsi"/>
          <w:sz w:val="24"/>
          <w:szCs w:val="24"/>
        </w:rPr>
        <w:t xml:space="preserve">better </w:t>
      </w:r>
      <w:r w:rsidR="00805F22" w:rsidRPr="009D1BF1">
        <w:rPr>
          <w:rFonts w:cstheme="minorHAnsi"/>
          <w:sz w:val="24"/>
          <w:szCs w:val="24"/>
        </w:rPr>
        <w:t>understanding of the relationships between the data features</w:t>
      </w:r>
      <w:r w:rsidR="00D63316" w:rsidRPr="009D1BF1">
        <w:rPr>
          <w:rFonts w:cstheme="minorHAnsi"/>
          <w:sz w:val="24"/>
          <w:szCs w:val="24"/>
        </w:rPr>
        <w:t>.</w:t>
      </w:r>
      <w:r w:rsidR="007E35C5" w:rsidRPr="009D1BF1">
        <w:rPr>
          <w:rFonts w:cstheme="minorHAnsi"/>
          <w:sz w:val="24"/>
          <w:szCs w:val="24"/>
        </w:rPr>
        <w:t xml:space="preserve"> </w:t>
      </w:r>
      <w:r w:rsidR="000A674A">
        <w:rPr>
          <w:rFonts w:cstheme="minorHAnsi"/>
          <w:sz w:val="24"/>
          <w:szCs w:val="24"/>
        </w:rPr>
        <w:t>T</w:t>
      </w:r>
      <w:r w:rsidRPr="009D1BF1">
        <w:rPr>
          <w:rFonts w:cstheme="minorHAnsi"/>
          <w:sz w:val="24"/>
          <w:szCs w:val="24"/>
        </w:rPr>
        <w:t>esting different machine learning algorithms and evaluating the pe</w:t>
      </w:r>
      <w:r w:rsidR="00EE2507">
        <w:rPr>
          <w:rFonts w:cstheme="minorHAnsi"/>
          <w:sz w:val="24"/>
          <w:szCs w:val="24"/>
        </w:rPr>
        <w:t>rformances of the models</w:t>
      </w:r>
      <w:r w:rsidRPr="009D1BF1">
        <w:rPr>
          <w:rFonts w:cstheme="minorHAnsi"/>
          <w:sz w:val="24"/>
          <w:szCs w:val="24"/>
        </w:rPr>
        <w:t xml:space="preserve"> to </w:t>
      </w:r>
      <w:r w:rsidR="001C3927">
        <w:rPr>
          <w:rFonts w:cstheme="minorHAnsi"/>
          <w:sz w:val="24"/>
          <w:szCs w:val="24"/>
        </w:rPr>
        <w:t>forecast</w:t>
      </w:r>
      <w:r w:rsidR="009E3346" w:rsidRPr="009D1BF1">
        <w:rPr>
          <w:rFonts w:cstheme="minorHAnsi"/>
          <w:sz w:val="24"/>
          <w:szCs w:val="24"/>
        </w:rPr>
        <w:t xml:space="preserve"> crimes</w:t>
      </w:r>
      <w:r w:rsidR="00A41D8E" w:rsidRPr="009D1BF1">
        <w:rPr>
          <w:rFonts w:cstheme="minorHAnsi"/>
          <w:sz w:val="24"/>
          <w:szCs w:val="24"/>
        </w:rPr>
        <w:t xml:space="preserve"> </w:t>
      </w:r>
      <w:r w:rsidR="000A674A">
        <w:rPr>
          <w:rFonts w:cstheme="minorHAnsi"/>
          <w:sz w:val="24"/>
          <w:szCs w:val="24"/>
        </w:rPr>
        <w:t>will also be</w:t>
      </w:r>
      <w:r w:rsidR="001C3927">
        <w:rPr>
          <w:rFonts w:cstheme="minorHAnsi"/>
          <w:sz w:val="24"/>
          <w:szCs w:val="24"/>
        </w:rPr>
        <w:t xml:space="preserve"> conducted</w:t>
      </w:r>
      <w:r w:rsidR="00B31405">
        <w:rPr>
          <w:rFonts w:cstheme="minorHAnsi"/>
          <w:sz w:val="24"/>
          <w:szCs w:val="24"/>
        </w:rPr>
        <w:t>.</w:t>
      </w:r>
      <w:r w:rsidR="0013028F" w:rsidRPr="009D1BF1">
        <w:rPr>
          <w:rFonts w:cstheme="minorHAnsi"/>
          <w:sz w:val="24"/>
          <w:szCs w:val="24"/>
        </w:rPr>
        <w:t xml:space="preserve"> Hyperparameter tuning of the models will be </w:t>
      </w:r>
      <w:r w:rsidR="00C759F9" w:rsidRPr="009D1BF1">
        <w:rPr>
          <w:rFonts w:cstheme="minorHAnsi"/>
          <w:sz w:val="24"/>
          <w:szCs w:val="24"/>
        </w:rPr>
        <w:t>implemented</w:t>
      </w:r>
      <w:r w:rsidR="0013028F" w:rsidRPr="009D1BF1">
        <w:rPr>
          <w:rFonts w:cstheme="minorHAnsi"/>
          <w:sz w:val="24"/>
          <w:szCs w:val="24"/>
        </w:rPr>
        <w:t xml:space="preserve"> to improve the </w:t>
      </w:r>
      <w:r w:rsidR="00CF6F6E" w:rsidRPr="009D1BF1">
        <w:rPr>
          <w:rFonts w:cstheme="minorHAnsi"/>
          <w:sz w:val="24"/>
          <w:szCs w:val="24"/>
        </w:rPr>
        <w:t>prediction accuracies followed by comparative analysis of the results</w:t>
      </w:r>
      <w:r w:rsidR="00073C93" w:rsidRPr="009D1BF1">
        <w:rPr>
          <w:rFonts w:cstheme="minorHAnsi"/>
          <w:sz w:val="24"/>
          <w:szCs w:val="24"/>
        </w:rPr>
        <w:t xml:space="preserve"> to determine which </w:t>
      </w:r>
      <w:r w:rsidR="00882CC0">
        <w:rPr>
          <w:rFonts w:cstheme="minorHAnsi"/>
          <w:sz w:val="24"/>
          <w:szCs w:val="24"/>
        </w:rPr>
        <w:t>will serve successfully to forecast crimes</w:t>
      </w:r>
      <w:r w:rsidR="00777F25" w:rsidRPr="009D1BF1">
        <w:rPr>
          <w:rFonts w:cstheme="minorHAnsi"/>
          <w:sz w:val="24"/>
          <w:szCs w:val="24"/>
        </w:rPr>
        <w:t xml:space="preserve">, </w:t>
      </w:r>
      <w:r w:rsidR="00B46B61" w:rsidRPr="009D1BF1">
        <w:rPr>
          <w:rFonts w:cstheme="minorHAnsi"/>
          <w:sz w:val="24"/>
          <w:szCs w:val="24"/>
        </w:rPr>
        <w:t xml:space="preserve">with focus on </w:t>
      </w:r>
      <w:r w:rsidR="009C18F1">
        <w:rPr>
          <w:rFonts w:cstheme="minorHAnsi"/>
          <w:sz w:val="24"/>
          <w:szCs w:val="24"/>
        </w:rPr>
        <w:t>run</w:t>
      </w:r>
      <w:r w:rsidR="00777F25" w:rsidRPr="009D1BF1">
        <w:rPr>
          <w:rFonts w:cstheme="minorHAnsi"/>
          <w:sz w:val="24"/>
          <w:szCs w:val="24"/>
        </w:rPr>
        <w:t xml:space="preserve"> time</w:t>
      </w:r>
      <w:r w:rsidR="00D17153">
        <w:rPr>
          <w:rFonts w:cstheme="minorHAnsi"/>
          <w:sz w:val="24"/>
          <w:szCs w:val="24"/>
        </w:rPr>
        <w:t xml:space="preserve">, </w:t>
      </w:r>
      <w:r w:rsidR="001C2C8B" w:rsidRPr="009D1BF1">
        <w:rPr>
          <w:rFonts w:cstheme="minorHAnsi"/>
          <w:sz w:val="24"/>
          <w:szCs w:val="24"/>
        </w:rPr>
        <w:t>accuracy score</w:t>
      </w:r>
      <w:r w:rsidR="00D17153">
        <w:rPr>
          <w:rFonts w:cstheme="minorHAnsi"/>
          <w:sz w:val="24"/>
          <w:szCs w:val="24"/>
        </w:rPr>
        <w:t xml:space="preserve"> and absence of bias or privacy issues</w:t>
      </w:r>
      <w:r w:rsidR="00073C93" w:rsidRPr="009D1BF1">
        <w:rPr>
          <w:rFonts w:cstheme="minorHAnsi"/>
          <w:sz w:val="24"/>
          <w:szCs w:val="24"/>
        </w:rPr>
        <w:t>.</w:t>
      </w:r>
    </w:p>
    <w:p w14:paraId="639369B8" w14:textId="71FD5EC0" w:rsidR="006A2444" w:rsidRPr="009D1BF1" w:rsidRDefault="006A2444" w:rsidP="009D1BF1">
      <w:pPr>
        <w:spacing w:line="360" w:lineRule="auto"/>
        <w:jc w:val="both"/>
        <w:rPr>
          <w:rFonts w:cstheme="minorHAnsi"/>
          <w:sz w:val="24"/>
          <w:szCs w:val="24"/>
        </w:rPr>
      </w:pPr>
      <w:r w:rsidRPr="009D1BF1">
        <w:rPr>
          <w:rFonts w:cstheme="minorHAnsi"/>
          <w:sz w:val="24"/>
          <w:szCs w:val="24"/>
        </w:rPr>
        <w:t xml:space="preserve">Conclusion will be a discussion of findings and their implications for crime prevention </w:t>
      </w:r>
      <w:r w:rsidR="00E14C41" w:rsidRPr="009D1BF1">
        <w:rPr>
          <w:rFonts w:cstheme="minorHAnsi"/>
          <w:sz w:val="24"/>
          <w:szCs w:val="24"/>
        </w:rPr>
        <w:t xml:space="preserve">in relation to applicability by </w:t>
      </w:r>
      <w:r w:rsidRPr="009D1BF1">
        <w:rPr>
          <w:rFonts w:cstheme="minorHAnsi"/>
          <w:sz w:val="24"/>
          <w:szCs w:val="24"/>
        </w:rPr>
        <w:t>law enforcement</w:t>
      </w:r>
      <w:r w:rsidR="00E14C41" w:rsidRPr="009D1BF1">
        <w:rPr>
          <w:rFonts w:cstheme="minorHAnsi"/>
          <w:sz w:val="24"/>
          <w:szCs w:val="24"/>
        </w:rPr>
        <w:t xml:space="preserve"> agencies</w:t>
      </w:r>
      <w:r w:rsidRPr="009D1BF1">
        <w:rPr>
          <w:rFonts w:cstheme="minorHAnsi"/>
          <w:sz w:val="24"/>
          <w:szCs w:val="24"/>
        </w:rPr>
        <w:t xml:space="preserve">. Areas for future research will be highlighted </w:t>
      </w:r>
      <w:r w:rsidR="004347D3" w:rsidRPr="009D1BF1">
        <w:rPr>
          <w:rFonts w:cstheme="minorHAnsi"/>
          <w:sz w:val="24"/>
          <w:szCs w:val="24"/>
        </w:rPr>
        <w:t>as well as</w:t>
      </w:r>
      <w:r w:rsidRPr="009D1BF1">
        <w:rPr>
          <w:rFonts w:cstheme="minorHAnsi"/>
          <w:sz w:val="24"/>
          <w:szCs w:val="24"/>
        </w:rPr>
        <w:t xml:space="preserve"> the limitations of this current study.</w:t>
      </w:r>
    </w:p>
    <w:p w14:paraId="325778C2" w14:textId="71F53B2A" w:rsidR="00CA4C94" w:rsidRPr="009D1BF1" w:rsidRDefault="006A2444" w:rsidP="007C5E10">
      <w:pPr>
        <w:spacing w:line="360" w:lineRule="auto"/>
        <w:jc w:val="both"/>
        <w:rPr>
          <w:rFonts w:cstheme="minorHAnsi"/>
          <w:sz w:val="24"/>
          <w:szCs w:val="24"/>
        </w:rPr>
      </w:pPr>
      <w:r w:rsidRPr="009D1BF1">
        <w:rPr>
          <w:rFonts w:cstheme="minorHAnsi"/>
          <w:sz w:val="24"/>
          <w:szCs w:val="24"/>
        </w:rPr>
        <w:t xml:space="preserve">Overall, this research work </w:t>
      </w:r>
      <w:r w:rsidR="0008476E" w:rsidRPr="009D1BF1">
        <w:rPr>
          <w:rFonts w:cstheme="minorHAnsi"/>
          <w:sz w:val="24"/>
          <w:szCs w:val="24"/>
        </w:rPr>
        <w:t>seeks</w:t>
      </w:r>
      <w:r w:rsidRPr="009D1BF1">
        <w:rPr>
          <w:rFonts w:cstheme="minorHAnsi"/>
          <w:sz w:val="24"/>
          <w:szCs w:val="24"/>
        </w:rPr>
        <w:t xml:space="preserve"> to </w:t>
      </w:r>
      <w:r w:rsidR="00D17153">
        <w:rPr>
          <w:rFonts w:cstheme="minorHAnsi"/>
          <w:sz w:val="24"/>
          <w:szCs w:val="24"/>
        </w:rPr>
        <w:t>contribute</w:t>
      </w:r>
      <w:r w:rsidRPr="009D1BF1">
        <w:rPr>
          <w:rFonts w:cstheme="minorHAnsi"/>
          <w:sz w:val="24"/>
          <w:szCs w:val="24"/>
        </w:rPr>
        <w:t xml:space="preserve"> to the growing field of </w:t>
      </w:r>
      <w:r w:rsidR="00782840" w:rsidRPr="009D1BF1">
        <w:rPr>
          <w:rFonts w:cstheme="minorHAnsi"/>
          <w:sz w:val="24"/>
          <w:szCs w:val="24"/>
        </w:rPr>
        <w:t>ML</w:t>
      </w:r>
      <w:r w:rsidR="0008476E" w:rsidRPr="009D1BF1">
        <w:rPr>
          <w:rFonts w:cstheme="minorHAnsi"/>
          <w:sz w:val="24"/>
          <w:szCs w:val="24"/>
        </w:rPr>
        <w:t xml:space="preserve"> models</w:t>
      </w:r>
      <w:r w:rsidR="00241D00">
        <w:rPr>
          <w:rFonts w:cstheme="minorHAnsi"/>
          <w:sz w:val="24"/>
          <w:szCs w:val="24"/>
        </w:rPr>
        <w:t xml:space="preserve"> used in crime forecasts</w:t>
      </w:r>
      <w:r w:rsidRPr="009D1BF1">
        <w:rPr>
          <w:rFonts w:cstheme="minorHAnsi"/>
          <w:sz w:val="24"/>
          <w:szCs w:val="24"/>
        </w:rPr>
        <w:t xml:space="preserve"> </w:t>
      </w:r>
      <w:r w:rsidR="009246DC">
        <w:rPr>
          <w:rFonts w:cstheme="minorHAnsi"/>
          <w:sz w:val="24"/>
          <w:szCs w:val="24"/>
        </w:rPr>
        <w:t>by</w:t>
      </w:r>
      <w:r w:rsidRPr="009D1BF1">
        <w:rPr>
          <w:rFonts w:cstheme="minorHAnsi"/>
          <w:sz w:val="24"/>
          <w:szCs w:val="24"/>
        </w:rPr>
        <w:t xml:space="preserve"> provid</w:t>
      </w:r>
      <w:r w:rsidR="009246DC">
        <w:rPr>
          <w:rFonts w:cstheme="minorHAnsi"/>
          <w:sz w:val="24"/>
          <w:szCs w:val="24"/>
        </w:rPr>
        <w:t>ing</w:t>
      </w:r>
      <w:r w:rsidRPr="009D1BF1">
        <w:rPr>
          <w:rFonts w:cstheme="minorHAnsi"/>
          <w:sz w:val="24"/>
          <w:szCs w:val="24"/>
        </w:rPr>
        <w:t xml:space="preserve"> </w:t>
      </w:r>
      <w:r w:rsidR="0008476E" w:rsidRPr="009D1BF1">
        <w:rPr>
          <w:rFonts w:cstheme="minorHAnsi"/>
          <w:sz w:val="24"/>
          <w:szCs w:val="24"/>
        </w:rPr>
        <w:t>usef</w:t>
      </w:r>
      <w:r w:rsidR="00497A0B" w:rsidRPr="009D1BF1">
        <w:rPr>
          <w:rFonts w:cstheme="minorHAnsi"/>
          <w:sz w:val="24"/>
          <w:szCs w:val="24"/>
        </w:rPr>
        <w:t xml:space="preserve">ul </w:t>
      </w:r>
      <w:r w:rsidRPr="009D1BF1">
        <w:rPr>
          <w:rFonts w:cstheme="minorHAnsi"/>
          <w:sz w:val="24"/>
          <w:szCs w:val="24"/>
        </w:rPr>
        <w:t>insights into the</w:t>
      </w:r>
      <w:r w:rsidR="002D663D">
        <w:rPr>
          <w:rFonts w:cstheme="minorHAnsi"/>
          <w:sz w:val="24"/>
          <w:szCs w:val="24"/>
        </w:rPr>
        <w:t>ir</w:t>
      </w:r>
      <w:r w:rsidRPr="009D1BF1">
        <w:rPr>
          <w:rFonts w:cstheme="minorHAnsi"/>
          <w:sz w:val="24"/>
          <w:szCs w:val="24"/>
        </w:rPr>
        <w:t xml:space="preserve"> potential </w:t>
      </w:r>
      <w:r w:rsidR="00497A0B" w:rsidRPr="009D1BF1">
        <w:rPr>
          <w:rFonts w:cstheme="minorHAnsi"/>
          <w:sz w:val="24"/>
          <w:szCs w:val="24"/>
        </w:rPr>
        <w:t>to aid crime reduction</w:t>
      </w:r>
      <w:r w:rsidR="00F15AE5">
        <w:rPr>
          <w:rFonts w:cstheme="minorHAnsi"/>
          <w:sz w:val="24"/>
          <w:szCs w:val="24"/>
        </w:rPr>
        <w:t>,</w:t>
      </w:r>
      <w:r w:rsidR="00617E99" w:rsidRPr="009D1BF1">
        <w:rPr>
          <w:rFonts w:cstheme="minorHAnsi"/>
          <w:sz w:val="24"/>
          <w:szCs w:val="24"/>
        </w:rPr>
        <w:t xml:space="preserve"> w</w:t>
      </w:r>
      <w:r w:rsidR="006769AB">
        <w:rPr>
          <w:rFonts w:cstheme="minorHAnsi"/>
          <w:sz w:val="24"/>
          <w:szCs w:val="24"/>
        </w:rPr>
        <w:t xml:space="preserve">ith strategies to </w:t>
      </w:r>
      <w:r w:rsidR="007848F3">
        <w:rPr>
          <w:rFonts w:cstheme="minorHAnsi"/>
          <w:sz w:val="24"/>
          <w:szCs w:val="24"/>
        </w:rPr>
        <w:t>avoid</w:t>
      </w:r>
      <w:r w:rsidR="00617E99" w:rsidRPr="009D1BF1">
        <w:rPr>
          <w:rFonts w:cstheme="minorHAnsi"/>
          <w:sz w:val="24"/>
          <w:szCs w:val="24"/>
        </w:rPr>
        <w:t xml:space="preserve"> bias and </w:t>
      </w:r>
      <w:r w:rsidR="007848F3">
        <w:rPr>
          <w:rFonts w:cstheme="minorHAnsi"/>
          <w:sz w:val="24"/>
          <w:szCs w:val="24"/>
        </w:rPr>
        <w:t xml:space="preserve">violation of </w:t>
      </w:r>
      <w:r w:rsidR="003D2561">
        <w:rPr>
          <w:rFonts w:cstheme="minorHAnsi"/>
          <w:sz w:val="24"/>
          <w:szCs w:val="24"/>
        </w:rPr>
        <w:t>people’s privac</w:t>
      </w:r>
      <w:r w:rsidR="00FE3A24">
        <w:rPr>
          <w:rFonts w:cstheme="minorHAnsi"/>
          <w:sz w:val="24"/>
          <w:szCs w:val="24"/>
        </w:rPr>
        <w:t>ies</w:t>
      </w:r>
      <w:r w:rsidRPr="009D1BF1">
        <w:rPr>
          <w:rFonts w:cstheme="minorHAnsi"/>
          <w:sz w:val="24"/>
          <w:szCs w:val="24"/>
        </w:rPr>
        <w:t>.</w:t>
      </w:r>
    </w:p>
    <w:p w14:paraId="3B65B702" w14:textId="1AE3C584" w:rsidR="00F71D28" w:rsidRDefault="002B6DAE" w:rsidP="00821F0F">
      <w:pPr>
        <w:pStyle w:val="Heading2"/>
        <w:numPr>
          <w:ilvl w:val="1"/>
          <w:numId w:val="14"/>
        </w:numPr>
      </w:pPr>
      <w:bookmarkStart w:id="45" w:name="_Toc135862653"/>
      <w:bookmarkStart w:id="46" w:name="_Toc135863845"/>
      <w:bookmarkStart w:id="47" w:name="_Toc135863927"/>
      <w:bookmarkStart w:id="48" w:name="_Toc135863968"/>
      <w:bookmarkStart w:id="49" w:name="_Toc135864148"/>
      <w:bookmarkStart w:id="50" w:name="_Toc135936799"/>
      <w:bookmarkStart w:id="51" w:name="_Toc135941890"/>
      <w:bookmarkStart w:id="52" w:name="_Toc135943439"/>
      <w:bookmarkStart w:id="53" w:name="_Toc135943890"/>
      <w:bookmarkStart w:id="54" w:name="_Toc135944376"/>
      <w:bookmarkStart w:id="55" w:name="_Toc135944810"/>
      <w:bookmarkStart w:id="56" w:name="_Toc135964478"/>
      <w:bookmarkStart w:id="57" w:name="_Toc135964599"/>
      <w:bookmarkStart w:id="58" w:name="_Toc135964937"/>
      <w:bookmarkStart w:id="59" w:name="_Toc135964981"/>
      <w:bookmarkStart w:id="60" w:name="_Toc135965240"/>
      <w:bookmarkStart w:id="61" w:name="_Toc135966155"/>
      <w:bookmarkStart w:id="62" w:name="_Toc135966204"/>
      <w:bookmarkStart w:id="63" w:name="_Toc136390399"/>
      <w:r>
        <w:t>Problem Statement</w:t>
      </w:r>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p w14:paraId="4E0EAFCD" w14:textId="77777777" w:rsidR="003B52AF" w:rsidRPr="003B52AF" w:rsidRDefault="003B52AF" w:rsidP="003B52AF"/>
    <w:p w14:paraId="4BCEFE35" w14:textId="4D0CC492" w:rsidR="00E75FBE" w:rsidRPr="009D1BF1" w:rsidRDefault="00E75FBE" w:rsidP="009D1BF1">
      <w:pPr>
        <w:spacing w:line="360" w:lineRule="auto"/>
        <w:jc w:val="both"/>
        <w:rPr>
          <w:rFonts w:cstheme="minorHAnsi"/>
          <w:sz w:val="24"/>
          <w:szCs w:val="24"/>
        </w:rPr>
      </w:pPr>
      <w:r w:rsidRPr="009D1BF1">
        <w:rPr>
          <w:rFonts w:cstheme="minorHAnsi"/>
          <w:sz w:val="24"/>
          <w:szCs w:val="24"/>
        </w:rPr>
        <w:t>The public's safety continues to be seriously threatened by criminal activit</w:t>
      </w:r>
      <w:r w:rsidR="00D530EF" w:rsidRPr="009D1BF1">
        <w:rPr>
          <w:rFonts w:cstheme="minorHAnsi"/>
          <w:sz w:val="24"/>
          <w:szCs w:val="24"/>
        </w:rPr>
        <w:t>ies</w:t>
      </w:r>
      <w:r w:rsidRPr="009D1BF1">
        <w:rPr>
          <w:rFonts w:cstheme="minorHAnsi"/>
          <w:sz w:val="24"/>
          <w:szCs w:val="24"/>
        </w:rPr>
        <w:t xml:space="preserve"> despite</w:t>
      </w:r>
      <w:r w:rsidR="00271422" w:rsidRPr="009D1BF1">
        <w:rPr>
          <w:rFonts w:cstheme="minorHAnsi"/>
          <w:sz w:val="24"/>
          <w:szCs w:val="24"/>
        </w:rPr>
        <w:t xml:space="preserve"> significant </w:t>
      </w:r>
      <w:r w:rsidRPr="009D1BF1">
        <w:rPr>
          <w:rFonts w:cstheme="minorHAnsi"/>
          <w:sz w:val="24"/>
          <w:szCs w:val="24"/>
        </w:rPr>
        <w:t xml:space="preserve">efforts to lower crime rates. There is a </w:t>
      </w:r>
      <w:r w:rsidR="000D7C5A" w:rsidRPr="009D1BF1">
        <w:rPr>
          <w:rFonts w:cstheme="minorHAnsi"/>
          <w:sz w:val="24"/>
          <w:szCs w:val="24"/>
        </w:rPr>
        <w:t xml:space="preserve">growing </w:t>
      </w:r>
      <w:r w:rsidRPr="009D1BF1">
        <w:rPr>
          <w:rFonts w:cstheme="minorHAnsi"/>
          <w:sz w:val="24"/>
          <w:szCs w:val="24"/>
        </w:rPr>
        <w:t xml:space="preserve">need to </w:t>
      </w:r>
      <w:r w:rsidR="00D17DBA" w:rsidRPr="009D1BF1">
        <w:rPr>
          <w:rFonts w:cstheme="minorHAnsi"/>
          <w:sz w:val="24"/>
          <w:szCs w:val="24"/>
        </w:rPr>
        <w:t>explore</w:t>
      </w:r>
      <w:r w:rsidRPr="009D1BF1">
        <w:rPr>
          <w:rFonts w:cstheme="minorHAnsi"/>
          <w:sz w:val="24"/>
          <w:szCs w:val="24"/>
        </w:rPr>
        <w:t xml:space="preserve"> alternate ways to </w:t>
      </w:r>
      <w:r w:rsidR="00CF2A67">
        <w:rPr>
          <w:rFonts w:cstheme="minorHAnsi"/>
          <w:sz w:val="24"/>
          <w:szCs w:val="24"/>
        </w:rPr>
        <w:lastRenderedPageBreak/>
        <w:t xml:space="preserve">forecast </w:t>
      </w:r>
      <w:r w:rsidR="00CF2A67" w:rsidRPr="009D1BF1">
        <w:rPr>
          <w:rFonts w:cstheme="minorHAnsi"/>
          <w:sz w:val="24"/>
          <w:szCs w:val="24"/>
        </w:rPr>
        <w:t>and</w:t>
      </w:r>
      <w:r w:rsidRPr="009D1BF1">
        <w:rPr>
          <w:rFonts w:cstheme="minorHAnsi"/>
          <w:sz w:val="24"/>
          <w:szCs w:val="24"/>
        </w:rPr>
        <w:t xml:space="preserve"> prevent</w:t>
      </w:r>
      <w:r w:rsidR="006213CB">
        <w:rPr>
          <w:rFonts w:cstheme="minorHAnsi"/>
          <w:sz w:val="24"/>
          <w:szCs w:val="24"/>
        </w:rPr>
        <w:t xml:space="preserve"> crimes</w:t>
      </w:r>
      <w:r w:rsidRPr="009D1BF1">
        <w:rPr>
          <w:rFonts w:cstheme="minorHAnsi"/>
          <w:sz w:val="24"/>
          <w:szCs w:val="24"/>
        </w:rPr>
        <w:t xml:space="preserve"> </w:t>
      </w:r>
      <w:r w:rsidR="004342E8">
        <w:rPr>
          <w:rFonts w:cstheme="minorHAnsi"/>
          <w:sz w:val="24"/>
          <w:szCs w:val="24"/>
        </w:rPr>
        <w:t xml:space="preserve">as </w:t>
      </w:r>
      <w:r w:rsidRPr="009D1BF1">
        <w:rPr>
          <w:rFonts w:cstheme="minorHAnsi"/>
          <w:sz w:val="24"/>
          <w:szCs w:val="24"/>
        </w:rPr>
        <w:t>traditional methods of crime prevention and law enforcement have limits</w:t>
      </w:r>
      <w:r w:rsidR="002B28F2">
        <w:rPr>
          <w:rFonts w:cstheme="minorHAnsi"/>
          <w:sz w:val="24"/>
          <w:szCs w:val="24"/>
        </w:rPr>
        <w:t xml:space="preserve"> especially due to large </w:t>
      </w:r>
      <w:r w:rsidR="00642156">
        <w:rPr>
          <w:rFonts w:cstheme="minorHAnsi"/>
          <w:sz w:val="24"/>
          <w:szCs w:val="24"/>
        </w:rPr>
        <w:t>size of crime datasets</w:t>
      </w:r>
      <w:r w:rsidR="00D9231C">
        <w:rPr>
          <w:rFonts w:cstheme="minorHAnsi"/>
          <w:sz w:val="24"/>
          <w:szCs w:val="24"/>
        </w:rPr>
        <w:t xml:space="preserve"> and </w:t>
      </w:r>
      <w:r w:rsidR="00C22BD4">
        <w:rPr>
          <w:rFonts w:cstheme="minorHAnsi"/>
          <w:sz w:val="24"/>
          <w:szCs w:val="24"/>
        </w:rPr>
        <w:t>ev</w:t>
      </w:r>
      <w:r w:rsidR="008B2CE8">
        <w:rPr>
          <w:rFonts w:cstheme="minorHAnsi"/>
          <w:sz w:val="24"/>
          <w:szCs w:val="24"/>
        </w:rPr>
        <w:t xml:space="preserve">olving </w:t>
      </w:r>
      <w:r w:rsidR="00D9231C">
        <w:rPr>
          <w:rFonts w:cstheme="minorHAnsi"/>
          <w:sz w:val="24"/>
          <w:szCs w:val="24"/>
        </w:rPr>
        <w:t>technological advancements</w:t>
      </w:r>
      <w:r w:rsidRPr="009D1BF1">
        <w:rPr>
          <w:rFonts w:cstheme="minorHAnsi"/>
          <w:sz w:val="24"/>
          <w:szCs w:val="24"/>
        </w:rPr>
        <w:t>.</w:t>
      </w:r>
    </w:p>
    <w:p w14:paraId="5E0A1BAF" w14:textId="1BF2DC14" w:rsidR="00F71D28" w:rsidRPr="009D1BF1" w:rsidRDefault="00E75FBE" w:rsidP="00487D2A">
      <w:pPr>
        <w:spacing w:line="360" w:lineRule="auto"/>
        <w:jc w:val="both"/>
        <w:rPr>
          <w:rFonts w:cstheme="minorHAnsi"/>
          <w:sz w:val="24"/>
          <w:szCs w:val="24"/>
        </w:rPr>
      </w:pPr>
      <w:r w:rsidRPr="009D1BF1">
        <w:rPr>
          <w:rFonts w:cstheme="minorHAnsi"/>
          <w:sz w:val="24"/>
          <w:szCs w:val="24"/>
        </w:rPr>
        <w:t xml:space="preserve">With </w:t>
      </w:r>
      <w:r w:rsidR="007575EE" w:rsidRPr="009D1BF1">
        <w:rPr>
          <w:rFonts w:cstheme="minorHAnsi"/>
          <w:sz w:val="24"/>
          <w:szCs w:val="24"/>
        </w:rPr>
        <w:t xml:space="preserve">notable </w:t>
      </w:r>
      <w:r w:rsidRPr="009D1BF1">
        <w:rPr>
          <w:rFonts w:cstheme="minorHAnsi"/>
          <w:sz w:val="24"/>
          <w:szCs w:val="24"/>
        </w:rPr>
        <w:t xml:space="preserve">great success, machine learning </w:t>
      </w:r>
      <w:r w:rsidR="001B75CE" w:rsidRPr="009D1BF1">
        <w:rPr>
          <w:rFonts w:cstheme="minorHAnsi"/>
          <w:sz w:val="24"/>
          <w:szCs w:val="24"/>
        </w:rPr>
        <w:t>model</w:t>
      </w:r>
      <w:r w:rsidRPr="009D1BF1">
        <w:rPr>
          <w:rFonts w:cstheme="minorHAnsi"/>
          <w:sz w:val="24"/>
          <w:szCs w:val="24"/>
        </w:rPr>
        <w:t xml:space="preserve">s have been applied in </w:t>
      </w:r>
      <w:r w:rsidR="00AA27C2" w:rsidRPr="009D1BF1">
        <w:rPr>
          <w:rFonts w:cstheme="minorHAnsi"/>
          <w:sz w:val="24"/>
          <w:szCs w:val="24"/>
        </w:rPr>
        <w:t>several</w:t>
      </w:r>
      <w:r w:rsidRPr="009D1BF1">
        <w:rPr>
          <w:rFonts w:cstheme="minorHAnsi"/>
          <w:sz w:val="24"/>
          <w:szCs w:val="24"/>
        </w:rPr>
        <w:t xml:space="preserve"> industries, including marketing, finance, and healthcare</w:t>
      </w:r>
      <w:r w:rsidR="00854B9C">
        <w:rPr>
          <w:rFonts w:cstheme="minorHAnsi"/>
          <w:sz w:val="24"/>
          <w:szCs w:val="24"/>
        </w:rPr>
        <w:t xml:space="preserve"> for myriad purposes</w:t>
      </w:r>
      <w:r w:rsidRPr="009D1BF1">
        <w:rPr>
          <w:rFonts w:cstheme="minorHAnsi"/>
          <w:sz w:val="24"/>
          <w:szCs w:val="24"/>
        </w:rPr>
        <w:t xml:space="preserve">. </w:t>
      </w:r>
      <w:r w:rsidR="007575EE" w:rsidRPr="009D1BF1">
        <w:rPr>
          <w:rFonts w:cstheme="minorHAnsi"/>
          <w:sz w:val="24"/>
          <w:szCs w:val="24"/>
        </w:rPr>
        <w:t>Use</w:t>
      </w:r>
      <w:r w:rsidRPr="009D1BF1">
        <w:rPr>
          <w:rFonts w:cstheme="minorHAnsi"/>
          <w:sz w:val="24"/>
          <w:szCs w:val="24"/>
        </w:rPr>
        <w:t xml:space="preserve"> of machine learning algorithms for crime </w:t>
      </w:r>
      <w:r w:rsidR="00D13C6C">
        <w:rPr>
          <w:rFonts w:cstheme="minorHAnsi"/>
          <w:sz w:val="24"/>
          <w:szCs w:val="24"/>
        </w:rPr>
        <w:t>forecasting</w:t>
      </w:r>
      <w:r w:rsidRPr="009D1BF1">
        <w:rPr>
          <w:rFonts w:cstheme="minorHAnsi"/>
          <w:sz w:val="24"/>
          <w:szCs w:val="24"/>
        </w:rPr>
        <w:t xml:space="preserve"> has however received relatively l</w:t>
      </w:r>
      <w:r w:rsidR="006A3A30" w:rsidRPr="009D1BF1">
        <w:rPr>
          <w:rFonts w:cstheme="minorHAnsi"/>
          <w:sz w:val="24"/>
          <w:szCs w:val="24"/>
        </w:rPr>
        <w:t>ess</w:t>
      </w:r>
      <w:r w:rsidRPr="009D1BF1">
        <w:rPr>
          <w:rFonts w:cstheme="minorHAnsi"/>
          <w:sz w:val="24"/>
          <w:szCs w:val="24"/>
        </w:rPr>
        <w:t xml:space="preserve"> attention. The </w:t>
      </w:r>
      <w:r w:rsidR="0059087D" w:rsidRPr="009D1BF1">
        <w:rPr>
          <w:rFonts w:cstheme="minorHAnsi"/>
          <w:sz w:val="24"/>
          <w:szCs w:val="24"/>
        </w:rPr>
        <w:t xml:space="preserve">deployment </w:t>
      </w:r>
      <w:r w:rsidRPr="009D1BF1">
        <w:rPr>
          <w:rFonts w:cstheme="minorHAnsi"/>
          <w:sz w:val="24"/>
          <w:szCs w:val="24"/>
        </w:rPr>
        <w:t>of these</w:t>
      </w:r>
      <w:r w:rsidR="006A3A30" w:rsidRPr="009D1BF1">
        <w:rPr>
          <w:rFonts w:cstheme="minorHAnsi"/>
          <w:sz w:val="24"/>
          <w:szCs w:val="24"/>
        </w:rPr>
        <w:t xml:space="preserve"> ML models as</w:t>
      </w:r>
      <w:r w:rsidRPr="009D1BF1">
        <w:rPr>
          <w:rFonts w:cstheme="minorHAnsi"/>
          <w:sz w:val="24"/>
          <w:szCs w:val="24"/>
        </w:rPr>
        <w:t xml:space="preserve"> tools in the criminal justice system</w:t>
      </w:r>
      <w:r w:rsidR="00A93EE9" w:rsidRPr="009D1BF1">
        <w:rPr>
          <w:rFonts w:cstheme="minorHAnsi"/>
          <w:sz w:val="24"/>
          <w:szCs w:val="24"/>
        </w:rPr>
        <w:t xml:space="preserve">, including policing, </w:t>
      </w:r>
      <w:r w:rsidRPr="009D1BF1">
        <w:rPr>
          <w:rFonts w:cstheme="minorHAnsi"/>
          <w:sz w:val="24"/>
          <w:szCs w:val="24"/>
        </w:rPr>
        <w:t>therefore faces a s</w:t>
      </w:r>
      <w:r w:rsidR="00E34B21" w:rsidRPr="009D1BF1">
        <w:rPr>
          <w:rFonts w:cstheme="minorHAnsi"/>
          <w:sz w:val="24"/>
          <w:szCs w:val="24"/>
        </w:rPr>
        <w:t>ignificant</w:t>
      </w:r>
      <w:r w:rsidRPr="009D1BF1">
        <w:rPr>
          <w:rFonts w:cstheme="minorHAnsi"/>
          <w:sz w:val="24"/>
          <w:szCs w:val="24"/>
        </w:rPr>
        <w:t xml:space="preserve"> knowledge gap.</w:t>
      </w:r>
      <w:r w:rsidR="007C7FD6" w:rsidRPr="009D1BF1">
        <w:rPr>
          <w:rFonts w:cstheme="minorHAnsi"/>
          <w:sz w:val="24"/>
          <w:szCs w:val="24"/>
        </w:rPr>
        <w:t xml:space="preserve"> </w:t>
      </w:r>
      <w:r w:rsidRPr="009D1BF1">
        <w:rPr>
          <w:rFonts w:cstheme="minorHAnsi"/>
          <w:sz w:val="24"/>
          <w:szCs w:val="24"/>
        </w:rPr>
        <w:t xml:space="preserve">By examining </w:t>
      </w:r>
      <w:r w:rsidR="00873703">
        <w:rPr>
          <w:rFonts w:cstheme="minorHAnsi"/>
          <w:sz w:val="24"/>
          <w:szCs w:val="24"/>
        </w:rPr>
        <w:t>ML</w:t>
      </w:r>
      <w:r w:rsidRPr="009D1BF1">
        <w:rPr>
          <w:rFonts w:cstheme="minorHAnsi"/>
          <w:sz w:val="24"/>
          <w:szCs w:val="24"/>
        </w:rPr>
        <w:t xml:space="preserve"> models for crime prediction, this dissertation seeks to address this issue. The </w:t>
      </w:r>
      <w:r w:rsidR="00AA27C2" w:rsidRPr="009D1BF1">
        <w:rPr>
          <w:rFonts w:cstheme="minorHAnsi"/>
          <w:sz w:val="24"/>
          <w:szCs w:val="24"/>
        </w:rPr>
        <w:t>research</w:t>
      </w:r>
      <w:r w:rsidRPr="009D1BF1">
        <w:rPr>
          <w:rFonts w:cstheme="minorHAnsi"/>
          <w:sz w:val="24"/>
          <w:szCs w:val="24"/>
        </w:rPr>
        <w:t xml:space="preserve"> goal is to determine how effective</w:t>
      </w:r>
      <w:r w:rsidR="00B62F50" w:rsidRPr="009D1BF1">
        <w:rPr>
          <w:rFonts w:cstheme="minorHAnsi"/>
          <w:sz w:val="24"/>
          <w:szCs w:val="24"/>
        </w:rPr>
        <w:t xml:space="preserve"> different ML models </w:t>
      </w:r>
      <w:r w:rsidR="003762FA" w:rsidRPr="009D1BF1">
        <w:rPr>
          <w:rFonts w:cstheme="minorHAnsi"/>
          <w:sz w:val="24"/>
          <w:szCs w:val="24"/>
        </w:rPr>
        <w:t xml:space="preserve">are in </w:t>
      </w:r>
      <w:r w:rsidR="0028312C">
        <w:rPr>
          <w:rFonts w:cstheme="minorHAnsi"/>
          <w:sz w:val="24"/>
          <w:szCs w:val="24"/>
        </w:rPr>
        <w:t>forecas</w:t>
      </w:r>
      <w:r w:rsidR="003762FA" w:rsidRPr="009D1BF1">
        <w:rPr>
          <w:rFonts w:cstheme="minorHAnsi"/>
          <w:sz w:val="24"/>
          <w:szCs w:val="24"/>
        </w:rPr>
        <w:t>ting crime patterns and</w:t>
      </w:r>
      <w:r w:rsidR="009F2BF2">
        <w:rPr>
          <w:rFonts w:cstheme="minorHAnsi"/>
          <w:sz w:val="24"/>
          <w:szCs w:val="24"/>
        </w:rPr>
        <w:t xml:space="preserve"> repeat offenders</w:t>
      </w:r>
      <w:r w:rsidR="00581B7F" w:rsidRPr="009D1BF1">
        <w:rPr>
          <w:rFonts w:cstheme="minorHAnsi"/>
          <w:sz w:val="24"/>
          <w:szCs w:val="24"/>
        </w:rPr>
        <w:t>;</w:t>
      </w:r>
      <w:r w:rsidR="002B7E8D" w:rsidRPr="009D1BF1">
        <w:rPr>
          <w:rFonts w:cstheme="minorHAnsi"/>
          <w:sz w:val="24"/>
          <w:szCs w:val="24"/>
        </w:rPr>
        <w:t xml:space="preserve"> </w:t>
      </w:r>
      <w:r w:rsidR="00581B7F" w:rsidRPr="009D1BF1">
        <w:rPr>
          <w:rFonts w:cstheme="minorHAnsi"/>
          <w:sz w:val="24"/>
          <w:szCs w:val="24"/>
        </w:rPr>
        <w:t xml:space="preserve">in identifying </w:t>
      </w:r>
      <w:r w:rsidR="00B90A23" w:rsidRPr="009D1BF1">
        <w:rPr>
          <w:rFonts w:cstheme="minorHAnsi"/>
          <w:sz w:val="24"/>
          <w:szCs w:val="24"/>
        </w:rPr>
        <w:t>hotspots</w:t>
      </w:r>
      <w:r w:rsidR="00581B7F" w:rsidRPr="009D1BF1">
        <w:rPr>
          <w:rFonts w:cstheme="minorHAnsi"/>
          <w:sz w:val="24"/>
          <w:szCs w:val="24"/>
        </w:rPr>
        <w:t xml:space="preserve"> or potential areas of cri</w:t>
      </w:r>
      <w:r w:rsidR="008925F1" w:rsidRPr="009D1BF1">
        <w:rPr>
          <w:rFonts w:cstheme="minorHAnsi"/>
          <w:sz w:val="24"/>
          <w:szCs w:val="24"/>
        </w:rPr>
        <w:t>minal acts</w:t>
      </w:r>
      <w:r w:rsidR="003B000D" w:rsidRPr="009D1BF1">
        <w:rPr>
          <w:rFonts w:cstheme="minorHAnsi"/>
          <w:sz w:val="24"/>
          <w:szCs w:val="24"/>
        </w:rPr>
        <w:t xml:space="preserve"> and evaluation of prediction accuracies</w:t>
      </w:r>
      <w:r w:rsidR="008925F1" w:rsidRPr="009D1BF1">
        <w:rPr>
          <w:rFonts w:cstheme="minorHAnsi"/>
          <w:sz w:val="24"/>
          <w:szCs w:val="24"/>
        </w:rPr>
        <w:t xml:space="preserve">. </w:t>
      </w:r>
      <w:r w:rsidR="00115668" w:rsidRPr="009D1BF1">
        <w:rPr>
          <w:rFonts w:cstheme="minorHAnsi"/>
          <w:sz w:val="24"/>
          <w:szCs w:val="24"/>
        </w:rPr>
        <w:t xml:space="preserve">Crucial to this study is </w:t>
      </w:r>
      <w:r w:rsidR="004426FA">
        <w:rPr>
          <w:rFonts w:cstheme="minorHAnsi"/>
          <w:sz w:val="24"/>
          <w:szCs w:val="24"/>
        </w:rPr>
        <w:t xml:space="preserve">also </w:t>
      </w:r>
      <w:r w:rsidR="00115668" w:rsidRPr="009D1BF1">
        <w:rPr>
          <w:rFonts w:cstheme="minorHAnsi"/>
          <w:sz w:val="24"/>
          <w:szCs w:val="24"/>
        </w:rPr>
        <w:t>an</w:t>
      </w:r>
      <w:r w:rsidR="008925F1" w:rsidRPr="009D1BF1">
        <w:rPr>
          <w:rFonts w:cstheme="minorHAnsi"/>
          <w:sz w:val="24"/>
          <w:szCs w:val="24"/>
        </w:rPr>
        <w:t xml:space="preserve"> evaluation of supervised and unsupervised ML models</w:t>
      </w:r>
      <w:r w:rsidR="000F224C" w:rsidRPr="009D1BF1">
        <w:rPr>
          <w:rFonts w:cstheme="minorHAnsi"/>
          <w:sz w:val="24"/>
          <w:szCs w:val="24"/>
        </w:rPr>
        <w:t xml:space="preserve"> in real-world </w:t>
      </w:r>
      <w:r w:rsidR="00115668" w:rsidRPr="009D1BF1">
        <w:rPr>
          <w:rFonts w:cstheme="minorHAnsi"/>
          <w:sz w:val="24"/>
          <w:szCs w:val="24"/>
        </w:rPr>
        <w:t xml:space="preserve">law enforcement settings </w:t>
      </w:r>
      <w:r w:rsidR="009F2BF2">
        <w:rPr>
          <w:rFonts w:cstheme="minorHAnsi"/>
          <w:sz w:val="24"/>
          <w:szCs w:val="24"/>
        </w:rPr>
        <w:t>for</w:t>
      </w:r>
      <w:r w:rsidR="00115668" w:rsidRPr="009D1BF1">
        <w:rPr>
          <w:rFonts w:cstheme="minorHAnsi"/>
          <w:sz w:val="24"/>
          <w:szCs w:val="24"/>
        </w:rPr>
        <w:t xml:space="preserve"> </w:t>
      </w:r>
      <w:r w:rsidR="000F224C" w:rsidRPr="009D1BF1">
        <w:rPr>
          <w:rFonts w:cstheme="minorHAnsi"/>
          <w:sz w:val="24"/>
          <w:szCs w:val="24"/>
        </w:rPr>
        <w:t>crime prevention</w:t>
      </w:r>
      <w:r w:rsidR="00115668" w:rsidRPr="009D1BF1">
        <w:rPr>
          <w:rFonts w:cstheme="minorHAnsi"/>
          <w:sz w:val="24"/>
          <w:szCs w:val="24"/>
        </w:rPr>
        <w:t>.</w:t>
      </w:r>
      <w:r w:rsidR="00C6659A" w:rsidRPr="009D1BF1">
        <w:rPr>
          <w:rFonts w:cstheme="minorHAnsi"/>
          <w:sz w:val="24"/>
          <w:szCs w:val="24"/>
        </w:rPr>
        <w:t xml:space="preserve"> This will provide insights into the potential of these models</w:t>
      </w:r>
      <w:r w:rsidR="002516F9" w:rsidRPr="009D1BF1">
        <w:rPr>
          <w:rFonts w:cstheme="minorHAnsi"/>
          <w:sz w:val="24"/>
          <w:szCs w:val="24"/>
        </w:rPr>
        <w:t xml:space="preserve"> </w:t>
      </w:r>
      <w:r w:rsidR="002326D7" w:rsidRPr="009D1BF1">
        <w:rPr>
          <w:rFonts w:cstheme="minorHAnsi"/>
          <w:sz w:val="24"/>
          <w:szCs w:val="24"/>
        </w:rPr>
        <w:t>in contributing</w:t>
      </w:r>
      <w:r w:rsidR="002516F9" w:rsidRPr="009D1BF1">
        <w:rPr>
          <w:rFonts w:cstheme="minorHAnsi"/>
          <w:sz w:val="24"/>
          <w:szCs w:val="24"/>
        </w:rPr>
        <w:t xml:space="preserve"> innovative and effective strategies </w:t>
      </w:r>
      <w:r w:rsidR="00C6659A" w:rsidRPr="009D1BF1">
        <w:rPr>
          <w:rFonts w:cstheme="minorHAnsi"/>
          <w:sz w:val="24"/>
          <w:szCs w:val="24"/>
        </w:rPr>
        <w:t xml:space="preserve">to </w:t>
      </w:r>
      <w:r w:rsidR="002C246E">
        <w:rPr>
          <w:rFonts w:cstheme="minorHAnsi"/>
          <w:sz w:val="24"/>
          <w:szCs w:val="24"/>
        </w:rPr>
        <w:t>forecast</w:t>
      </w:r>
      <w:r w:rsidR="00851F34" w:rsidRPr="009D1BF1">
        <w:rPr>
          <w:rFonts w:cstheme="minorHAnsi"/>
          <w:sz w:val="24"/>
          <w:szCs w:val="24"/>
        </w:rPr>
        <w:t xml:space="preserve"> crimes</w:t>
      </w:r>
      <w:r w:rsidR="002326D7" w:rsidRPr="009D1BF1">
        <w:rPr>
          <w:rFonts w:cstheme="minorHAnsi"/>
          <w:sz w:val="24"/>
          <w:szCs w:val="24"/>
        </w:rPr>
        <w:t>.</w:t>
      </w:r>
      <w:r w:rsidR="00851F34" w:rsidRPr="009D1BF1">
        <w:rPr>
          <w:rFonts w:cstheme="minorHAnsi"/>
          <w:sz w:val="24"/>
          <w:szCs w:val="24"/>
        </w:rPr>
        <w:t xml:space="preserve"> </w:t>
      </w:r>
    </w:p>
    <w:p w14:paraId="391DEA3A" w14:textId="31B284C1" w:rsidR="00F71D28" w:rsidRPr="002E0BBE" w:rsidRDefault="002B6DAE" w:rsidP="00487D2A">
      <w:pPr>
        <w:pStyle w:val="Heading2"/>
        <w:numPr>
          <w:ilvl w:val="1"/>
          <w:numId w:val="14"/>
        </w:numPr>
        <w:jc w:val="both"/>
        <w:rPr>
          <w:color w:val="000000" w:themeColor="text1"/>
        </w:rPr>
      </w:pPr>
      <w:bookmarkStart w:id="64" w:name="_Toc135862654"/>
      <w:bookmarkStart w:id="65" w:name="_Toc135863846"/>
      <w:bookmarkStart w:id="66" w:name="_Toc135863928"/>
      <w:bookmarkStart w:id="67" w:name="_Toc135863969"/>
      <w:bookmarkStart w:id="68" w:name="_Toc135864149"/>
      <w:bookmarkStart w:id="69" w:name="_Toc135936800"/>
      <w:bookmarkStart w:id="70" w:name="_Toc135941891"/>
      <w:bookmarkStart w:id="71" w:name="_Toc135943440"/>
      <w:bookmarkStart w:id="72" w:name="_Toc135943891"/>
      <w:bookmarkStart w:id="73" w:name="_Toc135944377"/>
      <w:bookmarkStart w:id="74" w:name="_Toc135944811"/>
      <w:bookmarkStart w:id="75" w:name="_Toc135964479"/>
      <w:bookmarkStart w:id="76" w:name="_Toc135964600"/>
      <w:bookmarkStart w:id="77" w:name="_Toc135964938"/>
      <w:bookmarkStart w:id="78" w:name="_Toc135964982"/>
      <w:bookmarkStart w:id="79" w:name="_Toc135965241"/>
      <w:bookmarkStart w:id="80" w:name="_Toc135966156"/>
      <w:bookmarkStart w:id="81" w:name="_Toc135966205"/>
      <w:bookmarkStart w:id="82" w:name="_Toc136390400"/>
      <w:r w:rsidRPr="002E0BBE">
        <w:rPr>
          <w:color w:val="000000" w:themeColor="text1"/>
        </w:rPr>
        <w:t xml:space="preserve">Research </w:t>
      </w:r>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r w:rsidR="0031069F">
        <w:rPr>
          <w:color w:val="000000" w:themeColor="text1"/>
        </w:rPr>
        <w:t>Aim</w:t>
      </w:r>
      <w:bookmarkEnd w:id="82"/>
    </w:p>
    <w:p w14:paraId="24429772" w14:textId="77777777" w:rsidR="00AE4D50" w:rsidRPr="00AE4D50" w:rsidRDefault="00AE4D50" w:rsidP="00487D2A">
      <w:pPr>
        <w:jc w:val="both"/>
      </w:pPr>
    </w:p>
    <w:p w14:paraId="2B3F1C5C" w14:textId="26483B39" w:rsidR="002E60FD" w:rsidRPr="002E60FD" w:rsidRDefault="00395ADB" w:rsidP="00487D2A">
      <w:pPr>
        <w:spacing w:line="360" w:lineRule="auto"/>
        <w:jc w:val="both"/>
        <w:rPr>
          <w:rFonts w:cstheme="minorHAnsi"/>
          <w:sz w:val="24"/>
          <w:szCs w:val="24"/>
        </w:rPr>
      </w:pPr>
      <w:bookmarkStart w:id="83" w:name="_Toc135862655"/>
      <w:bookmarkStart w:id="84" w:name="_Toc135863847"/>
      <w:bookmarkStart w:id="85" w:name="_Toc135863929"/>
      <w:bookmarkStart w:id="86" w:name="_Toc135863970"/>
      <w:bookmarkStart w:id="87" w:name="_Toc135864150"/>
      <w:bookmarkStart w:id="88" w:name="_Toc135936801"/>
      <w:bookmarkStart w:id="89" w:name="_Toc135941892"/>
      <w:bookmarkStart w:id="90" w:name="_Toc135943441"/>
      <w:bookmarkStart w:id="91" w:name="_Toc135943892"/>
      <w:bookmarkStart w:id="92" w:name="_Toc135944378"/>
      <w:bookmarkStart w:id="93" w:name="_Toc135944812"/>
      <w:bookmarkStart w:id="94" w:name="_Toc135964480"/>
      <w:bookmarkStart w:id="95" w:name="_Toc135964601"/>
      <w:bookmarkStart w:id="96" w:name="_Toc135964939"/>
      <w:bookmarkStart w:id="97" w:name="_Toc135964983"/>
      <w:bookmarkStart w:id="98" w:name="_Toc135965242"/>
      <w:bookmarkStart w:id="99" w:name="_Toc135966157"/>
      <w:bookmarkStart w:id="100" w:name="_Toc135966206"/>
      <w:r>
        <w:rPr>
          <w:rFonts w:cstheme="minorHAnsi"/>
          <w:sz w:val="24"/>
          <w:szCs w:val="24"/>
        </w:rPr>
        <w:t>This</w:t>
      </w:r>
      <w:r w:rsidR="00C20AED">
        <w:rPr>
          <w:rFonts w:cstheme="minorHAnsi"/>
          <w:sz w:val="24"/>
          <w:szCs w:val="24"/>
        </w:rPr>
        <w:t xml:space="preserve"> </w:t>
      </w:r>
      <w:r w:rsidR="00D77796">
        <w:rPr>
          <w:rFonts w:cstheme="minorHAnsi"/>
          <w:sz w:val="24"/>
          <w:szCs w:val="24"/>
        </w:rPr>
        <w:t>study</w:t>
      </w:r>
      <w:r w:rsidR="00C20AED">
        <w:rPr>
          <w:rFonts w:cstheme="minorHAnsi"/>
          <w:sz w:val="24"/>
          <w:szCs w:val="24"/>
        </w:rPr>
        <w:t xml:space="preserve"> intends to assess the </w:t>
      </w:r>
      <w:r w:rsidR="00F360C8">
        <w:rPr>
          <w:rFonts w:cstheme="minorHAnsi"/>
          <w:sz w:val="24"/>
          <w:szCs w:val="24"/>
        </w:rPr>
        <w:t xml:space="preserve">effectiveness of ML models to forecast and prevent crimes </w:t>
      </w:r>
      <w:r w:rsidR="00416182">
        <w:rPr>
          <w:rFonts w:cstheme="minorHAnsi"/>
          <w:sz w:val="24"/>
          <w:szCs w:val="24"/>
        </w:rPr>
        <w:t xml:space="preserve">with the </w:t>
      </w:r>
      <w:r w:rsidR="005979DB">
        <w:rPr>
          <w:rFonts w:cstheme="minorHAnsi"/>
          <w:sz w:val="24"/>
          <w:szCs w:val="24"/>
        </w:rPr>
        <w:t>goal to improve the performance of these models</w:t>
      </w:r>
      <w:r w:rsidR="00C174F7">
        <w:rPr>
          <w:rFonts w:cstheme="minorHAnsi"/>
          <w:sz w:val="24"/>
          <w:szCs w:val="24"/>
        </w:rPr>
        <w:t xml:space="preserve"> and provide</w:t>
      </w:r>
      <w:r w:rsidR="00663F9E">
        <w:rPr>
          <w:rFonts w:cstheme="minorHAnsi"/>
          <w:sz w:val="24"/>
          <w:szCs w:val="24"/>
        </w:rPr>
        <w:t xml:space="preserve"> </w:t>
      </w:r>
      <w:r w:rsidR="00F018C6">
        <w:rPr>
          <w:rFonts w:cstheme="minorHAnsi"/>
          <w:sz w:val="24"/>
          <w:szCs w:val="24"/>
        </w:rPr>
        <w:t xml:space="preserve">useful insights in the development of </w:t>
      </w:r>
      <w:r w:rsidR="0093668C">
        <w:rPr>
          <w:rFonts w:cstheme="minorHAnsi"/>
          <w:sz w:val="24"/>
          <w:szCs w:val="24"/>
        </w:rPr>
        <w:t>applicable</w:t>
      </w:r>
      <w:r w:rsidR="00610A82">
        <w:rPr>
          <w:rFonts w:cstheme="minorHAnsi"/>
          <w:sz w:val="24"/>
          <w:szCs w:val="24"/>
        </w:rPr>
        <w:t xml:space="preserve"> crime fighting strategies.</w:t>
      </w:r>
    </w:p>
    <w:p w14:paraId="1F00DE36" w14:textId="0BACE28A" w:rsidR="00E3128D" w:rsidRDefault="00FA1A0A" w:rsidP="00E3128D">
      <w:pPr>
        <w:pStyle w:val="Heading2"/>
        <w:numPr>
          <w:ilvl w:val="1"/>
          <w:numId w:val="14"/>
        </w:numPr>
        <w:rPr>
          <w:color w:val="000000" w:themeColor="text1"/>
        </w:rPr>
      </w:pPr>
      <w:bookmarkStart w:id="101" w:name="_Toc136390401"/>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r w:rsidRPr="002E0BBE">
        <w:rPr>
          <w:color w:val="000000" w:themeColor="text1"/>
        </w:rPr>
        <w:t>Research</w:t>
      </w:r>
      <w:r w:rsidR="00E3128D">
        <w:rPr>
          <w:color w:val="000000" w:themeColor="text1"/>
        </w:rPr>
        <w:t xml:space="preserve"> Objective</w:t>
      </w:r>
      <w:bookmarkEnd w:id="101"/>
    </w:p>
    <w:p w14:paraId="56981D76" w14:textId="77777777" w:rsidR="00E3128D" w:rsidRPr="00E3128D" w:rsidRDefault="00E3128D" w:rsidP="00E3128D"/>
    <w:p w14:paraId="4BC7E3FA" w14:textId="625CD915" w:rsidR="00FE0D86" w:rsidRPr="00DC59B6" w:rsidRDefault="00DC59B6" w:rsidP="00D81831">
      <w:pPr>
        <w:spacing w:line="360" w:lineRule="auto"/>
        <w:rPr>
          <w:rFonts w:cstheme="minorHAnsi"/>
          <w:sz w:val="24"/>
          <w:szCs w:val="24"/>
        </w:rPr>
      </w:pPr>
      <w:r>
        <w:rPr>
          <w:rFonts w:cstheme="minorHAnsi"/>
          <w:sz w:val="24"/>
          <w:szCs w:val="24"/>
        </w:rPr>
        <w:t xml:space="preserve">1. </w:t>
      </w:r>
      <w:r w:rsidR="00C36D71" w:rsidRPr="00DC59B6">
        <w:rPr>
          <w:rFonts w:cstheme="minorHAnsi"/>
          <w:sz w:val="24"/>
          <w:szCs w:val="24"/>
        </w:rPr>
        <w:t>To</w:t>
      </w:r>
      <w:r w:rsidR="00AA1849">
        <w:rPr>
          <w:rFonts w:cstheme="minorHAnsi"/>
          <w:sz w:val="24"/>
          <w:szCs w:val="24"/>
        </w:rPr>
        <w:t xml:space="preserve"> critically</w:t>
      </w:r>
      <w:r w:rsidR="00C36D71" w:rsidRPr="00DC59B6">
        <w:rPr>
          <w:rFonts w:cstheme="minorHAnsi"/>
          <w:sz w:val="24"/>
          <w:szCs w:val="24"/>
        </w:rPr>
        <w:t xml:space="preserve"> explore</w:t>
      </w:r>
      <w:r w:rsidR="0091128D" w:rsidRPr="00DC59B6">
        <w:rPr>
          <w:rFonts w:cstheme="minorHAnsi"/>
          <w:sz w:val="24"/>
          <w:szCs w:val="24"/>
        </w:rPr>
        <w:t xml:space="preserve"> </w:t>
      </w:r>
      <w:r w:rsidR="00FE0D86" w:rsidRPr="00DC59B6">
        <w:rPr>
          <w:rFonts w:cstheme="minorHAnsi"/>
          <w:sz w:val="24"/>
          <w:szCs w:val="24"/>
        </w:rPr>
        <w:t>ML models</w:t>
      </w:r>
      <w:r w:rsidR="006E4DCC" w:rsidRPr="00DC59B6">
        <w:rPr>
          <w:rFonts w:cstheme="minorHAnsi"/>
          <w:sz w:val="24"/>
          <w:szCs w:val="24"/>
        </w:rPr>
        <w:t xml:space="preserve"> which</w:t>
      </w:r>
      <w:r w:rsidR="00FE0D86" w:rsidRPr="00DC59B6">
        <w:rPr>
          <w:rFonts w:cstheme="minorHAnsi"/>
          <w:sz w:val="24"/>
          <w:szCs w:val="24"/>
        </w:rPr>
        <w:t xml:space="preserve"> have successfully predict</w:t>
      </w:r>
      <w:r w:rsidR="00764F86" w:rsidRPr="00DC59B6">
        <w:rPr>
          <w:rFonts w:cstheme="minorHAnsi"/>
          <w:sz w:val="24"/>
          <w:szCs w:val="24"/>
        </w:rPr>
        <w:t>ed</w:t>
      </w:r>
      <w:r w:rsidR="00FE0D86" w:rsidRPr="00DC59B6">
        <w:rPr>
          <w:rFonts w:cstheme="minorHAnsi"/>
          <w:sz w:val="24"/>
          <w:szCs w:val="24"/>
        </w:rPr>
        <w:t xml:space="preserve"> </w:t>
      </w:r>
      <w:r w:rsidR="007575DF" w:rsidRPr="00DC59B6">
        <w:rPr>
          <w:rFonts w:cstheme="minorHAnsi"/>
          <w:sz w:val="24"/>
          <w:szCs w:val="24"/>
        </w:rPr>
        <w:t>crimes</w:t>
      </w:r>
      <w:r w:rsidR="00C86281" w:rsidRPr="00DC59B6">
        <w:rPr>
          <w:rFonts w:cstheme="minorHAnsi"/>
          <w:sz w:val="24"/>
          <w:szCs w:val="24"/>
        </w:rPr>
        <w:t xml:space="preserve"> in various locations</w:t>
      </w:r>
      <w:r w:rsidR="007575DF" w:rsidRPr="00DC59B6">
        <w:rPr>
          <w:rFonts w:cstheme="minorHAnsi"/>
          <w:sz w:val="24"/>
          <w:szCs w:val="24"/>
        </w:rPr>
        <w:t xml:space="preserve"> with</w:t>
      </w:r>
      <w:r w:rsidR="000E2291">
        <w:rPr>
          <w:rFonts w:cstheme="minorHAnsi"/>
          <w:sz w:val="24"/>
          <w:szCs w:val="24"/>
        </w:rPr>
        <w:t xml:space="preserve"> evaluation of</w:t>
      </w:r>
      <w:r w:rsidR="00BF4919" w:rsidRPr="00DC59B6">
        <w:rPr>
          <w:rFonts w:cstheme="minorHAnsi"/>
          <w:sz w:val="24"/>
          <w:szCs w:val="24"/>
        </w:rPr>
        <w:t xml:space="preserve"> their</w:t>
      </w:r>
      <w:r w:rsidR="007575DF" w:rsidRPr="00DC59B6">
        <w:rPr>
          <w:rFonts w:cstheme="minorHAnsi"/>
          <w:sz w:val="24"/>
          <w:szCs w:val="24"/>
        </w:rPr>
        <w:t xml:space="preserve"> accurac</w:t>
      </w:r>
      <w:r w:rsidR="00764F86" w:rsidRPr="00DC59B6">
        <w:rPr>
          <w:rFonts w:cstheme="minorHAnsi"/>
          <w:sz w:val="24"/>
          <w:szCs w:val="24"/>
        </w:rPr>
        <w:t>y scores</w:t>
      </w:r>
      <w:r w:rsidR="00EB0DA3" w:rsidRPr="00DC59B6">
        <w:rPr>
          <w:rFonts w:cstheme="minorHAnsi"/>
          <w:sz w:val="24"/>
          <w:szCs w:val="24"/>
        </w:rPr>
        <w:t>.</w:t>
      </w:r>
    </w:p>
    <w:p w14:paraId="619C49AC" w14:textId="2F01E753" w:rsidR="00FE0D86" w:rsidRPr="00467D76" w:rsidRDefault="00467D76" w:rsidP="00D81831">
      <w:pPr>
        <w:spacing w:line="360" w:lineRule="auto"/>
        <w:rPr>
          <w:rFonts w:cstheme="minorHAnsi"/>
          <w:sz w:val="24"/>
          <w:szCs w:val="24"/>
        </w:rPr>
      </w:pPr>
      <w:r>
        <w:rPr>
          <w:rFonts w:cstheme="minorHAnsi"/>
          <w:sz w:val="24"/>
          <w:szCs w:val="24"/>
        </w:rPr>
        <w:t>2.</w:t>
      </w:r>
      <w:r w:rsidR="00C36D71" w:rsidRPr="00467D76">
        <w:rPr>
          <w:rFonts w:cstheme="minorHAnsi"/>
          <w:sz w:val="24"/>
          <w:szCs w:val="24"/>
        </w:rPr>
        <w:t xml:space="preserve">To </w:t>
      </w:r>
      <w:r w:rsidR="00D65DF1">
        <w:rPr>
          <w:rFonts w:cstheme="minorHAnsi"/>
          <w:sz w:val="24"/>
          <w:szCs w:val="24"/>
        </w:rPr>
        <w:t>show</w:t>
      </w:r>
      <w:r w:rsidR="00C36D71" w:rsidRPr="00467D76">
        <w:rPr>
          <w:rFonts w:cstheme="minorHAnsi"/>
          <w:sz w:val="24"/>
          <w:szCs w:val="24"/>
        </w:rPr>
        <w:t xml:space="preserve"> how </w:t>
      </w:r>
      <w:r w:rsidR="000E28F5" w:rsidRPr="00467D76">
        <w:rPr>
          <w:rFonts w:cstheme="minorHAnsi"/>
          <w:sz w:val="24"/>
          <w:szCs w:val="24"/>
        </w:rPr>
        <w:t>d</w:t>
      </w:r>
      <w:r w:rsidR="00FE0D86" w:rsidRPr="00467D76">
        <w:rPr>
          <w:rFonts w:cstheme="minorHAnsi"/>
          <w:sz w:val="24"/>
          <w:szCs w:val="24"/>
        </w:rPr>
        <w:t>ata</w:t>
      </w:r>
      <w:r w:rsidR="000E28F5" w:rsidRPr="00467D76">
        <w:rPr>
          <w:rFonts w:cstheme="minorHAnsi"/>
          <w:sz w:val="24"/>
          <w:szCs w:val="24"/>
        </w:rPr>
        <w:t xml:space="preserve"> type, size and</w:t>
      </w:r>
      <w:r w:rsidR="00FE0D86" w:rsidRPr="00467D76">
        <w:rPr>
          <w:rFonts w:cstheme="minorHAnsi"/>
          <w:sz w:val="24"/>
          <w:szCs w:val="24"/>
        </w:rPr>
        <w:t xml:space="preserve"> features</w:t>
      </w:r>
      <w:r w:rsidR="0032558E" w:rsidRPr="00467D76">
        <w:rPr>
          <w:rFonts w:cstheme="minorHAnsi"/>
          <w:sz w:val="24"/>
          <w:szCs w:val="24"/>
        </w:rPr>
        <w:t xml:space="preserve"> </w:t>
      </w:r>
      <w:r w:rsidR="00582D38" w:rsidRPr="00467D76">
        <w:rPr>
          <w:rFonts w:cstheme="minorHAnsi"/>
          <w:sz w:val="24"/>
          <w:szCs w:val="24"/>
        </w:rPr>
        <w:t>determine</w:t>
      </w:r>
      <w:r w:rsidR="00B07404">
        <w:rPr>
          <w:rFonts w:cstheme="minorHAnsi"/>
          <w:sz w:val="24"/>
          <w:szCs w:val="24"/>
        </w:rPr>
        <w:t>s</w:t>
      </w:r>
      <w:r w:rsidR="00FE0D86" w:rsidRPr="00467D76">
        <w:rPr>
          <w:rFonts w:cstheme="minorHAnsi"/>
          <w:sz w:val="24"/>
          <w:szCs w:val="24"/>
        </w:rPr>
        <w:t xml:space="preserve"> the</w:t>
      </w:r>
      <w:r w:rsidR="007864BF" w:rsidRPr="00467D76">
        <w:rPr>
          <w:rFonts w:cstheme="minorHAnsi"/>
          <w:sz w:val="24"/>
          <w:szCs w:val="24"/>
        </w:rPr>
        <w:t xml:space="preserve"> choice and</w:t>
      </w:r>
      <w:r w:rsidR="00FE0D86" w:rsidRPr="00467D76">
        <w:rPr>
          <w:rFonts w:cstheme="minorHAnsi"/>
          <w:sz w:val="24"/>
          <w:szCs w:val="24"/>
        </w:rPr>
        <w:t xml:space="preserve"> performance of ML models for</w:t>
      </w:r>
      <w:r w:rsidR="00D67BBE" w:rsidRPr="00467D76">
        <w:rPr>
          <w:rFonts w:cstheme="minorHAnsi"/>
          <w:sz w:val="24"/>
          <w:szCs w:val="24"/>
        </w:rPr>
        <w:t xml:space="preserve"> crime</w:t>
      </w:r>
      <w:r w:rsidR="00FE0D86" w:rsidRPr="00467D76">
        <w:rPr>
          <w:rFonts w:cstheme="minorHAnsi"/>
          <w:sz w:val="24"/>
          <w:szCs w:val="24"/>
        </w:rPr>
        <w:t xml:space="preserve"> predictio</w:t>
      </w:r>
      <w:r w:rsidR="0032558E" w:rsidRPr="00467D76">
        <w:rPr>
          <w:rFonts w:cstheme="minorHAnsi"/>
          <w:sz w:val="24"/>
          <w:szCs w:val="24"/>
        </w:rPr>
        <w:t>n</w:t>
      </w:r>
      <w:r w:rsidR="00EB0DA3" w:rsidRPr="00467D76">
        <w:rPr>
          <w:rFonts w:cstheme="minorHAnsi"/>
          <w:sz w:val="24"/>
          <w:szCs w:val="24"/>
        </w:rPr>
        <w:t>.</w:t>
      </w:r>
    </w:p>
    <w:p w14:paraId="31F721C1" w14:textId="747D66C4" w:rsidR="00FE0D86" w:rsidRPr="00467D76" w:rsidRDefault="00467D76" w:rsidP="00D81831">
      <w:pPr>
        <w:spacing w:line="360" w:lineRule="auto"/>
        <w:rPr>
          <w:rFonts w:cstheme="minorHAnsi"/>
          <w:sz w:val="24"/>
          <w:szCs w:val="24"/>
        </w:rPr>
      </w:pPr>
      <w:r>
        <w:rPr>
          <w:rFonts w:cstheme="minorHAnsi"/>
          <w:sz w:val="24"/>
          <w:szCs w:val="24"/>
        </w:rPr>
        <w:t>3.</w:t>
      </w:r>
      <w:r w:rsidR="00511772" w:rsidRPr="00467D76">
        <w:rPr>
          <w:rFonts w:cstheme="minorHAnsi"/>
          <w:sz w:val="24"/>
          <w:szCs w:val="24"/>
        </w:rPr>
        <w:t>To employ f</w:t>
      </w:r>
      <w:r w:rsidR="00293677" w:rsidRPr="00467D76">
        <w:rPr>
          <w:rFonts w:cstheme="minorHAnsi"/>
          <w:sz w:val="24"/>
          <w:szCs w:val="24"/>
        </w:rPr>
        <w:t>eature engineering and</w:t>
      </w:r>
      <w:r w:rsidR="00FE0D86" w:rsidRPr="00467D76">
        <w:rPr>
          <w:rFonts w:cstheme="minorHAnsi"/>
          <w:sz w:val="24"/>
          <w:szCs w:val="24"/>
        </w:rPr>
        <w:t xml:space="preserve"> </w:t>
      </w:r>
      <w:r w:rsidR="00293677" w:rsidRPr="00467D76">
        <w:rPr>
          <w:rFonts w:cstheme="minorHAnsi"/>
          <w:sz w:val="24"/>
          <w:szCs w:val="24"/>
        </w:rPr>
        <w:t>h</w:t>
      </w:r>
      <w:r w:rsidR="006C2AE4" w:rsidRPr="00467D76">
        <w:rPr>
          <w:rFonts w:cstheme="minorHAnsi"/>
          <w:sz w:val="24"/>
          <w:szCs w:val="24"/>
        </w:rPr>
        <w:t xml:space="preserve">yperparameter tuning </w:t>
      </w:r>
      <w:r w:rsidR="00293677" w:rsidRPr="00467D76">
        <w:rPr>
          <w:rFonts w:cstheme="minorHAnsi"/>
          <w:sz w:val="24"/>
          <w:szCs w:val="24"/>
        </w:rPr>
        <w:t xml:space="preserve">in </w:t>
      </w:r>
      <w:r w:rsidR="004E62DC">
        <w:rPr>
          <w:rFonts w:cstheme="minorHAnsi"/>
          <w:sz w:val="24"/>
          <w:szCs w:val="24"/>
        </w:rPr>
        <w:t>e</w:t>
      </w:r>
      <w:r w:rsidR="00222FCE">
        <w:rPr>
          <w:rFonts w:cstheme="minorHAnsi"/>
          <w:sz w:val="24"/>
          <w:szCs w:val="24"/>
        </w:rPr>
        <w:t>nhancing</w:t>
      </w:r>
      <w:r w:rsidR="006C2AE4" w:rsidRPr="00467D76">
        <w:rPr>
          <w:rFonts w:cstheme="minorHAnsi"/>
          <w:sz w:val="24"/>
          <w:szCs w:val="24"/>
        </w:rPr>
        <w:t xml:space="preserve"> performances of ML models </w:t>
      </w:r>
      <w:r w:rsidR="003D287A" w:rsidRPr="00467D76">
        <w:rPr>
          <w:rFonts w:cstheme="minorHAnsi"/>
          <w:sz w:val="24"/>
          <w:szCs w:val="24"/>
        </w:rPr>
        <w:t xml:space="preserve">to </w:t>
      </w:r>
      <w:r w:rsidR="00222FCE">
        <w:rPr>
          <w:rFonts w:cstheme="minorHAnsi"/>
          <w:sz w:val="24"/>
          <w:szCs w:val="24"/>
        </w:rPr>
        <w:t>forecast</w:t>
      </w:r>
      <w:r w:rsidR="00034918" w:rsidRPr="00467D76">
        <w:rPr>
          <w:rFonts w:cstheme="minorHAnsi"/>
          <w:sz w:val="24"/>
          <w:szCs w:val="24"/>
        </w:rPr>
        <w:t xml:space="preserve"> crimes</w:t>
      </w:r>
      <w:r w:rsidR="00EB0DA3" w:rsidRPr="00467D76">
        <w:rPr>
          <w:rFonts w:cstheme="minorHAnsi"/>
          <w:sz w:val="24"/>
          <w:szCs w:val="24"/>
        </w:rPr>
        <w:t>.</w:t>
      </w:r>
    </w:p>
    <w:p w14:paraId="66938295" w14:textId="58C59ED0" w:rsidR="0037290B" w:rsidRDefault="0077465F" w:rsidP="003474C8">
      <w:pPr>
        <w:spacing w:line="360" w:lineRule="auto"/>
        <w:jc w:val="both"/>
        <w:rPr>
          <w:rFonts w:cstheme="minorHAnsi"/>
          <w:sz w:val="24"/>
          <w:szCs w:val="24"/>
        </w:rPr>
      </w:pPr>
      <w:r>
        <w:rPr>
          <w:rFonts w:cstheme="minorHAnsi"/>
          <w:sz w:val="24"/>
          <w:szCs w:val="24"/>
        </w:rPr>
        <w:t xml:space="preserve"> </w:t>
      </w:r>
      <w:r w:rsidR="003A387A">
        <w:rPr>
          <w:rFonts w:cstheme="minorHAnsi"/>
          <w:sz w:val="24"/>
          <w:szCs w:val="24"/>
        </w:rPr>
        <w:t>4.</w:t>
      </w:r>
      <w:r w:rsidR="00511772" w:rsidRPr="00467D76">
        <w:rPr>
          <w:rFonts w:cstheme="minorHAnsi"/>
          <w:sz w:val="24"/>
          <w:szCs w:val="24"/>
        </w:rPr>
        <w:t>To address</w:t>
      </w:r>
      <w:r w:rsidR="00034918" w:rsidRPr="00467D76">
        <w:rPr>
          <w:rFonts w:cstheme="minorHAnsi"/>
          <w:sz w:val="24"/>
          <w:szCs w:val="24"/>
        </w:rPr>
        <w:t xml:space="preserve"> e</w:t>
      </w:r>
      <w:r w:rsidR="00C40DD0" w:rsidRPr="00467D76">
        <w:rPr>
          <w:rFonts w:cstheme="minorHAnsi"/>
          <w:sz w:val="24"/>
          <w:szCs w:val="24"/>
        </w:rPr>
        <w:t>thical</w:t>
      </w:r>
      <w:r w:rsidR="00034918" w:rsidRPr="00467D76">
        <w:rPr>
          <w:rFonts w:cstheme="minorHAnsi"/>
          <w:sz w:val="24"/>
          <w:szCs w:val="24"/>
        </w:rPr>
        <w:t xml:space="preserve">, </w:t>
      </w:r>
      <w:r w:rsidR="00C40DD0" w:rsidRPr="00467D76">
        <w:rPr>
          <w:rFonts w:cstheme="minorHAnsi"/>
          <w:sz w:val="24"/>
          <w:szCs w:val="24"/>
        </w:rPr>
        <w:t>legal considerations</w:t>
      </w:r>
      <w:r w:rsidR="00034918" w:rsidRPr="00467D76">
        <w:rPr>
          <w:rFonts w:cstheme="minorHAnsi"/>
          <w:sz w:val="24"/>
          <w:szCs w:val="24"/>
        </w:rPr>
        <w:t xml:space="preserve"> and privacy concerns</w:t>
      </w:r>
      <w:r w:rsidR="00C40DD0" w:rsidRPr="00467D76">
        <w:rPr>
          <w:rFonts w:cstheme="minorHAnsi"/>
          <w:sz w:val="24"/>
          <w:szCs w:val="24"/>
        </w:rPr>
        <w:t xml:space="preserve"> in deploying ML models</w:t>
      </w:r>
    </w:p>
    <w:p w14:paraId="1C25874E" w14:textId="7D921631" w:rsidR="00E13799" w:rsidRDefault="003474C8" w:rsidP="003474C8">
      <w:pPr>
        <w:spacing w:line="360" w:lineRule="auto"/>
        <w:jc w:val="both"/>
        <w:rPr>
          <w:rFonts w:cstheme="minorHAnsi"/>
          <w:sz w:val="24"/>
          <w:szCs w:val="24"/>
        </w:rPr>
      </w:pPr>
      <w:r>
        <w:rPr>
          <w:rFonts w:cstheme="minorHAnsi"/>
          <w:sz w:val="24"/>
          <w:szCs w:val="24"/>
        </w:rPr>
        <w:lastRenderedPageBreak/>
        <w:t xml:space="preserve"> </w:t>
      </w:r>
      <w:r w:rsidR="00E524AE" w:rsidRPr="00467D76">
        <w:rPr>
          <w:rFonts w:cstheme="minorHAnsi"/>
          <w:sz w:val="24"/>
          <w:szCs w:val="24"/>
        </w:rPr>
        <w:t>as crime forecasting tool.</w:t>
      </w:r>
    </w:p>
    <w:p w14:paraId="7A4F59F2" w14:textId="125A4914" w:rsidR="00AE3185" w:rsidRDefault="00D81831" w:rsidP="003474C8">
      <w:pPr>
        <w:spacing w:line="360" w:lineRule="auto"/>
        <w:jc w:val="both"/>
        <w:rPr>
          <w:rFonts w:cstheme="minorHAnsi"/>
          <w:sz w:val="24"/>
          <w:szCs w:val="24"/>
        </w:rPr>
      </w:pPr>
      <w:r>
        <w:rPr>
          <w:rFonts w:cstheme="minorHAnsi"/>
          <w:sz w:val="24"/>
          <w:szCs w:val="24"/>
        </w:rPr>
        <w:t xml:space="preserve"> </w:t>
      </w:r>
      <w:r w:rsidR="00B00B22">
        <w:rPr>
          <w:rFonts w:cstheme="minorHAnsi"/>
          <w:sz w:val="24"/>
          <w:szCs w:val="24"/>
        </w:rPr>
        <w:t xml:space="preserve">5.To </w:t>
      </w:r>
      <w:r w:rsidR="007B687F">
        <w:rPr>
          <w:rFonts w:cstheme="minorHAnsi"/>
          <w:sz w:val="24"/>
          <w:szCs w:val="24"/>
        </w:rPr>
        <w:t>provide</w:t>
      </w:r>
      <w:r w:rsidR="00EB35CF">
        <w:rPr>
          <w:rFonts w:cstheme="minorHAnsi"/>
          <w:sz w:val="24"/>
          <w:szCs w:val="24"/>
        </w:rPr>
        <w:t xml:space="preserve"> suggesti</w:t>
      </w:r>
      <w:r w:rsidR="007B687F">
        <w:rPr>
          <w:rFonts w:cstheme="minorHAnsi"/>
          <w:sz w:val="24"/>
          <w:szCs w:val="24"/>
        </w:rPr>
        <w:t xml:space="preserve">ons on </w:t>
      </w:r>
      <w:r w:rsidR="00EB35CF">
        <w:rPr>
          <w:rFonts w:cstheme="minorHAnsi"/>
          <w:sz w:val="24"/>
          <w:szCs w:val="24"/>
        </w:rPr>
        <w:t xml:space="preserve">which </w:t>
      </w:r>
      <w:r w:rsidR="00B00B22">
        <w:rPr>
          <w:rFonts w:cstheme="minorHAnsi"/>
          <w:sz w:val="24"/>
          <w:szCs w:val="24"/>
        </w:rPr>
        <w:t xml:space="preserve">ML models </w:t>
      </w:r>
      <w:r w:rsidR="00EB35CF">
        <w:rPr>
          <w:rFonts w:cstheme="minorHAnsi"/>
          <w:sz w:val="24"/>
          <w:szCs w:val="24"/>
        </w:rPr>
        <w:t>c</w:t>
      </w:r>
      <w:r w:rsidR="00B00B22">
        <w:rPr>
          <w:rFonts w:cstheme="minorHAnsi"/>
          <w:sz w:val="24"/>
          <w:szCs w:val="24"/>
        </w:rPr>
        <w:t xml:space="preserve">an </w:t>
      </w:r>
      <w:r w:rsidR="00E4155C">
        <w:rPr>
          <w:rFonts w:cstheme="minorHAnsi"/>
          <w:sz w:val="24"/>
          <w:szCs w:val="24"/>
        </w:rPr>
        <w:t>be beneficial</w:t>
      </w:r>
      <w:r w:rsidR="00D60AEC">
        <w:rPr>
          <w:rFonts w:cstheme="minorHAnsi"/>
          <w:sz w:val="24"/>
          <w:szCs w:val="24"/>
        </w:rPr>
        <w:t xml:space="preserve"> </w:t>
      </w:r>
      <w:r w:rsidR="00487D2A">
        <w:rPr>
          <w:rFonts w:cstheme="minorHAnsi"/>
          <w:sz w:val="24"/>
          <w:szCs w:val="24"/>
        </w:rPr>
        <w:t>for</w:t>
      </w:r>
      <w:r w:rsidR="007D11F6">
        <w:rPr>
          <w:rFonts w:cstheme="minorHAnsi"/>
          <w:sz w:val="24"/>
          <w:szCs w:val="24"/>
        </w:rPr>
        <w:t xml:space="preserve"> crime predict</w:t>
      </w:r>
      <w:r w:rsidR="001C0485">
        <w:rPr>
          <w:rFonts w:cstheme="minorHAnsi"/>
          <w:sz w:val="24"/>
          <w:szCs w:val="24"/>
        </w:rPr>
        <w:t>i</w:t>
      </w:r>
      <w:r w:rsidR="007D11F6">
        <w:rPr>
          <w:rFonts w:cstheme="minorHAnsi"/>
          <w:sz w:val="24"/>
          <w:szCs w:val="24"/>
        </w:rPr>
        <w:t>on</w:t>
      </w:r>
      <w:r w:rsidR="00EA741F">
        <w:rPr>
          <w:rFonts w:cstheme="minorHAnsi"/>
          <w:sz w:val="24"/>
          <w:szCs w:val="24"/>
        </w:rPr>
        <w:t>.</w:t>
      </w:r>
    </w:p>
    <w:p w14:paraId="5E37ADEC" w14:textId="77777777" w:rsidR="00FE6787" w:rsidRPr="00467D76" w:rsidRDefault="00FE6787" w:rsidP="00FE6787">
      <w:pPr>
        <w:spacing w:line="276" w:lineRule="auto"/>
        <w:rPr>
          <w:rFonts w:cstheme="minorHAnsi"/>
          <w:b/>
          <w:bCs/>
          <w:sz w:val="24"/>
          <w:szCs w:val="24"/>
        </w:rPr>
      </w:pPr>
    </w:p>
    <w:p w14:paraId="1B90B412" w14:textId="41C784B6" w:rsidR="00E13799" w:rsidRDefault="002B6DAE" w:rsidP="00CA5462">
      <w:pPr>
        <w:pStyle w:val="Heading2"/>
      </w:pPr>
      <w:bookmarkStart w:id="102" w:name="_Toc136390402"/>
      <w:r>
        <w:t>1.5</w:t>
      </w:r>
      <w:r w:rsidR="00461C63">
        <w:t>.</w:t>
      </w:r>
      <w:r w:rsidR="00461C63">
        <w:tab/>
      </w:r>
      <w:bookmarkStart w:id="103" w:name="_Toc135862656"/>
      <w:bookmarkStart w:id="104" w:name="_Toc135863848"/>
      <w:bookmarkStart w:id="105" w:name="_Toc135863930"/>
      <w:bookmarkStart w:id="106" w:name="_Toc135863971"/>
      <w:bookmarkStart w:id="107" w:name="_Toc135864151"/>
      <w:bookmarkStart w:id="108" w:name="_Toc135936802"/>
      <w:bookmarkStart w:id="109" w:name="_Toc135941893"/>
      <w:bookmarkStart w:id="110" w:name="_Toc135943442"/>
      <w:bookmarkStart w:id="111" w:name="_Toc135943893"/>
      <w:bookmarkStart w:id="112" w:name="_Toc135944379"/>
      <w:bookmarkStart w:id="113" w:name="_Toc135944813"/>
      <w:bookmarkStart w:id="114" w:name="_Toc135964481"/>
      <w:bookmarkStart w:id="115" w:name="_Toc135964602"/>
      <w:bookmarkStart w:id="116" w:name="_Toc135964940"/>
      <w:bookmarkStart w:id="117" w:name="_Toc135964984"/>
      <w:bookmarkStart w:id="118" w:name="_Toc135965243"/>
      <w:bookmarkStart w:id="119" w:name="_Toc135966158"/>
      <w:bookmarkStart w:id="120" w:name="_Toc135966207"/>
      <w:r>
        <w:t>Scope</w:t>
      </w:r>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p>
    <w:p w14:paraId="4DF85871" w14:textId="77777777" w:rsidR="009F738B" w:rsidRPr="009F738B" w:rsidRDefault="009F738B" w:rsidP="009F738B"/>
    <w:p w14:paraId="65178A6A" w14:textId="611CA422" w:rsidR="008C0C6A" w:rsidRPr="009D1BF1" w:rsidRDefault="000050AD" w:rsidP="009D1BF1">
      <w:pPr>
        <w:spacing w:line="360" w:lineRule="auto"/>
        <w:jc w:val="both"/>
        <w:rPr>
          <w:rFonts w:cstheme="minorHAnsi"/>
          <w:sz w:val="24"/>
          <w:szCs w:val="24"/>
        </w:rPr>
      </w:pPr>
      <w:r w:rsidRPr="009D1BF1">
        <w:rPr>
          <w:rFonts w:cstheme="minorHAnsi"/>
          <w:sz w:val="24"/>
          <w:szCs w:val="24"/>
        </w:rPr>
        <w:t>I</w:t>
      </w:r>
      <w:r w:rsidR="008C0C6A" w:rsidRPr="009D1BF1">
        <w:rPr>
          <w:rFonts w:cstheme="minorHAnsi"/>
          <w:sz w:val="24"/>
          <w:szCs w:val="24"/>
        </w:rPr>
        <w:t>nvestigat</w:t>
      </w:r>
      <w:r w:rsidR="00B95021" w:rsidRPr="009D1BF1">
        <w:rPr>
          <w:rFonts w:cstheme="minorHAnsi"/>
          <w:sz w:val="24"/>
          <w:szCs w:val="24"/>
        </w:rPr>
        <w:t>ing</w:t>
      </w:r>
      <w:r w:rsidR="008C0C6A" w:rsidRPr="009D1BF1">
        <w:rPr>
          <w:rFonts w:cstheme="minorHAnsi"/>
          <w:sz w:val="24"/>
          <w:szCs w:val="24"/>
        </w:rPr>
        <w:t xml:space="preserve"> how machine learning algorithms may be used to anticipate and stop crime</w:t>
      </w:r>
      <w:r w:rsidR="005D646E" w:rsidRPr="009D1BF1">
        <w:rPr>
          <w:rFonts w:cstheme="minorHAnsi"/>
          <w:sz w:val="24"/>
          <w:szCs w:val="24"/>
        </w:rPr>
        <w:t xml:space="preserve"> is this</w:t>
      </w:r>
      <w:r w:rsidR="008C0C6A" w:rsidRPr="009D1BF1">
        <w:rPr>
          <w:rFonts w:cstheme="minorHAnsi"/>
          <w:sz w:val="24"/>
          <w:szCs w:val="24"/>
        </w:rPr>
        <w:t xml:space="preserve"> study's primary focus</w:t>
      </w:r>
      <w:r w:rsidR="005D646E" w:rsidRPr="009D1BF1">
        <w:rPr>
          <w:rFonts w:cstheme="minorHAnsi"/>
          <w:sz w:val="24"/>
          <w:szCs w:val="24"/>
        </w:rPr>
        <w:t>. Also</w:t>
      </w:r>
      <w:r w:rsidR="008B3F69" w:rsidRPr="009D1BF1">
        <w:rPr>
          <w:rFonts w:cstheme="minorHAnsi"/>
          <w:sz w:val="24"/>
          <w:szCs w:val="24"/>
        </w:rPr>
        <w:t>,</w:t>
      </w:r>
      <w:r w:rsidR="005D646E" w:rsidRPr="009D1BF1">
        <w:rPr>
          <w:rFonts w:cstheme="minorHAnsi"/>
          <w:sz w:val="24"/>
          <w:szCs w:val="24"/>
        </w:rPr>
        <w:t xml:space="preserve"> </w:t>
      </w:r>
      <w:r w:rsidR="00196F23">
        <w:rPr>
          <w:rFonts w:cstheme="minorHAnsi"/>
          <w:sz w:val="24"/>
          <w:szCs w:val="24"/>
        </w:rPr>
        <w:t xml:space="preserve">an </w:t>
      </w:r>
      <w:r w:rsidR="00DC103D" w:rsidRPr="009D1BF1">
        <w:rPr>
          <w:rFonts w:cstheme="minorHAnsi"/>
          <w:sz w:val="24"/>
          <w:szCs w:val="24"/>
        </w:rPr>
        <w:t>explora</w:t>
      </w:r>
      <w:r w:rsidR="004E5E14" w:rsidRPr="009D1BF1">
        <w:rPr>
          <w:rFonts w:cstheme="minorHAnsi"/>
          <w:sz w:val="24"/>
          <w:szCs w:val="24"/>
        </w:rPr>
        <w:t>tion of</w:t>
      </w:r>
      <w:r w:rsidR="00316D8D" w:rsidRPr="009D1BF1">
        <w:rPr>
          <w:rFonts w:cstheme="minorHAnsi"/>
          <w:sz w:val="24"/>
          <w:szCs w:val="24"/>
        </w:rPr>
        <w:t xml:space="preserve"> methods</w:t>
      </w:r>
      <w:r w:rsidR="008C0C6A" w:rsidRPr="009D1BF1">
        <w:rPr>
          <w:rFonts w:cstheme="minorHAnsi"/>
          <w:sz w:val="24"/>
          <w:szCs w:val="24"/>
        </w:rPr>
        <w:t xml:space="preserve"> </w:t>
      </w:r>
      <w:r w:rsidR="0085774C">
        <w:rPr>
          <w:rFonts w:cstheme="minorHAnsi"/>
          <w:sz w:val="24"/>
          <w:szCs w:val="24"/>
        </w:rPr>
        <w:t>wherein ML</w:t>
      </w:r>
      <w:r w:rsidR="00DC1E08">
        <w:rPr>
          <w:rFonts w:cstheme="minorHAnsi"/>
          <w:sz w:val="24"/>
          <w:szCs w:val="24"/>
        </w:rPr>
        <w:t xml:space="preserve"> integrated</w:t>
      </w:r>
      <w:r w:rsidR="008C0C6A" w:rsidRPr="009D1BF1">
        <w:rPr>
          <w:rFonts w:cstheme="minorHAnsi"/>
          <w:sz w:val="24"/>
          <w:szCs w:val="24"/>
        </w:rPr>
        <w:t xml:space="preserve"> strategies </w:t>
      </w:r>
      <w:r w:rsidR="00316D8D" w:rsidRPr="009D1BF1">
        <w:rPr>
          <w:rFonts w:cstheme="minorHAnsi"/>
          <w:sz w:val="24"/>
          <w:szCs w:val="24"/>
        </w:rPr>
        <w:t>have been deployed</w:t>
      </w:r>
      <w:r w:rsidR="008C0C6A" w:rsidRPr="009D1BF1">
        <w:rPr>
          <w:rFonts w:cstheme="minorHAnsi"/>
          <w:sz w:val="24"/>
          <w:szCs w:val="24"/>
        </w:rPr>
        <w:t xml:space="preserve"> in the criminal justice system, especially by law enforcement and </w:t>
      </w:r>
      <w:r w:rsidR="00316D8D" w:rsidRPr="009D1BF1">
        <w:rPr>
          <w:rFonts w:cstheme="minorHAnsi"/>
          <w:sz w:val="24"/>
          <w:szCs w:val="24"/>
        </w:rPr>
        <w:t>security agencies</w:t>
      </w:r>
      <w:r w:rsidR="008C0C6A" w:rsidRPr="009D1BF1">
        <w:rPr>
          <w:rFonts w:cstheme="minorHAnsi"/>
          <w:sz w:val="24"/>
          <w:szCs w:val="24"/>
        </w:rPr>
        <w:t>.</w:t>
      </w:r>
    </w:p>
    <w:p w14:paraId="7E4A608D" w14:textId="7CB0EF0D" w:rsidR="00680EA7" w:rsidRPr="009D1BF1" w:rsidRDefault="00D81739" w:rsidP="009D1BF1">
      <w:pPr>
        <w:spacing w:line="360" w:lineRule="auto"/>
        <w:jc w:val="both"/>
        <w:rPr>
          <w:rFonts w:cstheme="minorHAnsi"/>
          <w:sz w:val="24"/>
          <w:szCs w:val="24"/>
        </w:rPr>
      </w:pPr>
      <w:r w:rsidRPr="009D1BF1">
        <w:rPr>
          <w:rFonts w:cstheme="minorHAnsi"/>
          <w:sz w:val="24"/>
          <w:szCs w:val="24"/>
        </w:rPr>
        <w:t xml:space="preserve">Various </w:t>
      </w:r>
      <w:r w:rsidR="000B6893" w:rsidRPr="009D1BF1">
        <w:rPr>
          <w:rFonts w:cstheme="minorHAnsi"/>
          <w:sz w:val="24"/>
          <w:szCs w:val="24"/>
        </w:rPr>
        <w:t xml:space="preserve">research on different </w:t>
      </w:r>
      <w:r w:rsidR="007261BA" w:rsidRPr="009D1BF1">
        <w:rPr>
          <w:rFonts w:cstheme="minorHAnsi"/>
          <w:sz w:val="24"/>
          <w:szCs w:val="24"/>
        </w:rPr>
        <w:t>crime</w:t>
      </w:r>
      <w:r w:rsidR="006E6782" w:rsidRPr="009D1BF1">
        <w:rPr>
          <w:rFonts w:cstheme="minorHAnsi"/>
          <w:sz w:val="24"/>
          <w:szCs w:val="24"/>
        </w:rPr>
        <w:t xml:space="preserve"> </w:t>
      </w:r>
      <w:r w:rsidR="007261BA" w:rsidRPr="009D1BF1">
        <w:rPr>
          <w:rFonts w:cstheme="minorHAnsi"/>
          <w:sz w:val="24"/>
          <w:szCs w:val="24"/>
        </w:rPr>
        <w:t>data</w:t>
      </w:r>
      <w:r w:rsidR="008C0C6A" w:rsidRPr="009D1BF1">
        <w:rPr>
          <w:rFonts w:cstheme="minorHAnsi"/>
          <w:sz w:val="24"/>
          <w:szCs w:val="24"/>
        </w:rPr>
        <w:t xml:space="preserve"> will be </w:t>
      </w:r>
      <w:r w:rsidR="00C833C5">
        <w:rPr>
          <w:rFonts w:cstheme="minorHAnsi"/>
          <w:sz w:val="24"/>
          <w:szCs w:val="24"/>
        </w:rPr>
        <w:t>investigated</w:t>
      </w:r>
      <w:r w:rsidR="008C0C6A" w:rsidRPr="009D1BF1">
        <w:rPr>
          <w:rFonts w:cstheme="minorHAnsi"/>
          <w:sz w:val="24"/>
          <w:szCs w:val="24"/>
        </w:rPr>
        <w:t xml:space="preserve"> for th</w:t>
      </w:r>
      <w:r w:rsidR="004B02A4" w:rsidRPr="009D1BF1">
        <w:rPr>
          <w:rFonts w:cstheme="minorHAnsi"/>
          <w:sz w:val="24"/>
          <w:szCs w:val="24"/>
        </w:rPr>
        <w:t>is</w:t>
      </w:r>
      <w:r w:rsidR="008C0C6A" w:rsidRPr="009D1BF1">
        <w:rPr>
          <w:rFonts w:cstheme="minorHAnsi"/>
          <w:sz w:val="24"/>
          <w:szCs w:val="24"/>
        </w:rPr>
        <w:t xml:space="preserve"> study</w:t>
      </w:r>
      <w:r w:rsidR="00C833C5">
        <w:rPr>
          <w:rFonts w:cstheme="minorHAnsi"/>
          <w:sz w:val="24"/>
          <w:szCs w:val="24"/>
        </w:rPr>
        <w:t>. F</w:t>
      </w:r>
      <w:r w:rsidR="000B6893" w:rsidRPr="009D1BF1">
        <w:rPr>
          <w:rFonts w:cstheme="minorHAnsi"/>
          <w:sz w:val="24"/>
          <w:szCs w:val="24"/>
        </w:rPr>
        <w:t>ocus</w:t>
      </w:r>
      <w:r w:rsidR="00C833C5">
        <w:rPr>
          <w:rFonts w:cstheme="minorHAnsi"/>
          <w:sz w:val="24"/>
          <w:szCs w:val="24"/>
        </w:rPr>
        <w:t xml:space="preserve"> will be</w:t>
      </w:r>
      <w:r w:rsidR="000B6893" w:rsidRPr="009D1BF1">
        <w:rPr>
          <w:rFonts w:cstheme="minorHAnsi"/>
          <w:sz w:val="24"/>
          <w:szCs w:val="24"/>
        </w:rPr>
        <w:t xml:space="preserve"> on </w:t>
      </w:r>
      <w:r w:rsidR="007021CC" w:rsidRPr="009D1BF1">
        <w:rPr>
          <w:rFonts w:cstheme="minorHAnsi"/>
          <w:sz w:val="24"/>
          <w:szCs w:val="24"/>
        </w:rPr>
        <w:t xml:space="preserve">factors like </w:t>
      </w:r>
      <w:r w:rsidR="008C0C6A" w:rsidRPr="009D1BF1">
        <w:rPr>
          <w:rFonts w:cstheme="minorHAnsi"/>
          <w:sz w:val="24"/>
          <w:szCs w:val="24"/>
        </w:rPr>
        <w:t>crime reports, criminal histories, and other pertinent</w:t>
      </w:r>
      <w:r w:rsidR="00685685" w:rsidRPr="009D1BF1">
        <w:rPr>
          <w:rFonts w:cstheme="minorHAnsi"/>
          <w:sz w:val="24"/>
          <w:szCs w:val="24"/>
        </w:rPr>
        <w:t xml:space="preserve"> data</w:t>
      </w:r>
      <w:r w:rsidR="008C0C6A" w:rsidRPr="009D1BF1">
        <w:rPr>
          <w:rFonts w:cstheme="minorHAnsi"/>
          <w:sz w:val="24"/>
          <w:szCs w:val="24"/>
        </w:rPr>
        <w:t xml:space="preserve"> </w:t>
      </w:r>
      <w:r w:rsidR="00DB3B9D" w:rsidRPr="009D1BF1">
        <w:rPr>
          <w:rFonts w:cstheme="minorHAnsi"/>
          <w:sz w:val="24"/>
          <w:szCs w:val="24"/>
        </w:rPr>
        <w:t>attributes</w:t>
      </w:r>
      <w:r w:rsidR="008C0C6A" w:rsidRPr="009D1BF1">
        <w:rPr>
          <w:rFonts w:cstheme="minorHAnsi"/>
          <w:sz w:val="24"/>
          <w:szCs w:val="24"/>
        </w:rPr>
        <w:t xml:space="preserve">. </w:t>
      </w:r>
      <w:r w:rsidR="00685685" w:rsidRPr="009D1BF1">
        <w:rPr>
          <w:rFonts w:cstheme="minorHAnsi"/>
          <w:sz w:val="24"/>
          <w:szCs w:val="24"/>
        </w:rPr>
        <w:t>T</w:t>
      </w:r>
      <w:r w:rsidR="008C0C6A" w:rsidRPr="009D1BF1">
        <w:rPr>
          <w:rFonts w:cstheme="minorHAnsi"/>
          <w:sz w:val="24"/>
          <w:szCs w:val="24"/>
        </w:rPr>
        <w:t>he project will also involve the testing of a variety of machine learning techniques, including supervised and unsupervised learning algorithms</w:t>
      </w:r>
      <w:r w:rsidR="004B02A4" w:rsidRPr="009D1BF1">
        <w:rPr>
          <w:rFonts w:cstheme="minorHAnsi"/>
          <w:sz w:val="24"/>
          <w:szCs w:val="24"/>
        </w:rPr>
        <w:t xml:space="preserve"> </w:t>
      </w:r>
      <w:r w:rsidR="0085774C">
        <w:rPr>
          <w:rFonts w:cstheme="minorHAnsi"/>
          <w:sz w:val="24"/>
          <w:szCs w:val="24"/>
        </w:rPr>
        <w:t>for</w:t>
      </w:r>
      <w:r w:rsidR="004B02A4" w:rsidRPr="009D1BF1">
        <w:rPr>
          <w:rFonts w:cstheme="minorHAnsi"/>
          <w:sz w:val="24"/>
          <w:szCs w:val="24"/>
        </w:rPr>
        <w:t xml:space="preserve"> crime prevention</w:t>
      </w:r>
      <w:r w:rsidR="00144E6D" w:rsidRPr="009D1BF1">
        <w:rPr>
          <w:rFonts w:cstheme="minorHAnsi"/>
          <w:sz w:val="24"/>
          <w:szCs w:val="24"/>
        </w:rPr>
        <w:t xml:space="preserve">. </w:t>
      </w:r>
      <w:r w:rsidR="00680EA7" w:rsidRPr="009D1BF1">
        <w:rPr>
          <w:rFonts w:cstheme="minorHAnsi"/>
          <w:sz w:val="24"/>
          <w:szCs w:val="24"/>
        </w:rPr>
        <w:t>Th</w:t>
      </w:r>
      <w:r w:rsidR="000443F6" w:rsidRPr="009D1BF1">
        <w:rPr>
          <w:rFonts w:cstheme="minorHAnsi"/>
          <w:sz w:val="24"/>
          <w:szCs w:val="24"/>
        </w:rPr>
        <w:t>is research</w:t>
      </w:r>
      <w:r w:rsidR="00680EA7" w:rsidRPr="009D1BF1">
        <w:rPr>
          <w:rFonts w:cstheme="minorHAnsi"/>
          <w:sz w:val="24"/>
          <w:szCs w:val="24"/>
        </w:rPr>
        <w:t xml:space="preserve"> will not include </w:t>
      </w:r>
      <w:r w:rsidR="005D25CB" w:rsidRPr="009D1BF1">
        <w:rPr>
          <w:rFonts w:cstheme="minorHAnsi"/>
          <w:sz w:val="24"/>
          <w:szCs w:val="24"/>
        </w:rPr>
        <w:t>implement</w:t>
      </w:r>
      <w:r w:rsidR="000443F6" w:rsidRPr="009D1BF1">
        <w:rPr>
          <w:rFonts w:cstheme="minorHAnsi"/>
          <w:sz w:val="24"/>
          <w:szCs w:val="24"/>
        </w:rPr>
        <w:t>ation of</w:t>
      </w:r>
      <w:r w:rsidR="005D25CB" w:rsidRPr="009D1BF1">
        <w:rPr>
          <w:rFonts w:cstheme="minorHAnsi"/>
          <w:sz w:val="24"/>
          <w:szCs w:val="24"/>
        </w:rPr>
        <w:t xml:space="preserve"> </w:t>
      </w:r>
      <w:r w:rsidR="00680EA7" w:rsidRPr="009D1BF1">
        <w:rPr>
          <w:rFonts w:cstheme="minorHAnsi"/>
          <w:sz w:val="24"/>
          <w:szCs w:val="24"/>
        </w:rPr>
        <w:t xml:space="preserve">these </w:t>
      </w:r>
      <w:r w:rsidR="009568BA" w:rsidRPr="009D1BF1">
        <w:rPr>
          <w:rFonts w:cstheme="minorHAnsi"/>
          <w:sz w:val="24"/>
          <w:szCs w:val="24"/>
        </w:rPr>
        <w:t xml:space="preserve">ML </w:t>
      </w:r>
      <w:r w:rsidR="00680EA7" w:rsidRPr="009D1BF1">
        <w:rPr>
          <w:rFonts w:cstheme="minorHAnsi"/>
          <w:sz w:val="24"/>
          <w:szCs w:val="24"/>
        </w:rPr>
        <w:t>m</w:t>
      </w:r>
      <w:r w:rsidR="005D25CB" w:rsidRPr="009D1BF1">
        <w:rPr>
          <w:rFonts w:cstheme="minorHAnsi"/>
          <w:sz w:val="24"/>
          <w:szCs w:val="24"/>
        </w:rPr>
        <w:t>odels</w:t>
      </w:r>
      <w:r w:rsidR="00680EA7" w:rsidRPr="009D1BF1">
        <w:rPr>
          <w:rFonts w:cstheme="minorHAnsi"/>
          <w:sz w:val="24"/>
          <w:szCs w:val="24"/>
        </w:rPr>
        <w:t xml:space="preserve"> in actual environments</w:t>
      </w:r>
      <w:r w:rsidR="00026DCC" w:rsidRPr="009D1BF1">
        <w:rPr>
          <w:rFonts w:cstheme="minorHAnsi"/>
          <w:sz w:val="24"/>
          <w:szCs w:val="24"/>
        </w:rPr>
        <w:t xml:space="preserve"> as this has limitations </w:t>
      </w:r>
      <w:r w:rsidR="000443F6" w:rsidRPr="009D1BF1">
        <w:rPr>
          <w:rFonts w:cstheme="minorHAnsi"/>
          <w:sz w:val="24"/>
          <w:szCs w:val="24"/>
        </w:rPr>
        <w:t>like</w:t>
      </w:r>
      <w:r w:rsidR="00026DCC" w:rsidRPr="009D1BF1">
        <w:rPr>
          <w:rFonts w:cstheme="minorHAnsi"/>
          <w:sz w:val="24"/>
          <w:szCs w:val="24"/>
        </w:rPr>
        <w:t xml:space="preserve"> time constraint</w:t>
      </w:r>
      <w:r w:rsidR="007B5AF6" w:rsidRPr="009D1BF1">
        <w:rPr>
          <w:rFonts w:cstheme="minorHAnsi"/>
          <w:sz w:val="24"/>
          <w:szCs w:val="24"/>
        </w:rPr>
        <w:t>, computing power for large datasets and ethical considerations. I</w:t>
      </w:r>
      <w:r w:rsidR="00680EA7" w:rsidRPr="009D1BF1">
        <w:rPr>
          <w:rFonts w:cstheme="minorHAnsi"/>
          <w:sz w:val="24"/>
          <w:szCs w:val="24"/>
        </w:rPr>
        <w:t>nstead, it will focus on e</w:t>
      </w:r>
      <w:r w:rsidR="005D25CB" w:rsidRPr="009D1BF1">
        <w:rPr>
          <w:rFonts w:cstheme="minorHAnsi"/>
          <w:sz w:val="24"/>
          <w:szCs w:val="24"/>
        </w:rPr>
        <w:t>valuating</w:t>
      </w:r>
      <w:r w:rsidR="00680EA7" w:rsidRPr="009D1BF1">
        <w:rPr>
          <w:rFonts w:cstheme="minorHAnsi"/>
          <w:sz w:val="24"/>
          <w:szCs w:val="24"/>
        </w:rPr>
        <w:t xml:space="preserve"> </w:t>
      </w:r>
      <w:r w:rsidR="009C00D4" w:rsidRPr="009D1BF1">
        <w:rPr>
          <w:rFonts w:cstheme="minorHAnsi"/>
          <w:sz w:val="24"/>
          <w:szCs w:val="24"/>
        </w:rPr>
        <w:t>the feasibility of</w:t>
      </w:r>
      <w:r w:rsidR="00680EA7" w:rsidRPr="009D1BF1">
        <w:rPr>
          <w:rFonts w:cstheme="minorHAnsi"/>
          <w:sz w:val="24"/>
          <w:szCs w:val="24"/>
        </w:rPr>
        <w:t xml:space="preserve"> machine</w:t>
      </w:r>
      <w:r w:rsidR="005D25CB" w:rsidRPr="009D1BF1">
        <w:rPr>
          <w:rFonts w:cstheme="minorHAnsi"/>
          <w:sz w:val="24"/>
          <w:szCs w:val="24"/>
        </w:rPr>
        <w:t xml:space="preserve"> models</w:t>
      </w:r>
      <w:r w:rsidR="006063FB">
        <w:rPr>
          <w:rFonts w:cstheme="minorHAnsi"/>
          <w:sz w:val="24"/>
          <w:szCs w:val="24"/>
        </w:rPr>
        <w:t xml:space="preserve"> as crime forecasting tools</w:t>
      </w:r>
      <w:r w:rsidR="005D25CB" w:rsidRPr="009D1BF1">
        <w:rPr>
          <w:rFonts w:cstheme="minorHAnsi"/>
          <w:sz w:val="24"/>
          <w:szCs w:val="24"/>
        </w:rPr>
        <w:t xml:space="preserve"> </w:t>
      </w:r>
      <w:r w:rsidR="009C00D4" w:rsidRPr="009D1BF1">
        <w:rPr>
          <w:rFonts w:cstheme="minorHAnsi"/>
          <w:sz w:val="24"/>
          <w:szCs w:val="24"/>
        </w:rPr>
        <w:t xml:space="preserve">in </w:t>
      </w:r>
      <w:r w:rsidR="00831992">
        <w:rPr>
          <w:rFonts w:cstheme="minorHAnsi"/>
          <w:sz w:val="24"/>
          <w:szCs w:val="24"/>
        </w:rPr>
        <w:t>analytical</w:t>
      </w:r>
      <w:r w:rsidR="008E7EBA">
        <w:rPr>
          <w:rFonts w:cstheme="minorHAnsi"/>
          <w:sz w:val="24"/>
          <w:szCs w:val="24"/>
        </w:rPr>
        <w:t xml:space="preserve"> </w:t>
      </w:r>
      <w:r w:rsidR="006063FB">
        <w:rPr>
          <w:rFonts w:cstheme="minorHAnsi"/>
          <w:sz w:val="24"/>
          <w:szCs w:val="24"/>
        </w:rPr>
        <w:t>research works</w:t>
      </w:r>
      <w:r w:rsidR="00C833C5">
        <w:rPr>
          <w:rFonts w:cstheme="minorHAnsi"/>
          <w:sz w:val="24"/>
          <w:szCs w:val="24"/>
        </w:rPr>
        <w:t xml:space="preserve"> and police settings</w:t>
      </w:r>
      <w:r w:rsidR="000446EC" w:rsidRPr="009D1BF1">
        <w:rPr>
          <w:rFonts w:cstheme="minorHAnsi"/>
          <w:sz w:val="24"/>
          <w:szCs w:val="24"/>
        </w:rPr>
        <w:t>.</w:t>
      </w:r>
      <w:r w:rsidR="005277CF" w:rsidRPr="009D1BF1">
        <w:rPr>
          <w:rFonts w:cstheme="minorHAnsi"/>
          <w:sz w:val="24"/>
          <w:szCs w:val="24"/>
        </w:rPr>
        <w:t xml:space="preserve"> Also</w:t>
      </w:r>
      <w:r w:rsidR="009568BA" w:rsidRPr="009D1BF1">
        <w:rPr>
          <w:rFonts w:cstheme="minorHAnsi"/>
          <w:sz w:val="24"/>
          <w:szCs w:val="24"/>
        </w:rPr>
        <w:t>,</w:t>
      </w:r>
      <w:r w:rsidR="005277CF" w:rsidRPr="009D1BF1">
        <w:rPr>
          <w:rFonts w:cstheme="minorHAnsi"/>
          <w:sz w:val="24"/>
          <w:szCs w:val="24"/>
        </w:rPr>
        <w:t xml:space="preserve"> </w:t>
      </w:r>
      <w:r w:rsidR="001514F5" w:rsidRPr="009D1BF1">
        <w:rPr>
          <w:rFonts w:cstheme="minorHAnsi"/>
          <w:sz w:val="24"/>
          <w:szCs w:val="24"/>
        </w:rPr>
        <w:t xml:space="preserve">the analysis of the Vancouver crime dataset to evaluate prediction accuracies of different ML models and </w:t>
      </w:r>
      <w:r w:rsidR="00E5185E" w:rsidRPr="009D1BF1">
        <w:rPr>
          <w:rFonts w:cstheme="minorHAnsi"/>
          <w:sz w:val="24"/>
          <w:szCs w:val="24"/>
        </w:rPr>
        <w:t>methods to improve the accuracies</w:t>
      </w:r>
      <w:r w:rsidR="00C36BA7">
        <w:rPr>
          <w:rFonts w:cstheme="minorHAnsi"/>
          <w:sz w:val="24"/>
          <w:szCs w:val="24"/>
        </w:rPr>
        <w:t>,</w:t>
      </w:r>
      <w:r w:rsidR="00A7526A">
        <w:rPr>
          <w:rFonts w:cstheme="minorHAnsi"/>
          <w:sz w:val="24"/>
          <w:szCs w:val="24"/>
        </w:rPr>
        <w:t xml:space="preserve"> will be included in this project</w:t>
      </w:r>
      <w:r w:rsidR="00E5185E" w:rsidRPr="009D1BF1">
        <w:rPr>
          <w:rFonts w:cstheme="minorHAnsi"/>
          <w:sz w:val="24"/>
          <w:szCs w:val="24"/>
        </w:rPr>
        <w:t>.</w:t>
      </w:r>
    </w:p>
    <w:p w14:paraId="60B80465" w14:textId="51E3B724" w:rsidR="00A25155" w:rsidRPr="009D1BF1" w:rsidRDefault="00144E6D" w:rsidP="009D1BF1">
      <w:pPr>
        <w:spacing w:line="360" w:lineRule="auto"/>
        <w:jc w:val="both"/>
        <w:rPr>
          <w:rFonts w:cstheme="minorHAnsi"/>
          <w:sz w:val="24"/>
          <w:szCs w:val="24"/>
        </w:rPr>
      </w:pPr>
      <w:r w:rsidRPr="009D1BF1">
        <w:rPr>
          <w:rFonts w:cstheme="minorHAnsi"/>
          <w:sz w:val="24"/>
          <w:szCs w:val="24"/>
        </w:rPr>
        <w:t>T</w:t>
      </w:r>
      <w:r w:rsidR="00A25155" w:rsidRPr="009D1BF1">
        <w:rPr>
          <w:rFonts w:cstheme="minorHAnsi"/>
          <w:sz w:val="24"/>
          <w:szCs w:val="24"/>
        </w:rPr>
        <w:t>h</w:t>
      </w:r>
      <w:r w:rsidRPr="009D1BF1">
        <w:rPr>
          <w:rFonts w:cstheme="minorHAnsi"/>
          <w:sz w:val="24"/>
          <w:szCs w:val="24"/>
        </w:rPr>
        <w:t>is</w:t>
      </w:r>
      <w:r w:rsidR="00A25155" w:rsidRPr="009D1BF1">
        <w:rPr>
          <w:rFonts w:cstheme="minorHAnsi"/>
          <w:sz w:val="24"/>
          <w:szCs w:val="24"/>
        </w:rPr>
        <w:t xml:space="preserve"> study will</w:t>
      </w:r>
      <w:r w:rsidRPr="009D1BF1">
        <w:rPr>
          <w:rFonts w:cstheme="minorHAnsi"/>
          <w:sz w:val="24"/>
          <w:szCs w:val="24"/>
        </w:rPr>
        <w:t xml:space="preserve"> also</w:t>
      </w:r>
      <w:r w:rsidR="00A25155" w:rsidRPr="009D1BF1">
        <w:rPr>
          <w:rFonts w:cstheme="minorHAnsi"/>
          <w:sz w:val="24"/>
          <w:szCs w:val="24"/>
        </w:rPr>
        <w:t xml:space="preserve"> assess if applying machine learning models to actual crime prevention and law enforcement situations is practical</w:t>
      </w:r>
      <w:r w:rsidR="006A0CE1" w:rsidRPr="009D1BF1">
        <w:rPr>
          <w:rFonts w:cstheme="minorHAnsi"/>
          <w:sz w:val="24"/>
          <w:szCs w:val="24"/>
        </w:rPr>
        <w:t xml:space="preserve"> </w:t>
      </w:r>
      <w:r w:rsidR="00270C58" w:rsidRPr="009D1BF1">
        <w:rPr>
          <w:rFonts w:cstheme="minorHAnsi"/>
          <w:sz w:val="24"/>
          <w:szCs w:val="24"/>
        </w:rPr>
        <w:t>factoring</w:t>
      </w:r>
      <w:r w:rsidR="006A0CE1" w:rsidRPr="009D1BF1">
        <w:rPr>
          <w:rFonts w:cstheme="minorHAnsi"/>
          <w:sz w:val="24"/>
          <w:szCs w:val="24"/>
        </w:rPr>
        <w:t xml:space="preserve"> </w:t>
      </w:r>
      <w:r w:rsidR="00D670E6">
        <w:rPr>
          <w:rFonts w:cstheme="minorHAnsi"/>
          <w:sz w:val="24"/>
          <w:szCs w:val="24"/>
        </w:rPr>
        <w:t xml:space="preserve">personal data usage, </w:t>
      </w:r>
      <w:r w:rsidR="00812CC8">
        <w:rPr>
          <w:rFonts w:cstheme="minorHAnsi"/>
          <w:sz w:val="24"/>
          <w:szCs w:val="24"/>
        </w:rPr>
        <w:t>computational</w:t>
      </w:r>
      <w:r w:rsidR="006A0CE1" w:rsidRPr="009D1BF1">
        <w:rPr>
          <w:rFonts w:cstheme="minorHAnsi"/>
          <w:sz w:val="24"/>
          <w:szCs w:val="24"/>
        </w:rPr>
        <w:t xml:space="preserve"> time and costs of integrating into </w:t>
      </w:r>
      <w:r w:rsidR="00915489" w:rsidRPr="009D1BF1">
        <w:rPr>
          <w:rFonts w:cstheme="minorHAnsi"/>
          <w:sz w:val="24"/>
          <w:szCs w:val="24"/>
        </w:rPr>
        <w:t>useable formats</w:t>
      </w:r>
      <w:r w:rsidR="00A25155" w:rsidRPr="009D1BF1">
        <w:rPr>
          <w:rFonts w:cstheme="minorHAnsi"/>
          <w:sz w:val="24"/>
          <w:szCs w:val="24"/>
        </w:rPr>
        <w:t xml:space="preserve">. </w:t>
      </w:r>
      <w:r w:rsidR="0062515E" w:rsidRPr="009D1BF1">
        <w:rPr>
          <w:rFonts w:cstheme="minorHAnsi"/>
          <w:sz w:val="24"/>
          <w:szCs w:val="24"/>
        </w:rPr>
        <w:t>E</w:t>
      </w:r>
      <w:r w:rsidR="00A25155" w:rsidRPr="009D1BF1">
        <w:rPr>
          <w:rFonts w:cstheme="minorHAnsi"/>
          <w:sz w:val="24"/>
          <w:szCs w:val="24"/>
        </w:rPr>
        <w:t xml:space="preserve">valuation of the constraints and potential biases of using machine learning </w:t>
      </w:r>
      <w:r w:rsidR="0062515E" w:rsidRPr="009D1BF1">
        <w:rPr>
          <w:rFonts w:cstheme="minorHAnsi"/>
          <w:sz w:val="24"/>
          <w:szCs w:val="24"/>
        </w:rPr>
        <w:t>models</w:t>
      </w:r>
      <w:r w:rsidR="00A25155" w:rsidRPr="009D1BF1">
        <w:rPr>
          <w:rFonts w:cstheme="minorHAnsi"/>
          <w:sz w:val="24"/>
          <w:szCs w:val="24"/>
        </w:rPr>
        <w:t xml:space="preserve"> </w:t>
      </w:r>
      <w:r w:rsidR="001907C2" w:rsidRPr="009D1BF1">
        <w:rPr>
          <w:rFonts w:cstheme="minorHAnsi"/>
          <w:sz w:val="24"/>
          <w:szCs w:val="24"/>
        </w:rPr>
        <w:t>for</w:t>
      </w:r>
      <w:r w:rsidR="00A25155" w:rsidRPr="009D1BF1">
        <w:rPr>
          <w:rFonts w:cstheme="minorHAnsi"/>
          <w:sz w:val="24"/>
          <w:szCs w:val="24"/>
        </w:rPr>
        <w:t xml:space="preserve"> the prediction of crime will also be a key component. This will entail analysing the moral ramifications of employing these methods as well as any potential effects on vulnerable populations.</w:t>
      </w:r>
    </w:p>
    <w:p w14:paraId="782DAB1B" w14:textId="0E49A89C" w:rsidR="00F12FC2" w:rsidRDefault="003D7B6C" w:rsidP="009D1BF1">
      <w:pPr>
        <w:spacing w:line="360" w:lineRule="auto"/>
        <w:jc w:val="both"/>
        <w:rPr>
          <w:rFonts w:cstheme="minorHAnsi"/>
          <w:sz w:val="24"/>
          <w:szCs w:val="24"/>
        </w:rPr>
      </w:pPr>
      <w:r w:rsidRPr="009D1BF1">
        <w:rPr>
          <w:rFonts w:cstheme="minorHAnsi"/>
          <w:sz w:val="24"/>
          <w:szCs w:val="24"/>
        </w:rPr>
        <w:t>A quantitative approach will be employed to conduct this research and</w:t>
      </w:r>
      <w:r w:rsidR="00E85FC0" w:rsidRPr="009D1BF1">
        <w:rPr>
          <w:rFonts w:cstheme="minorHAnsi"/>
          <w:sz w:val="24"/>
          <w:szCs w:val="24"/>
        </w:rPr>
        <w:t xml:space="preserve"> results</w:t>
      </w:r>
      <w:r w:rsidRPr="009D1BF1">
        <w:rPr>
          <w:rFonts w:cstheme="minorHAnsi"/>
          <w:sz w:val="24"/>
          <w:szCs w:val="24"/>
        </w:rPr>
        <w:t xml:space="preserve"> will be presented </w:t>
      </w:r>
      <w:r w:rsidR="00E85FC0" w:rsidRPr="009D1BF1">
        <w:rPr>
          <w:rFonts w:cstheme="minorHAnsi"/>
          <w:sz w:val="24"/>
          <w:szCs w:val="24"/>
        </w:rPr>
        <w:t xml:space="preserve">through </w:t>
      </w:r>
      <w:r w:rsidR="0022382D">
        <w:rPr>
          <w:rFonts w:cstheme="minorHAnsi"/>
          <w:sz w:val="24"/>
          <w:szCs w:val="24"/>
        </w:rPr>
        <w:t>exp</w:t>
      </w:r>
      <w:r w:rsidR="00375A44">
        <w:rPr>
          <w:rFonts w:cstheme="minorHAnsi"/>
          <w:sz w:val="24"/>
          <w:szCs w:val="24"/>
        </w:rPr>
        <w:t xml:space="preserve">loratory </w:t>
      </w:r>
      <w:r w:rsidR="00E85FC0" w:rsidRPr="009D1BF1">
        <w:rPr>
          <w:rFonts w:cstheme="minorHAnsi"/>
          <w:sz w:val="24"/>
          <w:szCs w:val="24"/>
        </w:rPr>
        <w:t>data analysis</w:t>
      </w:r>
      <w:r w:rsidR="00375A44">
        <w:rPr>
          <w:rFonts w:cstheme="minorHAnsi"/>
          <w:sz w:val="24"/>
          <w:szCs w:val="24"/>
        </w:rPr>
        <w:t xml:space="preserve">, statistical models </w:t>
      </w:r>
      <w:r w:rsidR="00AD2658" w:rsidRPr="009D1BF1">
        <w:rPr>
          <w:rFonts w:cstheme="minorHAnsi"/>
          <w:sz w:val="24"/>
          <w:szCs w:val="24"/>
        </w:rPr>
        <w:t xml:space="preserve">with </w:t>
      </w:r>
      <w:r w:rsidR="00CD5A41">
        <w:rPr>
          <w:rFonts w:cstheme="minorHAnsi"/>
          <w:sz w:val="24"/>
          <w:szCs w:val="24"/>
        </w:rPr>
        <w:t xml:space="preserve">evaluation of </w:t>
      </w:r>
      <w:r w:rsidR="00AD2658" w:rsidRPr="009D1BF1">
        <w:rPr>
          <w:rFonts w:cstheme="minorHAnsi"/>
          <w:sz w:val="24"/>
          <w:szCs w:val="24"/>
        </w:rPr>
        <w:t>prediction accuracies</w:t>
      </w:r>
      <w:r w:rsidR="00AE408D" w:rsidRPr="009D1BF1">
        <w:rPr>
          <w:rFonts w:cstheme="minorHAnsi"/>
          <w:sz w:val="24"/>
          <w:szCs w:val="24"/>
        </w:rPr>
        <w:t>.</w:t>
      </w:r>
    </w:p>
    <w:p w14:paraId="365BA25C" w14:textId="77777777" w:rsidR="000C784D" w:rsidRPr="009D1BF1" w:rsidRDefault="000C784D" w:rsidP="009D1BF1">
      <w:pPr>
        <w:spacing w:line="360" w:lineRule="auto"/>
        <w:jc w:val="both"/>
        <w:rPr>
          <w:rFonts w:cstheme="minorHAnsi"/>
          <w:sz w:val="24"/>
          <w:szCs w:val="24"/>
        </w:rPr>
      </w:pPr>
    </w:p>
    <w:p w14:paraId="49816285" w14:textId="7407F6E4" w:rsidR="00E13799" w:rsidRDefault="002B6DAE" w:rsidP="00CA5462">
      <w:pPr>
        <w:pStyle w:val="Heading2"/>
      </w:pPr>
      <w:bookmarkStart w:id="121" w:name="_Toc135862657"/>
      <w:bookmarkStart w:id="122" w:name="_Toc135863849"/>
      <w:bookmarkStart w:id="123" w:name="_Toc135863931"/>
      <w:bookmarkStart w:id="124" w:name="_Toc135863972"/>
      <w:bookmarkStart w:id="125" w:name="_Toc135864152"/>
      <w:bookmarkStart w:id="126" w:name="_Toc135936803"/>
      <w:bookmarkStart w:id="127" w:name="_Toc135941894"/>
      <w:bookmarkStart w:id="128" w:name="_Toc135943443"/>
      <w:bookmarkStart w:id="129" w:name="_Toc135943894"/>
      <w:bookmarkStart w:id="130" w:name="_Toc135944380"/>
      <w:bookmarkStart w:id="131" w:name="_Toc135944814"/>
      <w:bookmarkStart w:id="132" w:name="_Toc135964482"/>
      <w:bookmarkStart w:id="133" w:name="_Toc135964603"/>
      <w:bookmarkStart w:id="134" w:name="_Toc135964941"/>
      <w:bookmarkStart w:id="135" w:name="_Toc135964985"/>
      <w:bookmarkStart w:id="136" w:name="_Toc135965244"/>
      <w:bookmarkStart w:id="137" w:name="_Toc135966159"/>
      <w:bookmarkStart w:id="138" w:name="_Toc135966208"/>
      <w:bookmarkStart w:id="139" w:name="_Toc136390403"/>
      <w:r>
        <w:lastRenderedPageBreak/>
        <w:t>1.6</w:t>
      </w:r>
      <w:r w:rsidR="00B629C4">
        <w:t>.</w:t>
      </w:r>
      <w:r w:rsidR="00461C63">
        <w:tab/>
      </w:r>
      <w:r>
        <w:t xml:space="preserve"> Ethical Issues</w:t>
      </w:r>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462B7E17" w14:textId="77777777" w:rsidR="00500CFE" w:rsidRPr="00500CFE" w:rsidRDefault="00500CFE" w:rsidP="00500CFE"/>
    <w:p w14:paraId="78B67E8C" w14:textId="28EE3E9C" w:rsidR="006836BB" w:rsidRPr="00FF7378" w:rsidRDefault="00F67B75" w:rsidP="009D1BF1">
      <w:pPr>
        <w:spacing w:line="360" w:lineRule="auto"/>
        <w:jc w:val="both"/>
        <w:rPr>
          <w:rFonts w:cstheme="minorHAnsi"/>
          <w:sz w:val="24"/>
          <w:szCs w:val="24"/>
        </w:rPr>
      </w:pPr>
      <w:r w:rsidRPr="009D1BF1">
        <w:rPr>
          <w:rFonts w:cstheme="minorHAnsi"/>
          <w:sz w:val="24"/>
          <w:szCs w:val="24"/>
        </w:rPr>
        <w:t xml:space="preserve">This project is my original work, and all the materials belonging to others have been rightly cited. The tools to be used </w:t>
      </w:r>
      <w:r w:rsidR="00ED46C0" w:rsidRPr="009D1BF1">
        <w:rPr>
          <w:rFonts w:cstheme="minorHAnsi"/>
          <w:sz w:val="24"/>
          <w:szCs w:val="24"/>
        </w:rPr>
        <w:t>in</w:t>
      </w:r>
      <w:r w:rsidR="003603EF" w:rsidRPr="009D1BF1">
        <w:rPr>
          <w:rFonts w:cstheme="minorHAnsi"/>
          <w:sz w:val="24"/>
          <w:szCs w:val="24"/>
        </w:rPr>
        <w:t>c</w:t>
      </w:r>
      <w:r w:rsidR="00ED46C0" w:rsidRPr="009D1BF1">
        <w:rPr>
          <w:rFonts w:cstheme="minorHAnsi"/>
          <w:sz w:val="24"/>
          <w:szCs w:val="24"/>
        </w:rPr>
        <w:t>ludes</w:t>
      </w:r>
      <w:r w:rsidRPr="009D1BF1">
        <w:rPr>
          <w:rFonts w:cstheme="minorHAnsi"/>
          <w:sz w:val="24"/>
          <w:szCs w:val="24"/>
        </w:rPr>
        <w:t xml:space="preserve"> Python, which is open source and the dataset </w:t>
      </w:r>
      <w:r w:rsidR="00074B2A">
        <w:rPr>
          <w:rFonts w:cstheme="minorHAnsi"/>
          <w:sz w:val="24"/>
          <w:szCs w:val="24"/>
        </w:rPr>
        <w:t>analysed</w:t>
      </w:r>
      <w:r w:rsidRPr="009D1BF1">
        <w:rPr>
          <w:rFonts w:cstheme="minorHAnsi"/>
          <w:sz w:val="24"/>
          <w:szCs w:val="24"/>
        </w:rPr>
        <w:t xml:space="preserve"> </w:t>
      </w:r>
      <w:r w:rsidR="00AD4E87" w:rsidRPr="009D1BF1">
        <w:rPr>
          <w:rFonts w:cstheme="minorHAnsi"/>
          <w:sz w:val="24"/>
          <w:szCs w:val="24"/>
        </w:rPr>
        <w:t xml:space="preserve">is </w:t>
      </w:r>
      <w:r w:rsidR="00ED46C0" w:rsidRPr="009D1BF1">
        <w:rPr>
          <w:rFonts w:cstheme="minorHAnsi"/>
          <w:sz w:val="24"/>
          <w:szCs w:val="24"/>
        </w:rPr>
        <w:t xml:space="preserve">a publicly available </w:t>
      </w:r>
      <w:r w:rsidR="00D22607" w:rsidRPr="009D1BF1">
        <w:rPr>
          <w:rFonts w:cstheme="minorHAnsi"/>
          <w:sz w:val="24"/>
          <w:szCs w:val="24"/>
        </w:rPr>
        <w:t>one</w:t>
      </w:r>
      <w:r w:rsidRPr="009D1BF1">
        <w:rPr>
          <w:rFonts w:cstheme="minorHAnsi"/>
          <w:sz w:val="24"/>
          <w:szCs w:val="24"/>
        </w:rPr>
        <w:t xml:space="preserve">. This dissertation followed the University of Gloucestershire guidelines for ethical </w:t>
      </w:r>
      <w:r w:rsidR="002C27D3" w:rsidRPr="009D1BF1">
        <w:rPr>
          <w:rFonts w:cstheme="minorHAnsi"/>
          <w:sz w:val="24"/>
          <w:szCs w:val="24"/>
        </w:rPr>
        <w:t>approval.</w:t>
      </w:r>
    </w:p>
    <w:p w14:paraId="3D252729" w14:textId="7E26FADD" w:rsidR="00E13799" w:rsidRDefault="002B6DAE" w:rsidP="00CA5462">
      <w:pPr>
        <w:pStyle w:val="Heading2"/>
      </w:pPr>
      <w:bookmarkStart w:id="140" w:name="_Toc135862658"/>
      <w:bookmarkStart w:id="141" w:name="_Toc135863850"/>
      <w:bookmarkStart w:id="142" w:name="_Toc135863932"/>
      <w:bookmarkStart w:id="143" w:name="_Toc135863973"/>
      <w:bookmarkStart w:id="144" w:name="_Toc135864153"/>
      <w:bookmarkStart w:id="145" w:name="_Toc135936804"/>
      <w:bookmarkStart w:id="146" w:name="_Toc135941895"/>
      <w:bookmarkStart w:id="147" w:name="_Toc135943444"/>
      <w:bookmarkStart w:id="148" w:name="_Toc135943895"/>
      <w:bookmarkStart w:id="149" w:name="_Toc135944381"/>
      <w:bookmarkStart w:id="150" w:name="_Toc135944815"/>
      <w:bookmarkStart w:id="151" w:name="_Toc135964483"/>
      <w:bookmarkStart w:id="152" w:name="_Toc135964604"/>
      <w:bookmarkStart w:id="153" w:name="_Toc135964942"/>
      <w:bookmarkStart w:id="154" w:name="_Toc135964986"/>
      <w:bookmarkStart w:id="155" w:name="_Toc135965245"/>
      <w:bookmarkStart w:id="156" w:name="_Toc135966160"/>
      <w:bookmarkStart w:id="157" w:name="_Toc135966209"/>
      <w:bookmarkStart w:id="158" w:name="_Toc136390404"/>
      <w:r>
        <w:t>1.7</w:t>
      </w:r>
      <w:r w:rsidR="008B2D3F">
        <w:t>.</w:t>
      </w:r>
      <w:r w:rsidR="00077AF1">
        <w:tab/>
      </w:r>
      <w:r>
        <w:t>Conclusion</w:t>
      </w:r>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p>
    <w:p w14:paraId="10C76199" w14:textId="77777777" w:rsidR="00500CFE" w:rsidRPr="00500CFE" w:rsidRDefault="00500CFE" w:rsidP="00500CFE"/>
    <w:p w14:paraId="107AED00" w14:textId="53A03B39" w:rsidR="00F71D28" w:rsidRPr="009D1BF1" w:rsidRDefault="002F3D21" w:rsidP="009D1BF1">
      <w:pPr>
        <w:spacing w:line="360" w:lineRule="auto"/>
        <w:jc w:val="both"/>
        <w:rPr>
          <w:rFonts w:cstheme="minorHAnsi"/>
          <w:sz w:val="24"/>
          <w:szCs w:val="24"/>
        </w:rPr>
      </w:pPr>
      <w:r w:rsidRPr="009D1BF1">
        <w:rPr>
          <w:rFonts w:cstheme="minorHAnsi"/>
          <w:sz w:val="24"/>
          <w:szCs w:val="24"/>
        </w:rPr>
        <w:t xml:space="preserve">The application of ML models for crime prediction and prevention </w:t>
      </w:r>
      <w:r w:rsidR="000061A0" w:rsidRPr="009D1BF1">
        <w:rPr>
          <w:rFonts w:cstheme="minorHAnsi"/>
          <w:sz w:val="24"/>
          <w:szCs w:val="24"/>
        </w:rPr>
        <w:t>can significantly improve public safety</w:t>
      </w:r>
      <w:r w:rsidR="007B1479">
        <w:rPr>
          <w:rFonts w:cstheme="minorHAnsi"/>
          <w:sz w:val="24"/>
          <w:szCs w:val="24"/>
        </w:rPr>
        <w:t xml:space="preserve"> when </w:t>
      </w:r>
      <w:r w:rsidR="0031426E" w:rsidRPr="009D1BF1">
        <w:rPr>
          <w:rFonts w:cstheme="minorHAnsi"/>
          <w:sz w:val="24"/>
          <w:szCs w:val="24"/>
        </w:rPr>
        <w:t>the occurrence of criminal activit</w:t>
      </w:r>
      <w:r w:rsidR="009519A6">
        <w:rPr>
          <w:rFonts w:cstheme="minorHAnsi"/>
          <w:sz w:val="24"/>
          <w:szCs w:val="24"/>
        </w:rPr>
        <w:t>ies</w:t>
      </w:r>
      <w:r w:rsidR="007B1479">
        <w:rPr>
          <w:rFonts w:cstheme="minorHAnsi"/>
          <w:sz w:val="24"/>
          <w:szCs w:val="24"/>
        </w:rPr>
        <w:t xml:space="preserve"> is reduced. This will</w:t>
      </w:r>
      <w:r w:rsidR="0031426E" w:rsidRPr="009D1BF1">
        <w:rPr>
          <w:rFonts w:cstheme="minorHAnsi"/>
          <w:sz w:val="24"/>
          <w:szCs w:val="24"/>
        </w:rPr>
        <w:t xml:space="preserve"> impact economic growth</w:t>
      </w:r>
      <w:r w:rsidR="009519A6">
        <w:rPr>
          <w:rFonts w:cstheme="minorHAnsi"/>
          <w:sz w:val="24"/>
          <w:szCs w:val="24"/>
        </w:rPr>
        <w:t>,</w:t>
      </w:r>
      <w:r w:rsidR="0031426E" w:rsidRPr="009D1BF1">
        <w:rPr>
          <w:rFonts w:cstheme="minorHAnsi"/>
          <w:sz w:val="24"/>
          <w:szCs w:val="24"/>
        </w:rPr>
        <w:t xml:space="preserve"> as businesses or individuals will thrive</w:t>
      </w:r>
      <w:r w:rsidR="009519A6">
        <w:rPr>
          <w:rFonts w:cstheme="minorHAnsi"/>
          <w:sz w:val="24"/>
          <w:szCs w:val="24"/>
        </w:rPr>
        <w:t xml:space="preserve"> in safety</w:t>
      </w:r>
      <w:r w:rsidR="0031426E" w:rsidRPr="009D1BF1">
        <w:rPr>
          <w:rFonts w:cstheme="minorHAnsi"/>
          <w:sz w:val="24"/>
          <w:szCs w:val="24"/>
        </w:rPr>
        <w:t xml:space="preserve">. </w:t>
      </w:r>
      <w:r w:rsidR="00E42BB2" w:rsidRPr="009D1BF1">
        <w:rPr>
          <w:rFonts w:cstheme="minorHAnsi"/>
          <w:sz w:val="24"/>
          <w:szCs w:val="24"/>
        </w:rPr>
        <w:t>Analysing historical crime data and identifying trends and patterns</w:t>
      </w:r>
      <w:r w:rsidR="003E2D4B">
        <w:rPr>
          <w:rFonts w:cstheme="minorHAnsi"/>
          <w:sz w:val="24"/>
          <w:szCs w:val="24"/>
        </w:rPr>
        <w:t xml:space="preserve"> using</w:t>
      </w:r>
      <w:r w:rsidR="00E42BB2" w:rsidRPr="009D1BF1">
        <w:rPr>
          <w:rFonts w:cstheme="minorHAnsi"/>
          <w:sz w:val="24"/>
          <w:szCs w:val="24"/>
        </w:rPr>
        <w:t xml:space="preserve"> </w:t>
      </w:r>
      <w:r w:rsidR="0053711B" w:rsidRPr="009D1BF1">
        <w:rPr>
          <w:rFonts w:cstheme="minorHAnsi"/>
          <w:sz w:val="24"/>
          <w:szCs w:val="24"/>
        </w:rPr>
        <w:t>ML models</w:t>
      </w:r>
      <w:r w:rsidR="003E2D4B">
        <w:rPr>
          <w:rFonts w:cstheme="minorHAnsi"/>
          <w:sz w:val="24"/>
          <w:szCs w:val="24"/>
        </w:rPr>
        <w:t xml:space="preserve">, </w:t>
      </w:r>
      <w:r w:rsidR="0053711B" w:rsidRPr="009D1BF1">
        <w:rPr>
          <w:rFonts w:cstheme="minorHAnsi"/>
          <w:sz w:val="24"/>
          <w:szCs w:val="24"/>
        </w:rPr>
        <w:t>can produce accurate</w:t>
      </w:r>
      <w:r w:rsidR="000E2790" w:rsidRPr="009D1BF1">
        <w:rPr>
          <w:rFonts w:cstheme="minorHAnsi"/>
          <w:sz w:val="24"/>
          <w:szCs w:val="24"/>
        </w:rPr>
        <w:t xml:space="preserve"> predictions or</w:t>
      </w:r>
      <w:r w:rsidR="0053711B" w:rsidRPr="009D1BF1">
        <w:rPr>
          <w:rFonts w:cstheme="minorHAnsi"/>
          <w:sz w:val="24"/>
          <w:szCs w:val="24"/>
        </w:rPr>
        <w:t xml:space="preserve"> forecasts of crime </w:t>
      </w:r>
      <w:r w:rsidR="00820CD8" w:rsidRPr="009D1BF1">
        <w:rPr>
          <w:rFonts w:cstheme="minorHAnsi"/>
          <w:sz w:val="24"/>
          <w:szCs w:val="24"/>
        </w:rPr>
        <w:t xml:space="preserve">incidences </w:t>
      </w:r>
      <w:r w:rsidR="0053711B" w:rsidRPr="009D1BF1">
        <w:rPr>
          <w:rFonts w:cstheme="minorHAnsi"/>
          <w:sz w:val="24"/>
          <w:szCs w:val="24"/>
        </w:rPr>
        <w:t xml:space="preserve">and </w:t>
      </w:r>
      <w:r w:rsidR="00820CD8" w:rsidRPr="009D1BF1">
        <w:rPr>
          <w:rFonts w:cstheme="minorHAnsi"/>
          <w:sz w:val="24"/>
          <w:szCs w:val="24"/>
        </w:rPr>
        <w:t xml:space="preserve">hotspots. </w:t>
      </w:r>
      <w:r w:rsidR="008B1680" w:rsidRPr="009D1BF1">
        <w:rPr>
          <w:rFonts w:cstheme="minorHAnsi"/>
          <w:sz w:val="24"/>
          <w:szCs w:val="24"/>
        </w:rPr>
        <w:t>This knowledge c</w:t>
      </w:r>
      <w:r w:rsidR="007B1479">
        <w:rPr>
          <w:rFonts w:cstheme="minorHAnsi"/>
          <w:sz w:val="24"/>
          <w:szCs w:val="24"/>
        </w:rPr>
        <w:t>ould</w:t>
      </w:r>
      <w:r w:rsidR="008B1680" w:rsidRPr="009D1BF1">
        <w:rPr>
          <w:rFonts w:cstheme="minorHAnsi"/>
          <w:sz w:val="24"/>
          <w:szCs w:val="24"/>
        </w:rPr>
        <w:t xml:space="preserve"> </w:t>
      </w:r>
      <w:r w:rsidR="004D716C" w:rsidRPr="009D1BF1">
        <w:rPr>
          <w:rFonts w:cstheme="minorHAnsi"/>
          <w:sz w:val="24"/>
          <w:szCs w:val="24"/>
        </w:rPr>
        <w:t>be use</w:t>
      </w:r>
      <w:r w:rsidR="00C92DC8">
        <w:rPr>
          <w:rFonts w:cstheme="minorHAnsi"/>
          <w:sz w:val="24"/>
          <w:szCs w:val="24"/>
        </w:rPr>
        <w:t>ful to</w:t>
      </w:r>
      <w:r w:rsidR="004D716C" w:rsidRPr="009D1BF1">
        <w:rPr>
          <w:rFonts w:cstheme="minorHAnsi"/>
          <w:sz w:val="24"/>
          <w:szCs w:val="24"/>
        </w:rPr>
        <w:t xml:space="preserve"> law enforcement agencies </w:t>
      </w:r>
      <w:r w:rsidR="00670850">
        <w:rPr>
          <w:rFonts w:cstheme="minorHAnsi"/>
          <w:sz w:val="24"/>
          <w:szCs w:val="24"/>
        </w:rPr>
        <w:t xml:space="preserve">in </w:t>
      </w:r>
      <w:r w:rsidR="004D716C" w:rsidRPr="009D1BF1">
        <w:rPr>
          <w:rFonts w:cstheme="minorHAnsi"/>
          <w:sz w:val="24"/>
          <w:szCs w:val="24"/>
        </w:rPr>
        <w:t>allocat</w:t>
      </w:r>
      <w:r w:rsidR="00670850">
        <w:rPr>
          <w:rFonts w:cstheme="minorHAnsi"/>
          <w:sz w:val="24"/>
          <w:szCs w:val="24"/>
        </w:rPr>
        <w:t>ing</w:t>
      </w:r>
      <w:r w:rsidR="004D716C" w:rsidRPr="009D1BF1">
        <w:rPr>
          <w:rFonts w:cstheme="minorHAnsi"/>
          <w:sz w:val="24"/>
          <w:szCs w:val="24"/>
        </w:rPr>
        <w:t xml:space="preserve"> resources </w:t>
      </w:r>
      <w:r w:rsidR="00670850">
        <w:rPr>
          <w:rFonts w:cstheme="minorHAnsi"/>
          <w:sz w:val="24"/>
          <w:szCs w:val="24"/>
        </w:rPr>
        <w:t>effectivel</w:t>
      </w:r>
      <w:r w:rsidR="004D716C" w:rsidRPr="009D1BF1">
        <w:rPr>
          <w:rFonts w:cstheme="minorHAnsi"/>
          <w:sz w:val="24"/>
          <w:szCs w:val="24"/>
        </w:rPr>
        <w:t xml:space="preserve">y to prevent crime </w:t>
      </w:r>
      <w:r w:rsidR="005038AB" w:rsidRPr="009D1BF1">
        <w:rPr>
          <w:rFonts w:cstheme="minorHAnsi"/>
          <w:sz w:val="24"/>
          <w:szCs w:val="24"/>
        </w:rPr>
        <w:t>activities.</w:t>
      </w:r>
    </w:p>
    <w:p w14:paraId="0B5BC0C8" w14:textId="7BE03590" w:rsidR="005038AB" w:rsidRPr="009D1BF1" w:rsidRDefault="00EB3D1A" w:rsidP="009D1BF1">
      <w:pPr>
        <w:spacing w:line="360" w:lineRule="auto"/>
        <w:jc w:val="both"/>
        <w:rPr>
          <w:rFonts w:cstheme="minorHAnsi"/>
          <w:sz w:val="24"/>
          <w:szCs w:val="24"/>
        </w:rPr>
      </w:pPr>
      <w:r w:rsidRPr="009D1BF1">
        <w:rPr>
          <w:rFonts w:cstheme="minorHAnsi"/>
          <w:sz w:val="24"/>
          <w:szCs w:val="24"/>
        </w:rPr>
        <w:t>However</w:t>
      </w:r>
      <w:r w:rsidR="00DD0AD4" w:rsidRPr="009D1BF1">
        <w:rPr>
          <w:rFonts w:cstheme="minorHAnsi"/>
          <w:sz w:val="24"/>
          <w:szCs w:val="24"/>
        </w:rPr>
        <w:t xml:space="preserve">, </w:t>
      </w:r>
      <w:r w:rsidRPr="009D1BF1">
        <w:rPr>
          <w:rFonts w:cstheme="minorHAnsi"/>
          <w:sz w:val="24"/>
          <w:szCs w:val="24"/>
        </w:rPr>
        <w:t>there are challenge</w:t>
      </w:r>
      <w:r w:rsidR="00C063A7">
        <w:rPr>
          <w:rFonts w:cstheme="minorHAnsi"/>
          <w:sz w:val="24"/>
          <w:szCs w:val="24"/>
        </w:rPr>
        <w:t>s</w:t>
      </w:r>
      <w:r w:rsidRPr="009D1BF1">
        <w:rPr>
          <w:rFonts w:cstheme="minorHAnsi"/>
          <w:sz w:val="24"/>
          <w:szCs w:val="24"/>
        </w:rPr>
        <w:t xml:space="preserve"> linked to the deployment of ML models for </w:t>
      </w:r>
      <w:r w:rsidR="000E2790" w:rsidRPr="009D1BF1">
        <w:rPr>
          <w:rFonts w:cstheme="minorHAnsi"/>
          <w:sz w:val="24"/>
          <w:szCs w:val="24"/>
        </w:rPr>
        <w:t xml:space="preserve">forecasting crime which includes bias and fairness in </w:t>
      </w:r>
      <w:r w:rsidR="00145145" w:rsidRPr="009D1BF1">
        <w:rPr>
          <w:rFonts w:cstheme="minorHAnsi"/>
          <w:sz w:val="24"/>
          <w:szCs w:val="24"/>
        </w:rPr>
        <w:t>algorithmic decision-making, as well as civil liberties and privacy concerns.</w:t>
      </w:r>
      <w:r w:rsidR="00DD0AD4" w:rsidRPr="009D1BF1">
        <w:rPr>
          <w:rFonts w:cstheme="minorHAnsi"/>
          <w:sz w:val="24"/>
          <w:szCs w:val="24"/>
        </w:rPr>
        <w:t xml:space="preserve"> Therefore, it is important to </w:t>
      </w:r>
      <w:r w:rsidR="003576C5" w:rsidRPr="009D1BF1">
        <w:rPr>
          <w:rFonts w:cstheme="minorHAnsi"/>
          <w:sz w:val="24"/>
          <w:szCs w:val="24"/>
        </w:rPr>
        <w:t xml:space="preserve">carefully put into consideration the ethical implications of </w:t>
      </w:r>
      <w:r w:rsidR="007318D9" w:rsidRPr="009D1BF1">
        <w:rPr>
          <w:rFonts w:cstheme="minorHAnsi"/>
          <w:sz w:val="24"/>
          <w:szCs w:val="24"/>
        </w:rPr>
        <w:t xml:space="preserve">ML </w:t>
      </w:r>
      <w:r w:rsidR="00842F62" w:rsidRPr="009D1BF1">
        <w:rPr>
          <w:rFonts w:cstheme="minorHAnsi"/>
          <w:sz w:val="24"/>
          <w:szCs w:val="24"/>
        </w:rPr>
        <w:t>algorithm-based</w:t>
      </w:r>
      <w:r w:rsidR="007318D9" w:rsidRPr="009D1BF1">
        <w:rPr>
          <w:rFonts w:cstheme="minorHAnsi"/>
          <w:sz w:val="24"/>
          <w:szCs w:val="24"/>
        </w:rPr>
        <w:t xml:space="preserve"> </w:t>
      </w:r>
      <w:r w:rsidR="003576C5" w:rsidRPr="009D1BF1">
        <w:rPr>
          <w:rFonts w:cstheme="minorHAnsi"/>
          <w:sz w:val="24"/>
          <w:szCs w:val="24"/>
        </w:rPr>
        <w:t xml:space="preserve">technologies </w:t>
      </w:r>
      <w:r w:rsidR="00842F62" w:rsidRPr="009D1BF1">
        <w:rPr>
          <w:rFonts w:cstheme="minorHAnsi"/>
          <w:sz w:val="24"/>
          <w:szCs w:val="24"/>
        </w:rPr>
        <w:t>for crime predictions</w:t>
      </w:r>
      <w:r w:rsidR="008502D0" w:rsidRPr="009D1BF1">
        <w:rPr>
          <w:rFonts w:cstheme="minorHAnsi"/>
          <w:sz w:val="24"/>
          <w:szCs w:val="24"/>
        </w:rPr>
        <w:t xml:space="preserve"> and the need to develop appropriate safeguards to protect people’s rights and lib</w:t>
      </w:r>
      <w:r w:rsidR="003C75BB" w:rsidRPr="009D1BF1">
        <w:rPr>
          <w:rFonts w:cstheme="minorHAnsi"/>
          <w:sz w:val="24"/>
          <w:szCs w:val="24"/>
        </w:rPr>
        <w:t>erties</w:t>
      </w:r>
      <w:r w:rsidR="001537B8">
        <w:rPr>
          <w:rFonts w:cstheme="minorHAnsi"/>
          <w:sz w:val="24"/>
          <w:szCs w:val="24"/>
        </w:rPr>
        <w:t xml:space="preserve"> when collating and analysing crime data</w:t>
      </w:r>
      <w:r w:rsidR="003C75BB" w:rsidRPr="009D1BF1">
        <w:rPr>
          <w:rFonts w:cstheme="minorHAnsi"/>
          <w:sz w:val="24"/>
          <w:szCs w:val="24"/>
        </w:rPr>
        <w:t>.</w:t>
      </w:r>
    </w:p>
    <w:p w14:paraId="431B6FAF" w14:textId="69862117" w:rsidR="00D94297" w:rsidRDefault="00F54946" w:rsidP="009D1BF1">
      <w:pPr>
        <w:spacing w:line="360" w:lineRule="auto"/>
        <w:jc w:val="both"/>
        <w:rPr>
          <w:rFonts w:cstheme="minorHAnsi"/>
          <w:sz w:val="24"/>
          <w:szCs w:val="24"/>
        </w:rPr>
      </w:pPr>
      <w:r w:rsidRPr="009D1BF1">
        <w:rPr>
          <w:rFonts w:cstheme="minorHAnsi"/>
          <w:sz w:val="24"/>
          <w:szCs w:val="24"/>
        </w:rPr>
        <w:t>T</w:t>
      </w:r>
      <w:r w:rsidR="00BA4395" w:rsidRPr="009D1BF1">
        <w:rPr>
          <w:rFonts w:cstheme="minorHAnsi"/>
          <w:sz w:val="24"/>
          <w:szCs w:val="24"/>
        </w:rPr>
        <w:t>he investigation of ML models for predicting</w:t>
      </w:r>
      <w:r w:rsidR="00082611">
        <w:rPr>
          <w:rFonts w:cstheme="minorHAnsi"/>
          <w:sz w:val="24"/>
          <w:szCs w:val="24"/>
        </w:rPr>
        <w:t xml:space="preserve"> </w:t>
      </w:r>
      <w:r w:rsidR="00BA4395" w:rsidRPr="009D1BF1">
        <w:rPr>
          <w:rFonts w:cstheme="minorHAnsi"/>
          <w:sz w:val="24"/>
          <w:szCs w:val="24"/>
        </w:rPr>
        <w:t xml:space="preserve">crime </w:t>
      </w:r>
      <w:r w:rsidR="00D53ED4" w:rsidRPr="009D1BF1">
        <w:rPr>
          <w:rFonts w:cstheme="minorHAnsi"/>
          <w:sz w:val="24"/>
          <w:szCs w:val="24"/>
        </w:rPr>
        <w:t>is an important research area that has the power to yield notable benefits for</w:t>
      </w:r>
      <w:r w:rsidR="00A32DF1" w:rsidRPr="009D1BF1">
        <w:rPr>
          <w:rFonts w:cstheme="minorHAnsi"/>
          <w:sz w:val="24"/>
          <w:szCs w:val="24"/>
        </w:rPr>
        <w:t xml:space="preserve"> a</w:t>
      </w:r>
      <w:r w:rsidR="00373B60" w:rsidRPr="009D1BF1">
        <w:rPr>
          <w:rFonts w:cstheme="minorHAnsi"/>
          <w:sz w:val="24"/>
          <w:szCs w:val="24"/>
        </w:rPr>
        <w:t xml:space="preserve"> safer</w:t>
      </w:r>
      <w:r w:rsidR="00D53ED4" w:rsidRPr="009D1BF1">
        <w:rPr>
          <w:rFonts w:cstheme="minorHAnsi"/>
          <w:sz w:val="24"/>
          <w:szCs w:val="24"/>
        </w:rPr>
        <w:t xml:space="preserve"> society. Leveraging </w:t>
      </w:r>
      <w:r w:rsidR="00AA0238" w:rsidRPr="009D1BF1">
        <w:rPr>
          <w:rFonts w:cstheme="minorHAnsi"/>
          <w:sz w:val="24"/>
          <w:szCs w:val="24"/>
        </w:rPr>
        <w:t>the power of data and analytics can help with insights into criminal behaviours and</w:t>
      </w:r>
      <w:r w:rsidR="000479C7">
        <w:rPr>
          <w:rFonts w:cstheme="minorHAnsi"/>
          <w:sz w:val="24"/>
          <w:szCs w:val="24"/>
        </w:rPr>
        <w:t xml:space="preserve"> crime patterns, </w:t>
      </w:r>
      <w:r w:rsidR="003E470C">
        <w:rPr>
          <w:rFonts w:cstheme="minorHAnsi"/>
          <w:sz w:val="24"/>
          <w:szCs w:val="24"/>
        </w:rPr>
        <w:t xml:space="preserve">which can be </w:t>
      </w:r>
      <w:r w:rsidR="009C1153">
        <w:rPr>
          <w:rFonts w:cstheme="minorHAnsi"/>
          <w:sz w:val="24"/>
          <w:szCs w:val="24"/>
        </w:rPr>
        <w:t>useful in fighting crime.</w:t>
      </w:r>
    </w:p>
    <w:p w14:paraId="283C85C0" w14:textId="49B47F55" w:rsidR="00993FE4" w:rsidRPr="009F5DE5" w:rsidRDefault="00993FE4" w:rsidP="00993FE4">
      <w:pPr>
        <w:rPr>
          <w:rFonts w:cstheme="minorHAnsi"/>
          <w:sz w:val="24"/>
          <w:szCs w:val="24"/>
        </w:rPr>
      </w:pPr>
      <w:r>
        <w:rPr>
          <w:rFonts w:cstheme="minorHAnsi"/>
          <w:sz w:val="24"/>
          <w:szCs w:val="24"/>
        </w:rPr>
        <w:br w:type="page"/>
      </w:r>
    </w:p>
    <w:p w14:paraId="678EFAB7" w14:textId="3E360600" w:rsidR="00E6218C" w:rsidRDefault="004F74A0" w:rsidP="009B5185">
      <w:pPr>
        <w:pStyle w:val="Heading1"/>
      </w:pPr>
      <w:bookmarkStart w:id="159" w:name="_Toc135852718"/>
      <w:bookmarkStart w:id="160" w:name="_Toc135853298"/>
      <w:bookmarkStart w:id="161" w:name="_Toc135853376"/>
      <w:bookmarkStart w:id="162" w:name="_Toc135860889"/>
      <w:bookmarkStart w:id="163" w:name="_Toc135861120"/>
      <w:bookmarkStart w:id="164" w:name="_Toc135862659"/>
      <w:bookmarkStart w:id="165" w:name="_Toc135863851"/>
      <w:bookmarkStart w:id="166" w:name="_Toc135863933"/>
      <w:bookmarkStart w:id="167" w:name="_Toc135863974"/>
      <w:bookmarkStart w:id="168" w:name="_Toc135941896"/>
      <w:bookmarkStart w:id="169" w:name="_Toc135943445"/>
      <w:bookmarkStart w:id="170" w:name="_Toc135943896"/>
      <w:bookmarkStart w:id="171" w:name="_Toc135944382"/>
      <w:bookmarkStart w:id="172" w:name="_Toc135944816"/>
      <w:bookmarkStart w:id="173" w:name="_Toc135964484"/>
      <w:bookmarkStart w:id="174" w:name="_Toc135964605"/>
      <w:bookmarkStart w:id="175" w:name="_Toc135964943"/>
      <w:bookmarkStart w:id="176" w:name="_Toc135964987"/>
      <w:bookmarkStart w:id="177" w:name="_Toc135965246"/>
      <w:bookmarkStart w:id="178" w:name="_Toc135966161"/>
      <w:bookmarkStart w:id="179" w:name="_Toc135966210"/>
      <w:bookmarkStart w:id="180" w:name="_Toc136390405"/>
      <w:r w:rsidRPr="4C6C3BA8">
        <w:rPr>
          <w:rStyle w:val="Heading1Char"/>
        </w:rPr>
        <w:lastRenderedPageBreak/>
        <w:t>Chapter</w:t>
      </w:r>
      <w:r w:rsidR="00921758">
        <w:t xml:space="preserve"> </w:t>
      </w:r>
      <w:r w:rsidR="00EC7477">
        <w:t>2</w:t>
      </w:r>
      <w:bookmarkStart w:id="181" w:name="_Toc135862406"/>
      <w:bookmarkStart w:id="182" w:name="_Toc135862660"/>
      <w:bookmarkStart w:id="183" w:name="_Toc135863852"/>
      <w:bookmarkStart w:id="184" w:name="_Toc135863934"/>
      <w:bookmarkStart w:id="185" w:name="_Toc135863975"/>
      <w:bookmarkEnd w:id="159"/>
      <w:bookmarkEnd w:id="160"/>
      <w:bookmarkEnd w:id="161"/>
      <w:bookmarkEnd w:id="162"/>
      <w:bookmarkEnd w:id="163"/>
      <w:bookmarkEnd w:id="164"/>
      <w:bookmarkEnd w:id="165"/>
      <w:bookmarkEnd w:id="166"/>
      <w:bookmarkEnd w:id="167"/>
      <w:r w:rsidR="009B5185">
        <w:t>-</w:t>
      </w:r>
      <w:r w:rsidR="00D07839">
        <w:t>L</w:t>
      </w:r>
      <w:bookmarkEnd w:id="168"/>
      <w:bookmarkEnd w:id="181"/>
      <w:bookmarkEnd w:id="182"/>
      <w:bookmarkEnd w:id="183"/>
      <w:bookmarkEnd w:id="184"/>
      <w:bookmarkEnd w:id="185"/>
      <w:r w:rsidR="00C17DED">
        <w:t>iterature Review</w:t>
      </w:r>
      <w:bookmarkEnd w:id="169"/>
      <w:bookmarkEnd w:id="170"/>
      <w:bookmarkEnd w:id="171"/>
      <w:bookmarkEnd w:id="172"/>
      <w:bookmarkEnd w:id="173"/>
      <w:bookmarkEnd w:id="174"/>
      <w:bookmarkEnd w:id="175"/>
      <w:bookmarkEnd w:id="176"/>
      <w:bookmarkEnd w:id="177"/>
      <w:bookmarkEnd w:id="178"/>
      <w:bookmarkEnd w:id="179"/>
      <w:bookmarkEnd w:id="180"/>
    </w:p>
    <w:p w14:paraId="288090D1" w14:textId="77777777" w:rsidR="00F143F8" w:rsidRPr="00F143F8" w:rsidRDefault="00F143F8" w:rsidP="00F143F8"/>
    <w:p w14:paraId="57BF314E" w14:textId="1D68441C" w:rsidR="00E6218C" w:rsidRDefault="002B6DAE" w:rsidP="00CA5462">
      <w:pPr>
        <w:pStyle w:val="Heading2"/>
      </w:pPr>
      <w:bookmarkStart w:id="186" w:name="_Toc135862661"/>
      <w:bookmarkStart w:id="187" w:name="_Toc135863853"/>
      <w:bookmarkStart w:id="188" w:name="_Toc135863935"/>
      <w:bookmarkStart w:id="189" w:name="_Toc135863976"/>
      <w:bookmarkStart w:id="190" w:name="_Toc135941897"/>
      <w:bookmarkStart w:id="191" w:name="_Toc135943446"/>
      <w:bookmarkStart w:id="192" w:name="_Toc135943897"/>
      <w:bookmarkStart w:id="193" w:name="_Toc135944383"/>
      <w:bookmarkStart w:id="194" w:name="_Toc135944817"/>
      <w:bookmarkStart w:id="195" w:name="_Toc135964485"/>
      <w:bookmarkStart w:id="196" w:name="_Toc135964606"/>
      <w:bookmarkStart w:id="197" w:name="_Toc135964944"/>
      <w:bookmarkStart w:id="198" w:name="_Toc135964988"/>
      <w:bookmarkStart w:id="199" w:name="_Toc135965247"/>
      <w:bookmarkStart w:id="200" w:name="_Toc135966162"/>
      <w:bookmarkStart w:id="201" w:name="_Toc135966211"/>
      <w:bookmarkStart w:id="202" w:name="_Toc136390406"/>
      <w:r>
        <w:t>2.1</w:t>
      </w:r>
      <w:r w:rsidR="008B2D3F">
        <w:t>.</w:t>
      </w:r>
      <w:r w:rsidR="00077AF1">
        <w:tab/>
      </w:r>
      <w:r>
        <w:t xml:space="preserve">Overview Of Machine Learning Models </w:t>
      </w:r>
      <w:r w:rsidR="00B660E0">
        <w:t>for</w:t>
      </w:r>
      <w:r>
        <w:t xml:space="preserve"> </w:t>
      </w:r>
      <w:r w:rsidR="00FB4524">
        <w:t>Forecas</w:t>
      </w:r>
      <w:r>
        <w:t xml:space="preserve">ting </w:t>
      </w:r>
      <w:r w:rsidR="00435641">
        <w:t>and</w:t>
      </w:r>
      <w:r>
        <w:t xml:space="preserve"> Preventing Crimes</w:t>
      </w:r>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p>
    <w:p w14:paraId="2B5273FF" w14:textId="77777777" w:rsidR="00F143F8" w:rsidRPr="00F143F8" w:rsidRDefault="00F143F8" w:rsidP="00F143F8"/>
    <w:p w14:paraId="11376A33" w14:textId="5508D8F5" w:rsidR="005D3ABF" w:rsidRPr="009D1BF1" w:rsidRDefault="00F1318B" w:rsidP="4C6C3BA8">
      <w:pPr>
        <w:spacing w:line="360" w:lineRule="auto"/>
        <w:jc w:val="both"/>
        <w:rPr>
          <w:sz w:val="24"/>
          <w:szCs w:val="24"/>
        </w:rPr>
      </w:pPr>
      <w:r w:rsidRPr="4C6C3BA8">
        <w:rPr>
          <w:sz w:val="24"/>
          <w:szCs w:val="24"/>
        </w:rPr>
        <w:t>A</w:t>
      </w:r>
      <w:r w:rsidR="00982B42" w:rsidRPr="4C6C3BA8">
        <w:rPr>
          <w:sz w:val="24"/>
          <w:szCs w:val="24"/>
        </w:rPr>
        <w:t xml:space="preserve"> research work was proposed to develop a crime prevention and safety measure system which can be deployed by security officers</w:t>
      </w:r>
      <w:r w:rsidR="006F4986" w:rsidRPr="4C6C3BA8">
        <w:rPr>
          <w:sz w:val="24"/>
          <w:szCs w:val="24"/>
        </w:rPr>
        <w:t>. This entailed</w:t>
      </w:r>
      <w:r w:rsidR="00982B42" w:rsidRPr="4C6C3BA8">
        <w:rPr>
          <w:sz w:val="24"/>
          <w:szCs w:val="24"/>
        </w:rPr>
        <w:t xml:space="preserve"> </w:t>
      </w:r>
      <w:r w:rsidR="006F4986" w:rsidRPr="4C6C3BA8">
        <w:rPr>
          <w:sz w:val="24"/>
          <w:szCs w:val="24"/>
        </w:rPr>
        <w:t>a</w:t>
      </w:r>
      <w:r w:rsidRPr="4C6C3BA8">
        <w:rPr>
          <w:sz w:val="24"/>
          <w:szCs w:val="24"/>
        </w:rPr>
        <w:t>nalysing</w:t>
      </w:r>
      <w:r w:rsidR="004C20DD" w:rsidRPr="4C6C3BA8">
        <w:rPr>
          <w:sz w:val="24"/>
          <w:szCs w:val="24"/>
        </w:rPr>
        <w:t xml:space="preserve"> and predicting crime</w:t>
      </w:r>
      <w:r w:rsidR="006F4986" w:rsidRPr="4C6C3BA8">
        <w:rPr>
          <w:sz w:val="24"/>
          <w:szCs w:val="24"/>
        </w:rPr>
        <w:t>s</w:t>
      </w:r>
      <w:r w:rsidR="00822264" w:rsidRPr="4C6C3BA8">
        <w:rPr>
          <w:sz w:val="24"/>
          <w:szCs w:val="24"/>
        </w:rPr>
        <w:t xml:space="preserve"> </w:t>
      </w:r>
      <w:r w:rsidR="000B3A52" w:rsidRPr="4C6C3BA8">
        <w:rPr>
          <w:sz w:val="24"/>
          <w:szCs w:val="24"/>
        </w:rPr>
        <w:t>like Assault, Homicide and Carjacking</w:t>
      </w:r>
      <w:r w:rsidR="00822264" w:rsidRPr="4C6C3BA8">
        <w:rPr>
          <w:sz w:val="24"/>
          <w:szCs w:val="24"/>
        </w:rPr>
        <w:t>,</w:t>
      </w:r>
      <w:r w:rsidR="00FE0469" w:rsidRPr="4C6C3BA8">
        <w:rPr>
          <w:sz w:val="24"/>
          <w:szCs w:val="24"/>
        </w:rPr>
        <w:t xml:space="preserve"> </w:t>
      </w:r>
      <w:r w:rsidR="004C20DD" w:rsidRPr="4C6C3BA8">
        <w:rPr>
          <w:sz w:val="24"/>
          <w:szCs w:val="24"/>
        </w:rPr>
        <w:t xml:space="preserve">using </w:t>
      </w:r>
      <w:r w:rsidR="005E4D6A" w:rsidRPr="4C6C3BA8">
        <w:rPr>
          <w:sz w:val="24"/>
          <w:szCs w:val="24"/>
        </w:rPr>
        <w:t xml:space="preserve">Multiclass Logistic Regression and </w:t>
      </w:r>
      <w:r w:rsidR="002517D3" w:rsidRPr="4C6C3BA8">
        <w:rPr>
          <w:sz w:val="24"/>
          <w:szCs w:val="24"/>
        </w:rPr>
        <w:t xml:space="preserve">Multiclass </w:t>
      </w:r>
      <w:r w:rsidR="00021809" w:rsidRPr="4C6C3BA8">
        <w:rPr>
          <w:sz w:val="24"/>
          <w:szCs w:val="24"/>
        </w:rPr>
        <w:t>Neural Networks</w:t>
      </w:r>
      <w:r w:rsidR="00E31912">
        <w:rPr>
          <w:sz w:val="24"/>
          <w:szCs w:val="24"/>
        </w:rPr>
        <w:t xml:space="preserve"> to analyse</w:t>
      </w:r>
      <w:r w:rsidR="00FD06B4" w:rsidRPr="4C6C3BA8">
        <w:rPr>
          <w:sz w:val="24"/>
          <w:szCs w:val="24"/>
        </w:rPr>
        <w:t xml:space="preserve"> </w:t>
      </w:r>
      <w:r w:rsidR="0097706A" w:rsidRPr="4C6C3BA8">
        <w:rPr>
          <w:sz w:val="24"/>
          <w:szCs w:val="24"/>
        </w:rPr>
        <w:t xml:space="preserve">crime </w:t>
      </w:r>
      <w:r w:rsidR="00FD06B4" w:rsidRPr="4C6C3BA8">
        <w:rPr>
          <w:sz w:val="24"/>
          <w:szCs w:val="24"/>
        </w:rPr>
        <w:t>data</w:t>
      </w:r>
      <w:r w:rsidR="00D6356F" w:rsidRPr="4C6C3BA8">
        <w:rPr>
          <w:sz w:val="24"/>
          <w:szCs w:val="24"/>
        </w:rPr>
        <w:t xml:space="preserve"> from</w:t>
      </w:r>
      <w:r w:rsidR="00FE0469" w:rsidRPr="4C6C3BA8">
        <w:rPr>
          <w:sz w:val="24"/>
          <w:szCs w:val="24"/>
        </w:rPr>
        <w:t xml:space="preserve"> </w:t>
      </w:r>
      <w:r w:rsidR="00FD06B4" w:rsidRPr="4C6C3BA8">
        <w:rPr>
          <w:sz w:val="24"/>
          <w:szCs w:val="24"/>
        </w:rPr>
        <w:t>Baltimore</w:t>
      </w:r>
      <w:r w:rsidR="00FE0469" w:rsidRPr="4C6C3BA8">
        <w:rPr>
          <w:sz w:val="24"/>
          <w:szCs w:val="24"/>
        </w:rPr>
        <w:t xml:space="preserve">, </w:t>
      </w:r>
      <w:r w:rsidR="00FD06B4" w:rsidRPr="4C6C3BA8">
        <w:rPr>
          <w:sz w:val="24"/>
          <w:szCs w:val="24"/>
        </w:rPr>
        <w:t>United States</w:t>
      </w:r>
      <w:r w:rsidR="00D6356F" w:rsidRPr="4C6C3BA8">
        <w:rPr>
          <w:sz w:val="24"/>
          <w:szCs w:val="24"/>
        </w:rPr>
        <w:t>.</w:t>
      </w:r>
      <w:r w:rsidR="001D7818" w:rsidRPr="4C6C3BA8">
        <w:rPr>
          <w:sz w:val="24"/>
          <w:szCs w:val="24"/>
        </w:rPr>
        <w:t xml:space="preserve"> </w:t>
      </w:r>
      <w:r w:rsidR="00D6356F" w:rsidRPr="4C6C3BA8">
        <w:rPr>
          <w:sz w:val="24"/>
          <w:szCs w:val="24"/>
        </w:rPr>
        <w:t>The</w:t>
      </w:r>
      <w:r w:rsidR="001D7818" w:rsidRPr="4C6C3BA8">
        <w:rPr>
          <w:sz w:val="24"/>
          <w:szCs w:val="24"/>
        </w:rPr>
        <w:t xml:space="preserve"> prediction accurac</w:t>
      </w:r>
      <w:r w:rsidR="00D6356F" w:rsidRPr="4C6C3BA8">
        <w:rPr>
          <w:sz w:val="24"/>
          <w:szCs w:val="24"/>
        </w:rPr>
        <w:t>y results were</w:t>
      </w:r>
      <w:r w:rsidR="001D7818" w:rsidRPr="4C6C3BA8">
        <w:rPr>
          <w:sz w:val="24"/>
          <w:szCs w:val="24"/>
        </w:rPr>
        <w:t xml:space="preserve"> between 71% to 90%</w:t>
      </w:r>
      <w:r w:rsidR="13168C10"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lHBwsY4B","properties":{"formattedCitation":"(KIM and JEONG, 2021)","plainCitation":"(KIM and JEONG, 2021)","dontUpdate":true,"noteIndex":0},"citationItems":[{"id":64,"uris":["http://zotero.org/users/local/Ur3Wut78/items/SUXPZQNM"],"itemData":{"id":64,"type":"article-journal","abstract":"This paper was conducted to prevent and respond to crimes by predicting crimes based on artificial intelligence. While the quality of life is improving with the recent development of science and technology, various problems such as poverty, unemployment, and crime occur. Among them, in the case of crime problems, the importance of crime prediction increases as they become more intelligent, advanced, and diversified. For all crimes, it is more critical to predict and prevent crimes in advance than to deal with them well after they occur. Therefore, in this paper, we predicted crime types and crime tools using the Multiclass Logistic Regression algorithm and Multiclass Neural Network algorithm of machine learning. Multiclass Logistic Regression algorithm showed higher accuracy, precision, and recall for analysis and prediction than Multiclass Neural Network algorithm. Through these analysis results, it is expected to contribute to a more pleasant and safe life by implementing a crime prediction system that predicts and prevents various crimes. Through further research, this researcher plans to create a model that predicts the probability of a criminal committing a crime again according to the type of offense and deploy it to a web service.","container-title":"Korea Journal of Artificial Intelligence","DOI":"10.24225/KJAI.2021.9.1.15","issue":"1","language":"en","page":"15-20","source":"DOI.org (CSL JSON)","title":"A Study on Crime Prediction to Reduce Crime Rate Based on Artificial Intelligence","volume":"9","author":[{"family":"KIM","given":"Kyoung-Sook"},{"family":"JEONG","given":"Yeong-Hoon"}],"issued":{"date-parts":[["2021",6,30]]}}}],"schema":"https://github.com/citation-style-language/schema/raw/master/csl-citation.json"} </w:instrText>
      </w:r>
      <w:r w:rsidRPr="4C6C3BA8">
        <w:rPr>
          <w:sz w:val="24"/>
          <w:szCs w:val="24"/>
        </w:rPr>
        <w:fldChar w:fldCharType="separate"/>
      </w:r>
      <w:r w:rsidR="002353CB" w:rsidRPr="4C6C3BA8">
        <w:rPr>
          <w:sz w:val="24"/>
          <w:szCs w:val="24"/>
        </w:rPr>
        <w:t>(</w:t>
      </w:r>
      <w:r w:rsidR="007A56F0" w:rsidRPr="4C6C3BA8">
        <w:rPr>
          <w:sz w:val="24"/>
          <w:szCs w:val="24"/>
        </w:rPr>
        <w:t>Kim and Jeong</w:t>
      </w:r>
      <w:r w:rsidR="002353CB" w:rsidRPr="4C6C3BA8">
        <w:rPr>
          <w:sz w:val="24"/>
          <w:szCs w:val="24"/>
        </w:rPr>
        <w:t>, 2021)</w:t>
      </w:r>
      <w:r w:rsidRPr="4C6C3BA8">
        <w:rPr>
          <w:sz w:val="24"/>
          <w:szCs w:val="24"/>
        </w:rPr>
        <w:fldChar w:fldCharType="end"/>
      </w:r>
      <w:r w:rsidRPr="4C6C3BA8">
        <w:rPr>
          <w:sz w:val="24"/>
          <w:szCs w:val="24"/>
        </w:rPr>
        <w:t>.</w:t>
      </w:r>
      <w:r w:rsidR="00683F29" w:rsidRPr="4C6C3BA8">
        <w:rPr>
          <w:sz w:val="24"/>
          <w:szCs w:val="24"/>
        </w:rPr>
        <w:t xml:space="preserve"> </w:t>
      </w:r>
      <w:r w:rsidR="00384A65" w:rsidRPr="4C6C3BA8">
        <w:rPr>
          <w:sz w:val="24"/>
          <w:szCs w:val="24"/>
        </w:rPr>
        <w:t xml:space="preserve">However, the creation of </w:t>
      </w:r>
      <w:r w:rsidR="0050507E" w:rsidRPr="4C6C3BA8">
        <w:rPr>
          <w:sz w:val="24"/>
          <w:szCs w:val="24"/>
        </w:rPr>
        <w:t xml:space="preserve">a system which can predict the probability of </w:t>
      </w:r>
      <w:r w:rsidR="002C0598" w:rsidRPr="4C6C3BA8">
        <w:rPr>
          <w:sz w:val="24"/>
          <w:szCs w:val="24"/>
        </w:rPr>
        <w:t xml:space="preserve">criminals </w:t>
      </w:r>
      <w:r w:rsidR="00492A8E" w:rsidRPr="4C6C3BA8">
        <w:rPr>
          <w:sz w:val="24"/>
          <w:szCs w:val="24"/>
        </w:rPr>
        <w:t xml:space="preserve">recommitting </w:t>
      </w:r>
      <w:r w:rsidR="002C0598" w:rsidRPr="4C6C3BA8">
        <w:rPr>
          <w:sz w:val="24"/>
          <w:szCs w:val="24"/>
        </w:rPr>
        <w:t>crimes based on demography and crime type,</w:t>
      </w:r>
      <w:r w:rsidR="00492A8E" w:rsidRPr="4C6C3BA8">
        <w:rPr>
          <w:sz w:val="24"/>
          <w:szCs w:val="24"/>
        </w:rPr>
        <w:t xml:space="preserve"> </w:t>
      </w:r>
      <w:r w:rsidR="001F18AA">
        <w:rPr>
          <w:sz w:val="24"/>
          <w:szCs w:val="24"/>
        </w:rPr>
        <w:t>c</w:t>
      </w:r>
      <w:r w:rsidR="00B62860" w:rsidRPr="4C6C3BA8">
        <w:rPr>
          <w:sz w:val="24"/>
          <w:szCs w:val="24"/>
        </w:rPr>
        <w:t>ould be more effective in crime prevention</w:t>
      </w:r>
      <w:r w:rsidR="005D3ABF" w:rsidRPr="4C6C3BA8">
        <w:rPr>
          <w:sz w:val="24"/>
          <w:szCs w:val="24"/>
        </w:rPr>
        <w:t xml:space="preserve"> as this has a level of specificity </w:t>
      </w:r>
      <w:r w:rsidR="00C64FFF" w:rsidRPr="4C6C3BA8">
        <w:rPr>
          <w:sz w:val="24"/>
          <w:szCs w:val="24"/>
        </w:rPr>
        <w:t>that</w:t>
      </w:r>
      <w:r w:rsidR="005D3ABF" w:rsidRPr="4C6C3BA8">
        <w:rPr>
          <w:sz w:val="24"/>
          <w:szCs w:val="24"/>
        </w:rPr>
        <w:t xml:space="preserve"> can be</w:t>
      </w:r>
      <w:r w:rsidR="00C35AC9" w:rsidRPr="4C6C3BA8">
        <w:rPr>
          <w:sz w:val="24"/>
          <w:szCs w:val="24"/>
        </w:rPr>
        <w:t xml:space="preserve"> highly</w:t>
      </w:r>
      <w:r w:rsidR="005D3ABF" w:rsidRPr="4C6C3BA8">
        <w:rPr>
          <w:sz w:val="24"/>
          <w:szCs w:val="24"/>
        </w:rPr>
        <w:t xml:space="preserve"> useful to security forces.</w:t>
      </w:r>
      <w:r w:rsidR="00A944DB" w:rsidRPr="4C6C3BA8">
        <w:rPr>
          <w:sz w:val="24"/>
          <w:szCs w:val="24"/>
        </w:rPr>
        <w:t xml:space="preserve"> S</w:t>
      </w:r>
      <w:r w:rsidR="006141B8" w:rsidRPr="4C6C3BA8">
        <w:rPr>
          <w:sz w:val="24"/>
          <w:szCs w:val="24"/>
        </w:rPr>
        <w:t>erial crimes account for a large percentage of crimes committed in any demography</w:t>
      </w:r>
      <w:r w:rsidR="006806C9">
        <w:rPr>
          <w:sz w:val="24"/>
          <w:szCs w:val="24"/>
        </w:rPr>
        <w:t>. U</w:t>
      </w:r>
      <w:r w:rsidR="00C836E5" w:rsidRPr="4C6C3BA8">
        <w:rPr>
          <w:sz w:val="24"/>
          <w:szCs w:val="24"/>
        </w:rPr>
        <w:t>sing behavioural similarity</w:t>
      </w:r>
      <w:r w:rsidR="000B1684" w:rsidRPr="4C6C3BA8">
        <w:rPr>
          <w:sz w:val="24"/>
          <w:szCs w:val="24"/>
        </w:rPr>
        <w:t xml:space="preserve"> </w:t>
      </w:r>
      <w:r w:rsidR="00CC00FB" w:rsidRPr="4C6C3BA8">
        <w:rPr>
          <w:sz w:val="24"/>
          <w:szCs w:val="24"/>
        </w:rPr>
        <w:t xml:space="preserve">with </w:t>
      </w:r>
      <w:r w:rsidR="000B1684" w:rsidRPr="4C6C3BA8">
        <w:rPr>
          <w:sz w:val="24"/>
          <w:szCs w:val="24"/>
        </w:rPr>
        <w:t xml:space="preserve">victim </w:t>
      </w:r>
      <w:r w:rsidR="000B1F71" w:rsidRPr="4C6C3BA8">
        <w:rPr>
          <w:sz w:val="24"/>
          <w:szCs w:val="24"/>
        </w:rPr>
        <w:t>demographics</w:t>
      </w:r>
      <w:r w:rsidR="00C836E5" w:rsidRPr="4C6C3BA8">
        <w:rPr>
          <w:sz w:val="24"/>
          <w:szCs w:val="24"/>
        </w:rPr>
        <w:t xml:space="preserve"> </w:t>
      </w:r>
      <w:r w:rsidR="004630F7" w:rsidRPr="4C6C3BA8">
        <w:rPr>
          <w:sz w:val="24"/>
          <w:szCs w:val="24"/>
        </w:rPr>
        <w:t xml:space="preserve">for </w:t>
      </w:r>
      <w:r w:rsidR="00EC22D6">
        <w:rPr>
          <w:sz w:val="24"/>
          <w:szCs w:val="24"/>
        </w:rPr>
        <w:t xml:space="preserve">serial crime </w:t>
      </w:r>
      <w:r w:rsidR="004630F7" w:rsidRPr="4C6C3BA8">
        <w:rPr>
          <w:sz w:val="24"/>
          <w:szCs w:val="24"/>
        </w:rPr>
        <w:t>detection</w:t>
      </w:r>
      <w:r w:rsidR="00F74255" w:rsidRPr="4C6C3BA8">
        <w:rPr>
          <w:sz w:val="24"/>
          <w:szCs w:val="24"/>
        </w:rPr>
        <w:t xml:space="preserve"> can be useful </w:t>
      </w:r>
      <w:r w:rsidR="000B1F71" w:rsidRPr="4C6C3BA8">
        <w:rPr>
          <w:sz w:val="24"/>
          <w:szCs w:val="24"/>
        </w:rPr>
        <w:t xml:space="preserve">in policing </w:t>
      </w:r>
      <w:r w:rsidR="004630F7" w:rsidRPr="4C6C3BA8">
        <w:rPr>
          <w:sz w:val="24"/>
          <w:szCs w:val="24"/>
        </w:rPr>
        <w:t>prevention strategies</w:t>
      </w:r>
      <w:r w:rsidR="6F260107"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2JIr51UG","properties":{"formattedCitation":"(Ali, Alvi and Rehman, 2019)","plainCitation":"(Ali, Alvi and Rehman, 2019)","noteIndex":0},"citationItems":[{"id":415,"uris":["http://zotero.org/users/local/Ur3Wut78/items/3KYT9AZX"],"itemData":{"id":415,"type":"paper-conference","abstract":"Crime is a critical problem faced by almost every state. Particularly, the crime rates in the under developed countries are alarmingly serious. Generally, in under developed countries, the criminal record is maintained manually and linkage between different criminal records is near to impossible. Investigation officers have to manually look for clues and leads to predict potential suspects who may be involved in a recent crime. Mostly the serial offenders follow peculiar methodologies to execute unlawful activities, referred to as the modus operandi. In this paper, we propose a machine learning based predicting policing algorithm exploiting the modus operandi features of a recent crime and the existing prior criminal records. The proposed model predicts and probabilistically shortlist the potential suspects who may be involved in a recent crime. Thereby, meaningful leads are produced to aid the investigation process. In this paper, we take the Punjab province of Pakistan as a case study and apply the proposed model on the real data collected from various police stations. The results show that the identification of potential suspects proved vital for the cases which involves criminals who had previous criminal record.","container-title":"2019 13th International Conference on Open Source Systems and Technologies (ICOSST)","DOI":"10.1109/ICOSST48232.2019.9043925","event-title":"2019 13th International Conference on Open Source Systems and Technologies (ICOSST)","page":"1-6","source":"IEEE Xplore","title":"The Usual Suspects: Machine Learning Based Predictive Policing for Criminal Identification","title-short":"The Usual Suspects","author":[{"family":"Ali","given":"Sajid"},{"family":"Alvi","given":"Sheeraz A."},{"family":"Rehman","given":"Atiq Ur"}],"issued":{"date-parts":[["2019",12]]}}}],"schema":"https://github.com/citation-style-language/schema/raw/master/csl-citation.json"} </w:instrText>
      </w:r>
      <w:r w:rsidRPr="4C6C3BA8">
        <w:rPr>
          <w:sz w:val="24"/>
          <w:szCs w:val="24"/>
        </w:rPr>
        <w:fldChar w:fldCharType="separate"/>
      </w:r>
      <w:r w:rsidR="006C39A0" w:rsidRPr="4C6C3BA8">
        <w:rPr>
          <w:rFonts w:ascii="Calibri" w:hAnsi="Calibri" w:cs="Calibri"/>
          <w:sz w:val="24"/>
          <w:szCs w:val="24"/>
        </w:rPr>
        <w:t>(Ali, Alvi and Rehman, 2019)</w:t>
      </w:r>
      <w:r w:rsidRPr="4C6C3BA8">
        <w:rPr>
          <w:sz w:val="24"/>
          <w:szCs w:val="24"/>
        </w:rPr>
        <w:fldChar w:fldCharType="end"/>
      </w:r>
      <w:r w:rsidR="00E11691" w:rsidRPr="4C6C3BA8">
        <w:rPr>
          <w:sz w:val="24"/>
          <w:szCs w:val="24"/>
        </w:rPr>
        <w:t xml:space="preserve">. </w:t>
      </w:r>
      <w:r w:rsidR="00702FEF" w:rsidRPr="4C6C3BA8">
        <w:rPr>
          <w:sz w:val="24"/>
          <w:szCs w:val="24"/>
        </w:rPr>
        <w:t xml:space="preserve">Analysing </w:t>
      </w:r>
      <w:r w:rsidR="00B76461" w:rsidRPr="4C6C3BA8">
        <w:rPr>
          <w:sz w:val="24"/>
          <w:szCs w:val="24"/>
        </w:rPr>
        <w:t xml:space="preserve">crime evidence and victim demographic data </w:t>
      </w:r>
      <w:r w:rsidR="00605371" w:rsidRPr="4C6C3BA8">
        <w:rPr>
          <w:sz w:val="24"/>
          <w:szCs w:val="24"/>
        </w:rPr>
        <w:t>from the National-Incident-Based-Reporting-</w:t>
      </w:r>
      <w:r w:rsidR="00355D60" w:rsidRPr="4C6C3BA8">
        <w:rPr>
          <w:sz w:val="24"/>
          <w:szCs w:val="24"/>
        </w:rPr>
        <w:t>System (NIBBS)</w:t>
      </w:r>
      <w:r w:rsidR="005A7672" w:rsidRPr="4C6C3BA8">
        <w:rPr>
          <w:sz w:val="24"/>
          <w:szCs w:val="24"/>
        </w:rPr>
        <w:t xml:space="preserve"> and applying Linear Regression, KNN,</w:t>
      </w:r>
      <w:r w:rsidR="00D04276" w:rsidRPr="4C6C3BA8">
        <w:rPr>
          <w:sz w:val="24"/>
          <w:szCs w:val="24"/>
        </w:rPr>
        <w:t xml:space="preserve"> Logistic Regression,</w:t>
      </w:r>
      <w:r w:rsidR="005A7672" w:rsidRPr="4C6C3BA8">
        <w:rPr>
          <w:sz w:val="24"/>
          <w:szCs w:val="24"/>
        </w:rPr>
        <w:t xml:space="preserve"> RF and Gradient </w:t>
      </w:r>
      <w:r w:rsidR="00487D8A" w:rsidRPr="4C6C3BA8">
        <w:rPr>
          <w:sz w:val="24"/>
          <w:szCs w:val="24"/>
        </w:rPr>
        <w:t xml:space="preserve">Boosting algorithms, </w:t>
      </w:r>
      <w:r w:rsidR="00DB5363" w:rsidRPr="4C6C3BA8">
        <w:rPr>
          <w:sz w:val="24"/>
          <w:szCs w:val="24"/>
        </w:rPr>
        <w:t xml:space="preserve">the resulting prediction accuracies were highest for </w:t>
      </w:r>
      <w:r w:rsidR="00D04276" w:rsidRPr="4C6C3BA8">
        <w:rPr>
          <w:sz w:val="24"/>
          <w:szCs w:val="24"/>
        </w:rPr>
        <w:t>Logistic Regression and RF</w:t>
      </w:r>
      <w:r w:rsidR="00571A28" w:rsidRPr="4C6C3BA8">
        <w:rPr>
          <w:sz w:val="24"/>
          <w:szCs w:val="24"/>
        </w:rPr>
        <w:t xml:space="preserve"> at </w:t>
      </w:r>
      <w:r w:rsidR="004A19C7" w:rsidRPr="4C6C3BA8">
        <w:rPr>
          <w:sz w:val="24"/>
          <w:szCs w:val="24"/>
        </w:rPr>
        <w:t>around 70%-80%</w:t>
      </w:r>
      <w:r w:rsidR="00562FC6"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WAeBt2rj","properties":{"formattedCitation":"(Rahman and Islam, 2022)","plainCitation":"(Rahman and Islam, 2022)","noteIndex":0},"citationItems":[{"id":65,"uris":["http://zotero.org/users/local/Ur3Wut78/items/9YZD8YQW"],"itemData":{"id":65,"type":"paper-conference","container-title":"2022 9th International Conference on Networking, Systems and Security","DOI":"10.1145/3569551.3569561","event-place":"Cox's Bazar Bangladesh","event-title":"9th NSysS 2022: 2022 9th International Conference on Networking, Systems and Security","ISBN":"978-1-4503-9903-6","language":"en","page":"92-102","publisher":"ACM","publisher-place":"Cox's Bazar Bangladesh","source":"DOI.org (Crossref)","title":"Cri-Astrologer: Predicting Demography of Involved Criminals based on Historical Data","title-short":"Cri-Astrologer","URL":"https://dl.acm.org/doi/10.1145/3569551.3569561","author":[{"family":"Rahman","given":"Md. Atiqur"},{"family":"Islam","given":"A. B. M. Alim Al"}],"accessed":{"date-parts":[["2023",3,18]]},"issued":{"date-parts":[["2022",12,20]]}}}],"schema":"https://github.com/citation-style-language/schema/raw/master/csl-citation.json"} </w:instrText>
      </w:r>
      <w:r w:rsidRPr="4C6C3BA8">
        <w:rPr>
          <w:sz w:val="24"/>
          <w:szCs w:val="24"/>
        </w:rPr>
        <w:fldChar w:fldCharType="separate"/>
      </w:r>
      <w:r w:rsidR="00562FC6" w:rsidRPr="4C6C3BA8">
        <w:rPr>
          <w:sz w:val="24"/>
          <w:szCs w:val="24"/>
        </w:rPr>
        <w:t>(Rahman and Islam, 2022)</w:t>
      </w:r>
      <w:r w:rsidRPr="4C6C3BA8">
        <w:rPr>
          <w:sz w:val="24"/>
          <w:szCs w:val="24"/>
        </w:rPr>
        <w:fldChar w:fldCharType="end"/>
      </w:r>
      <w:r w:rsidR="004A19C7" w:rsidRPr="4C6C3BA8">
        <w:rPr>
          <w:sz w:val="24"/>
          <w:szCs w:val="24"/>
        </w:rPr>
        <w:t>.</w:t>
      </w:r>
    </w:p>
    <w:p w14:paraId="1D31D12F" w14:textId="2C85C363" w:rsidR="00311792" w:rsidRPr="009D1BF1" w:rsidRDefault="00FC59C3" w:rsidP="4C6C3BA8">
      <w:pPr>
        <w:spacing w:line="360" w:lineRule="auto"/>
        <w:jc w:val="both"/>
        <w:rPr>
          <w:b/>
          <w:bCs/>
          <w:sz w:val="24"/>
          <w:szCs w:val="24"/>
        </w:rPr>
      </w:pPr>
      <w:r w:rsidRPr="4C6C3BA8">
        <w:rPr>
          <w:sz w:val="24"/>
          <w:szCs w:val="24"/>
        </w:rPr>
        <w:t>D</w:t>
      </w:r>
      <w:r w:rsidR="00B75DBC" w:rsidRPr="4C6C3BA8">
        <w:rPr>
          <w:sz w:val="24"/>
          <w:szCs w:val="24"/>
        </w:rPr>
        <w:t xml:space="preserve">eep </w:t>
      </w:r>
      <w:r w:rsidRPr="4C6C3BA8">
        <w:rPr>
          <w:sz w:val="24"/>
          <w:szCs w:val="24"/>
        </w:rPr>
        <w:t>N</w:t>
      </w:r>
      <w:r w:rsidR="00B75DBC" w:rsidRPr="4C6C3BA8">
        <w:rPr>
          <w:sz w:val="24"/>
          <w:szCs w:val="24"/>
        </w:rPr>
        <w:t xml:space="preserve">eural </w:t>
      </w:r>
      <w:r w:rsidRPr="4C6C3BA8">
        <w:rPr>
          <w:sz w:val="24"/>
          <w:szCs w:val="24"/>
        </w:rPr>
        <w:t>N</w:t>
      </w:r>
      <w:r w:rsidR="00B75DBC" w:rsidRPr="4C6C3BA8">
        <w:rPr>
          <w:sz w:val="24"/>
          <w:szCs w:val="24"/>
        </w:rPr>
        <w:t>etwork</w:t>
      </w:r>
      <w:r w:rsidR="00C46F2C" w:rsidRPr="4C6C3BA8">
        <w:rPr>
          <w:sz w:val="24"/>
          <w:szCs w:val="24"/>
        </w:rPr>
        <w:t xml:space="preserve"> </w:t>
      </w:r>
      <w:r w:rsidR="00BB6978" w:rsidRPr="4C6C3BA8">
        <w:rPr>
          <w:sz w:val="24"/>
          <w:szCs w:val="24"/>
        </w:rPr>
        <w:t>(DNN)</w:t>
      </w:r>
      <w:r w:rsidR="005A3F56" w:rsidRPr="4C6C3BA8">
        <w:rPr>
          <w:sz w:val="24"/>
          <w:szCs w:val="24"/>
        </w:rPr>
        <w:t xml:space="preserve">, </w:t>
      </w:r>
      <w:r w:rsidR="006C61D8" w:rsidRPr="4C6C3BA8">
        <w:rPr>
          <w:sz w:val="24"/>
          <w:szCs w:val="24"/>
        </w:rPr>
        <w:t xml:space="preserve">an efficient decision-making model, </w:t>
      </w:r>
      <w:r w:rsidRPr="4C6C3BA8">
        <w:rPr>
          <w:sz w:val="24"/>
          <w:szCs w:val="24"/>
        </w:rPr>
        <w:t xml:space="preserve">was </w:t>
      </w:r>
      <w:r w:rsidR="008E708E" w:rsidRPr="4C6C3BA8">
        <w:rPr>
          <w:sz w:val="24"/>
          <w:szCs w:val="24"/>
        </w:rPr>
        <w:t>f</w:t>
      </w:r>
      <w:r w:rsidRPr="4C6C3BA8">
        <w:rPr>
          <w:sz w:val="24"/>
          <w:szCs w:val="24"/>
        </w:rPr>
        <w:t xml:space="preserve">ound to </w:t>
      </w:r>
      <w:r w:rsidR="00EC71F1" w:rsidRPr="4C6C3BA8">
        <w:rPr>
          <w:sz w:val="24"/>
          <w:szCs w:val="24"/>
        </w:rPr>
        <w:t xml:space="preserve">give good accuracy </w:t>
      </w:r>
      <w:r w:rsidR="00F958E0" w:rsidRPr="4C6C3BA8">
        <w:rPr>
          <w:sz w:val="24"/>
          <w:szCs w:val="24"/>
        </w:rPr>
        <w:t xml:space="preserve">prediction </w:t>
      </w:r>
      <w:r w:rsidR="00FC7F8B" w:rsidRPr="4C6C3BA8">
        <w:rPr>
          <w:sz w:val="24"/>
          <w:szCs w:val="24"/>
        </w:rPr>
        <w:t>in analysing</w:t>
      </w:r>
      <w:r w:rsidR="00F958E0" w:rsidRPr="4C6C3BA8">
        <w:rPr>
          <w:sz w:val="24"/>
          <w:szCs w:val="24"/>
        </w:rPr>
        <w:t xml:space="preserve"> </w:t>
      </w:r>
      <w:r w:rsidR="00DF14ED" w:rsidRPr="4C6C3BA8">
        <w:rPr>
          <w:sz w:val="24"/>
          <w:szCs w:val="24"/>
        </w:rPr>
        <w:t>a combination of</w:t>
      </w:r>
      <w:r w:rsidR="00864DAC" w:rsidRPr="4C6C3BA8">
        <w:rPr>
          <w:sz w:val="24"/>
          <w:szCs w:val="24"/>
        </w:rPr>
        <w:t xml:space="preserve"> </w:t>
      </w:r>
      <w:r w:rsidR="00F958E0" w:rsidRPr="4C6C3BA8">
        <w:rPr>
          <w:sz w:val="24"/>
          <w:szCs w:val="24"/>
        </w:rPr>
        <w:t xml:space="preserve">data </w:t>
      </w:r>
      <w:r w:rsidR="005E16EE" w:rsidRPr="4C6C3BA8">
        <w:rPr>
          <w:sz w:val="24"/>
          <w:szCs w:val="24"/>
        </w:rPr>
        <w:t xml:space="preserve">from the city </w:t>
      </w:r>
      <w:r w:rsidR="00B13AF5" w:rsidRPr="4C6C3BA8">
        <w:rPr>
          <w:sz w:val="24"/>
          <w:szCs w:val="24"/>
        </w:rPr>
        <w:t>of Chicago data portal, Weather Underground</w:t>
      </w:r>
      <w:r w:rsidR="00F80E6A" w:rsidRPr="4C6C3BA8">
        <w:rPr>
          <w:sz w:val="24"/>
          <w:szCs w:val="24"/>
        </w:rPr>
        <w:t xml:space="preserve"> and Google Street View</w:t>
      </w:r>
      <w:r w:rsidR="00B75DBC" w:rsidRPr="4C6C3BA8">
        <w:rPr>
          <w:sz w:val="24"/>
          <w:szCs w:val="24"/>
        </w:rPr>
        <w:t>.</w:t>
      </w:r>
      <w:r w:rsidR="003E3E19" w:rsidRPr="4C6C3BA8">
        <w:rPr>
          <w:sz w:val="24"/>
          <w:szCs w:val="24"/>
        </w:rPr>
        <w:t xml:space="preserve"> </w:t>
      </w:r>
      <w:r w:rsidR="005F3B1F" w:rsidRPr="4C6C3BA8">
        <w:rPr>
          <w:sz w:val="24"/>
          <w:szCs w:val="24"/>
        </w:rPr>
        <w:t>Specifically, o</w:t>
      </w:r>
      <w:r w:rsidR="003E3E19" w:rsidRPr="4C6C3BA8">
        <w:rPr>
          <w:sz w:val="24"/>
          <w:szCs w:val="24"/>
        </w:rPr>
        <w:t xml:space="preserve">nline databases of crime statistics, images, </w:t>
      </w:r>
      <w:r w:rsidR="005F3B1F" w:rsidRPr="4C6C3BA8">
        <w:rPr>
          <w:sz w:val="24"/>
          <w:szCs w:val="24"/>
        </w:rPr>
        <w:t xml:space="preserve">demographic and meteorological data was used </w:t>
      </w:r>
      <w:r w:rsidR="00FB580C" w:rsidRPr="4C6C3BA8">
        <w:rPr>
          <w:sz w:val="24"/>
          <w:szCs w:val="24"/>
        </w:rPr>
        <w:t xml:space="preserve">to generate the dataset </w:t>
      </w:r>
      <w:r w:rsidR="005F3B1F" w:rsidRPr="4C6C3BA8">
        <w:rPr>
          <w:sz w:val="24"/>
          <w:szCs w:val="24"/>
        </w:rPr>
        <w:t>for this research</w:t>
      </w:r>
      <w:r w:rsidR="2E6D6DCC"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FtgQ1PNo","properties":{"formattedCitation":"(Kang and Kang, 2017)","plainCitation":"(Kang and Kang, 2017)","noteIndex":0},"citationItems":[{"id":30,"uris":["http://zotero.org/users/local/Ur3Wut78/items/YUQM4G47"],"itemData":{"id":30,"type":"article-journal","abstract":"In recent years, various studies have been conducted on the prediction of crime occurrences. This predictive capability is intended to assist in crime prevention by facilitating effective implementation of police patrols. Previous studies have used data from multiple domains such as demographics, economics, and education. Their prediction models treat data from different domains equally. These methods have problems in crime occurrence prediction, such as difficulty in discovering highly nonlinear relationships, redundancies, and dependencies between multiple datasets. In order to enhance crime prediction models, we consider environmental context information, such as broken windows theory and crime prevention through environmental design. In this paper, we propose a feature-level data fusion method with environmental context based on a deep neural network (DNN). Our dataset consists of data collected from various online databases of crime statistics, demographic and meteorological data, and images in Chicago, Illinois. Prior to generating training data, we select crime-related data by conducting statistical analyses. Finally, we train our DNN, which consists of the following four kinds of layers: spatial, temporal, environmental context, and joint feature representation layers. Coupled with crucial data extracted from various domains, our fusion DNN is a product of an efficient decision-making process that statistically analyzes data redundancy. Experimental performance results show that our DNN model is more accurate in predicting crime occurrence than other prediction models.","container-title":"PLOS ONE","DOI":"10.1371/journal.pone.0176244","ISSN":"1932-6203","issue":"4","journalAbbreviation":"PLOS ONE","language":"en","note":"publisher: Public Library of Science","page":"e0176244","source":"PLoS Journals","title":"Prediction of crime occurrence from multi-modal data using deep learning","volume":"12","author":[{"family":"Kang","given":"Hyeon-Woo"},{"family":"Kang","given":"Hang-Bong"}],"issued":{"date-parts":[["2017",4,24]]}}}],"schema":"https://github.com/citation-style-language/schema/raw/master/csl-citation.json"} </w:instrText>
      </w:r>
      <w:r w:rsidRPr="4C6C3BA8">
        <w:rPr>
          <w:sz w:val="24"/>
          <w:szCs w:val="24"/>
        </w:rPr>
        <w:fldChar w:fldCharType="separate"/>
      </w:r>
      <w:r w:rsidR="00554996" w:rsidRPr="4C6C3BA8">
        <w:rPr>
          <w:sz w:val="24"/>
          <w:szCs w:val="24"/>
        </w:rPr>
        <w:t>(Kang and Kang, 2017)</w:t>
      </w:r>
      <w:r w:rsidRPr="4C6C3BA8">
        <w:rPr>
          <w:sz w:val="24"/>
          <w:szCs w:val="24"/>
        </w:rPr>
        <w:fldChar w:fldCharType="end"/>
      </w:r>
      <w:r w:rsidR="005F3B1F" w:rsidRPr="4C6C3BA8">
        <w:rPr>
          <w:sz w:val="24"/>
          <w:szCs w:val="24"/>
        </w:rPr>
        <w:t>.</w:t>
      </w:r>
      <w:r w:rsidR="00007227" w:rsidRPr="4C6C3BA8">
        <w:rPr>
          <w:sz w:val="24"/>
          <w:szCs w:val="24"/>
        </w:rPr>
        <w:t xml:space="preserve"> </w:t>
      </w:r>
      <w:r w:rsidR="002123D3" w:rsidRPr="4C6C3BA8">
        <w:rPr>
          <w:sz w:val="24"/>
          <w:szCs w:val="24"/>
        </w:rPr>
        <w:t>The result was</w:t>
      </w:r>
      <w:r w:rsidR="00F1575E" w:rsidRPr="4C6C3BA8">
        <w:rPr>
          <w:sz w:val="24"/>
          <w:szCs w:val="24"/>
        </w:rPr>
        <w:t xml:space="preserve"> high</w:t>
      </w:r>
      <w:r w:rsidR="002123D3" w:rsidRPr="4C6C3BA8">
        <w:rPr>
          <w:sz w:val="24"/>
          <w:szCs w:val="24"/>
        </w:rPr>
        <w:t xml:space="preserve"> prediction accurac</w:t>
      </w:r>
      <w:r w:rsidR="007F5F75" w:rsidRPr="4C6C3BA8">
        <w:rPr>
          <w:sz w:val="24"/>
          <w:szCs w:val="24"/>
        </w:rPr>
        <w:t>y</w:t>
      </w:r>
      <w:r w:rsidR="002123D3" w:rsidRPr="4C6C3BA8">
        <w:rPr>
          <w:sz w:val="24"/>
          <w:szCs w:val="24"/>
        </w:rPr>
        <w:t xml:space="preserve"> of </w:t>
      </w:r>
      <w:r w:rsidR="002F7E7E" w:rsidRPr="4C6C3BA8">
        <w:rPr>
          <w:sz w:val="24"/>
          <w:szCs w:val="24"/>
        </w:rPr>
        <w:t>84.25%</w:t>
      </w:r>
      <w:r w:rsidR="00387680">
        <w:rPr>
          <w:sz w:val="24"/>
          <w:szCs w:val="24"/>
        </w:rPr>
        <w:t xml:space="preserve">, result of which was </w:t>
      </w:r>
      <w:r w:rsidR="002F4739" w:rsidRPr="4C6C3BA8">
        <w:rPr>
          <w:sz w:val="24"/>
          <w:szCs w:val="24"/>
        </w:rPr>
        <w:t>intended to assi</w:t>
      </w:r>
      <w:r w:rsidR="00964427" w:rsidRPr="4C6C3BA8">
        <w:rPr>
          <w:sz w:val="24"/>
          <w:szCs w:val="24"/>
        </w:rPr>
        <w:t xml:space="preserve">st crime prevention when </w:t>
      </w:r>
      <w:r w:rsidR="00CD7958" w:rsidRPr="4C6C3BA8">
        <w:rPr>
          <w:sz w:val="24"/>
          <w:szCs w:val="24"/>
        </w:rPr>
        <w:t xml:space="preserve">integrated with police patrols. </w:t>
      </w:r>
      <w:r w:rsidR="00410C34" w:rsidRPr="4C6C3BA8">
        <w:rPr>
          <w:sz w:val="24"/>
          <w:szCs w:val="24"/>
        </w:rPr>
        <w:t>However,</w:t>
      </w:r>
      <w:r w:rsidR="00FB1FDC" w:rsidRPr="4C6C3BA8">
        <w:rPr>
          <w:sz w:val="24"/>
          <w:szCs w:val="24"/>
        </w:rPr>
        <w:t xml:space="preserve"> a more thorough study was on</w:t>
      </w:r>
      <w:r w:rsidR="00410C34" w:rsidRPr="4C6C3BA8">
        <w:rPr>
          <w:sz w:val="24"/>
          <w:szCs w:val="24"/>
        </w:rPr>
        <w:t xml:space="preserve"> </w:t>
      </w:r>
      <w:r w:rsidR="00277495" w:rsidRPr="4C6C3BA8">
        <w:rPr>
          <w:sz w:val="24"/>
          <w:szCs w:val="24"/>
        </w:rPr>
        <w:t>forecas</w:t>
      </w:r>
      <w:r w:rsidR="000E1807" w:rsidRPr="4C6C3BA8">
        <w:rPr>
          <w:sz w:val="24"/>
          <w:szCs w:val="24"/>
        </w:rPr>
        <w:t>ting similar</w:t>
      </w:r>
      <w:r w:rsidR="00165EE7" w:rsidRPr="4C6C3BA8">
        <w:rPr>
          <w:sz w:val="24"/>
          <w:szCs w:val="24"/>
        </w:rPr>
        <w:t xml:space="preserve"> </w:t>
      </w:r>
      <w:r w:rsidR="00021827" w:rsidRPr="4C6C3BA8">
        <w:rPr>
          <w:sz w:val="24"/>
          <w:szCs w:val="24"/>
        </w:rPr>
        <w:t>crime</w:t>
      </w:r>
      <w:r w:rsidR="00126158" w:rsidRPr="4C6C3BA8">
        <w:rPr>
          <w:sz w:val="24"/>
          <w:szCs w:val="24"/>
        </w:rPr>
        <w:t>s</w:t>
      </w:r>
      <w:r w:rsidR="00285EC7" w:rsidRPr="4C6C3BA8">
        <w:rPr>
          <w:sz w:val="24"/>
          <w:szCs w:val="24"/>
        </w:rPr>
        <w:t xml:space="preserve">, </w:t>
      </w:r>
      <w:r w:rsidR="00783CCD" w:rsidRPr="4C6C3BA8">
        <w:rPr>
          <w:sz w:val="24"/>
          <w:szCs w:val="24"/>
        </w:rPr>
        <w:t xml:space="preserve">with </w:t>
      </w:r>
      <w:r w:rsidR="00126158" w:rsidRPr="4C6C3BA8">
        <w:rPr>
          <w:sz w:val="24"/>
          <w:szCs w:val="24"/>
        </w:rPr>
        <w:t xml:space="preserve">focus on </w:t>
      </w:r>
      <w:r w:rsidR="00165EE7" w:rsidRPr="4C6C3BA8">
        <w:rPr>
          <w:sz w:val="24"/>
          <w:szCs w:val="24"/>
        </w:rPr>
        <w:t>incident</w:t>
      </w:r>
      <w:r w:rsidR="000E1807" w:rsidRPr="4C6C3BA8">
        <w:rPr>
          <w:sz w:val="24"/>
          <w:szCs w:val="24"/>
        </w:rPr>
        <w:t xml:space="preserve"> </w:t>
      </w:r>
      <w:r w:rsidR="001040BE" w:rsidRPr="4C6C3BA8">
        <w:rPr>
          <w:sz w:val="24"/>
          <w:szCs w:val="24"/>
        </w:rPr>
        <w:t>patterns</w:t>
      </w:r>
      <w:r w:rsidR="00783CCD" w:rsidRPr="4C6C3BA8">
        <w:rPr>
          <w:sz w:val="24"/>
          <w:szCs w:val="24"/>
        </w:rPr>
        <w:t>.</w:t>
      </w:r>
      <w:r w:rsidR="008F71D3" w:rsidRPr="4C6C3BA8">
        <w:rPr>
          <w:sz w:val="24"/>
          <w:szCs w:val="24"/>
        </w:rPr>
        <w:t xml:space="preserve"> </w:t>
      </w:r>
      <w:r w:rsidR="0044319C">
        <w:rPr>
          <w:sz w:val="24"/>
          <w:szCs w:val="24"/>
        </w:rPr>
        <w:t xml:space="preserve"> </w:t>
      </w:r>
      <w:r w:rsidR="001020C5">
        <w:rPr>
          <w:sz w:val="24"/>
          <w:szCs w:val="24"/>
        </w:rPr>
        <w:t>A study u</w:t>
      </w:r>
      <w:r w:rsidR="0044319C">
        <w:rPr>
          <w:sz w:val="24"/>
          <w:szCs w:val="24"/>
        </w:rPr>
        <w:t xml:space="preserve">sing </w:t>
      </w:r>
      <w:r w:rsidR="00783CCD" w:rsidRPr="4C6C3BA8">
        <w:rPr>
          <w:sz w:val="24"/>
          <w:szCs w:val="24"/>
        </w:rPr>
        <w:t>Naïve Bayes</w:t>
      </w:r>
      <w:r w:rsidR="000B587F" w:rsidRPr="4C6C3BA8">
        <w:rPr>
          <w:sz w:val="24"/>
          <w:szCs w:val="24"/>
        </w:rPr>
        <w:t xml:space="preserve"> (NB)</w:t>
      </w:r>
      <w:r w:rsidR="00783CCD" w:rsidRPr="4C6C3BA8">
        <w:rPr>
          <w:sz w:val="24"/>
          <w:szCs w:val="24"/>
        </w:rPr>
        <w:t xml:space="preserve"> </w:t>
      </w:r>
      <w:r w:rsidR="0044319C">
        <w:rPr>
          <w:sz w:val="24"/>
          <w:szCs w:val="24"/>
        </w:rPr>
        <w:t>to model</w:t>
      </w:r>
      <w:r w:rsidR="000B587F" w:rsidRPr="4C6C3BA8">
        <w:rPr>
          <w:sz w:val="24"/>
          <w:szCs w:val="24"/>
        </w:rPr>
        <w:t xml:space="preserve"> a</w:t>
      </w:r>
      <w:r w:rsidR="00126158" w:rsidRPr="4C6C3BA8">
        <w:rPr>
          <w:sz w:val="24"/>
          <w:szCs w:val="24"/>
        </w:rPr>
        <w:t xml:space="preserve"> </w:t>
      </w:r>
      <w:r w:rsidR="002B6118" w:rsidRPr="4C6C3BA8">
        <w:rPr>
          <w:sz w:val="24"/>
          <w:szCs w:val="24"/>
        </w:rPr>
        <w:t xml:space="preserve">dataset </w:t>
      </w:r>
      <w:r w:rsidR="00D64BE1" w:rsidRPr="4C6C3BA8">
        <w:rPr>
          <w:sz w:val="24"/>
          <w:szCs w:val="24"/>
        </w:rPr>
        <w:t>of crimes in Cheltenham</w:t>
      </w:r>
      <w:r w:rsidR="0002744D" w:rsidRPr="4C6C3BA8">
        <w:rPr>
          <w:sz w:val="24"/>
          <w:szCs w:val="24"/>
        </w:rPr>
        <w:t>, United Kingdom</w:t>
      </w:r>
      <w:r w:rsidR="000F107C" w:rsidRPr="4C6C3BA8">
        <w:rPr>
          <w:sz w:val="24"/>
          <w:szCs w:val="24"/>
        </w:rPr>
        <w:t>,</w:t>
      </w:r>
      <w:r w:rsidR="00D64BE1" w:rsidRPr="4C6C3BA8">
        <w:rPr>
          <w:sz w:val="24"/>
          <w:szCs w:val="24"/>
        </w:rPr>
        <w:t xml:space="preserve"> </w:t>
      </w:r>
      <w:r w:rsidR="00BB46BF" w:rsidRPr="4C6C3BA8">
        <w:rPr>
          <w:sz w:val="24"/>
          <w:szCs w:val="24"/>
        </w:rPr>
        <w:t>w</w:t>
      </w:r>
      <w:r w:rsidR="000F107C" w:rsidRPr="4C6C3BA8">
        <w:rPr>
          <w:sz w:val="24"/>
          <w:szCs w:val="24"/>
        </w:rPr>
        <w:t xml:space="preserve">ith </w:t>
      </w:r>
      <w:r w:rsidR="00BB46BF" w:rsidRPr="4C6C3BA8">
        <w:rPr>
          <w:sz w:val="24"/>
          <w:szCs w:val="24"/>
        </w:rPr>
        <w:t xml:space="preserve">attributes like location, crime type, criminal </w:t>
      </w:r>
      <w:r w:rsidR="002612D4" w:rsidRPr="4C6C3BA8">
        <w:rPr>
          <w:sz w:val="24"/>
          <w:szCs w:val="24"/>
        </w:rPr>
        <w:t xml:space="preserve">identification </w:t>
      </w:r>
      <w:r w:rsidR="008B299A" w:rsidRPr="4C6C3BA8">
        <w:rPr>
          <w:sz w:val="24"/>
          <w:szCs w:val="24"/>
        </w:rPr>
        <w:t>and a</w:t>
      </w:r>
      <w:r w:rsidR="00272593" w:rsidRPr="4C6C3BA8">
        <w:rPr>
          <w:sz w:val="24"/>
          <w:szCs w:val="24"/>
        </w:rPr>
        <w:t>c</w:t>
      </w:r>
      <w:r w:rsidR="008B299A" w:rsidRPr="4C6C3BA8">
        <w:rPr>
          <w:sz w:val="24"/>
          <w:szCs w:val="24"/>
        </w:rPr>
        <w:t>qu</w:t>
      </w:r>
      <w:r w:rsidR="00272593" w:rsidRPr="4C6C3BA8">
        <w:rPr>
          <w:sz w:val="24"/>
          <w:szCs w:val="24"/>
        </w:rPr>
        <w:t>a</w:t>
      </w:r>
      <w:r w:rsidR="008B299A" w:rsidRPr="4C6C3BA8">
        <w:rPr>
          <w:sz w:val="24"/>
          <w:szCs w:val="24"/>
        </w:rPr>
        <w:t xml:space="preserve">intances </w:t>
      </w:r>
      <w:r w:rsidR="00272593" w:rsidRPr="4C6C3BA8">
        <w:rPr>
          <w:sz w:val="24"/>
          <w:szCs w:val="24"/>
        </w:rPr>
        <w:t>of criminals</w:t>
      </w:r>
      <w:r w:rsidR="00410C34" w:rsidRPr="4C6C3BA8">
        <w:rPr>
          <w:sz w:val="24"/>
          <w:szCs w:val="24"/>
        </w:rPr>
        <w:t xml:space="preserve">. </w:t>
      </w:r>
      <w:r w:rsidR="00EA2BE4" w:rsidRPr="4C6C3BA8">
        <w:rPr>
          <w:sz w:val="24"/>
          <w:szCs w:val="24"/>
        </w:rPr>
        <w:t>Th</w:t>
      </w:r>
      <w:r w:rsidR="001020C5">
        <w:rPr>
          <w:sz w:val="24"/>
          <w:szCs w:val="24"/>
        </w:rPr>
        <w:t>e</w:t>
      </w:r>
      <w:r w:rsidR="00271858" w:rsidRPr="4C6C3BA8">
        <w:rPr>
          <w:sz w:val="24"/>
          <w:szCs w:val="24"/>
        </w:rPr>
        <w:t xml:space="preserve"> </w:t>
      </w:r>
      <w:r w:rsidR="00EA2BE4" w:rsidRPr="4C6C3BA8">
        <w:rPr>
          <w:sz w:val="24"/>
          <w:szCs w:val="24"/>
        </w:rPr>
        <w:t>solution</w:t>
      </w:r>
      <w:r w:rsidR="001020C5">
        <w:rPr>
          <w:sz w:val="24"/>
          <w:szCs w:val="24"/>
        </w:rPr>
        <w:t xml:space="preserve"> proposed was</w:t>
      </w:r>
      <w:r w:rsidR="00EA2BE4" w:rsidRPr="4C6C3BA8">
        <w:rPr>
          <w:sz w:val="24"/>
          <w:szCs w:val="24"/>
        </w:rPr>
        <w:t xml:space="preserve"> for mitigating crime incidents</w:t>
      </w:r>
      <w:r w:rsidR="00A26F64" w:rsidRPr="4C6C3BA8">
        <w:rPr>
          <w:sz w:val="24"/>
          <w:szCs w:val="24"/>
        </w:rPr>
        <w:t xml:space="preserve"> </w:t>
      </w:r>
      <w:r w:rsidR="00272593" w:rsidRPr="4C6C3BA8">
        <w:rPr>
          <w:sz w:val="24"/>
          <w:szCs w:val="24"/>
        </w:rPr>
        <w:t xml:space="preserve">by </w:t>
      </w:r>
      <w:r w:rsidR="00596163" w:rsidRPr="4C6C3BA8">
        <w:rPr>
          <w:sz w:val="24"/>
          <w:szCs w:val="24"/>
        </w:rPr>
        <w:t>data learning</w:t>
      </w:r>
      <w:r w:rsidR="00D4553B" w:rsidRPr="4C6C3BA8">
        <w:rPr>
          <w:sz w:val="24"/>
          <w:szCs w:val="24"/>
        </w:rPr>
        <w:t xml:space="preserve"> and analysing the results of crime </w:t>
      </w:r>
      <w:r w:rsidR="002612D4" w:rsidRPr="4C6C3BA8">
        <w:rPr>
          <w:sz w:val="24"/>
          <w:szCs w:val="24"/>
        </w:rPr>
        <w:t xml:space="preserve">prediction which indicated that property crime was most prevalent with </w:t>
      </w:r>
      <w:r w:rsidR="00873E96" w:rsidRPr="4C6C3BA8">
        <w:rPr>
          <w:sz w:val="24"/>
          <w:szCs w:val="24"/>
        </w:rPr>
        <w:t>a prediction accuracy of 74.4%</w:t>
      </w:r>
      <w:r w:rsidR="00B17D57">
        <w:rPr>
          <w:sz w:val="24"/>
          <w:szCs w:val="24"/>
        </w:rPr>
        <w:t xml:space="preserve"> </w:t>
      </w:r>
      <w:r w:rsidRPr="4C6C3BA8">
        <w:rPr>
          <w:sz w:val="24"/>
          <w:szCs w:val="24"/>
        </w:rPr>
        <w:fldChar w:fldCharType="begin"/>
      </w:r>
      <w:r w:rsidRPr="4C6C3BA8">
        <w:rPr>
          <w:sz w:val="24"/>
          <w:szCs w:val="24"/>
        </w:rPr>
        <w:instrText xml:space="preserve"> ADDIN ZOTERO_ITEM CSL_CITATION {"citationID":"GgBXDGjf","properties":{"formattedCitation":"(Kumar and Nagpal, 2019)","plainCitation":"(Kumar and Nagpal, 2019)","noteIndex":0},"citationItems":[{"id":126,"uris":["http://zotero.org/users/local/Ur3Wut78/items/P8CNAIIW"],"itemData":{"id":126,"type":"article-journal","abstract":"Nowadays crimes are increasing at a high rate which is a great challenge for the police department of a city. A huge amount of data on different types of crimes taking place in different geographic locations is collected and stored annually. It is highly essential to analyze data so that potential solutions for solving and mitigating the crime incidents and predicting similar incident patterns for future becomes possible. Then it can be carried out using big data and various machine learning techniques in conjunction. The paper introduced a solution to the crime prediction problem using Naive Bayes classifier, which includes finding the most likely criminal of a particular crime incident when the history of similar crime incidents has been provided with the incident-level crime data. The incident-level crime data is provided as a crime dataset which includes incident date and location, crime type, criminal ID and the acquaintances are the attributes or crime parameters. The acquaintances are the suspects whose names are either directly involved in the incident or indirectly the acquaintances of the criminal. Acquiring a real-time crime dataset is a difficult process in practice due to confidentiality principle. So, crime dataset are used for the inputs using the state of the art methods. The proposed system is tested for the crime prediction problem using the data learning, and the experimental results show that the proposed system provides better results and finding of the potential solutions and crime patterns.","container-title":"International Journal of Information Technology","DOI":"10.1007/s41870-018-0260-7","ISSN":"2511-2112","issue":"4","journalAbbreviation":"Int. j. inf. tecnol.","language":"en","page":"799-805","source":"Springer Link","title":"Analysis and prediction of crime patterns using big data","volume":"11","author":[{"family":"Kumar","given":"Ravi"},{"family":"Nagpal","given":"Bharti"}],"issued":{"date-parts":[["2019",12,1]]}}}],"schema":"https://github.com/citation-style-language/schema/raw/master/csl-citation.json"} </w:instrText>
      </w:r>
      <w:r w:rsidRPr="4C6C3BA8">
        <w:rPr>
          <w:sz w:val="24"/>
          <w:szCs w:val="24"/>
        </w:rPr>
        <w:fldChar w:fldCharType="separate"/>
      </w:r>
      <w:r w:rsidR="00DC5DCE" w:rsidRPr="4C6C3BA8">
        <w:rPr>
          <w:sz w:val="24"/>
          <w:szCs w:val="24"/>
        </w:rPr>
        <w:t>(Kumar and Nagpal, 2019)</w:t>
      </w:r>
      <w:r w:rsidRPr="4C6C3BA8">
        <w:rPr>
          <w:sz w:val="24"/>
          <w:szCs w:val="24"/>
        </w:rPr>
        <w:fldChar w:fldCharType="end"/>
      </w:r>
      <w:r w:rsidR="00A26F64" w:rsidRPr="4C6C3BA8">
        <w:rPr>
          <w:sz w:val="24"/>
          <w:szCs w:val="24"/>
        </w:rPr>
        <w:t>.</w:t>
      </w:r>
    </w:p>
    <w:p w14:paraId="6E59F7A7" w14:textId="30ADE959" w:rsidR="004166CE" w:rsidRPr="009D1BF1" w:rsidRDefault="00E363AE" w:rsidP="4C6C3BA8">
      <w:pPr>
        <w:spacing w:line="360" w:lineRule="auto"/>
        <w:jc w:val="both"/>
        <w:rPr>
          <w:sz w:val="24"/>
          <w:szCs w:val="24"/>
        </w:rPr>
      </w:pPr>
      <w:r w:rsidRPr="4C6C3BA8">
        <w:rPr>
          <w:sz w:val="24"/>
          <w:szCs w:val="24"/>
        </w:rPr>
        <w:lastRenderedPageBreak/>
        <w:t xml:space="preserve">A deeper investigation </w:t>
      </w:r>
      <w:r w:rsidR="006A1881" w:rsidRPr="4C6C3BA8">
        <w:rPr>
          <w:sz w:val="24"/>
          <w:szCs w:val="24"/>
        </w:rPr>
        <w:t>in this field</w:t>
      </w:r>
      <w:r w:rsidR="002D6B89">
        <w:rPr>
          <w:sz w:val="24"/>
          <w:szCs w:val="24"/>
        </w:rPr>
        <w:t xml:space="preserve"> of study</w:t>
      </w:r>
      <w:r w:rsidR="006A1881" w:rsidRPr="4C6C3BA8">
        <w:rPr>
          <w:sz w:val="24"/>
          <w:szCs w:val="24"/>
        </w:rPr>
        <w:t xml:space="preserve"> </w:t>
      </w:r>
      <w:r w:rsidRPr="4C6C3BA8">
        <w:rPr>
          <w:sz w:val="24"/>
          <w:szCs w:val="24"/>
        </w:rPr>
        <w:t>us</w:t>
      </w:r>
      <w:r w:rsidR="00A96F8B" w:rsidRPr="4C6C3BA8">
        <w:rPr>
          <w:sz w:val="24"/>
          <w:szCs w:val="24"/>
        </w:rPr>
        <w:t>ed</w:t>
      </w:r>
      <w:r w:rsidRPr="4C6C3BA8">
        <w:rPr>
          <w:sz w:val="24"/>
          <w:szCs w:val="24"/>
        </w:rPr>
        <w:t xml:space="preserve"> </w:t>
      </w:r>
      <w:r w:rsidR="00F0673C" w:rsidRPr="4C6C3BA8">
        <w:rPr>
          <w:sz w:val="24"/>
          <w:szCs w:val="24"/>
        </w:rPr>
        <w:t xml:space="preserve">three </w:t>
      </w:r>
      <w:r w:rsidR="003B14A4" w:rsidRPr="4C6C3BA8">
        <w:rPr>
          <w:sz w:val="24"/>
          <w:szCs w:val="24"/>
        </w:rPr>
        <w:t>fundamental</w:t>
      </w:r>
      <w:r w:rsidR="005332D4" w:rsidRPr="4C6C3BA8">
        <w:rPr>
          <w:sz w:val="24"/>
          <w:szCs w:val="24"/>
        </w:rPr>
        <w:t xml:space="preserve"> </w:t>
      </w:r>
      <w:r w:rsidR="00047684" w:rsidRPr="4C6C3BA8">
        <w:rPr>
          <w:sz w:val="24"/>
          <w:szCs w:val="24"/>
        </w:rPr>
        <w:t>Cathodolumin</w:t>
      </w:r>
      <w:r w:rsidR="00D73E38" w:rsidRPr="4C6C3BA8">
        <w:rPr>
          <w:sz w:val="24"/>
          <w:szCs w:val="24"/>
        </w:rPr>
        <w:t>escence</w:t>
      </w:r>
      <w:r w:rsidR="005332D4" w:rsidRPr="4C6C3BA8">
        <w:rPr>
          <w:sz w:val="24"/>
          <w:szCs w:val="24"/>
        </w:rPr>
        <w:t xml:space="preserve"> </w:t>
      </w:r>
      <w:r w:rsidR="002D6B89">
        <w:rPr>
          <w:sz w:val="24"/>
          <w:szCs w:val="24"/>
        </w:rPr>
        <w:t>(</w:t>
      </w:r>
      <w:r w:rsidR="003B14A4" w:rsidRPr="4C6C3BA8">
        <w:rPr>
          <w:sz w:val="24"/>
          <w:szCs w:val="24"/>
        </w:rPr>
        <w:t>CL</w:t>
      </w:r>
      <w:r w:rsidR="002D6B89">
        <w:rPr>
          <w:sz w:val="24"/>
          <w:szCs w:val="24"/>
        </w:rPr>
        <w:t>)</w:t>
      </w:r>
      <w:r w:rsidR="003B14A4" w:rsidRPr="4C6C3BA8">
        <w:rPr>
          <w:sz w:val="24"/>
          <w:szCs w:val="24"/>
        </w:rPr>
        <w:t xml:space="preserve"> architecture </w:t>
      </w:r>
      <w:r w:rsidR="008A3BE9" w:rsidRPr="4C6C3BA8">
        <w:rPr>
          <w:sz w:val="24"/>
          <w:szCs w:val="24"/>
        </w:rPr>
        <w:t>configurations:</w:t>
      </w:r>
      <w:r w:rsidR="00253EB8" w:rsidRPr="4C6C3BA8">
        <w:rPr>
          <w:sz w:val="24"/>
          <w:szCs w:val="24"/>
        </w:rPr>
        <w:t xml:space="preserve"> spatial</w:t>
      </w:r>
      <w:r w:rsidR="004E5928" w:rsidRPr="4C6C3BA8">
        <w:rPr>
          <w:sz w:val="24"/>
          <w:szCs w:val="24"/>
        </w:rPr>
        <w:t xml:space="preserve"> and then temporal patterns, temporal and spatial </w:t>
      </w:r>
      <w:r w:rsidR="004B6684" w:rsidRPr="4C6C3BA8">
        <w:rPr>
          <w:sz w:val="24"/>
          <w:szCs w:val="24"/>
        </w:rPr>
        <w:t>patterns,</w:t>
      </w:r>
      <w:r w:rsidR="00CC69FA" w:rsidRPr="4C6C3BA8">
        <w:rPr>
          <w:sz w:val="24"/>
          <w:szCs w:val="24"/>
        </w:rPr>
        <w:t xml:space="preserve"> </w:t>
      </w:r>
      <w:r w:rsidR="004E5928" w:rsidRPr="4C6C3BA8">
        <w:rPr>
          <w:sz w:val="24"/>
          <w:szCs w:val="24"/>
        </w:rPr>
        <w:t>temporal and spat</w:t>
      </w:r>
      <w:r w:rsidR="008A3BE9" w:rsidRPr="4C6C3BA8">
        <w:rPr>
          <w:sz w:val="24"/>
          <w:szCs w:val="24"/>
        </w:rPr>
        <w:t>ial patterns in parallel</w:t>
      </w:r>
      <w:r w:rsidR="00725A2E" w:rsidRPr="4C6C3BA8">
        <w:rPr>
          <w:sz w:val="24"/>
          <w:szCs w:val="24"/>
        </w:rPr>
        <w:t>,</w:t>
      </w:r>
      <w:r w:rsidR="008A3BE9" w:rsidRPr="4C6C3BA8">
        <w:rPr>
          <w:sz w:val="24"/>
          <w:szCs w:val="24"/>
        </w:rPr>
        <w:t xml:space="preserve"> </w:t>
      </w:r>
      <w:r w:rsidR="003B14A4" w:rsidRPr="4C6C3BA8">
        <w:rPr>
          <w:sz w:val="24"/>
          <w:szCs w:val="24"/>
        </w:rPr>
        <w:t>f</w:t>
      </w:r>
      <w:r w:rsidR="005201CF" w:rsidRPr="4C6C3BA8">
        <w:rPr>
          <w:sz w:val="24"/>
          <w:szCs w:val="24"/>
        </w:rPr>
        <w:t xml:space="preserve">or </w:t>
      </w:r>
      <w:r w:rsidR="0001068A" w:rsidRPr="4C6C3BA8">
        <w:rPr>
          <w:sz w:val="24"/>
          <w:szCs w:val="24"/>
        </w:rPr>
        <w:t>forecasting crimes.</w:t>
      </w:r>
      <w:r w:rsidR="008A3BE9" w:rsidRPr="4C6C3BA8">
        <w:rPr>
          <w:sz w:val="24"/>
          <w:szCs w:val="24"/>
        </w:rPr>
        <w:t xml:space="preserve"> </w:t>
      </w:r>
      <w:r w:rsidR="009921E0" w:rsidRPr="4C6C3BA8">
        <w:rPr>
          <w:sz w:val="24"/>
          <w:szCs w:val="24"/>
        </w:rPr>
        <w:t>D</w:t>
      </w:r>
      <w:r w:rsidR="00CF164B" w:rsidRPr="4C6C3BA8">
        <w:rPr>
          <w:sz w:val="24"/>
          <w:szCs w:val="24"/>
        </w:rPr>
        <w:t>ataset</w:t>
      </w:r>
      <w:r w:rsidR="0028181F" w:rsidRPr="4C6C3BA8">
        <w:rPr>
          <w:sz w:val="24"/>
          <w:szCs w:val="24"/>
        </w:rPr>
        <w:t xml:space="preserve">s </w:t>
      </w:r>
      <w:r w:rsidR="00A8058B" w:rsidRPr="4C6C3BA8">
        <w:rPr>
          <w:sz w:val="24"/>
          <w:szCs w:val="24"/>
        </w:rPr>
        <w:t xml:space="preserve">used for this research </w:t>
      </w:r>
      <w:r w:rsidR="00540EDB" w:rsidRPr="4C6C3BA8">
        <w:rPr>
          <w:sz w:val="24"/>
          <w:szCs w:val="24"/>
        </w:rPr>
        <w:t xml:space="preserve">work was a selection </w:t>
      </w:r>
      <w:r w:rsidR="00D735BB" w:rsidRPr="4C6C3BA8">
        <w:rPr>
          <w:sz w:val="24"/>
          <w:szCs w:val="24"/>
        </w:rPr>
        <w:t>from law enforcement agencies</w:t>
      </w:r>
      <w:r w:rsidR="00C32252" w:rsidRPr="4C6C3BA8">
        <w:rPr>
          <w:sz w:val="24"/>
          <w:szCs w:val="24"/>
        </w:rPr>
        <w:t xml:space="preserve"> in</w:t>
      </w:r>
      <w:r w:rsidR="00D00237">
        <w:rPr>
          <w:sz w:val="24"/>
          <w:szCs w:val="24"/>
        </w:rPr>
        <w:t xml:space="preserve"> some cities including</w:t>
      </w:r>
      <w:r w:rsidR="00D735BB" w:rsidRPr="4C6C3BA8">
        <w:rPr>
          <w:sz w:val="24"/>
          <w:szCs w:val="24"/>
        </w:rPr>
        <w:t xml:space="preserve"> </w:t>
      </w:r>
      <w:r w:rsidR="00EB668B" w:rsidRPr="4C6C3BA8">
        <w:rPr>
          <w:sz w:val="24"/>
          <w:szCs w:val="24"/>
        </w:rPr>
        <w:t xml:space="preserve">Minneapolis, </w:t>
      </w:r>
      <w:r w:rsidR="00D735BB" w:rsidRPr="4C6C3BA8">
        <w:rPr>
          <w:sz w:val="24"/>
          <w:szCs w:val="24"/>
        </w:rPr>
        <w:t>Seattle</w:t>
      </w:r>
      <w:r w:rsidR="007769A8" w:rsidRPr="4C6C3BA8">
        <w:rPr>
          <w:sz w:val="24"/>
          <w:szCs w:val="24"/>
        </w:rPr>
        <w:t>,</w:t>
      </w:r>
      <w:r w:rsidR="00EB668B" w:rsidRPr="4C6C3BA8">
        <w:rPr>
          <w:sz w:val="24"/>
          <w:szCs w:val="24"/>
        </w:rPr>
        <w:t xml:space="preserve"> Philadelphia</w:t>
      </w:r>
      <w:r w:rsidR="006D237F" w:rsidRPr="4C6C3BA8">
        <w:rPr>
          <w:sz w:val="24"/>
          <w:szCs w:val="24"/>
        </w:rPr>
        <w:t xml:space="preserve"> </w:t>
      </w:r>
      <w:r w:rsidR="006D55C0" w:rsidRPr="4C6C3BA8">
        <w:rPr>
          <w:sz w:val="24"/>
          <w:szCs w:val="24"/>
        </w:rPr>
        <w:t xml:space="preserve">and </w:t>
      </w:r>
      <w:r w:rsidR="00A51B01" w:rsidRPr="4C6C3BA8">
        <w:rPr>
          <w:sz w:val="24"/>
          <w:szCs w:val="24"/>
        </w:rPr>
        <w:t>Philadelphia</w:t>
      </w:r>
      <w:r w:rsidR="00B04C2F" w:rsidRPr="4C6C3BA8">
        <w:rPr>
          <w:sz w:val="24"/>
          <w:szCs w:val="24"/>
        </w:rPr>
        <w:t xml:space="preserve">. </w:t>
      </w:r>
      <w:r w:rsidR="004138AD">
        <w:rPr>
          <w:sz w:val="24"/>
          <w:szCs w:val="24"/>
        </w:rPr>
        <w:t>Analysis</w:t>
      </w:r>
      <w:r w:rsidR="009433AF" w:rsidRPr="4C6C3BA8">
        <w:rPr>
          <w:sz w:val="24"/>
          <w:szCs w:val="24"/>
        </w:rPr>
        <w:t xml:space="preserve"> included </w:t>
      </w:r>
      <w:r w:rsidR="00B04C2F" w:rsidRPr="4C6C3BA8">
        <w:rPr>
          <w:sz w:val="24"/>
          <w:szCs w:val="24"/>
        </w:rPr>
        <w:t xml:space="preserve">attributes like </w:t>
      </w:r>
      <w:r w:rsidR="00121FAF" w:rsidRPr="4C6C3BA8">
        <w:rPr>
          <w:sz w:val="24"/>
          <w:szCs w:val="24"/>
        </w:rPr>
        <w:t>location</w:t>
      </w:r>
      <w:r w:rsidR="00622EB3" w:rsidRPr="4C6C3BA8">
        <w:rPr>
          <w:sz w:val="24"/>
          <w:szCs w:val="24"/>
        </w:rPr>
        <w:t>, event type and time</w:t>
      </w:r>
      <w:r w:rsidR="0001748F" w:rsidRPr="4C6C3BA8">
        <w:rPr>
          <w:sz w:val="24"/>
          <w:szCs w:val="24"/>
        </w:rPr>
        <w:t xml:space="preserve"> the </w:t>
      </w:r>
      <w:r w:rsidR="00B04C2F" w:rsidRPr="4C6C3BA8">
        <w:rPr>
          <w:sz w:val="24"/>
          <w:szCs w:val="24"/>
        </w:rPr>
        <w:t xml:space="preserve">crime </w:t>
      </w:r>
      <w:r w:rsidR="0001748F" w:rsidRPr="4C6C3BA8">
        <w:rPr>
          <w:sz w:val="24"/>
          <w:szCs w:val="24"/>
        </w:rPr>
        <w:t>events took place</w:t>
      </w:r>
      <w:r w:rsidR="36B83105"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EV0nt1Nl","properties":{"formattedCitation":"(Stalidis, Semertzidis and Daras, 2021)","plainCitation":"(Stalidis, Semertzidis and Daras, 2021)","noteIndex":0},"citationItems":[{"id":128,"uris":["http://zotero.org/users/local/Ur3Wut78/items/WFWJZQ6M"],"itemData":{"id":128,"type":"article-journal","abstract":"In this paper, a detailed study on crime classification and prediction using deep learning architectures is presented. We examine the effectiveness of deep learning algorithms in this domain and provide recommendations for designing and training deep learning systems for predicting crime areas, using open data from police reports. Having time-series of crime types per location as training data, a comparative study of 10 state-of-the-art methods against 3 different deep learning configurations is conducted. In our experiments with 5 publicly available datasets, we demonstrate that the deep learning-based methods consistently outperform the existing best-performing methods. Moreover, we evaluate the effectiveness of different parameters in the deep learning architectures and give insights for configuring them to achieve improved performance in crime classification and finally crime prediction.","container-title":"Forecasting","DOI":"10.3390/forecast3040046","ISSN":"2571-9394","issue":"4","journalAbbreviation":"Forecasting","language":"en","page":"741-762","source":"Semantic Scholar","title":"Examining Deep Learning Architectures for Crime Classification and Prediction","volume":"3","author":[{"family":"Stalidis","given":"Panagiotis"},{"family":"Semertzidis","given":"Theodoros"},{"family":"Daras","given":"Petros"}],"issued":{"date-parts":[["2021",10,12]]}}}],"schema":"https://github.com/citation-style-language/schema/raw/master/csl-citation.json"} </w:instrText>
      </w:r>
      <w:r w:rsidRPr="4C6C3BA8">
        <w:rPr>
          <w:sz w:val="24"/>
          <w:szCs w:val="24"/>
        </w:rPr>
        <w:fldChar w:fldCharType="separate"/>
      </w:r>
      <w:r w:rsidR="00E62487" w:rsidRPr="4C6C3BA8">
        <w:rPr>
          <w:sz w:val="24"/>
          <w:szCs w:val="24"/>
        </w:rPr>
        <w:t>(Stalidis, Semertzidis and Daras, 2021)</w:t>
      </w:r>
      <w:r w:rsidRPr="4C6C3BA8">
        <w:rPr>
          <w:sz w:val="24"/>
          <w:szCs w:val="24"/>
        </w:rPr>
        <w:fldChar w:fldCharType="end"/>
      </w:r>
      <w:r w:rsidR="0001748F" w:rsidRPr="4C6C3BA8">
        <w:rPr>
          <w:sz w:val="24"/>
          <w:szCs w:val="24"/>
        </w:rPr>
        <w:t>.</w:t>
      </w:r>
      <w:r w:rsidR="007769A8" w:rsidRPr="4C6C3BA8">
        <w:rPr>
          <w:sz w:val="24"/>
          <w:szCs w:val="24"/>
        </w:rPr>
        <w:t xml:space="preserve"> </w:t>
      </w:r>
      <w:r w:rsidR="00CC515F" w:rsidRPr="4C6C3BA8">
        <w:rPr>
          <w:sz w:val="24"/>
          <w:szCs w:val="24"/>
        </w:rPr>
        <w:t xml:space="preserve">The aim of the research was to </w:t>
      </w:r>
      <w:r w:rsidR="00DF77B5" w:rsidRPr="4C6C3BA8">
        <w:rPr>
          <w:sz w:val="24"/>
          <w:szCs w:val="24"/>
        </w:rPr>
        <w:t>create a setting w</w:t>
      </w:r>
      <w:r w:rsidR="002912E3">
        <w:rPr>
          <w:sz w:val="24"/>
          <w:szCs w:val="24"/>
        </w:rPr>
        <w:t>h</w:t>
      </w:r>
      <w:r w:rsidR="00DF77B5" w:rsidRPr="4C6C3BA8">
        <w:rPr>
          <w:sz w:val="24"/>
          <w:szCs w:val="24"/>
        </w:rPr>
        <w:t xml:space="preserve">ere emerging hotspots are </w:t>
      </w:r>
      <w:r w:rsidR="002E36C7" w:rsidRPr="4C6C3BA8">
        <w:rPr>
          <w:sz w:val="24"/>
          <w:szCs w:val="24"/>
        </w:rPr>
        <w:t xml:space="preserve">forecasted </w:t>
      </w:r>
      <w:r w:rsidR="00B74D30" w:rsidRPr="4C6C3BA8">
        <w:rPr>
          <w:sz w:val="24"/>
          <w:szCs w:val="24"/>
        </w:rPr>
        <w:t>in advance by evaluating past crime events</w:t>
      </w:r>
      <w:r w:rsidR="007339F8" w:rsidRPr="4C6C3BA8">
        <w:rPr>
          <w:sz w:val="24"/>
          <w:szCs w:val="24"/>
        </w:rPr>
        <w:t xml:space="preserve"> in those areas</w:t>
      </w:r>
      <w:r w:rsidR="009A3D07" w:rsidRPr="4C6C3BA8">
        <w:rPr>
          <w:sz w:val="24"/>
          <w:szCs w:val="24"/>
        </w:rPr>
        <w:t>. T</w:t>
      </w:r>
      <w:r w:rsidR="000F7397" w:rsidRPr="4C6C3BA8">
        <w:rPr>
          <w:sz w:val="24"/>
          <w:szCs w:val="24"/>
        </w:rPr>
        <w:t xml:space="preserve">he metric of accuracy </w:t>
      </w:r>
      <w:r w:rsidR="00AD24E5" w:rsidRPr="4C6C3BA8">
        <w:rPr>
          <w:sz w:val="24"/>
          <w:szCs w:val="24"/>
        </w:rPr>
        <w:t xml:space="preserve">was not used, instead the F1 score </w:t>
      </w:r>
      <w:r w:rsidR="00E42A19" w:rsidRPr="4C6C3BA8">
        <w:rPr>
          <w:sz w:val="24"/>
          <w:szCs w:val="24"/>
        </w:rPr>
        <w:t>was preferre</w:t>
      </w:r>
      <w:r w:rsidR="009A3D07" w:rsidRPr="4C6C3BA8">
        <w:rPr>
          <w:sz w:val="24"/>
          <w:szCs w:val="24"/>
        </w:rPr>
        <w:t>d</w:t>
      </w:r>
      <w:r w:rsidR="00CE68FB" w:rsidRPr="4C6C3BA8">
        <w:rPr>
          <w:sz w:val="24"/>
          <w:szCs w:val="24"/>
        </w:rPr>
        <w:t xml:space="preserve"> as i</w:t>
      </w:r>
      <w:r w:rsidR="00415DE5" w:rsidRPr="4C6C3BA8">
        <w:rPr>
          <w:sz w:val="24"/>
          <w:szCs w:val="24"/>
        </w:rPr>
        <w:t xml:space="preserve">t aided the </w:t>
      </w:r>
      <w:r w:rsidR="00685130" w:rsidRPr="4C6C3BA8">
        <w:rPr>
          <w:sz w:val="24"/>
          <w:szCs w:val="24"/>
        </w:rPr>
        <w:t xml:space="preserve">accurate </w:t>
      </w:r>
      <w:r w:rsidR="00415DE5" w:rsidRPr="4C6C3BA8">
        <w:rPr>
          <w:sz w:val="24"/>
          <w:szCs w:val="24"/>
        </w:rPr>
        <w:t xml:space="preserve">prediction of </w:t>
      </w:r>
      <w:r w:rsidR="00C900BA" w:rsidRPr="4C6C3BA8">
        <w:rPr>
          <w:sz w:val="24"/>
          <w:szCs w:val="24"/>
        </w:rPr>
        <w:t>hotspot</w:t>
      </w:r>
      <w:r w:rsidR="003B10BC">
        <w:rPr>
          <w:sz w:val="24"/>
          <w:szCs w:val="24"/>
        </w:rPr>
        <w:t>s</w:t>
      </w:r>
      <w:r w:rsidR="0037200C" w:rsidRPr="4C6C3BA8">
        <w:rPr>
          <w:sz w:val="24"/>
          <w:szCs w:val="24"/>
        </w:rPr>
        <w:t xml:space="preserve"> with </w:t>
      </w:r>
      <w:r w:rsidR="00D9157A" w:rsidRPr="4C6C3BA8">
        <w:rPr>
          <w:sz w:val="24"/>
          <w:szCs w:val="24"/>
        </w:rPr>
        <w:t>scores of 93</w:t>
      </w:r>
      <w:r w:rsidR="000042CD">
        <w:rPr>
          <w:sz w:val="24"/>
          <w:szCs w:val="24"/>
        </w:rPr>
        <w:t>%</w:t>
      </w:r>
      <w:r w:rsidR="00D9157A" w:rsidRPr="4C6C3BA8">
        <w:rPr>
          <w:sz w:val="24"/>
          <w:szCs w:val="24"/>
        </w:rPr>
        <w:t xml:space="preserve"> f</w:t>
      </w:r>
      <w:r w:rsidR="00412ECA" w:rsidRPr="4C6C3BA8">
        <w:rPr>
          <w:sz w:val="24"/>
          <w:szCs w:val="24"/>
        </w:rPr>
        <w:t>or DT and 94</w:t>
      </w:r>
      <w:r w:rsidR="000042CD">
        <w:rPr>
          <w:sz w:val="24"/>
          <w:szCs w:val="24"/>
        </w:rPr>
        <w:t>%</w:t>
      </w:r>
      <w:r w:rsidR="00412ECA" w:rsidRPr="4C6C3BA8">
        <w:rPr>
          <w:sz w:val="24"/>
          <w:szCs w:val="24"/>
        </w:rPr>
        <w:t xml:space="preserve"> for SVM</w:t>
      </w:r>
      <w:r w:rsidR="000042CD">
        <w:rPr>
          <w:sz w:val="24"/>
          <w:szCs w:val="24"/>
        </w:rPr>
        <w:t>.</w:t>
      </w:r>
      <w:r w:rsidR="00412ECA" w:rsidRPr="4C6C3BA8">
        <w:rPr>
          <w:sz w:val="24"/>
          <w:szCs w:val="24"/>
        </w:rPr>
        <w:t xml:space="preserve"> </w:t>
      </w:r>
      <w:r w:rsidR="000042CD">
        <w:rPr>
          <w:sz w:val="24"/>
          <w:szCs w:val="24"/>
        </w:rPr>
        <w:t xml:space="preserve">Overall, </w:t>
      </w:r>
      <w:r w:rsidR="00412ECA" w:rsidRPr="4C6C3BA8">
        <w:rPr>
          <w:sz w:val="24"/>
          <w:szCs w:val="24"/>
        </w:rPr>
        <w:t>RF</w:t>
      </w:r>
      <w:r w:rsidR="000042CD">
        <w:rPr>
          <w:sz w:val="24"/>
          <w:szCs w:val="24"/>
        </w:rPr>
        <w:t xml:space="preserve"> performed </w:t>
      </w:r>
      <w:r w:rsidR="00DB4F36" w:rsidRPr="4C6C3BA8">
        <w:rPr>
          <w:sz w:val="24"/>
          <w:szCs w:val="24"/>
        </w:rPr>
        <w:t xml:space="preserve">better </w:t>
      </w:r>
      <w:r w:rsidR="00EE28EE" w:rsidRPr="4C6C3BA8">
        <w:rPr>
          <w:sz w:val="24"/>
          <w:szCs w:val="24"/>
        </w:rPr>
        <w:t xml:space="preserve">than the baseline methods </w:t>
      </w:r>
      <w:r w:rsidR="00D959C1" w:rsidRPr="4C6C3BA8">
        <w:rPr>
          <w:sz w:val="24"/>
          <w:szCs w:val="24"/>
        </w:rPr>
        <w:t>using a b</w:t>
      </w:r>
      <w:r w:rsidR="00AD1B00" w:rsidRPr="4C6C3BA8">
        <w:rPr>
          <w:sz w:val="24"/>
          <w:szCs w:val="24"/>
        </w:rPr>
        <w:t>inary classification approach.</w:t>
      </w:r>
      <w:r w:rsidR="002306BA" w:rsidRPr="4C6C3BA8">
        <w:rPr>
          <w:sz w:val="24"/>
          <w:szCs w:val="24"/>
        </w:rPr>
        <w:t xml:space="preserve"> </w:t>
      </w:r>
      <w:r w:rsidR="00AF6002" w:rsidRPr="4C6C3BA8">
        <w:rPr>
          <w:sz w:val="24"/>
          <w:szCs w:val="24"/>
        </w:rPr>
        <w:t>Similar research</w:t>
      </w:r>
      <w:r w:rsidR="00C92575" w:rsidRPr="4C6C3BA8">
        <w:rPr>
          <w:sz w:val="24"/>
          <w:szCs w:val="24"/>
        </w:rPr>
        <w:t xml:space="preserve"> which ha</w:t>
      </w:r>
      <w:r w:rsidR="0001609D" w:rsidRPr="4C6C3BA8">
        <w:rPr>
          <w:sz w:val="24"/>
          <w:szCs w:val="24"/>
        </w:rPr>
        <w:t xml:space="preserve">d </w:t>
      </w:r>
      <w:r w:rsidR="00C92575" w:rsidRPr="4C6C3BA8">
        <w:rPr>
          <w:sz w:val="24"/>
          <w:szCs w:val="24"/>
        </w:rPr>
        <w:t xml:space="preserve">better crime prediction </w:t>
      </w:r>
      <w:r w:rsidR="0001609D" w:rsidRPr="4C6C3BA8">
        <w:rPr>
          <w:sz w:val="24"/>
          <w:szCs w:val="24"/>
        </w:rPr>
        <w:t>results</w:t>
      </w:r>
      <w:r w:rsidR="00FF2510" w:rsidRPr="4C6C3BA8">
        <w:rPr>
          <w:sz w:val="24"/>
          <w:szCs w:val="24"/>
        </w:rPr>
        <w:t xml:space="preserve"> </w:t>
      </w:r>
      <w:r w:rsidR="00415735" w:rsidRPr="4C6C3BA8">
        <w:rPr>
          <w:sz w:val="24"/>
          <w:szCs w:val="24"/>
        </w:rPr>
        <w:t>was based on</w:t>
      </w:r>
      <w:r w:rsidR="00FF2510" w:rsidRPr="4C6C3BA8">
        <w:rPr>
          <w:sz w:val="24"/>
          <w:szCs w:val="24"/>
        </w:rPr>
        <w:t xml:space="preserve"> </w:t>
      </w:r>
      <w:r w:rsidR="00AF6002" w:rsidRPr="4C6C3BA8">
        <w:rPr>
          <w:sz w:val="24"/>
          <w:szCs w:val="24"/>
        </w:rPr>
        <w:t>enhancing the Generalised Linear Model from Crime Site Selection</w:t>
      </w:r>
      <w:r w:rsidR="0088705D" w:rsidRPr="4C6C3BA8">
        <w:rPr>
          <w:sz w:val="24"/>
          <w:szCs w:val="24"/>
        </w:rPr>
        <w:t>,</w:t>
      </w:r>
      <w:r w:rsidR="00AF6002" w:rsidRPr="4C6C3BA8">
        <w:rPr>
          <w:sz w:val="24"/>
          <w:szCs w:val="24"/>
        </w:rPr>
        <w:t xml:space="preserve"> </w:t>
      </w:r>
      <w:r w:rsidR="00CF09F1" w:rsidRPr="4C6C3BA8">
        <w:rPr>
          <w:sz w:val="24"/>
          <w:szCs w:val="24"/>
        </w:rPr>
        <w:t>to analyse crime events</w:t>
      </w:r>
      <w:r w:rsidR="00D64EEC" w:rsidRPr="4C6C3BA8">
        <w:rPr>
          <w:sz w:val="24"/>
          <w:szCs w:val="24"/>
        </w:rPr>
        <w:t xml:space="preserve"> in</w:t>
      </w:r>
      <w:r w:rsidR="00CF09F1" w:rsidRPr="4C6C3BA8">
        <w:rPr>
          <w:sz w:val="24"/>
          <w:szCs w:val="24"/>
        </w:rPr>
        <w:t xml:space="preserve"> </w:t>
      </w:r>
      <w:r w:rsidR="00F00F1E" w:rsidRPr="4C6C3BA8">
        <w:rPr>
          <w:sz w:val="24"/>
          <w:szCs w:val="24"/>
        </w:rPr>
        <w:t xml:space="preserve">northern cities of </w:t>
      </w:r>
      <w:r w:rsidR="00594B81" w:rsidRPr="4C6C3BA8">
        <w:rPr>
          <w:sz w:val="24"/>
          <w:szCs w:val="24"/>
        </w:rPr>
        <w:t>India</w:t>
      </w:r>
      <w:r w:rsidR="000830DA" w:rsidRPr="4C6C3BA8">
        <w:rPr>
          <w:sz w:val="24"/>
          <w:szCs w:val="24"/>
        </w:rPr>
        <w:t xml:space="preserve"> </w:t>
      </w:r>
      <w:r w:rsidR="00567479" w:rsidRPr="4C6C3BA8">
        <w:rPr>
          <w:sz w:val="24"/>
          <w:szCs w:val="24"/>
        </w:rPr>
        <w:t>using</w:t>
      </w:r>
      <w:r w:rsidR="00CF09F1" w:rsidRPr="4C6C3BA8">
        <w:rPr>
          <w:sz w:val="24"/>
          <w:szCs w:val="24"/>
        </w:rPr>
        <w:t xml:space="preserve"> modified Auto Regressive Integrated Moving Average (ARIMA)</w:t>
      </w:r>
      <w:r w:rsidR="00DA450B" w:rsidRPr="4C6C3BA8">
        <w:rPr>
          <w:sz w:val="24"/>
          <w:szCs w:val="24"/>
        </w:rPr>
        <w:t>. This provided a significant insight into the scope and complexity of crime prediction</w:t>
      </w:r>
      <w:r w:rsidR="00D77D2B" w:rsidRPr="4C6C3BA8">
        <w:rPr>
          <w:sz w:val="24"/>
          <w:szCs w:val="24"/>
        </w:rPr>
        <w:t xml:space="preserve"> with ML models</w:t>
      </w:r>
      <w:r w:rsidR="00D436B3" w:rsidRPr="4C6C3BA8">
        <w:rPr>
          <w:sz w:val="24"/>
          <w:szCs w:val="24"/>
        </w:rPr>
        <w:t xml:space="preserve"> using</w:t>
      </w:r>
      <w:r w:rsidR="007222C9" w:rsidRPr="4C6C3BA8">
        <w:rPr>
          <w:sz w:val="24"/>
          <w:szCs w:val="24"/>
        </w:rPr>
        <w:t xml:space="preserve"> the crime events obtained from the National Crime Record Bureau (NCRB)</w:t>
      </w:r>
      <w:r w:rsidR="00A87380">
        <w:rPr>
          <w:sz w:val="24"/>
          <w:szCs w:val="24"/>
        </w:rPr>
        <w:t xml:space="preserve"> </w:t>
      </w:r>
      <w:r w:rsidRPr="4C6C3BA8">
        <w:rPr>
          <w:sz w:val="24"/>
          <w:szCs w:val="24"/>
        </w:rPr>
        <w:fldChar w:fldCharType="begin"/>
      </w:r>
      <w:r w:rsidRPr="4C6C3BA8">
        <w:rPr>
          <w:sz w:val="24"/>
          <w:szCs w:val="24"/>
        </w:rPr>
        <w:instrText xml:space="preserve"> ADDIN ZOTERO_ITEM CSL_CITATION {"citationID":"eYuqtujO","properties":{"formattedCitation":"(Yadav and Kumari Sheoran, 2018)","plainCitation":"(Yadav and Kumari Sheoran, 2018)","noteIndex":0},"citationItems":[{"id":132,"uris":["http://zotero.org/users/local/Ur3Wut78/items/2AS89YM6"],"itemData":{"id":132,"type":"article-journal","abstract":"Crimes are serious threat to society. The recent economic developments and globalizations have bloated it as serious global concern associated with demographic factors due to which crime site selection and pattern identification have became a central concern in crime prediction. During spatio-temporal crime prediction Linear Model and Generalized Linear Model are used for quantitative improvement in prediction. Both of these models lack certainty in crime prediction. In this paper we have enhanced the Generalized Linear Model for Crime Site Selection and analyze it for crime events using Modified ARIMA (Auto Regressive Integrated Moving Average) with big data technologies. Such enhancement is support similar crime trends among various crime locations for criminal site selection. The simulation results show that out model presents a more significant insight into the scope and complexion of crime prediction and improves certainty in crime prediction.","container-title":"2018 3rd International Conference and Workshops on Recent Advances and Innovations in Engineering (ICRAIE)","DOI":"10.1109/ICRAIE.2018.8710398","note":"event-title: 2018 3rd International Conference and Workshops on Recent Advances and Innovations in Engineering (ICRAIE)\nISBN: 9781538645253\npublisher-place: Jaipur, India\npublisher: IEEE","page":"1-4","source":"Semantic Scholar","title":"Modified ARIMA Model for Improving Certainty in Spatio-Temporal Crime Event Prediction","author":[{"family":"Yadav","given":"Romika"},{"family":"Kumari Sheoran","given":"Savita"}],"issued":{"date-parts":[["2018",11]]}}}],"schema":"https://github.com/citation-style-language/schema/raw/master/csl-citation.json"} </w:instrText>
      </w:r>
      <w:r w:rsidRPr="4C6C3BA8">
        <w:rPr>
          <w:sz w:val="24"/>
          <w:szCs w:val="24"/>
        </w:rPr>
        <w:fldChar w:fldCharType="separate"/>
      </w:r>
      <w:r w:rsidR="0011553F" w:rsidRPr="4C6C3BA8">
        <w:rPr>
          <w:sz w:val="24"/>
          <w:szCs w:val="24"/>
        </w:rPr>
        <w:t>(Yadav and Kumari Sheoran, 2018)</w:t>
      </w:r>
      <w:r w:rsidRPr="4C6C3BA8">
        <w:rPr>
          <w:sz w:val="24"/>
          <w:szCs w:val="24"/>
        </w:rPr>
        <w:fldChar w:fldCharType="end"/>
      </w:r>
      <w:r w:rsidR="008F05B9" w:rsidRPr="4C6C3BA8">
        <w:rPr>
          <w:sz w:val="24"/>
          <w:szCs w:val="24"/>
        </w:rPr>
        <w:t>.</w:t>
      </w:r>
      <w:r w:rsidR="59549FFD" w:rsidRPr="4C6C3BA8">
        <w:rPr>
          <w:sz w:val="24"/>
          <w:szCs w:val="24"/>
        </w:rPr>
        <w:t xml:space="preserve"> </w:t>
      </w:r>
      <w:r w:rsidR="006E1C4E" w:rsidRPr="4C6C3BA8">
        <w:rPr>
          <w:sz w:val="24"/>
          <w:szCs w:val="24"/>
        </w:rPr>
        <w:t xml:space="preserve">The results </w:t>
      </w:r>
      <w:r w:rsidR="00815CEF" w:rsidRPr="4C6C3BA8">
        <w:rPr>
          <w:sz w:val="24"/>
          <w:szCs w:val="24"/>
        </w:rPr>
        <w:t xml:space="preserve">showed that the predicted values were close to real values, confirming the </w:t>
      </w:r>
      <w:r w:rsidR="00C5404D" w:rsidRPr="4C6C3BA8">
        <w:rPr>
          <w:sz w:val="24"/>
          <w:szCs w:val="24"/>
        </w:rPr>
        <w:t>superiority of the model over other existing models.</w:t>
      </w:r>
    </w:p>
    <w:p w14:paraId="2AFF50AC" w14:textId="324DBAD9" w:rsidR="00921A87" w:rsidRPr="009D1BF1" w:rsidRDefault="00921A87" w:rsidP="4C6C3BA8">
      <w:pPr>
        <w:spacing w:line="360" w:lineRule="auto"/>
        <w:jc w:val="both"/>
        <w:rPr>
          <w:sz w:val="24"/>
          <w:szCs w:val="24"/>
        </w:rPr>
      </w:pPr>
      <w:r w:rsidRPr="4C6C3BA8">
        <w:rPr>
          <w:sz w:val="24"/>
          <w:szCs w:val="24"/>
        </w:rPr>
        <w:t xml:space="preserve">The role of </w:t>
      </w:r>
      <w:r w:rsidR="004C5B6D" w:rsidRPr="4C6C3BA8">
        <w:rPr>
          <w:sz w:val="24"/>
          <w:szCs w:val="24"/>
        </w:rPr>
        <w:t xml:space="preserve">Machine Learning </w:t>
      </w:r>
      <w:r w:rsidR="00EE2C93" w:rsidRPr="4C6C3BA8">
        <w:rPr>
          <w:sz w:val="24"/>
          <w:szCs w:val="24"/>
        </w:rPr>
        <w:t xml:space="preserve">in </w:t>
      </w:r>
      <w:r w:rsidR="00381505" w:rsidRPr="4C6C3BA8">
        <w:rPr>
          <w:sz w:val="24"/>
          <w:szCs w:val="24"/>
        </w:rPr>
        <w:t xml:space="preserve">predicting crime patterns and trends in Bangladesh was the </w:t>
      </w:r>
      <w:r w:rsidR="002912E3">
        <w:rPr>
          <w:sz w:val="24"/>
          <w:szCs w:val="24"/>
        </w:rPr>
        <w:t xml:space="preserve">direction </w:t>
      </w:r>
      <w:r w:rsidR="00381505" w:rsidRPr="4C6C3BA8">
        <w:rPr>
          <w:sz w:val="24"/>
          <w:szCs w:val="24"/>
        </w:rPr>
        <w:t xml:space="preserve">of </w:t>
      </w:r>
      <w:r w:rsidR="00B1342F" w:rsidRPr="4C6C3BA8">
        <w:rPr>
          <w:sz w:val="24"/>
          <w:szCs w:val="24"/>
        </w:rPr>
        <w:t xml:space="preserve">a recent research </w:t>
      </w:r>
      <w:r w:rsidR="00AD4939" w:rsidRPr="4C6C3BA8">
        <w:rPr>
          <w:sz w:val="24"/>
          <w:szCs w:val="24"/>
        </w:rPr>
        <w:t xml:space="preserve">using a dataset </w:t>
      </w:r>
      <w:r w:rsidR="00B743BB" w:rsidRPr="4C6C3BA8">
        <w:rPr>
          <w:sz w:val="24"/>
          <w:szCs w:val="24"/>
        </w:rPr>
        <w:t>obtained from the police’s website.</w:t>
      </w:r>
      <w:r w:rsidR="001075D6" w:rsidRPr="4C6C3BA8">
        <w:rPr>
          <w:sz w:val="24"/>
          <w:szCs w:val="24"/>
        </w:rPr>
        <w:t xml:space="preserve"> </w:t>
      </w:r>
      <w:r w:rsidR="00FD22BB" w:rsidRPr="4C6C3BA8">
        <w:rPr>
          <w:sz w:val="24"/>
          <w:szCs w:val="24"/>
        </w:rPr>
        <w:t xml:space="preserve">The forecasted results and the actual results were compared along with </w:t>
      </w:r>
      <w:r w:rsidR="00C26EF2" w:rsidRPr="4C6C3BA8">
        <w:rPr>
          <w:sz w:val="24"/>
          <w:szCs w:val="24"/>
        </w:rPr>
        <w:t>an evaluation of the metrics for the different regression models</w:t>
      </w:r>
      <w:r w:rsidR="002411F6" w:rsidRPr="4C6C3BA8">
        <w:rPr>
          <w:sz w:val="24"/>
          <w:szCs w:val="24"/>
        </w:rPr>
        <w:t xml:space="preserve"> </w:t>
      </w:r>
      <w:r w:rsidR="00313A49" w:rsidRPr="4C6C3BA8">
        <w:rPr>
          <w:sz w:val="24"/>
          <w:szCs w:val="24"/>
        </w:rPr>
        <w:t>which included LR, Polynomial Regression, Random Forest Regressio</w:t>
      </w:r>
      <w:r w:rsidR="006E5DBD">
        <w:rPr>
          <w:sz w:val="24"/>
          <w:szCs w:val="24"/>
        </w:rPr>
        <w:t>n</w:t>
      </w:r>
      <w:r w:rsidR="007E2AF9"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GTpZEUuB","properties":{"formattedCitation":"(Biswas and Basak, 2019)","plainCitation":"(Biswas and Basak, 2019)","noteIndex":0},"citationItems":[{"id":25,"uris":["http://zotero.org/users/local/Ur3Wut78/items/FDD9MQLV"],"itemData":{"id":25,"type":"paper-conference","abstract":"Last few years in Bangladesh, the crime rate has increased rapidly. Hence it is an essential task to analyze and predict the crime so that the authority can minimize or prevent the crimes easily. In this situation, machine learning can perform a notable role to reveal the crime trends and patterns of Bangladesh. Here, various machine learning regression models i.e. linear regression, polynomial regression, and random forest regression are used to forecast the trends and patterns of crime in Bangladesh. Dataset used in this research is available for the public which is gathered from the Bangladesh police's website. The dataset comprises record about various crime types i.e. dacoity, robbery, kidnapping, murder, women &amp; child repression, theft, burglary, arms act, explosive, narcotics, and smuggling of Bangladesh. Firstly, training of regression models is done on the training dataset. After completion of the training, forecasting of crime is performed on the test data by the different regression models. Then we compare the forecasting results with the actual results and calculate the model evaluation metrics for the different applied regression models. After comparing the result, it is possible to find out the best-suited regression model for the crime-related data among all the applied regression models. Finally, it is observed that polynomial and random forest regression are better to predict the crime trends and patterns than the linear regression.","container-title":"2019 2nd International Conference on Intelligent Communication and Computational Techniques (ICCT)","DOI":"10.1109/ICCT46177.2019.8969031","event-title":"2019 2nd International Conference on Intelligent Communication and Computational Techniques (ICCT)","page":"114-118","source":"IEEE Xplore","title":"Forecasting the Trends and Patterns of Crime in Bangladesh using Machine Learning Model","author":[{"family":"Biswas","given":"Al Amin"},{"family":"Basak","given":"Sarnali"}],"issued":{"date-parts":[["2019",9]]}}}],"schema":"https://github.com/citation-style-language/schema/raw/master/csl-citation.json"} </w:instrText>
      </w:r>
      <w:r w:rsidRPr="4C6C3BA8">
        <w:rPr>
          <w:sz w:val="24"/>
          <w:szCs w:val="24"/>
        </w:rPr>
        <w:fldChar w:fldCharType="separate"/>
      </w:r>
      <w:r w:rsidR="007E2AF9" w:rsidRPr="4C6C3BA8">
        <w:rPr>
          <w:sz w:val="24"/>
          <w:szCs w:val="24"/>
        </w:rPr>
        <w:t>(Biswas and Basak, 2019)</w:t>
      </w:r>
      <w:r w:rsidRPr="4C6C3BA8">
        <w:rPr>
          <w:sz w:val="24"/>
          <w:szCs w:val="24"/>
        </w:rPr>
        <w:fldChar w:fldCharType="end"/>
      </w:r>
      <w:r w:rsidR="000B442C" w:rsidRPr="4C6C3BA8">
        <w:rPr>
          <w:sz w:val="24"/>
          <w:szCs w:val="24"/>
        </w:rPr>
        <w:t>.</w:t>
      </w:r>
      <w:r w:rsidR="0071657E" w:rsidRPr="4C6C3BA8">
        <w:rPr>
          <w:sz w:val="24"/>
          <w:szCs w:val="24"/>
        </w:rPr>
        <w:t xml:space="preserve"> The Polynomial Regression was found to outperform the </w:t>
      </w:r>
      <w:r w:rsidR="004F5927" w:rsidRPr="4C6C3BA8">
        <w:rPr>
          <w:sz w:val="24"/>
          <w:szCs w:val="24"/>
        </w:rPr>
        <w:t>other two regression models.</w:t>
      </w:r>
    </w:p>
    <w:p w14:paraId="21FBAD45" w14:textId="214DC488" w:rsidR="00B60DE4" w:rsidRPr="009D1BF1" w:rsidRDefault="00866A34" w:rsidP="4C6C3BA8">
      <w:pPr>
        <w:spacing w:line="360" w:lineRule="auto"/>
        <w:jc w:val="both"/>
        <w:rPr>
          <w:sz w:val="24"/>
          <w:szCs w:val="24"/>
        </w:rPr>
      </w:pPr>
      <w:r w:rsidRPr="4C6C3BA8">
        <w:rPr>
          <w:sz w:val="24"/>
          <w:szCs w:val="24"/>
        </w:rPr>
        <w:t xml:space="preserve">The use of reinforced </w:t>
      </w:r>
      <w:r w:rsidR="00BE4820" w:rsidRPr="4C6C3BA8">
        <w:rPr>
          <w:sz w:val="24"/>
          <w:szCs w:val="24"/>
        </w:rPr>
        <w:t xml:space="preserve">ML and unsupervised learning </w:t>
      </w:r>
      <w:r w:rsidR="004724F6" w:rsidRPr="4C6C3BA8">
        <w:rPr>
          <w:sz w:val="24"/>
          <w:szCs w:val="24"/>
        </w:rPr>
        <w:t xml:space="preserve">to predict suspicious financial </w:t>
      </w:r>
      <w:r w:rsidR="004C5132" w:rsidRPr="4C6C3BA8">
        <w:rPr>
          <w:sz w:val="24"/>
          <w:szCs w:val="24"/>
        </w:rPr>
        <w:t>patterns can be a key tool to reduce financial crimes</w:t>
      </w:r>
      <w:r w:rsidR="71907ED8"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fGNTiNJE","properties":{"formattedCitation":"(Canhoto, 2021)","plainCitation":"(Canhoto, 2021)","noteIndex":0},"citationItems":[{"id":198,"uris":["http://zotero.org/users/local/Ur3Wut78/items/FPT8RFW9"],"itemData":{"id":198,"type":"article-journal","abstract":"Financial services organisations facilitate the movement of money worldwide, and keep records of their clients’ identity and financial behaviour. As such, they have been enlisted by governments worldwide to assist with the detection and prevention of money laundering, which is a key tool in the fight to reduce crime and create sustainable economic development, corresponding to Goal 16 of the United Nations Sustainable Development Goals. In this paper, we investigate how the technical and contextual affordances of machine learning algorithms may enable these organisations to accomplish that task. We find that, due to the unavailability of high-quality, large training datasets regarding money laundering methods, there is limited scope for using supervised machine learning. Conversely, it is possible to use reinforced machine learning and, to an extent, unsupervised learning, although only to model unusual financial behaviour, not actual money laundering.","container-title":"Journal of Business Research","DOI":"10.1016/j.jbusres.2020.10.012","ISSN":"0148-2963","journalAbbreviation":"Journal of Business Research","language":"en","page":"441-452","source":"ScienceDirect","title":"Leveraging machine learning in the global fight against money laundering and terrorism financing: An affordances perspective","title-short":"Leveraging machine learning in the global fight against money laundering and terrorism financing","volume":"131","author":[{"family":"Canhoto","given":"Ana Isabel"}],"issued":{"date-parts":[["2021",7,1]]}}}],"schema":"https://github.com/citation-style-language/schema/raw/master/csl-citation.json"} </w:instrText>
      </w:r>
      <w:r w:rsidRPr="4C6C3BA8">
        <w:rPr>
          <w:sz w:val="24"/>
          <w:szCs w:val="24"/>
        </w:rPr>
        <w:fldChar w:fldCharType="separate"/>
      </w:r>
      <w:r w:rsidR="00036BD5" w:rsidRPr="4C6C3BA8">
        <w:rPr>
          <w:sz w:val="24"/>
          <w:szCs w:val="24"/>
        </w:rPr>
        <w:t>(Canhoto, 2021)</w:t>
      </w:r>
      <w:r w:rsidRPr="4C6C3BA8">
        <w:rPr>
          <w:sz w:val="24"/>
          <w:szCs w:val="24"/>
        </w:rPr>
        <w:fldChar w:fldCharType="end"/>
      </w:r>
      <w:r w:rsidR="00A9490C" w:rsidRPr="4C6C3BA8">
        <w:rPr>
          <w:sz w:val="24"/>
          <w:szCs w:val="24"/>
        </w:rPr>
        <w:t>.</w:t>
      </w:r>
      <w:r w:rsidR="00F55FED" w:rsidRPr="4C6C3BA8">
        <w:rPr>
          <w:sz w:val="24"/>
          <w:szCs w:val="24"/>
        </w:rPr>
        <w:t xml:space="preserve"> </w:t>
      </w:r>
      <w:r w:rsidR="00256498" w:rsidRPr="4C6C3BA8">
        <w:rPr>
          <w:sz w:val="24"/>
          <w:szCs w:val="24"/>
        </w:rPr>
        <w:t xml:space="preserve">Reconciling </w:t>
      </w:r>
      <w:r w:rsidR="00565D83" w:rsidRPr="4C6C3BA8">
        <w:rPr>
          <w:sz w:val="24"/>
          <w:szCs w:val="24"/>
        </w:rPr>
        <w:t xml:space="preserve">lack of </w:t>
      </w:r>
      <w:r w:rsidR="004F5635" w:rsidRPr="4C6C3BA8">
        <w:rPr>
          <w:sz w:val="24"/>
          <w:szCs w:val="24"/>
        </w:rPr>
        <w:t>expertise in application</w:t>
      </w:r>
      <w:r w:rsidR="00256498" w:rsidRPr="4C6C3BA8">
        <w:rPr>
          <w:sz w:val="24"/>
          <w:szCs w:val="24"/>
        </w:rPr>
        <w:t xml:space="preserve"> of </w:t>
      </w:r>
      <w:r w:rsidR="005E510D" w:rsidRPr="4C6C3BA8">
        <w:rPr>
          <w:sz w:val="24"/>
          <w:szCs w:val="24"/>
        </w:rPr>
        <w:t>ML models</w:t>
      </w:r>
      <w:r w:rsidR="00256498" w:rsidRPr="4C6C3BA8">
        <w:rPr>
          <w:sz w:val="24"/>
          <w:szCs w:val="24"/>
        </w:rPr>
        <w:t xml:space="preserve"> with </w:t>
      </w:r>
      <w:r w:rsidR="002B377F" w:rsidRPr="4C6C3BA8">
        <w:rPr>
          <w:sz w:val="24"/>
          <w:szCs w:val="24"/>
        </w:rPr>
        <w:t xml:space="preserve">the risks of leveraging on </w:t>
      </w:r>
      <w:r w:rsidR="005E510D" w:rsidRPr="4C6C3BA8">
        <w:rPr>
          <w:sz w:val="24"/>
          <w:szCs w:val="24"/>
        </w:rPr>
        <w:t xml:space="preserve">the algorithms for detecting </w:t>
      </w:r>
      <w:r w:rsidR="007D23FD" w:rsidRPr="4C6C3BA8">
        <w:rPr>
          <w:sz w:val="24"/>
          <w:szCs w:val="24"/>
        </w:rPr>
        <w:t xml:space="preserve">and preventing </w:t>
      </w:r>
      <w:r w:rsidR="00091DA1" w:rsidRPr="4C6C3BA8">
        <w:rPr>
          <w:sz w:val="24"/>
          <w:szCs w:val="24"/>
        </w:rPr>
        <w:t>money laundering</w:t>
      </w:r>
      <w:r w:rsidR="006F438A" w:rsidRPr="4C6C3BA8">
        <w:rPr>
          <w:sz w:val="24"/>
          <w:szCs w:val="24"/>
        </w:rPr>
        <w:t xml:space="preserve">, </w:t>
      </w:r>
      <w:r w:rsidR="00091DA1" w:rsidRPr="4C6C3BA8">
        <w:rPr>
          <w:sz w:val="24"/>
          <w:szCs w:val="24"/>
        </w:rPr>
        <w:t>was the aim</w:t>
      </w:r>
      <w:r w:rsidR="003151B0" w:rsidRPr="4C6C3BA8">
        <w:rPr>
          <w:sz w:val="24"/>
          <w:szCs w:val="24"/>
        </w:rPr>
        <w:t xml:space="preserve"> of this research.</w:t>
      </w:r>
      <w:r w:rsidR="00C06FCE" w:rsidRPr="4C6C3BA8">
        <w:rPr>
          <w:sz w:val="24"/>
          <w:szCs w:val="24"/>
        </w:rPr>
        <w:t xml:space="preserve"> Th</w:t>
      </w:r>
      <w:r w:rsidR="007130AA" w:rsidRPr="4C6C3BA8">
        <w:rPr>
          <w:sz w:val="24"/>
          <w:szCs w:val="24"/>
        </w:rPr>
        <w:t>e research objective w</w:t>
      </w:r>
      <w:r w:rsidR="005D7671" w:rsidRPr="4C6C3BA8">
        <w:rPr>
          <w:sz w:val="24"/>
          <w:szCs w:val="24"/>
        </w:rPr>
        <w:t>as</w:t>
      </w:r>
      <w:r w:rsidR="00C06FCE" w:rsidRPr="4C6C3BA8">
        <w:rPr>
          <w:sz w:val="24"/>
          <w:szCs w:val="24"/>
        </w:rPr>
        <w:t xml:space="preserve"> achieved by using the </w:t>
      </w:r>
      <w:r w:rsidR="009156C6" w:rsidRPr="4C6C3BA8">
        <w:rPr>
          <w:sz w:val="24"/>
          <w:szCs w:val="24"/>
        </w:rPr>
        <w:t>‘</w:t>
      </w:r>
      <w:r w:rsidR="00C06FCE" w:rsidRPr="4C6C3BA8">
        <w:rPr>
          <w:sz w:val="24"/>
          <w:szCs w:val="24"/>
        </w:rPr>
        <w:t>theory of affordances</w:t>
      </w:r>
      <w:r w:rsidR="009156C6" w:rsidRPr="4C6C3BA8">
        <w:rPr>
          <w:sz w:val="24"/>
          <w:szCs w:val="24"/>
        </w:rPr>
        <w:t xml:space="preserve">’ </w:t>
      </w:r>
      <w:r w:rsidR="004932D5" w:rsidRPr="4C6C3BA8">
        <w:rPr>
          <w:sz w:val="24"/>
          <w:szCs w:val="24"/>
        </w:rPr>
        <w:t>(an indivi</w:t>
      </w:r>
      <w:r w:rsidR="00814C63" w:rsidRPr="4C6C3BA8">
        <w:rPr>
          <w:sz w:val="24"/>
          <w:szCs w:val="24"/>
        </w:rPr>
        <w:t>dual’s perception as related to the environment)</w:t>
      </w:r>
      <w:r w:rsidR="009156C6" w:rsidRPr="4C6C3BA8">
        <w:rPr>
          <w:sz w:val="24"/>
          <w:szCs w:val="24"/>
        </w:rPr>
        <w:t xml:space="preserve"> </w:t>
      </w:r>
      <w:r w:rsidR="00C06FCE" w:rsidRPr="4C6C3BA8">
        <w:rPr>
          <w:sz w:val="24"/>
          <w:szCs w:val="24"/>
        </w:rPr>
        <w:t xml:space="preserve">to </w:t>
      </w:r>
      <w:r w:rsidR="00F05549" w:rsidRPr="4C6C3BA8">
        <w:rPr>
          <w:sz w:val="24"/>
          <w:szCs w:val="24"/>
        </w:rPr>
        <w:t xml:space="preserve">highlight technical attributes of anti-money laundering </w:t>
      </w:r>
      <w:r w:rsidR="003835B5" w:rsidRPr="4C6C3BA8">
        <w:rPr>
          <w:sz w:val="24"/>
          <w:szCs w:val="24"/>
        </w:rPr>
        <w:t>aided by ML model</w:t>
      </w:r>
      <w:r w:rsidR="00AE17FD" w:rsidRPr="4C6C3BA8">
        <w:rPr>
          <w:sz w:val="24"/>
          <w:szCs w:val="24"/>
        </w:rPr>
        <w:t>s.</w:t>
      </w:r>
    </w:p>
    <w:p w14:paraId="0355D2E5" w14:textId="2E90AFA3" w:rsidR="00E75556" w:rsidRPr="009D1BF1" w:rsidRDefault="001A77C2" w:rsidP="4C6C3BA8">
      <w:pPr>
        <w:spacing w:line="360" w:lineRule="auto"/>
        <w:jc w:val="both"/>
        <w:rPr>
          <w:sz w:val="24"/>
          <w:szCs w:val="24"/>
        </w:rPr>
      </w:pPr>
      <w:r w:rsidRPr="4C6C3BA8">
        <w:rPr>
          <w:sz w:val="24"/>
          <w:szCs w:val="24"/>
        </w:rPr>
        <w:lastRenderedPageBreak/>
        <w:t>Forecasting crimes accurately</w:t>
      </w:r>
      <w:r w:rsidR="000E2A4F" w:rsidRPr="4C6C3BA8">
        <w:rPr>
          <w:sz w:val="24"/>
          <w:szCs w:val="24"/>
        </w:rPr>
        <w:t xml:space="preserve"> can</w:t>
      </w:r>
      <w:r w:rsidR="005E4E95" w:rsidRPr="4C6C3BA8">
        <w:rPr>
          <w:sz w:val="24"/>
          <w:szCs w:val="24"/>
        </w:rPr>
        <w:t xml:space="preserve"> be instrumental in the creation of preventive policing strategies</w:t>
      </w:r>
      <w:r w:rsidR="00463F62">
        <w:rPr>
          <w:sz w:val="24"/>
          <w:szCs w:val="24"/>
        </w:rPr>
        <w:t xml:space="preserve"> and a</w:t>
      </w:r>
      <w:r w:rsidR="005822E1" w:rsidRPr="4C6C3BA8">
        <w:rPr>
          <w:sz w:val="24"/>
          <w:szCs w:val="24"/>
        </w:rPr>
        <w:t xml:space="preserve"> proactive</w:t>
      </w:r>
      <w:r w:rsidR="00AC4FBF" w:rsidRPr="4C6C3BA8">
        <w:rPr>
          <w:sz w:val="24"/>
          <w:szCs w:val="24"/>
        </w:rPr>
        <w:t xml:space="preserve"> approach to deploy police resources exactly where needed</w:t>
      </w:r>
      <w:r w:rsidR="41E526B2"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RqIbIEjV","properties":{"formattedCitation":"(Birks, Townsley and Hart, 2023)","plainCitation":"(Birks, Townsley and Hart, 2023)","noteIndex":0},"citationItems":[{"id":313,"uris":["http://zotero.org/users/local/Ur3Wut78/items/BCCBZE9Q"],"itemData":{"id":313,"type":"book","abstract":"Studies in the United States and Europe have demonstrated that burglary and vehicle crime exhibit consistent patterns, supporting the application of crime prediction techniques to proactively deploy police resources to reduce incidents of crime. Research into whether these techniques are applicable in an Australian context is currently limited. Using crime data from the Queensland Police Service, this study assessed the presence of spatio-temporal patterns in burglary, theft of motor vehicle and theft from motor vehicle offences in three distinct local government areas. After establishing the presence of spatiotemporal clustering, the forecasting performance of two predictive algorithms and a retrospective crime mapping technique was evaluated. Forecasting performance varied across study regions; however, the prediction algorithms performed as well as or better than the retrospective method, while using less data. The next step in evaluating predictive policing within Australia is to consider and design effective tactical responses to prevent crime based on the forecast locations and identified patterns.","ISBN":"978-1-922478-87-0","language":"en","note":"DOI: 10.52922/ti78870","publisher":"Australian Institute of Criminology","source":"DOI.org (Crossref)","title":"Predictive policing in an Australian context: assessing viability and utility","title-short":"Predictive policing in an Australian context","URL":"https://www.aic.gov.au/publications/tandi/tandi666","author":[{"family":"Birks","given":"Daniel"},{"family":"Townsley","given":"Michael"},{"family":"Hart","given":"Timothy"}],"accessed":{"date-parts":[["2023",5,2]]},"issued":{"date-parts":[["2023",3,9]]}}}],"schema":"https://github.com/citation-style-language/schema/raw/master/csl-citation.json"} </w:instrText>
      </w:r>
      <w:r w:rsidRPr="4C6C3BA8">
        <w:rPr>
          <w:sz w:val="24"/>
          <w:szCs w:val="24"/>
        </w:rPr>
        <w:fldChar w:fldCharType="separate"/>
      </w:r>
      <w:r w:rsidR="00C44640" w:rsidRPr="4C6C3BA8">
        <w:rPr>
          <w:rFonts w:ascii="Calibri" w:hAnsi="Calibri" w:cs="Calibri"/>
          <w:sz w:val="24"/>
          <w:szCs w:val="24"/>
        </w:rPr>
        <w:t>(Birks, Townsley and Hart, 2023)</w:t>
      </w:r>
      <w:r w:rsidRPr="4C6C3BA8">
        <w:rPr>
          <w:sz w:val="24"/>
          <w:szCs w:val="24"/>
        </w:rPr>
        <w:fldChar w:fldCharType="end"/>
      </w:r>
      <w:r w:rsidR="00AC4FBF" w:rsidRPr="4C6C3BA8">
        <w:rPr>
          <w:sz w:val="24"/>
          <w:szCs w:val="24"/>
        </w:rPr>
        <w:t xml:space="preserve">. </w:t>
      </w:r>
      <w:r w:rsidR="00F906B8" w:rsidRPr="4C6C3BA8">
        <w:rPr>
          <w:sz w:val="24"/>
          <w:szCs w:val="24"/>
        </w:rPr>
        <w:t>A</w:t>
      </w:r>
      <w:r w:rsidR="00DC3FA8">
        <w:rPr>
          <w:sz w:val="24"/>
          <w:szCs w:val="24"/>
        </w:rPr>
        <w:t xml:space="preserve">nother </w:t>
      </w:r>
      <w:r w:rsidR="00F906B8" w:rsidRPr="4C6C3BA8">
        <w:rPr>
          <w:sz w:val="24"/>
          <w:szCs w:val="24"/>
        </w:rPr>
        <w:t xml:space="preserve">study </w:t>
      </w:r>
      <w:r w:rsidR="007151C2" w:rsidRPr="4C6C3BA8">
        <w:rPr>
          <w:sz w:val="24"/>
          <w:szCs w:val="24"/>
        </w:rPr>
        <w:t>us</w:t>
      </w:r>
      <w:r w:rsidR="00DC3FA8">
        <w:rPr>
          <w:sz w:val="24"/>
          <w:szCs w:val="24"/>
        </w:rPr>
        <w:t>ed</w:t>
      </w:r>
      <w:r w:rsidR="007151C2" w:rsidRPr="4C6C3BA8">
        <w:rPr>
          <w:sz w:val="24"/>
          <w:szCs w:val="24"/>
        </w:rPr>
        <w:t xml:space="preserve"> a hybrid model of </w:t>
      </w:r>
      <w:r w:rsidR="00532708" w:rsidRPr="4C6C3BA8">
        <w:rPr>
          <w:sz w:val="24"/>
          <w:szCs w:val="24"/>
        </w:rPr>
        <w:t>Long Short-Term Memory (LSTM)</w:t>
      </w:r>
      <w:r w:rsidR="007151C2" w:rsidRPr="4C6C3BA8">
        <w:rPr>
          <w:sz w:val="24"/>
          <w:szCs w:val="24"/>
        </w:rPr>
        <w:t xml:space="preserve"> </w:t>
      </w:r>
      <w:r w:rsidR="00532708" w:rsidRPr="4C6C3BA8">
        <w:rPr>
          <w:sz w:val="24"/>
          <w:szCs w:val="24"/>
        </w:rPr>
        <w:t>and</w:t>
      </w:r>
      <w:r w:rsidR="007151C2" w:rsidRPr="4C6C3BA8">
        <w:rPr>
          <w:sz w:val="24"/>
          <w:szCs w:val="24"/>
        </w:rPr>
        <w:t xml:space="preserve"> </w:t>
      </w:r>
      <w:r w:rsidR="00CB4E11" w:rsidRPr="4C6C3BA8">
        <w:rPr>
          <w:sz w:val="24"/>
          <w:szCs w:val="24"/>
        </w:rPr>
        <w:t>Space</w:t>
      </w:r>
      <w:r w:rsidR="00DE2451" w:rsidRPr="4C6C3BA8">
        <w:rPr>
          <w:sz w:val="24"/>
          <w:szCs w:val="24"/>
        </w:rPr>
        <w:t xml:space="preserve">-Time </w:t>
      </w:r>
      <w:r w:rsidR="000357B5" w:rsidRPr="4C6C3BA8">
        <w:rPr>
          <w:sz w:val="24"/>
          <w:szCs w:val="24"/>
        </w:rPr>
        <w:t>Autoregressive</w:t>
      </w:r>
      <w:r w:rsidR="00DE2451" w:rsidRPr="4C6C3BA8">
        <w:rPr>
          <w:sz w:val="24"/>
          <w:szCs w:val="24"/>
        </w:rPr>
        <w:t xml:space="preserve"> Mo</w:t>
      </w:r>
      <w:r w:rsidR="004D1167" w:rsidRPr="4C6C3BA8">
        <w:rPr>
          <w:sz w:val="24"/>
          <w:szCs w:val="24"/>
        </w:rPr>
        <w:t>ving Average (</w:t>
      </w:r>
      <w:r w:rsidR="007151C2" w:rsidRPr="4C6C3BA8">
        <w:rPr>
          <w:sz w:val="24"/>
          <w:szCs w:val="24"/>
        </w:rPr>
        <w:t>STARMA</w:t>
      </w:r>
      <w:r w:rsidR="004D1167" w:rsidRPr="4C6C3BA8">
        <w:rPr>
          <w:sz w:val="24"/>
          <w:szCs w:val="24"/>
        </w:rPr>
        <w:t>)</w:t>
      </w:r>
      <w:r w:rsidR="007151C2" w:rsidRPr="4C6C3BA8">
        <w:rPr>
          <w:sz w:val="24"/>
          <w:szCs w:val="24"/>
        </w:rPr>
        <w:t xml:space="preserve"> </w:t>
      </w:r>
      <w:r w:rsidR="003F72F9" w:rsidRPr="4C6C3BA8">
        <w:rPr>
          <w:sz w:val="24"/>
          <w:szCs w:val="24"/>
        </w:rPr>
        <w:t xml:space="preserve">to </w:t>
      </w:r>
      <w:r w:rsidR="00C64236">
        <w:rPr>
          <w:sz w:val="24"/>
          <w:szCs w:val="24"/>
        </w:rPr>
        <w:t xml:space="preserve">analyse the </w:t>
      </w:r>
      <w:r w:rsidR="00A93975" w:rsidRPr="4C6C3BA8">
        <w:rPr>
          <w:sz w:val="24"/>
          <w:szCs w:val="24"/>
        </w:rPr>
        <w:t>San Francisco crime dataset</w:t>
      </w:r>
      <w:r w:rsidR="00DC6B9F" w:rsidRPr="4C6C3BA8">
        <w:rPr>
          <w:sz w:val="24"/>
          <w:szCs w:val="24"/>
        </w:rPr>
        <w:t>,</w:t>
      </w:r>
      <w:r w:rsidR="0053746B" w:rsidRPr="4C6C3BA8">
        <w:rPr>
          <w:sz w:val="24"/>
          <w:szCs w:val="24"/>
        </w:rPr>
        <w:t xml:space="preserve"> for prediction</w:t>
      </w:r>
      <w:r w:rsidR="00AA54DB" w:rsidRPr="4C6C3BA8">
        <w:rPr>
          <w:sz w:val="24"/>
          <w:szCs w:val="24"/>
        </w:rPr>
        <w:t xml:space="preserve">. The STARMA model </w:t>
      </w:r>
      <w:r w:rsidR="00B9510E" w:rsidRPr="4C6C3BA8">
        <w:rPr>
          <w:sz w:val="24"/>
          <w:szCs w:val="24"/>
        </w:rPr>
        <w:t>dealt with non-stationary space-time data aspect</w:t>
      </w:r>
      <w:r w:rsidR="000D62E7" w:rsidRPr="4C6C3BA8">
        <w:rPr>
          <w:sz w:val="24"/>
          <w:szCs w:val="24"/>
        </w:rPr>
        <w:t xml:space="preserve"> with </w:t>
      </w:r>
      <w:r w:rsidR="004E61C7" w:rsidRPr="4C6C3BA8">
        <w:rPr>
          <w:sz w:val="24"/>
          <w:szCs w:val="24"/>
        </w:rPr>
        <w:t xml:space="preserve">low </w:t>
      </w:r>
      <w:r w:rsidR="4CCAF85E" w:rsidRPr="4C6C3BA8">
        <w:rPr>
          <w:sz w:val="24"/>
          <w:szCs w:val="24"/>
        </w:rPr>
        <w:t>performance, while</w:t>
      </w:r>
      <w:r w:rsidR="000D62E7" w:rsidRPr="4C6C3BA8">
        <w:rPr>
          <w:sz w:val="24"/>
          <w:szCs w:val="24"/>
        </w:rPr>
        <w:t xml:space="preserve"> the LSTM was</w:t>
      </w:r>
      <w:r w:rsidR="004E61C7" w:rsidRPr="4C6C3BA8">
        <w:rPr>
          <w:sz w:val="24"/>
          <w:szCs w:val="24"/>
        </w:rPr>
        <w:t xml:space="preserve"> solely</w:t>
      </w:r>
      <w:r w:rsidR="000D62E7" w:rsidRPr="4C6C3BA8">
        <w:rPr>
          <w:sz w:val="24"/>
          <w:szCs w:val="24"/>
        </w:rPr>
        <w:t xml:space="preserve"> for dealing </w:t>
      </w:r>
      <w:r w:rsidR="002300BF">
        <w:rPr>
          <w:sz w:val="24"/>
          <w:szCs w:val="24"/>
        </w:rPr>
        <w:t xml:space="preserve"> with </w:t>
      </w:r>
      <w:r w:rsidR="0053746B" w:rsidRPr="4C6C3BA8">
        <w:rPr>
          <w:sz w:val="24"/>
          <w:szCs w:val="24"/>
        </w:rPr>
        <w:t>the trend and seasonal components</w:t>
      </w:r>
      <w:r w:rsidR="043BD22F"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fbpCFmD5","properties":{"formattedCitation":"(Liu and Lu, 2019)","plainCitation":"(Liu and Lu, 2019)","noteIndex":0},"citationItems":[{"id":218,"uris":["http://zotero.org/users/local/Ur3Wut78/items/3VNLPG6F"],"itemData":{"id":218,"type":"article-journal","abstract":"According to statistics, crimes are not random in spatial and temporal distribution. The key to predicting policing is predicting in advance when and where a crime may occur, and providing a reference for preventive measures of police officers. In this paper, a hybrid model of LSTM and STARMA is established. Crime data is complicated. It can be decomposed into trend components, seasonal components, and random components. The LSTM model is established for the trend components and the seasonal components . The STARMA model is established about random components. It solves the problem that the STARMA cannot be modeled on nonlinear or non-stationary data. Verification results show that the model is effective in crime prediction.","container-title":"Journal of Physics: Conference Series","DOI":"10.1088/1742-6596/1168/3/032031","ISSN":"1742-6596","issue":"3","journalAbbreviation":"J. Phys.: Conf. Ser.","language":"en","note":"publisher: IOP Publishing","page":"032031","source":"Institute of Physics","title":"A Hybrid Model of Crime Prediction","volume":"1168","author":[{"family":"Liu","given":"Meilin"},{"family":"Lu","given":"Tianliang"}],"issued":{"date-parts":[["2019",2]]}}}],"schema":"https://github.com/citation-style-language/schema/raw/master/csl-citation.json"} </w:instrText>
      </w:r>
      <w:r w:rsidRPr="4C6C3BA8">
        <w:rPr>
          <w:sz w:val="24"/>
          <w:szCs w:val="24"/>
        </w:rPr>
        <w:fldChar w:fldCharType="separate"/>
      </w:r>
      <w:r w:rsidR="00016CF1" w:rsidRPr="4C6C3BA8">
        <w:rPr>
          <w:sz w:val="24"/>
          <w:szCs w:val="24"/>
        </w:rPr>
        <w:t>(Liu and Lu, 2019)</w:t>
      </w:r>
      <w:r w:rsidRPr="4C6C3BA8">
        <w:rPr>
          <w:sz w:val="24"/>
          <w:szCs w:val="24"/>
        </w:rPr>
        <w:fldChar w:fldCharType="end"/>
      </w:r>
      <w:r w:rsidR="0053746B" w:rsidRPr="4C6C3BA8">
        <w:rPr>
          <w:sz w:val="24"/>
          <w:szCs w:val="24"/>
        </w:rPr>
        <w:t>.</w:t>
      </w:r>
      <w:r w:rsidR="004B3A30" w:rsidRPr="4C6C3BA8">
        <w:rPr>
          <w:sz w:val="24"/>
          <w:szCs w:val="24"/>
        </w:rPr>
        <w:t xml:space="preserve"> The result was compared </w:t>
      </w:r>
      <w:r w:rsidR="002F02AA" w:rsidRPr="4C6C3BA8">
        <w:rPr>
          <w:sz w:val="24"/>
          <w:szCs w:val="24"/>
        </w:rPr>
        <w:t>to the outcome of using the traditional STARMA model</w:t>
      </w:r>
      <w:r w:rsidR="00CF3D2A" w:rsidRPr="4C6C3BA8">
        <w:rPr>
          <w:sz w:val="24"/>
          <w:szCs w:val="24"/>
        </w:rPr>
        <w:t xml:space="preserve">. The hybrid model handled instability </w:t>
      </w:r>
      <w:r w:rsidR="009B0F34" w:rsidRPr="4C6C3BA8">
        <w:rPr>
          <w:sz w:val="24"/>
          <w:szCs w:val="24"/>
        </w:rPr>
        <w:t>of the criminal data</w:t>
      </w:r>
      <w:r w:rsidR="00B70F6F" w:rsidRPr="4C6C3BA8">
        <w:rPr>
          <w:sz w:val="24"/>
          <w:szCs w:val="24"/>
        </w:rPr>
        <w:t xml:space="preserve"> </w:t>
      </w:r>
      <w:r w:rsidR="0037773B" w:rsidRPr="4C6C3BA8">
        <w:rPr>
          <w:sz w:val="24"/>
          <w:szCs w:val="24"/>
        </w:rPr>
        <w:t>successfully</w:t>
      </w:r>
      <w:r w:rsidR="00B70F6F" w:rsidRPr="4C6C3BA8">
        <w:rPr>
          <w:sz w:val="24"/>
          <w:szCs w:val="24"/>
        </w:rPr>
        <w:t xml:space="preserve"> </w:t>
      </w:r>
      <w:r w:rsidR="00532708" w:rsidRPr="4C6C3BA8">
        <w:rPr>
          <w:sz w:val="24"/>
          <w:szCs w:val="24"/>
        </w:rPr>
        <w:t>and</w:t>
      </w:r>
      <w:r w:rsidR="00B70F6F" w:rsidRPr="4C6C3BA8">
        <w:rPr>
          <w:sz w:val="24"/>
          <w:szCs w:val="24"/>
        </w:rPr>
        <w:t xml:space="preserve"> </w:t>
      </w:r>
      <w:r w:rsidR="0043587C" w:rsidRPr="4C6C3BA8">
        <w:rPr>
          <w:sz w:val="24"/>
          <w:szCs w:val="24"/>
        </w:rPr>
        <w:t xml:space="preserve">had </w:t>
      </w:r>
      <w:r w:rsidR="003F5BD8" w:rsidRPr="4C6C3BA8">
        <w:rPr>
          <w:sz w:val="24"/>
          <w:szCs w:val="24"/>
        </w:rPr>
        <w:t>improved precision of model fitting.</w:t>
      </w:r>
      <w:r w:rsidR="00F906B8" w:rsidRPr="4C6C3BA8">
        <w:rPr>
          <w:sz w:val="24"/>
          <w:szCs w:val="24"/>
        </w:rPr>
        <w:t xml:space="preserve"> </w:t>
      </w:r>
      <w:r w:rsidR="008121A7" w:rsidRPr="4C6C3BA8">
        <w:rPr>
          <w:sz w:val="24"/>
          <w:szCs w:val="24"/>
        </w:rPr>
        <w:t>A</w:t>
      </w:r>
      <w:r w:rsidR="00CA10A0" w:rsidRPr="4C6C3BA8">
        <w:rPr>
          <w:sz w:val="24"/>
          <w:szCs w:val="24"/>
        </w:rPr>
        <w:t>nother study proposed t</w:t>
      </w:r>
      <w:r w:rsidR="00354D9E" w:rsidRPr="4C6C3BA8">
        <w:rPr>
          <w:sz w:val="24"/>
          <w:szCs w:val="24"/>
        </w:rPr>
        <w:t>hat data mining techniques</w:t>
      </w:r>
      <w:r w:rsidR="00744A1A" w:rsidRPr="4C6C3BA8">
        <w:rPr>
          <w:sz w:val="24"/>
          <w:szCs w:val="24"/>
        </w:rPr>
        <w:t xml:space="preserve">, </w:t>
      </w:r>
      <w:r w:rsidR="00B15E4A" w:rsidRPr="4C6C3BA8">
        <w:rPr>
          <w:sz w:val="24"/>
          <w:szCs w:val="24"/>
        </w:rPr>
        <w:t>which can find patterns</w:t>
      </w:r>
      <w:r w:rsidR="00F83A27" w:rsidRPr="4C6C3BA8">
        <w:rPr>
          <w:sz w:val="24"/>
          <w:szCs w:val="24"/>
        </w:rPr>
        <w:t xml:space="preserve"> and trends</w:t>
      </w:r>
      <w:r w:rsidR="00B15E4A" w:rsidRPr="4C6C3BA8">
        <w:rPr>
          <w:sz w:val="24"/>
          <w:szCs w:val="24"/>
        </w:rPr>
        <w:t>,</w:t>
      </w:r>
      <w:r w:rsidR="00354D9E" w:rsidRPr="4C6C3BA8">
        <w:rPr>
          <w:sz w:val="24"/>
          <w:szCs w:val="24"/>
        </w:rPr>
        <w:t xml:space="preserve"> </w:t>
      </w:r>
      <w:r w:rsidR="00B15E4A" w:rsidRPr="4C6C3BA8">
        <w:rPr>
          <w:sz w:val="24"/>
          <w:szCs w:val="24"/>
        </w:rPr>
        <w:t xml:space="preserve">could </w:t>
      </w:r>
      <w:r w:rsidR="00354D9E" w:rsidRPr="4C6C3BA8">
        <w:rPr>
          <w:sz w:val="24"/>
          <w:szCs w:val="24"/>
        </w:rPr>
        <w:t xml:space="preserve">be </w:t>
      </w:r>
      <w:r w:rsidR="00B15E4A" w:rsidRPr="4C6C3BA8">
        <w:rPr>
          <w:sz w:val="24"/>
          <w:szCs w:val="24"/>
        </w:rPr>
        <w:t xml:space="preserve">a </w:t>
      </w:r>
      <w:r w:rsidR="00354D9E" w:rsidRPr="4C6C3BA8">
        <w:rPr>
          <w:sz w:val="24"/>
          <w:szCs w:val="24"/>
        </w:rPr>
        <w:t>useful</w:t>
      </w:r>
      <w:r w:rsidR="00B15E4A" w:rsidRPr="4C6C3BA8">
        <w:rPr>
          <w:sz w:val="24"/>
          <w:szCs w:val="24"/>
        </w:rPr>
        <w:t xml:space="preserve"> solution</w:t>
      </w:r>
      <w:r w:rsidR="008121A7" w:rsidRPr="4C6C3BA8">
        <w:rPr>
          <w:sz w:val="24"/>
          <w:szCs w:val="24"/>
        </w:rPr>
        <w:t xml:space="preserve"> to </w:t>
      </w:r>
      <w:r w:rsidR="004E782B" w:rsidRPr="4C6C3BA8">
        <w:rPr>
          <w:sz w:val="24"/>
          <w:szCs w:val="24"/>
        </w:rPr>
        <w:t>data instability</w:t>
      </w:r>
      <w:r w:rsidR="0DEDFC16"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tgBGwCgw","properties":{"formattedCitation":"(Gowtham, 2018)","plainCitation":"(Gowtham, 2018)","noteIndex":0},"citationItems":[{"id":228,"uris":["http://zotero.org/users/local/Ur3Wut78/items/L8KAJ9EI"],"itemData":{"id":228,"type":"article-journal","abstract":"Crime prevention and detection become an important trend in crime and a very challenging to solve crimes. The crime data previously stored from various sources have a tendency to increase steadily. To solve the problems, data mining techniques employ many learning algorithms to extort hidden knowledge from huge volume of data. Data mining is data analyzing techniques to find patterns and trends in crimes. In this propose paper clustering is a data analyzing technique in unsupervised type. This technique is used to divide the same data into the same group and the different data into the other group. For the simple and effective clustering techniques, there are several algorithms such as K-means clustering. This approach is supervised learning scheme that used to dispense objects to one of many pre-determined categories. The algorithms of categorization have been widely applied to the numerous problems that include many various applications. Crime are characterized which change over time and increase continuously. The changing and increasing of crime direct to the issues of understanding the crime behavior, crime predicting, precise detection and managing large volumes of data obtained from various sources.","container-title":"Software Engineering and Technology","source":"Semantic Scholar","title":"Crime Data Analysis Using Data Mining Techniques to Improve Crimes Prevention","URL":"https://www.semanticscholar.org/paper/Crime-Data-Analysis-Using-Data-Mining-Techniques-to-Gowtham/f78d65eb6529b8f40bfcee6acf95e7c4206a8d71","author":[{"family":"Gowtham","given":"S."}],"accessed":{"date-parts":[["2023",4,15]]},"issued":{"date-parts":[["2018"]]}}}],"schema":"https://github.com/citation-style-language/schema/raw/master/csl-citation.json"} </w:instrText>
      </w:r>
      <w:r w:rsidRPr="4C6C3BA8">
        <w:rPr>
          <w:sz w:val="24"/>
          <w:szCs w:val="24"/>
        </w:rPr>
        <w:fldChar w:fldCharType="separate"/>
      </w:r>
      <w:r w:rsidR="00552D02" w:rsidRPr="4C6C3BA8">
        <w:rPr>
          <w:sz w:val="24"/>
          <w:szCs w:val="24"/>
        </w:rPr>
        <w:t>(Gowtham, 2018)</w:t>
      </w:r>
      <w:r w:rsidRPr="4C6C3BA8">
        <w:rPr>
          <w:sz w:val="24"/>
          <w:szCs w:val="24"/>
        </w:rPr>
        <w:fldChar w:fldCharType="end"/>
      </w:r>
      <w:r w:rsidR="00DF0644" w:rsidRPr="4C6C3BA8">
        <w:rPr>
          <w:sz w:val="24"/>
          <w:szCs w:val="24"/>
        </w:rPr>
        <w:t>.</w:t>
      </w:r>
      <w:r w:rsidR="00332124" w:rsidRPr="4C6C3BA8">
        <w:rPr>
          <w:sz w:val="24"/>
          <w:szCs w:val="24"/>
        </w:rPr>
        <w:t xml:space="preserve"> Usin</w:t>
      </w:r>
      <w:r w:rsidR="0023105A" w:rsidRPr="4C6C3BA8">
        <w:rPr>
          <w:sz w:val="24"/>
          <w:szCs w:val="24"/>
        </w:rPr>
        <w:t>g d</w:t>
      </w:r>
      <w:r w:rsidR="00332124" w:rsidRPr="4C6C3BA8">
        <w:rPr>
          <w:sz w:val="24"/>
          <w:szCs w:val="24"/>
        </w:rPr>
        <w:t>ata collected from</w:t>
      </w:r>
      <w:r w:rsidR="00DE54CA" w:rsidRPr="4C6C3BA8">
        <w:rPr>
          <w:sz w:val="24"/>
          <w:szCs w:val="24"/>
        </w:rPr>
        <w:t xml:space="preserve"> Tripoli, Benghazi and Al-</w:t>
      </w:r>
      <w:r w:rsidR="001B1F8D" w:rsidRPr="4C6C3BA8">
        <w:rPr>
          <w:sz w:val="24"/>
          <w:szCs w:val="24"/>
        </w:rPr>
        <w:t>Jafara</w:t>
      </w:r>
      <w:r w:rsidR="00A703DB" w:rsidRPr="4C6C3BA8">
        <w:rPr>
          <w:sz w:val="24"/>
          <w:szCs w:val="24"/>
        </w:rPr>
        <w:t>,</w:t>
      </w:r>
      <w:r w:rsidR="0023105A" w:rsidRPr="4C6C3BA8">
        <w:rPr>
          <w:sz w:val="24"/>
          <w:szCs w:val="24"/>
        </w:rPr>
        <w:t xml:space="preserve"> the pre-processed data </w:t>
      </w:r>
      <w:r w:rsidR="00000B51" w:rsidRPr="4C6C3BA8">
        <w:rPr>
          <w:sz w:val="24"/>
          <w:szCs w:val="24"/>
        </w:rPr>
        <w:t xml:space="preserve">was </w:t>
      </w:r>
      <w:r w:rsidR="007243B1" w:rsidRPr="4C6C3BA8">
        <w:rPr>
          <w:sz w:val="24"/>
          <w:szCs w:val="24"/>
        </w:rPr>
        <w:t xml:space="preserve">successfully </w:t>
      </w:r>
      <w:r w:rsidR="00000B51" w:rsidRPr="4C6C3BA8">
        <w:rPr>
          <w:sz w:val="24"/>
          <w:szCs w:val="24"/>
        </w:rPr>
        <w:t>analysed</w:t>
      </w:r>
      <w:r w:rsidR="00693881" w:rsidRPr="4C6C3BA8">
        <w:rPr>
          <w:sz w:val="24"/>
          <w:szCs w:val="24"/>
        </w:rPr>
        <w:t xml:space="preserve"> using association rule </w:t>
      </w:r>
      <w:r w:rsidR="003957E7" w:rsidRPr="4C6C3BA8">
        <w:rPr>
          <w:sz w:val="24"/>
          <w:szCs w:val="24"/>
        </w:rPr>
        <w:t>mining and clustering</w:t>
      </w:r>
      <w:r w:rsidR="00000B51" w:rsidRPr="4C6C3BA8">
        <w:rPr>
          <w:sz w:val="24"/>
          <w:szCs w:val="24"/>
        </w:rPr>
        <w:t xml:space="preserve"> to </w:t>
      </w:r>
      <w:r w:rsidR="003957E7" w:rsidRPr="4C6C3BA8">
        <w:rPr>
          <w:sz w:val="24"/>
          <w:szCs w:val="24"/>
        </w:rPr>
        <w:t xml:space="preserve">classify </w:t>
      </w:r>
      <w:r w:rsidR="00000B51" w:rsidRPr="4C6C3BA8">
        <w:rPr>
          <w:sz w:val="24"/>
          <w:szCs w:val="24"/>
        </w:rPr>
        <w:t xml:space="preserve">crime trends and </w:t>
      </w:r>
      <w:r w:rsidR="006D62DF" w:rsidRPr="4C6C3BA8">
        <w:rPr>
          <w:sz w:val="24"/>
          <w:szCs w:val="24"/>
        </w:rPr>
        <w:t>behaviours</w:t>
      </w:r>
      <w:r w:rsidR="008F090B" w:rsidRPr="4C6C3BA8">
        <w:rPr>
          <w:sz w:val="24"/>
          <w:szCs w:val="24"/>
        </w:rPr>
        <w:t xml:space="preserve">, </w:t>
      </w:r>
      <w:r w:rsidR="00524F39" w:rsidRPr="4C6C3BA8">
        <w:rPr>
          <w:sz w:val="24"/>
          <w:szCs w:val="24"/>
        </w:rPr>
        <w:t>in relation to the</w:t>
      </w:r>
      <w:r w:rsidR="00D64D9D" w:rsidRPr="4C6C3BA8">
        <w:rPr>
          <w:sz w:val="24"/>
          <w:szCs w:val="24"/>
        </w:rPr>
        <w:t xml:space="preserve"> age of the criminals</w:t>
      </w:r>
      <w:r w:rsidR="00393CD4" w:rsidRPr="4C6C3BA8">
        <w:rPr>
          <w:sz w:val="24"/>
          <w:szCs w:val="24"/>
        </w:rPr>
        <w:t xml:space="preserve"> in the </w:t>
      </w:r>
      <w:r w:rsidR="002300BF">
        <w:rPr>
          <w:sz w:val="24"/>
          <w:szCs w:val="24"/>
        </w:rPr>
        <w:t>3</w:t>
      </w:r>
      <w:r w:rsidR="00393CD4" w:rsidRPr="4C6C3BA8">
        <w:rPr>
          <w:sz w:val="24"/>
          <w:szCs w:val="24"/>
        </w:rPr>
        <w:t xml:space="preserve"> cities</w:t>
      </w:r>
      <w:r w:rsidR="00084B4F" w:rsidRPr="4C6C3BA8">
        <w:rPr>
          <w:sz w:val="24"/>
          <w:szCs w:val="24"/>
        </w:rPr>
        <w:t>.</w:t>
      </w:r>
    </w:p>
    <w:p w14:paraId="207DADEE" w14:textId="5C53830A" w:rsidR="00E75556" w:rsidRPr="009D1BF1" w:rsidRDefault="0030038A" w:rsidP="4C6C3BA8">
      <w:pPr>
        <w:spacing w:line="360" w:lineRule="auto"/>
        <w:jc w:val="both"/>
        <w:rPr>
          <w:b/>
          <w:bCs/>
          <w:sz w:val="24"/>
          <w:szCs w:val="24"/>
        </w:rPr>
      </w:pPr>
      <w:r w:rsidRPr="4C6C3BA8">
        <w:rPr>
          <w:sz w:val="24"/>
          <w:szCs w:val="24"/>
        </w:rPr>
        <w:t>A c</w:t>
      </w:r>
      <w:r w:rsidR="007D5803" w:rsidRPr="4C6C3BA8">
        <w:rPr>
          <w:sz w:val="24"/>
          <w:szCs w:val="24"/>
        </w:rPr>
        <w:t xml:space="preserve">oncerning scourge of modern society </w:t>
      </w:r>
      <w:r w:rsidR="003E327E" w:rsidRPr="4C6C3BA8">
        <w:rPr>
          <w:sz w:val="24"/>
          <w:szCs w:val="24"/>
        </w:rPr>
        <w:t xml:space="preserve">is Gender-based </w:t>
      </w:r>
      <w:r w:rsidR="006F0941" w:rsidRPr="4C6C3BA8">
        <w:rPr>
          <w:sz w:val="24"/>
          <w:szCs w:val="24"/>
        </w:rPr>
        <w:t>crime</w:t>
      </w:r>
      <w:r w:rsidR="000E28F6" w:rsidRPr="4C6C3BA8">
        <w:rPr>
          <w:sz w:val="24"/>
          <w:szCs w:val="24"/>
        </w:rPr>
        <w:t>, especially against women</w:t>
      </w:r>
      <w:r w:rsidR="003E327E" w:rsidRPr="4C6C3BA8">
        <w:rPr>
          <w:sz w:val="24"/>
          <w:szCs w:val="24"/>
        </w:rPr>
        <w:t>. Despite</w:t>
      </w:r>
      <w:r w:rsidR="007F0572" w:rsidRPr="4C6C3BA8">
        <w:rPr>
          <w:sz w:val="24"/>
          <w:szCs w:val="24"/>
        </w:rPr>
        <w:t xml:space="preserve"> various governments’</w:t>
      </w:r>
      <w:r w:rsidR="003E327E" w:rsidRPr="4C6C3BA8">
        <w:rPr>
          <w:sz w:val="24"/>
          <w:szCs w:val="24"/>
        </w:rPr>
        <w:t xml:space="preserve"> </w:t>
      </w:r>
      <w:r w:rsidR="007F0572" w:rsidRPr="4C6C3BA8">
        <w:rPr>
          <w:sz w:val="24"/>
          <w:szCs w:val="24"/>
        </w:rPr>
        <w:t>economic investments to fight this crime</w:t>
      </w:r>
      <w:r w:rsidR="00921A1A" w:rsidRPr="4C6C3BA8">
        <w:rPr>
          <w:sz w:val="24"/>
          <w:szCs w:val="24"/>
        </w:rPr>
        <w:t xml:space="preserve">, occurrence of this </w:t>
      </w:r>
      <w:r w:rsidR="00BC265F" w:rsidRPr="4C6C3BA8">
        <w:rPr>
          <w:sz w:val="24"/>
          <w:szCs w:val="24"/>
        </w:rPr>
        <w:t>incidence</w:t>
      </w:r>
      <w:r w:rsidR="00921A1A" w:rsidRPr="4C6C3BA8">
        <w:rPr>
          <w:sz w:val="24"/>
          <w:szCs w:val="24"/>
        </w:rPr>
        <w:t xml:space="preserve"> has been on the rise</w:t>
      </w:r>
      <w:r w:rsidR="000F2038" w:rsidRPr="4C6C3BA8">
        <w:rPr>
          <w:sz w:val="24"/>
          <w:szCs w:val="24"/>
        </w:rPr>
        <w:t xml:space="preserve"> globally</w:t>
      </w:r>
      <w:r w:rsidR="0B550C7D"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YgfPPEh8","properties":{"formattedCitation":"(Amusa, Bengesai and Khan, 2022)","plainCitation":"(Amusa, Bengesai and Khan, 2022)","noteIndex":0},"citationItems":[{"id":314,"uris":["http://zotero.org/users/local/Ur3Wut78/items/ZNGANUZN"],"itemData":{"id":314,"type":"article-journal","abstract":"Intimate partner violence (IPV) is a pervasive social challenge with severe health and demographic consequences. Global statistics indicate that more than a third of women have experienced IPV at some point in their lives. In South Africa, IPV is considered a significant contributor to the country?s broader problem with violence and a leading cause of femicide. Consequently, IPV has been the major focus of legislation and research across different disciplines. The present article aims to contribute to the growing scholarly literature by predicting factors that are associated with the risk of experiencing IPV. We used the 2016 South African Demographic and Health Survey dataset and restricted our analysis to 1,816 ever-married women who had complete information on the variables that were used to generate IPV. Prior research has mainly used regression analysis to identify correlates of IPV; however, while regression analysis can test a priori specified effects, it cannot capture unspecified inter-relationship across factors. To address this limitation, we opted for machine learning methods, which identify hidden and complex patterns and relationships in the data. Our results indicate that the fear of the husband is the most critical factor in determining the experience of IPV. In other words, the risk of IPV in South Africa is associated more with the husband or partner?s characteristics than the woman?s. The models developed in this study can be used to develop interventions by different stakeholders such as social workers, policymakers, and or other interested partners.","container-title":"Journal of Interpersonal Violence","DOI":"10.1177/0886260520960110","ISSN":"0886-2605","issue":"7-8","journalAbbreviation":"J Interpers Violence","note":"publisher: SAGE Publications Inc","page":"NP5228-NP5245","source":"SAGE Journals","title":"Predicting the Vulnerability of Women to Intimate Partner Violence in South Africa: Evidence from Tree-based Machine Learning Techniques","title-short":"Predicting the Vulnerability of Women to Intimate Partner Violence in South Africa","volume":"37","author":[{"family":"Amusa","given":"Lateef B."},{"family":"Bengesai","given":"Annah V."},{"family":"Khan","given":"Hafiz T. A."}],"issued":{"date-parts":[["2022",4,1]]}}}],"schema":"https://github.com/citation-style-language/schema/raw/master/csl-citation.json"} </w:instrText>
      </w:r>
      <w:r w:rsidRPr="4C6C3BA8">
        <w:rPr>
          <w:sz w:val="24"/>
          <w:szCs w:val="24"/>
        </w:rPr>
        <w:fldChar w:fldCharType="separate"/>
      </w:r>
      <w:r w:rsidR="000639C1" w:rsidRPr="4C6C3BA8">
        <w:rPr>
          <w:rFonts w:ascii="Calibri" w:hAnsi="Calibri" w:cs="Calibri"/>
          <w:sz w:val="24"/>
          <w:szCs w:val="24"/>
        </w:rPr>
        <w:t>(Amusa, Bengesai and Khan, 2022)</w:t>
      </w:r>
      <w:r w:rsidRPr="4C6C3BA8">
        <w:rPr>
          <w:sz w:val="24"/>
          <w:szCs w:val="24"/>
        </w:rPr>
        <w:fldChar w:fldCharType="end"/>
      </w:r>
      <w:r w:rsidR="00921A1A" w:rsidRPr="4C6C3BA8">
        <w:rPr>
          <w:sz w:val="24"/>
          <w:szCs w:val="24"/>
        </w:rPr>
        <w:t xml:space="preserve">. Therefore, </w:t>
      </w:r>
      <w:r w:rsidR="00DF2AED" w:rsidRPr="4C6C3BA8">
        <w:rPr>
          <w:sz w:val="24"/>
          <w:szCs w:val="24"/>
        </w:rPr>
        <w:t xml:space="preserve">development of </w:t>
      </w:r>
      <w:r w:rsidR="00B5743B" w:rsidRPr="4C6C3BA8">
        <w:rPr>
          <w:sz w:val="24"/>
          <w:szCs w:val="24"/>
        </w:rPr>
        <w:t>effective</w:t>
      </w:r>
      <w:r w:rsidR="00DF2AED" w:rsidRPr="4C6C3BA8">
        <w:rPr>
          <w:sz w:val="24"/>
          <w:szCs w:val="24"/>
        </w:rPr>
        <w:t xml:space="preserve"> methods, particularly ML model tools </w:t>
      </w:r>
      <w:r w:rsidR="002A1475" w:rsidRPr="4C6C3BA8">
        <w:rPr>
          <w:sz w:val="24"/>
          <w:szCs w:val="24"/>
        </w:rPr>
        <w:t>for crime</w:t>
      </w:r>
      <w:r w:rsidR="00DF2AED" w:rsidRPr="4C6C3BA8">
        <w:rPr>
          <w:sz w:val="24"/>
          <w:szCs w:val="24"/>
        </w:rPr>
        <w:t xml:space="preserve"> predict</w:t>
      </w:r>
      <w:r w:rsidR="002A1475" w:rsidRPr="4C6C3BA8">
        <w:rPr>
          <w:sz w:val="24"/>
          <w:szCs w:val="24"/>
        </w:rPr>
        <w:t xml:space="preserve">ion will </w:t>
      </w:r>
      <w:r w:rsidR="00C4037A" w:rsidRPr="4C6C3BA8">
        <w:rPr>
          <w:sz w:val="24"/>
          <w:szCs w:val="24"/>
        </w:rPr>
        <w:t xml:space="preserve">help in preventing </w:t>
      </w:r>
      <w:r w:rsidR="00C45AD1" w:rsidRPr="4C6C3BA8">
        <w:rPr>
          <w:sz w:val="24"/>
          <w:szCs w:val="24"/>
        </w:rPr>
        <w:t xml:space="preserve">such </w:t>
      </w:r>
      <w:r w:rsidR="009E13D6" w:rsidRPr="4C6C3BA8">
        <w:rPr>
          <w:sz w:val="24"/>
          <w:szCs w:val="24"/>
        </w:rPr>
        <w:t>incidences</w:t>
      </w:r>
      <w:r w:rsidR="00C45AD1" w:rsidRPr="4C6C3BA8">
        <w:rPr>
          <w:sz w:val="24"/>
          <w:szCs w:val="24"/>
        </w:rPr>
        <w:t>. This was the basis of a study</w:t>
      </w:r>
      <w:r w:rsidR="385DCFBB"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ROuvQTkq","properties":{"formattedCitation":"(Gonz\\uc0\\u225{}lez-Prieto {\\i{}et al.}, 2021)","plainCitation":"(González-Prieto et al., 2021)","noteIndex":0},"citationItems":[{"id":233,"uris":["http://zotero.org/users/local/Ur3Wut78/items/ZYTE49AZ"],"itemData":{"id":233,"type":"article","abstract":"Gender-based crime is one of the most concerning scourges of contemporary society. Governments worldwide have invested lots of economic and human resources to radically eliminate this threat. Despite these efforts, providing accurate predictions of the risk that a victim of gender violence has of being attacked again is still a very hard open problem. The development of new methods for issuing accurate, fair and quick predictions would allow police forces to select the most appropriate measures to prevent recidivism. In this work, we propose to apply Machine Learning (ML) techniques to create models that accurately predict the recidivism risk of a gender-violence offender. The relevance of the contribution of this work is threefold: (i) the proposed ML method outperforms the preexisting risk assessment algorithm based on classical statistical techniques, (ii) the study has been conducted through an official specific-purpose database with more than 40,000 reports of gender violence, and (iii) two new quality measures are proposed for assessing the effective police protection that a model supplies and the overload in the invested resources that it generates. Additionally, we propose a hybrid model that combines the statistical prediction methods with the ML method, permitting authorities to implement a smooth transition from the preexisting model to the ML-based model. This hybrid nature enables a decision-making process to optimally balance between the efficiency of the police system and aggressiveness of the protection measures taken.","DOI":"10.48550/arXiv.2106.11847","note":"arXiv:2106.11847 [cs, stat]","number":"arXiv:2106.11847","publisher":"arXiv","source":"arXiv.org","title":"Machine learning for risk assessment in gender-based crime","URL":"http://arxiv.org/abs/2106.11847","author":[{"family":"González-Prieto","given":"Ángel"},{"family":"Brú","given":"Antonio"},{"family":"Nuño","given":"Juan Carlos"},{"family":"González-Álvarez","given":"José Luis"}],"accessed":{"date-parts":[["2023",4,15]]},"issued":{"date-parts":[["2021",6,22]]}}}],"schema":"https://github.com/citation-style-language/schema/raw/master/csl-citation.json"} </w:instrText>
      </w:r>
      <w:r w:rsidRPr="4C6C3BA8">
        <w:rPr>
          <w:sz w:val="24"/>
          <w:szCs w:val="24"/>
        </w:rPr>
        <w:fldChar w:fldCharType="separate"/>
      </w:r>
      <w:r w:rsidR="00C31395" w:rsidRPr="4C6C3BA8">
        <w:rPr>
          <w:sz w:val="24"/>
          <w:szCs w:val="24"/>
        </w:rPr>
        <w:t xml:space="preserve">(González-Prieto </w:t>
      </w:r>
      <w:r w:rsidR="00C31395" w:rsidRPr="4C6C3BA8">
        <w:rPr>
          <w:i/>
          <w:iCs/>
          <w:sz w:val="24"/>
          <w:szCs w:val="24"/>
        </w:rPr>
        <w:t>et al.</w:t>
      </w:r>
      <w:r w:rsidR="00C31395" w:rsidRPr="4C6C3BA8">
        <w:rPr>
          <w:sz w:val="24"/>
          <w:szCs w:val="24"/>
        </w:rPr>
        <w:t>, 2021)</w:t>
      </w:r>
      <w:r w:rsidRPr="4C6C3BA8">
        <w:rPr>
          <w:sz w:val="24"/>
          <w:szCs w:val="24"/>
        </w:rPr>
        <w:fldChar w:fldCharType="end"/>
      </w:r>
      <w:r w:rsidR="00B47BE8" w:rsidRPr="4C6C3BA8">
        <w:rPr>
          <w:sz w:val="24"/>
          <w:szCs w:val="24"/>
        </w:rPr>
        <w:t xml:space="preserve"> </w:t>
      </w:r>
      <w:r w:rsidR="00333707" w:rsidRPr="4C6C3BA8">
        <w:rPr>
          <w:sz w:val="24"/>
          <w:szCs w:val="24"/>
        </w:rPr>
        <w:t xml:space="preserve">which </w:t>
      </w:r>
      <w:r w:rsidR="001618EA" w:rsidRPr="4C6C3BA8">
        <w:rPr>
          <w:sz w:val="24"/>
          <w:szCs w:val="24"/>
        </w:rPr>
        <w:t>showed the high effectiveness of</w:t>
      </w:r>
      <w:r w:rsidR="00333707" w:rsidRPr="4C6C3BA8">
        <w:rPr>
          <w:sz w:val="24"/>
          <w:szCs w:val="24"/>
        </w:rPr>
        <w:t xml:space="preserve"> </w:t>
      </w:r>
      <w:r w:rsidR="008363B2">
        <w:rPr>
          <w:sz w:val="24"/>
          <w:szCs w:val="24"/>
        </w:rPr>
        <w:t xml:space="preserve">the </w:t>
      </w:r>
      <w:r w:rsidR="00333707" w:rsidRPr="4C6C3BA8">
        <w:rPr>
          <w:sz w:val="24"/>
          <w:szCs w:val="24"/>
        </w:rPr>
        <w:t>ML metho</w:t>
      </w:r>
      <w:r w:rsidR="00442705" w:rsidRPr="4C6C3BA8">
        <w:rPr>
          <w:sz w:val="24"/>
          <w:szCs w:val="24"/>
        </w:rPr>
        <w:t>d</w:t>
      </w:r>
      <w:r w:rsidR="001618EA" w:rsidRPr="4C6C3BA8">
        <w:rPr>
          <w:sz w:val="24"/>
          <w:szCs w:val="24"/>
        </w:rPr>
        <w:t xml:space="preserve">, </w:t>
      </w:r>
      <w:r w:rsidR="00442705" w:rsidRPr="4C6C3BA8">
        <w:rPr>
          <w:sz w:val="24"/>
          <w:szCs w:val="24"/>
        </w:rPr>
        <w:t>Nearest Centroid</w:t>
      </w:r>
      <w:r w:rsidR="008C4D8E" w:rsidRPr="4C6C3BA8">
        <w:rPr>
          <w:sz w:val="24"/>
          <w:szCs w:val="24"/>
        </w:rPr>
        <w:t xml:space="preserve"> </w:t>
      </w:r>
      <w:r w:rsidR="00442705" w:rsidRPr="4C6C3BA8">
        <w:rPr>
          <w:sz w:val="24"/>
          <w:szCs w:val="24"/>
        </w:rPr>
        <w:t>(NC)</w:t>
      </w:r>
      <w:r w:rsidR="008363B2">
        <w:rPr>
          <w:sz w:val="24"/>
          <w:szCs w:val="24"/>
        </w:rPr>
        <w:t>,</w:t>
      </w:r>
      <w:r w:rsidR="00D41DC0" w:rsidRPr="4C6C3BA8">
        <w:rPr>
          <w:sz w:val="24"/>
          <w:szCs w:val="24"/>
        </w:rPr>
        <w:t xml:space="preserve"> </w:t>
      </w:r>
      <w:r w:rsidR="00B67E6F" w:rsidRPr="4C6C3BA8">
        <w:rPr>
          <w:sz w:val="24"/>
          <w:szCs w:val="24"/>
        </w:rPr>
        <w:t xml:space="preserve">for accurate and fair </w:t>
      </w:r>
      <w:r w:rsidR="00EE3A86" w:rsidRPr="4C6C3BA8">
        <w:rPr>
          <w:sz w:val="24"/>
          <w:szCs w:val="24"/>
        </w:rPr>
        <w:t>gender-</w:t>
      </w:r>
      <w:r w:rsidR="00B67E6F" w:rsidRPr="4C6C3BA8">
        <w:rPr>
          <w:sz w:val="24"/>
          <w:szCs w:val="24"/>
        </w:rPr>
        <w:t>crime forecasts</w:t>
      </w:r>
      <w:r w:rsidR="00E84FF0" w:rsidRPr="4C6C3BA8">
        <w:rPr>
          <w:sz w:val="24"/>
          <w:szCs w:val="24"/>
        </w:rPr>
        <w:t>.</w:t>
      </w:r>
    </w:p>
    <w:p w14:paraId="5CD3699B" w14:textId="2ADB1D26" w:rsidR="00E6218C" w:rsidRDefault="002B6DAE" w:rsidP="00C03593">
      <w:pPr>
        <w:pStyle w:val="Heading2"/>
      </w:pPr>
      <w:bookmarkStart w:id="203" w:name="_Toc135862662"/>
      <w:bookmarkStart w:id="204" w:name="_Toc135863854"/>
      <w:bookmarkStart w:id="205" w:name="_Toc135863936"/>
      <w:bookmarkStart w:id="206" w:name="_Toc135863977"/>
      <w:bookmarkStart w:id="207" w:name="_Toc135941898"/>
      <w:bookmarkStart w:id="208" w:name="_Toc135943447"/>
      <w:bookmarkStart w:id="209" w:name="_Toc135943898"/>
      <w:bookmarkStart w:id="210" w:name="_Toc135944384"/>
      <w:bookmarkStart w:id="211" w:name="_Toc135944818"/>
      <w:bookmarkStart w:id="212" w:name="_Toc135964486"/>
      <w:bookmarkStart w:id="213" w:name="_Toc135964607"/>
      <w:bookmarkStart w:id="214" w:name="_Toc135964945"/>
      <w:bookmarkStart w:id="215" w:name="_Toc135964989"/>
      <w:bookmarkStart w:id="216" w:name="_Toc135965248"/>
      <w:bookmarkStart w:id="217" w:name="_Toc135966163"/>
      <w:bookmarkStart w:id="218" w:name="_Toc135966212"/>
      <w:bookmarkStart w:id="219" w:name="_Toc136390407"/>
      <w:r>
        <w:t>2.2</w:t>
      </w:r>
      <w:r w:rsidR="00B660E0">
        <w:t>.</w:t>
      </w:r>
      <w:r w:rsidR="00EA746E">
        <w:tab/>
      </w:r>
      <w:r>
        <w:t xml:space="preserve">Theoretical Foundations Supporting Machine Learning Models </w:t>
      </w:r>
      <w:r w:rsidR="73E6A29E">
        <w:t>in</w:t>
      </w:r>
      <w:r>
        <w:t xml:space="preserve"> Forecasting Crime</w:t>
      </w:r>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p>
    <w:p w14:paraId="54BE9879" w14:textId="77777777" w:rsidR="0011392E" w:rsidRPr="0011392E" w:rsidRDefault="0011392E" w:rsidP="0011392E"/>
    <w:p w14:paraId="4B50A283" w14:textId="10CD8325" w:rsidR="00231FD0" w:rsidRPr="009D1BF1" w:rsidRDefault="00A9486B" w:rsidP="4C6C3BA8">
      <w:pPr>
        <w:spacing w:line="360" w:lineRule="auto"/>
        <w:jc w:val="both"/>
        <w:rPr>
          <w:sz w:val="24"/>
          <w:szCs w:val="24"/>
        </w:rPr>
      </w:pPr>
      <w:r w:rsidRPr="4C6C3BA8">
        <w:rPr>
          <w:sz w:val="24"/>
          <w:szCs w:val="24"/>
        </w:rPr>
        <w:t>Determin</w:t>
      </w:r>
      <w:r w:rsidR="001A558C" w:rsidRPr="4C6C3BA8">
        <w:rPr>
          <w:sz w:val="24"/>
          <w:szCs w:val="24"/>
        </w:rPr>
        <w:t xml:space="preserve">ation of the best </w:t>
      </w:r>
      <w:r w:rsidR="00E9368C" w:rsidRPr="4C6C3BA8">
        <w:rPr>
          <w:sz w:val="24"/>
          <w:szCs w:val="24"/>
        </w:rPr>
        <w:t xml:space="preserve">crime </w:t>
      </w:r>
      <w:r w:rsidR="001A558C" w:rsidRPr="4C6C3BA8">
        <w:rPr>
          <w:sz w:val="24"/>
          <w:szCs w:val="24"/>
        </w:rPr>
        <w:t>forecasting or predictive method</w:t>
      </w:r>
      <w:r w:rsidR="004B1EB7" w:rsidRPr="4C6C3BA8">
        <w:rPr>
          <w:sz w:val="24"/>
          <w:szCs w:val="24"/>
        </w:rPr>
        <w:t>, specifically</w:t>
      </w:r>
      <w:r w:rsidR="001A558C" w:rsidRPr="4C6C3BA8">
        <w:rPr>
          <w:sz w:val="24"/>
          <w:szCs w:val="24"/>
        </w:rPr>
        <w:t xml:space="preserve"> by combin</w:t>
      </w:r>
      <w:r w:rsidR="006B6E6B">
        <w:rPr>
          <w:sz w:val="24"/>
          <w:szCs w:val="24"/>
        </w:rPr>
        <w:t>ing</w:t>
      </w:r>
      <w:r w:rsidR="001A558C" w:rsidRPr="4C6C3BA8">
        <w:rPr>
          <w:sz w:val="24"/>
          <w:szCs w:val="24"/>
        </w:rPr>
        <w:t xml:space="preserve"> classification meth</w:t>
      </w:r>
      <w:r w:rsidR="00E9368C" w:rsidRPr="4C6C3BA8">
        <w:rPr>
          <w:sz w:val="24"/>
          <w:szCs w:val="24"/>
        </w:rPr>
        <w:t>ods</w:t>
      </w:r>
      <w:r w:rsidR="004B1EB7" w:rsidRPr="4C6C3BA8">
        <w:rPr>
          <w:sz w:val="24"/>
          <w:szCs w:val="24"/>
        </w:rPr>
        <w:t>,</w:t>
      </w:r>
      <w:r w:rsidR="00E9368C" w:rsidRPr="4C6C3BA8">
        <w:rPr>
          <w:sz w:val="24"/>
          <w:szCs w:val="24"/>
        </w:rPr>
        <w:t xml:space="preserve"> has great value </w:t>
      </w:r>
      <w:r w:rsidR="00BB2296" w:rsidRPr="4C6C3BA8">
        <w:rPr>
          <w:sz w:val="24"/>
          <w:szCs w:val="24"/>
        </w:rPr>
        <w:t xml:space="preserve">in </w:t>
      </w:r>
      <w:r w:rsidR="0085595D" w:rsidRPr="4C6C3BA8">
        <w:rPr>
          <w:sz w:val="24"/>
          <w:szCs w:val="24"/>
        </w:rPr>
        <w:t>crime deterrence</w:t>
      </w:r>
      <w:r w:rsidR="00B57DDF" w:rsidRPr="4C6C3BA8">
        <w:rPr>
          <w:sz w:val="24"/>
          <w:szCs w:val="24"/>
        </w:rPr>
        <w:t xml:space="preserve">. </w:t>
      </w:r>
      <w:r w:rsidR="008A7141" w:rsidRPr="4C6C3BA8">
        <w:rPr>
          <w:sz w:val="24"/>
          <w:szCs w:val="24"/>
        </w:rPr>
        <w:t xml:space="preserve">However, </w:t>
      </w:r>
      <w:r w:rsidR="00722005" w:rsidRPr="4C6C3BA8">
        <w:rPr>
          <w:sz w:val="24"/>
          <w:szCs w:val="24"/>
        </w:rPr>
        <w:t xml:space="preserve">the theoretical foundations which support </w:t>
      </w:r>
      <w:r w:rsidR="00F71922" w:rsidRPr="4C6C3BA8">
        <w:rPr>
          <w:sz w:val="24"/>
          <w:szCs w:val="24"/>
        </w:rPr>
        <w:t xml:space="preserve">ML models in predicting crime </w:t>
      </w:r>
      <w:r w:rsidR="00A94380" w:rsidRPr="4C6C3BA8">
        <w:rPr>
          <w:sz w:val="24"/>
          <w:szCs w:val="24"/>
        </w:rPr>
        <w:t xml:space="preserve">basically stems from the idea that criminal behaviour is influenced by </w:t>
      </w:r>
      <w:r w:rsidR="00D140E8" w:rsidRPr="4C6C3BA8">
        <w:rPr>
          <w:sz w:val="24"/>
          <w:szCs w:val="24"/>
        </w:rPr>
        <w:t>environmental, social and human</w:t>
      </w:r>
      <w:r w:rsidR="004E7D87" w:rsidRPr="4C6C3BA8">
        <w:rPr>
          <w:sz w:val="24"/>
          <w:szCs w:val="24"/>
        </w:rPr>
        <w:t xml:space="preserve"> behavioural</w:t>
      </w:r>
      <w:r w:rsidR="00D140E8" w:rsidRPr="4C6C3BA8">
        <w:rPr>
          <w:sz w:val="24"/>
          <w:szCs w:val="24"/>
        </w:rPr>
        <w:t xml:space="preserve"> factors</w:t>
      </w:r>
      <w:r w:rsidR="03892E45"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d43X8q6I","properties":{"formattedCitation":"(Chun {\\i{}et al.}, 2019)","plainCitation":"(Chun et al., 2019)","noteIndex":0},"citationItems":[{"id":316,"uris":["http://zotero.org/users/local/Ur3Wut78/items/IGRVYUNF"],"itemData":{"id":316,"type":"paper-conference","container-title":"Proceedings of the 20th Annual International Conference on Digital Government Research","DOI":"10.1145/3325112.3328221","event-place":"Dubai United Arab Emirates","event-title":"dg.o 2019: 20th Annual International Conference on Digital Government Research","ISBN":"978-1-4503-7204-6","language":"en","page":"512-514","publisher":"ACM","publisher-place":"Dubai United Arab Emirates","source":"DOI.org (Crossref)","title":"Crime Prediction Model using Deep Neural Networks","URL":"https://dl.acm.org/doi/10.1145/3325112.3328221","author":[{"family":"Chun","given":"Soon Ae"},{"family":"Avinash Paturu","given":"Venkata"},{"family":"Yuan","given":"Shengcheng"},{"family":"Pathak","given":"Rohit"},{"family":"Atluri","given":"Vijayalakshmi"},{"family":"R. Adam","given":"Nabil"}],"accessed":{"date-parts":[["2023",5,2]]},"issued":{"date-parts":[["2019",6,18]]}}}],"schema":"https://github.com/citation-style-language/schema/raw/master/csl-citation.json"} </w:instrText>
      </w:r>
      <w:r w:rsidRPr="4C6C3BA8">
        <w:rPr>
          <w:sz w:val="24"/>
          <w:szCs w:val="24"/>
        </w:rPr>
        <w:fldChar w:fldCharType="separate"/>
      </w:r>
      <w:r w:rsidR="00D32CF4" w:rsidRPr="4C6C3BA8">
        <w:rPr>
          <w:rFonts w:ascii="Calibri" w:hAnsi="Calibri" w:cs="Calibri"/>
          <w:sz w:val="24"/>
          <w:szCs w:val="24"/>
        </w:rPr>
        <w:t xml:space="preserve">(Chun </w:t>
      </w:r>
      <w:r w:rsidR="00D32CF4" w:rsidRPr="4C6C3BA8">
        <w:rPr>
          <w:rFonts w:ascii="Calibri" w:hAnsi="Calibri" w:cs="Calibri"/>
          <w:i/>
          <w:iCs/>
          <w:sz w:val="24"/>
          <w:szCs w:val="24"/>
        </w:rPr>
        <w:t>et al.</w:t>
      </w:r>
      <w:r w:rsidR="00D32CF4" w:rsidRPr="4C6C3BA8">
        <w:rPr>
          <w:rFonts w:ascii="Calibri" w:hAnsi="Calibri" w:cs="Calibri"/>
          <w:sz w:val="24"/>
          <w:szCs w:val="24"/>
        </w:rPr>
        <w:t>, 2019)</w:t>
      </w:r>
      <w:r w:rsidRPr="4C6C3BA8">
        <w:rPr>
          <w:sz w:val="24"/>
          <w:szCs w:val="24"/>
        </w:rPr>
        <w:fldChar w:fldCharType="end"/>
      </w:r>
      <w:r w:rsidR="00D140E8" w:rsidRPr="4C6C3BA8">
        <w:rPr>
          <w:sz w:val="24"/>
          <w:szCs w:val="24"/>
        </w:rPr>
        <w:t>.</w:t>
      </w:r>
      <w:r w:rsidR="00A94380" w:rsidRPr="4C6C3BA8">
        <w:rPr>
          <w:sz w:val="24"/>
          <w:szCs w:val="24"/>
        </w:rPr>
        <w:t xml:space="preserve"> </w:t>
      </w:r>
      <w:r w:rsidR="00B57DDF" w:rsidRPr="4C6C3BA8">
        <w:rPr>
          <w:sz w:val="24"/>
          <w:szCs w:val="24"/>
        </w:rPr>
        <w:t xml:space="preserve">Use of </w:t>
      </w:r>
      <w:r w:rsidR="00B124DE" w:rsidRPr="4C6C3BA8">
        <w:rPr>
          <w:sz w:val="24"/>
          <w:szCs w:val="24"/>
        </w:rPr>
        <w:t>architected datasets created from original crim</w:t>
      </w:r>
      <w:r w:rsidR="001243A0" w:rsidRPr="4C6C3BA8">
        <w:rPr>
          <w:sz w:val="24"/>
          <w:szCs w:val="24"/>
        </w:rPr>
        <w:t>inal</w:t>
      </w:r>
      <w:r w:rsidR="00B124DE" w:rsidRPr="4C6C3BA8">
        <w:rPr>
          <w:sz w:val="24"/>
          <w:szCs w:val="24"/>
        </w:rPr>
        <w:t xml:space="preserve"> records</w:t>
      </w:r>
      <w:r w:rsidR="001243A0" w:rsidRPr="4C6C3BA8">
        <w:rPr>
          <w:sz w:val="24"/>
          <w:szCs w:val="24"/>
        </w:rPr>
        <w:t xml:space="preserve"> </w:t>
      </w:r>
      <w:r w:rsidR="006A7D62" w:rsidRPr="4C6C3BA8">
        <w:rPr>
          <w:sz w:val="24"/>
          <w:szCs w:val="24"/>
        </w:rPr>
        <w:t xml:space="preserve">which included </w:t>
      </w:r>
      <w:r w:rsidR="00E50EC5" w:rsidRPr="4C6C3BA8">
        <w:rPr>
          <w:sz w:val="24"/>
          <w:szCs w:val="24"/>
        </w:rPr>
        <w:t>geographical</w:t>
      </w:r>
      <w:r w:rsidR="006A7D62" w:rsidRPr="4C6C3BA8">
        <w:rPr>
          <w:sz w:val="24"/>
          <w:szCs w:val="24"/>
        </w:rPr>
        <w:t xml:space="preserve"> </w:t>
      </w:r>
      <w:r w:rsidR="00E50EC5" w:rsidRPr="4C6C3BA8">
        <w:rPr>
          <w:sz w:val="24"/>
          <w:szCs w:val="24"/>
        </w:rPr>
        <w:t>and environmental factors, was</w:t>
      </w:r>
      <w:r w:rsidR="006A7D62" w:rsidRPr="4C6C3BA8">
        <w:rPr>
          <w:sz w:val="24"/>
          <w:szCs w:val="24"/>
        </w:rPr>
        <w:t xml:space="preserve"> </w:t>
      </w:r>
      <w:r w:rsidR="001243A0" w:rsidRPr="4C6C3BA8">
        <w:rPr>
          <w:sz w:val="24"/>
          <w:szCs w:val="24"/>
        </w:rPr>
        <w:t xml:space="preserve">obtained from some </w:t>
      </w:r>
      <w:r w:rsidR="006A4D07" w:rsidRPr="4C6C3BA8">
        <w:rPr>
          <w:sz w:val="24"/>
          <w:szCs w:val="24"/>
        </w:rPr>
        <w:t>U</w:t>
      </w:r>
      <w:r w:rsidR="00FB59C1">
        <w:rPr>
          <w:sz w:val="24"/>
          <w:szCs w:val="24"/>
        </w:rPr>
        <w:t>S</w:t>
      </w:r>
      <w:r w:rsidR="006A4D07" w:rsidRPr="4C6C3BA8">
        <w:rPr>
          <w:sz w:val="24"/>
          <w:szCs w:val="24"/>
        </w:rPr>
        <w:t xml:space="preserve"> cit</w:t>
      </w:r>
      <w:r w:rsidR="00746366">
        <w:rPr>
          <w:sz w:val="24"/>
          <w:szCs w:val="24"/>
        </w:rPr>
        <w:t>ies</w:t>
      </w:r>
      <w:r w:rsidR="00DE2FAA" w:rsidRPr="4C6C3BA8">
        <w:rPr>
          <w:sz w:val="24"/>
          <w:szCs w:val="24"/>
        </w:rPr>
        <w:t>,</w:t>
      </w:r>
      <w:r w:rsidR="00067FC4" w:rsidRPr="4C6C3BA8">
        <w:rPr>
          <w:sz w:val="24"/>
          <w:szCs w:val="24"/>
        </w:rPr>
        <w:t xml:space="preserve"> </w:t>
      </w:r>
      <w:r w:rsidR="00746366">
        <w:rPr>
          <w:sz w:val="24"/>
          <w:szCs w:val="24"/>
        </w:rPr>
        <w:t xml:space="preserve">for analysis, </w:t>
      </w:r>
      <w:r w:rsidR="00067FC4" w:rsidRPr="4C6C3BA8">
        <w:rPr>
          <w:sz w:val="24"/>
          <w:szCs w:val="24"/>
        </w:rPr>
        <w:t>with affirmat</w:t>
      </w:r>
      <w:r w:rsidR="00C873EC" w:rsidRPr="4C6C3BA8">
        <w:rPr>
          <w:sz w:val="24"/>
          <w:szCs w:val="24"/>
        </w:rPr>
        <w:t>ive prediction</w:t>
      </w:r>
      <w:r w:rsidR="00DE2FAA" w:rsidRPr="4C6C3BA8">
        <w:rPr>
          <w:sz w:val="24"/>
          <w:szCs w:val="24"/>
        </w:rPr>
        <w:t xml:space="preserve"> </w:t>
      </w:r>
      <w:r w:rsidR="00C873EC" w:rsidRPr="4C6C3BA8">
        <w:rPr>
          <w:sz w:val="24"/>
          <w:szCs w:val="24"/>
        </w:rPr>
        <w:t>called ‘hotspot’</w:t>
      </w:r>
      <w:r w:rsidRPr="4C6C3BA8">
        <w:rPr>
          <w:sz w:val="24"/>
          <w:szCs w:val="24"/>
        </w:rPr>
        <w:fldChar w:fldCharType="begin"/>
      </w:r>
      <w:r w:rsidRPr="4C6C3BA8">
        <w:rPr>
          <w:sz w:val="24"/>
          <w:szCs w:val="24"/>
        </w:rPr>
        <w:instrText xml:space="preserve"> ADDIN ZOTERO_ITEM CSL_CITATION {"citationID":"sr7N5tSx","properties":{"formattedCitation":"(Yu {\\i{}et al.}, 2011)","plainCitation":"(Yu et al., 2011)","noteIndex":0},"citationItems":[{"id":66,"uris":["http://zotero.org/users/local/Ur3Wut78/items/PZCJ524B"],"itemData":{"id":66,"type":"paper-conference","abstract":"Crime is classically \"unpredictable\". It is not necessarily random, but neither does it take place consistently in space or time. A better theoretical understanding is needed to facilitate practical crime prevention solutions that correspond to specific places and times. In this study, we discuss the preliminary results of a crime forecasting model developed in collaboration with the police department of a United States city in the Northeast. We first discuss our approach to architecting datasets from original crime records. The datasets contain aggregated counts of crime and crime-related events categorized by the police department. The location and time of these events is embedded in the data. Additional spatial and temporal features are harvested from the raw data set. Second, an ensemble of data mining classification techniques is employed to perform the crime forecasting. We analyze a variety of classification methods to determine which is best for predicting crime \"hotspots\". We also investigate classification on increase or emergence. Last, we propose the best forecasting approach to achieve the most stable outcomes. The result of our research is a model that takes advantage of implicit and explicit spatial and temporal data to make reliable crime predictions.","container-title":"2011 IEEE 11th International Conference on Data Mining Workshops","DOI":"10.1109/ICDMW.2011.56","event-title":"2011 IEEE 11th International Conference on Data Mining Workshops","note":"ISSN: 2375-9259","page":"779-786","source":"IEEE Xplore","title":"Crime Forecasting Using Data Mining Techniques","author":[{"family":"Yu","given":"Chung-Hsien"},{"family":"Ward","given":"Max W."},{"family":"Morabito","given":"Melissa"},{"family":"Ding","given":"Wei"}],"issued":{"date-parts":[["2011",12]]}}}],"schema":"https://github.com/citation-style-language/schema/raw/master/csl-citation.json"} </w:instrText>
      </w:r>
      <w:r w:rsidRPr="4C6C3BA8">
        <w:rPr>
          <w:sz w:val="24"/>
          <w:szCs w:val="24"/>
        </w:rPr>
        <w:fldChar w:fldCharType="separate"/>
      </w:r>
      <w:r w:rsidR="00E444FC" w:rsidRPr="4C6C3BA8">
        <w:rPr>
          <w:sz w:val="24"/>
          <w:szCs w:val="24"/>
        </w:rPr>
        <w:t xml:space="preserve">(Yu </w:t>
      </w:r>
      <w:r w:rsidR="00E444FC" w:rsidRPr="4C6C3BA8">
        <w:rPr>
          <w:i/>
          <w:iCs/>
          <w:sz w:val="24"/>
          <w:szCs w:val="24"/>
        </w:rPr>
        <w:t>et al.</w:t>
      </w:r>
      <w:r w:rsidR="00E444FC" w:rsidRPr="4C6C3BA8">
        <w:rPr>
          <w:sz w:val="24"/>
          <w:szCs w:val="24"/>
        </w:rPr>
        <w:t>, 2011)</w:t>
      </w:r>
      <w:r w:rsidRPr="4C6C3BA8">
        <w:rPr>
          <w:sz w:val="24"/>
          <w:szCs w:val="24"/>
        </w:rPr>
        <w:fldChar w:fldCharType="end"/>
      </w:r>
      <w:r w:rsidR="008B7573" w:rsidRPr="4C6C3BA8">
        <w:rPr>
          <w:sz w:val="24"/>
          <w:szCs w:val="24"/>
        </w:rPr>
        <w:t>. Using</w:t>
      </w:r>
      <w:r w:rsidR="004417C0" w:rsidRPr="4C6C3BA8">
        <w:rPr>
          <w:sz w:val="24"/>
          <w:szCs w:val="24"/>
        </w:rPr>
        <w:t xml:space="preserve"> DT, SVM, </w:t>
      </w:r>
      <w:r w:rsidR="007D55F7" w:rsidRPr="4C6C3BA8">
        <w:rPr>
          <w:sz w:val="24"/>
          <w:szCs w:val="24"/>
        </w:rPr>
        <w:t xml:space="preserve">One </w:t>
      </w:r>
      <w:r w:rsidR="007D55F7" w:rsidRPr="4C6C3BA8">
        <w:rPr>
          <w:sz w:val="24"/>
          <w:szCs w:val="24"/>
        </w:rPr>
        <w:lastRenderedPageBreak/>
        <w:t xml:space="preserve">Nearest Neighbour, NB, </w:t>
      </w:r>
      <w:r w:rsidR="003B297C" w:rsidRPr="4C6C3BA8">
        <w:rPr>
          <w:sz w:val="24"/>
          <w:szCs w:val="24"/>
        </w:rPr>
        <w:t xml:space="preserve">with focus on </w:t>
      </w:r>
      <w:r w:rsidR="005F1094" w:rsidRPr="4C6C3BA8">
        <w:rPr>
          <w:sz w:val="24"/>
          <w:szCs w:val="24"/>
        </w:rPr>
        <w:t xml:space="preserve">residential burglary </w:t>
      </w:r>
      <w:r w:rsidR="003B297C" w:rsidRPr="4C6C3BA8">
        <w:rPr>
          <w:sz w:val="24"/>
          <w:szCs w:val="24"/>
        </w:rPr>
        <w:t xml:space="preserve">predictions, </w:t>
      </w:r>
      <w:r w:rsidR="00535894" w:rsidRPr="4C6C3BA8">
        <w:rPr>
          <w:sz w:val="24"/>
          <w:szCs w:val="24"/>
        </w:rPr>
        <w:t xml:space="preserve">accuracies ranged </w:t>
      </w:r>
      <w:r w:rsidR="003B6C81" w:rsidRPr="4C6C3BA8">
        <w:rPr>
          <w:sz w:val="24"/>
          <w:szCs w:val="24"/>
        </w:rPr>
        <w:t>between</w:t>
      </w:r>
      <w:r w:rsidR="00535894" w:rsidRPr="4C6C3BA8">
        <w:rPr>
          <w:sz w:val="24"/>
          <w:szCs w:val="24"/>
        </w:rPr>
        <w:t xml:space="preserve"> </w:t>
      </w:r>
      <w:r w:rsidR="003B6C81" w:rsidRPr="4C6C3BA8">
        <w:rPr>
          <w:sz w:val="24"/>
          <w:szCs w:val="24"/>
        </w:rPr>
        <w:t xml:space="preserve">82% and </w:t>
      </w:r>
      <w:r w:rsidR="00B42CC0" w:rsidRPr="4C6C3BA8">
        <w:rPr>
          <w:sz w:val="24"/>
          <w:szCs w:val="24"/>
        </w:rPr>
        <w:t>88%.</w:t>
      </w:r>
      <w:r w:rsidR="00D47DD5" w:rsidRPr="4C6C3BA8">
        <w:rPr>
          <w:sz w:val="24"/>
          <w:szCs w:val="24"/>
        </w:rPr>
        <w:t xml:space="preserve"> </w:t>
      </w:r>
      <w:r w:rsidR="009C21AD" w:rsidRPr="4C6C3BA8">
        <w:rPr>
          <w:sz w:val="24"/>
          <w:szCs w:val="24"/>
        </w:rPr>
        <w:t>Th</w:t>
      </w:r>
      <w:r w:rsidR="00E16FB4">
        <w:rPr>
          <w:sz w:val="24"/>
          <w:szCs w:val="24"/>
        </w:rPr>
        <w:t>is was</w:t>
      </w:r>
      <w:r w:rsidR="00247FE7">
        <w:rPr>
          <w:sz w:val="24"/>
          <w:szCs w:val="24"/>
        </w:rPr>
        <w:t xml:space="preserve"> useful</w:t>
      </w:r>
      <w:r w:rsidR="00E16FB4">
        <w:rPr>
          <w:sz w:val="24"/>
          <w:szCs w:val="24"/>
        </w:rPr>
        <w:t xml:space="preserve"> in achieving </w:t>
      </w:r>
      <w:r w:rsidR="00247FE7">
        <w:rPr>
          <w:sz w:val="24"/>
          <w:szCs w:val="24"/>
        </w:rPr>
        <w:t>the aim</w:t>
      </w:r>
      <w:r w:rsidR="009C21AD" w:rsidRPr="4C6C3BA8">
        <w:rPr>
          <w:sz w:val="24"/>
          <w:szCs w:val="24"/>
        </w:rPr>
        <w:t xml:space="preserve"> to create a d</w:t>
      </w:r>
      <w:r w:rsidR="0066002F" w:rsidRPr="4C6C3BA8">
        <w:rPr>
          <w:sz w:val="24"/>
          <w:szCs w:val="24"/>
        </w:rPr>
        <w:t>eploy</w:t>
      </w:r>
      <w:r w:rsidR="009C21AD" w:rsidRPr="4C6C3BA8">
        <w:rPr>
          <w:sz w:val="24"/>
          <w:szCs w:val="24"/>
        </w:rPr>
        <w:t>able</w:t>
      </w:r>
      <w:r w:rsidR="0066002F" w:rsidRPr="4C6C3BA8">
        <w:rPr>
          <w:sz w:val="24"/>
          <w:szCs w:val="24"/>
        </w:rPr>
        <w:t xml:space="preserve"> ML model framework for </w:t>
      </w:r>
      <w:r w:rsidR="00D65CDB" w:rsidRPr="4C6C3BA8">
        <w:rPr>
          <w:sz w:val="24"/>
          <w:szCs w:val="24"/>
        </w:rPr>
        <w:t>a</w:t>
      </w:r>
      <w:r w:rsidR="000D4B67" w:rsidRPr="4C6C3BA8">
        <w:rPr>
          <w:sz w:val="24"/>
          <w:szCs w:val="24"/>
        </w:rPr>
        <w:t xml:space="preserve"> specific</w:t>
      </w:r>
      <w:r w:rsidR="00F33F63" w:rsidRPr="4C6C3BA8">
        <w:rPr>
          <w:sz w:val="24"/>
          <w:szCs w:val="24"/>
        </w:rPr>
        <w:t xml:space="preserve"> police department</w:t>
      </w:r>
      <w:r w:rsidR="000D4B67" w:rsidRPr="4C6C3BA8">
        <w:rPr>
          <w:sz w:val="24"/>
          <w:szCs w:val="24"/>
        </w:rPr>
        <w:t xml:space="preserve"> in </w:t>
      </w:r>
      <w:r w:rsidR="00D65CDB" w:rsidRPr="4C6C3BA8">
        <w:rPr>
          <w:sz w:val="24"/>
          <w:szCs w:val="24"/>
        </w:rPr>
        <w:t xml:space="preserve">a </w:t>
      </w:r>
      <w:r w:rsidR="009B7BDA" w:rsidRPr="4C6C3BA8">
        <w:rPr>
          <w:sz w:val="24"/>
          <w:szCs w:val="24"/>
        </w:rPr>
        <w:t>North-eas</w:t>
      </w:r>
      <w:r w:rsidR="009B7BDA">
        <w:rPr>
          <w:sz w:val="24"/>
          <w:szCs w:val="24"/>
        </w:rPr>
        <w:t>tern</w:t>
      </w:r>
      <w:r w:rsidR="00D65CDB" w:rsidRPr="4C6C3BA8">
        <w:rPr>
          <w:sz w:val="24"/>
          <w:szCs w:val="24"/>
        </w:rPr>
        <w:t xml:space="preserve"> </w:t>
      </w:r>
      <w:r w:rsidR="00130831">
        <w:rPr>
          <w:sz w:val="24"/>
          <w:szCs w:val="24"/>
        </w:rPr>
        <w:t xml:space="preserve">US </w:t>
      </w:r>
      <w:r w:rsidR="00D65CDB" w:rsidRPr="4C6C3BA8">
        <w:rPr>
          <w:sz w:val="24"/>
          <w:szCs w:val="24"/>
        </w:rPr>
        <w:t>city</w:t>
      </w:r>
      <w:r w:rsidR="00540BBC" w:rsidRPr="4C6C3BA8">
        <w:rPr>
          <w:sz w:val="24"/>
          <w:szCs w:val="24"/>
        </w:rPr>
        <w:t>.</w:t>
      </w:r>
      <w:r w:rsidR="009C1A0B" w:rsidRPr="4C6C3BA8">
        <w:rPr>
          <w:sz w:val="24"/>
          <w:szCs w:val="24"/>
        </w:rPr>
        <w:t xml:space="preserve"> </w:t>
      </w:r>
      <w:r w:rsidR="00540BBC" w:rsidRPr="4C6C3BA8">
        <w:rPr>
          <w:sz w:val="24"/>
          <w:szCs w:val="24"/>
        </w:rPr>
        <w:t>H</w:t>
      </w:r>
      <w:r w:rsidR="009C1A0B" w:rsidRPr="4C6C3BA8">
        <w:rPr>
          <w:sz w:val="24"/>
          <w:szCs w:val="24"/>
        </w:rPr>
        <w:t>owever</w:t>
      </w:r>
      <w:r w:rsidR="00540BBC" w:rsidRPr="4C6C3BA8">
        <w:rPr>
          <w:sz w:val="24"/>
          <w:szCs w:val="24"/>
        </w:rPr>
        <w:t>,</w:t>
      </w:r>
      <w:r w:rsidR="009C1A0B" w:rsidRPr="4C6C3BA8">
        <w:rPr>
          <w:sz w:val="24"/>
          <w:szCs w:val="24"/>
        </w:rPr>
        <w:t xml:space="preserve"> </w:t>
      </w:r>
      <w:r w:rsidR="00621EA6" w:rsidRPr="4C6C3BA8">
        <w:rPr>
          <w:sz w:val="24"/>
          <w:szCs w:val="24"/>
        </w:rPr>
        <w:t>the data used</w:t>
      </w:r>
      <w:r w:rsidR="001778AC" w:rsidRPr="4C6C3BA8">
        <w:rPr>
          <w:sz w:val="24"/>
          <w:szCs w:val="24"/>
        </w:rPr>
        <w:t xml:space="preserve"> for prediction</w:t>
      </w:r>
      <w:r w:rsidR="00621EA6" w:rsidRPr="4C6C3BA8">
        <w:rPr>
          <w:sz w:val="24"/>
          <w:szCs w:val="24"/>
        </w:rPr>
        <w:t xml:space="preserve"> was </w:t>
      </w:r>
      <w:r w:rsidR="001778AC" w:rsidRPr="4C6C3BA8">
        <w:rPr>
          <w:sz w:val="24"/>
          <w:szCs w:val="24"/>
        </w:rPr>
        <w:t>obtained from</w:t>
      </w:r>
      <w:r w:rsidR="00621EA6" w:rsidRPr="4C6C3BA8">
        <w:rPr>
          <w:sz w:val="24"/>
          <w:szCs w:val="24"/>
        </w:rPr>
        <w:t xml:space="preserve"> various city agencies</w:t>
      </w:r>
      <w:r w:rsidR="005A0F96" w:rsidRPr="4C6C3BA8">
        <w:rPr>
          <w:sz w:val="24"/>
          <w:szCs w:val="24"/>
        </w:rPr>
        <w:t>, who had no training on data coll</w:t>
      </w:r>
      <w:r w:rsidR="00010107" w:rsidRPr="4C6C3BA8">
        <w:rPr>
          <w:sz w:val="24"/>
          <w:szCs w:val="24"/>
        </w:rPr>
        <w:t>ation</w:t>
      </w:r>
      <w:r w:rsidR="009F247C" w:rsidRPr="4C6C3BA8">
        <w:rPr>
          <w:sz w:val="24"/>
          <w:szCs w:val="24"/>
        </w:rPr>
        <w:t>, therefore</w:t>
      </w:r>
      <w:r w:rsidR="00236DDE" w:rsidRPr="4C6C3BA8">
        <w:rPr>
          <w:sz w:val="24"/>
          <w:szCs w:val="24"/>
        </w:rPr>
        <w:t xml:space="preserve"> possibility of bias</w:t>
      </w:r>
      <w:r w:rsidR="00382FC4" w:rsidRPr="4C6C3BA8">
        <w:rPr>
          <w:sz w:val="24"/>
          <w:szCs w:val="24"/>
        </w:rPr>
        <w:t xml:space="preserve"> and errors</w:t>
      </w:r>
      <w:r w:rsidR="005C46AA" w:rsidRPr="4C6C3BA8">
        <w:rPr>
          <w:sz w:val="24"/>
          <w:szCs w:val="24"/>
        </w:rPr>
        <w:t xml:space="preserve"> in </w:t>
      </w:r>
      <w:r w:rsidR="00382FC4" w:rsidRPr="4C6C3BA8">
        <w:rPr>
          <w:sz w:val="24"/>
          <w:szCs w:val="24"/>
        </w:rPr>
        <w:t xml:space="preserve">the </w:t>
      </w:r>
      <w:r w:rsidR="005C46AA" w:rsidRPr="4C6C3BA8">
        <w:rPr>
          <w:sz w:val="24"/>
          <w:szCs w:val="24"/>
        </w:rPr>
        <w:t xml:space="preserve">data </w:t>
      </w:r>
      <w:r w:rsidR="00A8550B" w:rsidRPr="4C6C3BA8">
        <w:rPr>
          <w:sz w:val="24"/>
          <w:szCs w:val="24"/>
        </w:rPr>
        <w:t>wa</w:t>
      </w:r>
      <w:r w:rsidR="00236DDE" w:rsidRPr="4C6C3BA8">
        <w:rPr>
          <w:sz w:val="24"/>
          <w:szCs w:val="24"/>
        </w:rPr>
        <w:t>s high</w:t>
      </w:r>
      <w:r w:rsidR="00E56F22" w:rsidRPr="4C6C3BA8">
        <w:rPr>
          <w:sz w:val="24"/>
          <w:szCs w:val="24"/>
        </w:rPr>
        <w:t>.</w:t>
      </w:r>
      <w:r w:rsidR="0094097C" w:rsidRPr="4C6C3BA8">
        <w:rPr>
          <w:sz w:val="24"/>
          <w:szCs w:val="24"/>
        </w:rPr>
        <w:t xml:space="preserve"> Research using a San Francisco </w:t>
      </w:r>
      <w:r w:rsidR="00EF2755" w:rsidRPr="4C6C3BA8">
        <w:rPr>
          <w:sz w:val="24"/>
          <w:szCs w:val="24"/>
        </w:rPr>
        <w:t xml:space="preserve">crime </w:t>
      </w:r>
      <w:r w:rsidR="0094097C" w:rsidRPr="4C6C3BA8">
        <w:rPr>
          <w:sz w:val="24"/>
          <w:szCs w:val="24"/>
        </w:rPr>
        <w:t xml:space="preserve">dataset </w:t>
      </w:r>
      <w:r w:rsidR="00161E78" w:rsidRPr="4C6C3BA8">
        <w:rPr>
          <w:sz w:val="24"/>
          <w:szCs w:val="24"/>
        </w:rPr>
        <w:t xml:space="preserve">was a better </w:t>
      </w:r>
      <w:r w:rsidR="00010107" w:rsidRPr="4C6C3BA8">
        <w:rPr>
          <w:sz w:val="24"/>
          <w:szCs w:val="24"/>
        </w:rPr>
        <w:t>study</w:t>
      </w:r>
      <w:r w:rsidR="00161E78" w:rsidRPr="4C6C3BA8">
        <w:rPr>
          <w:sz w:val="24"/>
          <w:szCs w:val="24"/>
        </w:rPr>
        <w:t xml:space="preserve"> for predicting crime</w:t>
      </w:r>
      <w:r w:rsidR="00010107" w:rsidRPr="4C6C3BA8">
        <w:rPr>
          <w:sz w:val="24"/>
          <w:szCs w:val="24"/>
        </w:rPr>
        <w:t>s</w:t>
      </w:r>
      <w:r w:rsidR="00161E78" w:rsidRPr="4C6C3BA8">
        <w:rPr>
          <w:sz w:val="24"/>
          <w:szCs w:val="24"/>
        </w:rPr>
        <w:t xml:space="preserve"> as </w:t>
      </w:r>
      <w:r w:rsidR="00825BCF" w:rsidRPr="4C6C3BA8">
        <w:rPr>
          <w:sz w:val="24"/>
          <w:szCs w:val="24"/>
        </w:rPr>
        <w:t>the data was coll</w:t>
      </w:r>
      <w:r w:rsidR="0090403A">
        <w:rPr>
          <w:sz w:val="24"/>
          <w:szCs w:val="24"/>
        </w:rPr>
        <w:t>ected</w:t>
      </w:r>
      <w:r w:rsidR="00825BCF" w:rsidRPr="4C6C3BA8">
        <w:rPr>
          <w:sz w:val="24"/>
          <w:szCs w:val="24"/>
        </w:rPr>
        <w:t xml:space="preserve"> by the police force</w:t>
      </w:r>
      <w:r w:rsidR="002B5AF4">
        <w:rPr>
          <w:sz w:val="24"/>
          <w:szCs w:val="24"/>
        </w:rPr>
        <w:t xml:space="preserve"> </w:t>
      </w:r>
      <w:r w:rsidRPr="4C6C3BA8">
        <w:rPr>
          <w:sz w:val="24"/>
          <w:szCs w:val="24"/>
        </w:rPr>
        <w:fldChar w:fldCharType="begin"/>
      </w:r>
      <w:r w:rsidRPr="4C6C3BA8">
        <w:rPr>
          <w:sz w:val="24"/>
          <w:szCs w:val="24"/>
        </w:rPr>
        <w:instrText xml:space="preserve"> ADDIN ZOTERO_ITEM CSL_CITATION {"citationID":"TnXfpTR1","properties":{"formattedCitation":"(Abdulrahman and Abedalkhader, 2017)","plainCitation":"(Abdulrahman and Abedalkhader, 2017)","noteIndex":0},"citationItems":[{"id":70,"uris":["http://zotero.org/users/local/Ur3Wut78/items/BVV4MKIK"],"itemData":{"id":70,"type":"article-journal","abstract":"In this paper we propose an approach for crime prediction and classification using data mining for San Francisco. The approach is comparing two types of classifications: the K-NN classifier and the Naïve Bayes classifier. In the K-NN classifier, two different techniques were performed uniform and inverse. While in the Naïve Bayes, Gaussian, Bernoulli, and Multinomial techniques were tested. Validation and cross validation were used to test the result of each technique. The experimental results show that we can obtain a higher classification accuracy by using multinomial Naïve Bayes using cross validation.","container-title":"International Journal of Database Management Systems","DOI":"10.5121/ijdms.2017.9401","ISSN":"09755985, 09755705","issue":"4","journalAbbreviation":"IJDMS","language":"en","page":"1-9","source":"DOI.org (Crossref)","title":"KNN Classifier and Naive Bayse Classifier for Crime Prediction in San Francisco Context","volume":"9","author":[{"family":"Abdulrahman","given":"Noora"},{"family":"Abedalkhader","given":"Wala"}],"issued":{"date-parts":[["2017",8,31]]}}}],"schema":"https://github.com/citation-style-language/schema/raw/master/csl-citation.json"} </w:instrText>
      </w:r>
      <w:r w:rsidRPr="4C6C3BA8">
        <w:rPr>
          <w:sz w:val="24"/>
          <w:szCs w:val="24"/>
        </w:rPr>
        <w:fldChar w:fldCharType="separate"/>
      </w:r>
      <w:r w:rsidR="004C46AB" w:rsidRPr="4C6C3BA8">
        <w:rPr>
          <w:sz w:val="24"/>
          <w:szCs w:val="24"/>
        </w:rPr>
        <w:t>(Abdulrahman and Abedalkhader, 2017)</w:t>
      </w:r>
      <w:r w:rsidRPr="4C6C3BA8">
        <w:rPr>
          <w:sz w:val="24"/>
          <w:szCs w:val="24"/>
        </w:rPr>
        <w:fldChar w:fldCharType="end"/>
      </w:r>
      <w:r w:rsidR="00825BCF" w:rsidRPr="4C6C3BA8">
        <w:rPr>
          <w:sz w:val="24"/>
          <w:szCs w:val="24"/>
        </w:rPr>
        <w:t xml:space="preserve">. </w:t>
      </w:r>
      <w:r w:rsidR="0035730E" w:rsidRPr="4C6C3BA8">
        <w:rPr>
          <w:sz w:val="24"/>
          <w:szCs w:val="24"/>
        </w:rPr>
        <w:t>KNN and NB were</w:t>
      </w:r>
      <w:r w:rsidR="00A4172F" w:rsidRPr="4C6C3BA8">
        <w:rPr>
          <w:sz w:val="24"/>
          <w:szCs w:val="24"/>
        </w:rPr>
        <w:t xml:space="preserve"> used</w:t>
      </w:r>
      <w:r w:rsidR="0035730E" w:rsidRPr="4C6C3BA8">
        <w:rPr>
          <w:sz w:val="24"/>
          <w:szCs w:val="24"/>
        </w:rPr>
        <w:t xml:space="preserve"> </w:t>
      </w:r>
      <w:r w:rsidR="009E3BCA" w:rsidRPr="4C6C3BA8">
        <w:rPr>
          <w:sz w:val="24"/>
          <w:szCs w:val="24"/>
        </w:rPr>
        <w:t>for prediction</w:t>
      </w:r>
      <w:r w:rsidR="00086F5C" w:rsidRPr="4C6C3BA8">
        <w:rPr>
          <w:sz w:val="24"/>
          <w:szCs w:val="24"/>
        </w:rPr>
        <w:t>, but their accuracies were low</w:t>
      </w:r>
      <w:r w:rsidR="001D4E62" w:rsidRPr="4C6C3BA8">
        <w:rPr>
          <w:sz w:val="24"/>
          <w:szCs w:val="24"/>
        </w:rPr>
        <w:t>.</w:t>
      </w:r>
    </w:p>
    <w:p w14:paraId="3B094E22" w14:textId="69B7C7BB" w:rsidR="00135549" w:rsidRPr="009D1BF1" w:rsidRDefault="00E620E2" w:rsidP="4C6C3BA8">
      <w:pPr>
        <w:spacing w:line="360" w:lineRule="auto"/>
        <w:jc w:val="both"/>
        <w:rPr>
          <w:sz w:val="24"/>
          <w:szCs w:val="24"/>
        </w:rPr>
      </w:pPr>
      <w:r w:rsidRPr="4C6C3BA8">
        <w:rPr>
          <w:sz w:val="24"/>
          <w:szCs w:val="24"/>
        </w:rPr>
        <w:t>F</w:t>
      </w:r>
      <w:r w:rsidR="00E61C51" w:rsidRPr="4C6C3BA8">
        <w:rPr>
          <w:sz w:val="24"/>
          <w:szCs w:val="24"/>
        </w:rPr>
        <w:t>uture crime incidences</w:t>
      </w:r>
      <w:r w:rsidR="00661CD0" w:rsidRPr="4C6C3BA8">
        <w:rPr>
          <w:sz w:val="24"/>
          <w:szCs w:val="24"/>
        </w:rPr>
        <w:t xml:space="preserve"> can</w:t>
      </w:r>
      <w:r w:rsidRPr="4C6C3BA8">
        <w:rPr>
          <w:sz w:val="24"/>
          <w:szCs w:val="24"/>
        </w:rPr>
        <w:t xml:space="preserve"> be </w:t>
      </w:r>
      <w:r w:rsidR="00BF2540" w:rsidRPr="4C6C3BA8">
        <w:rPr>
          <w:sz w:val="24"/>
          <w:szCs w:val="24"/>
        </w:rPr>
        <w:t>well-</w:t>
      </w:r>
      <w:r w:rsidRPr="4C6C3BA8">
        <w:rPr>
          <w:sz w:val="24"/>
          <w:szCs w:val="24"/>
        </w:rPr>
        <w:t>managed with the</w:t>
      </w:r>
      <w:r w:rsidR="00661CD0" w:rsidRPr="4C6C3BA8">
        <w:rPr>
          <w:sz w:val="24"/>
          <w:szCs w:val="24"/>
        </w:rPr>
        <w:t xml:space="preserve"> aid </w:t>
      </w:r>
      <w:r w:rsidR="00A7107D" w:rsidRPr="4C6C3BA8">
        <w:rPr>
          <w:sz w:val="24"/>
          <w:szCs w:val="24"/>
        </w:rPr>
        <w:t>of</w:t>
      </w:r>
      <w:r w:rsidR="00661CD0" w:rsidRPr="4C6C3BA8">
        <w:rPr>
          <w:sz w:val="24"/>
          <w:szCs w:val="24"/>
        </w:rPr>
        <w:t xml:space="preserve"> three types of information</w:t>
      </w:r>
      <w:r w:rsidR="007F573D" w:rsidRPr="4C6C3BA8">
        <w:rPr>
          <w:sz w:val="24"/>
          <w:szCs w:val="24"/>
        </w:rPr>
        <w:t>: environment data, location and time</w:t>
      </w:r>
      <w:r w:rsidR="00BF2540" w:rsidRPr="4C6C3BA8">
        <w:rPr>
          <w:sz w:val="24"/>
          <w:szCs w:val="24"/>
        </w:rPr>
        <w:t>. T</w:t>
      </w:r>
      <w:r w:rsidR="00FA5FE7" w:rsidRPr="4C6C3BA8">
        <w:rPr>
          <w:sz w:val="24"/>
          <w:szCs w:val="24"/>
        </w:rPr>
        <w:t xml:space="preserve">hese </w:t>
      </w:r>
      <w:r w:rsidR="002B5AF4">
        <w:rPr>
          <w:sz w:val="24"/>
          <w:szCs w:val="24"/>
        </w:rPr>
        <w:t>3</w:t>
      </w:r>
      <w:r w:rsidR="00D62456" w:rsidRPr="4C6C3BA8">
        <w:rPr>
          <w:sz w:val="24"/>
          <w:szCs w:val="24"/>
        </w:rPr>
        <w:t xml:space="preserve"> </w:t>
      </w:r>
      <w:r w:rsidR="00FA5FE7" w:rsidRPr="4C6C3BA8">
        <w:rPr>
          <w:sz w:val="24"/>
          <w:szCs w:val="24"/>
        </w:rPr>
        <w:t>form the</w:t>
      </w:r>
      <w:r w:rsidR="00D62456" w:rsidRPr="4C6C3BA8">
        <w:rPr>
          <w:sz w:val="24"/>
          <w:szCs w:val="24"/>
        </w:rPr>
        <w:t xml:space="preserve"> basis of </w:t>
      </w:r>
      <w:r w:rsidR="00FA5FE7" w:rsidRPr="4C6C3BA8">
        <w:rPr>
          <w:sz w:val="24"/>
          <w:szCs w:val="24"/>
        </w:rPr>
        <w:t>spa</w:t>
      </w:r>
      <w:r w:rsidR="004F7691" w:rsidRPr="4C6C3BA8">
        <w:rPr>
          <w:sz w:val="24"/>
          <w:szCs w:val="24"/>
        </w:rPr>
        <w:t>tio</w:t>
      </w:r>
      <w:r w:rsidR="00D62456" w:rsidRPr="4C6C3BA8">
        <w:rPr>
          <w:sz w:val="24"/>
          <w:szCs w:val="24"/>
        </w:rPr>
        <w:t xml:space="preserve">-temporal </w:t>
      </w:r>
      <w:r w:rsidR="00FA5FE7" w:rsidRPr="4C6C3BA8">
        <w:rPr>
          <w:sz w:val="24"/>
          <w:szCs w:val="24"/>
        </w:rPr>
        <w:t>crime patterns</w:t>
      </w:r>
      <w:r w:rsidR="35CE8571"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HtQmLa8f","properties":{"formattedCitation":"(Kounadi {\\i{}et al.}, 2020)","plainCitation":"(Kounadi et al., 2020)","noteIndex":0},"citationItems":[{"id":96,"uris":["http://zotero.org/users/local/Ur3Wut78/items/PJQIVPVP"],"itemData":{"id":96,"type":"article-journal","abstract":"Predictive policing and crime analytics with a spatiotemporal focus get increasing attention among a variety of scientific communities and are already being implemented as effective policing tools. The goal of this paper is to provide an overview and evaluation of the state of the art in spatial crime forecasting focusing on study design and technical aspects.","container-title":"Crime Science","DOI":"10.1186/s40163-020-00116-7","ISSN":"2193-7680","issue":"1","journalAbbreviation":"Crime Sci","language":"en","page":"7","source":"Springer Link","title":"A systematic review on spatial crime forecasting","volume":"9","author":[{"family":"Kounadi","given":"Ourania"},{"family":"Ristea","given":"Alina"},{"family":"Araujo","given":"Adelson"},{"family":"Leitner","given":"Michael"}],"issued":{"date-parts":[["2020",5,27]]}}}],"schema":"https://github.com/citation-style-language/schema/raw/master/csl-citation.json"} </w:instrText>
      </w:r>
      <w:r w:rsidRPr="4C6C3BA8">
        <w:rPr>
          <w:sz w:val="24"/>
          <w:szCs w:val="24"/>
        </w:rPr>
        <w:fldChar w:fldCharType="separate"/>
      </w:r>
      <w:r w:rsidR="00D673DD" w:rsidRPr="4C6C3BA8">
        <w:rPr>
          <w:rFonts w:ascii="Calibri" w:hAnsi="Calibri" w:cs="Calibri"/>
          <w:sz w:val="24"/>
          <w:szCs w:val="24"/>
        </w:rPr>
        <w:t xml:space="preserve">(Kounadi </w:t>
      </w:r>
      <w:r w:rsidR="00D673DD" w:rsidRPr="4C6C3BA8">
        <w:rPr>
          <w:rFonts w:ascii="Calibri" w:hAnsi="Calibri" w:cs="Calibri"/>
          <w:i/>
          <w:iCs/>
          <w:sz w:val="24"/>
          <w:szCs w:val="24"/>
        </w:rPr>
        <w:t>et al.</w:t>
      </w:r>
      <w:r w:rsidR="00D673DD" w:rsidRPr="4C6C3BA8">
        <w:rPr>
          <w:rFonts w:ascii="Calibri" w:hAnsi="Calibri" w:cs="Calibri"/>
          <w:sz w:val="24"/>
          <w:szCs w:val="24"/>
        </w:rPr>
        <w:t>, 2020)</w:t>
      </w:r>
      <w:r w:rsidRPr="4C6C3BA8">
        <w:rPr>
          <w:sz w:val="24"/>
          <w:szCs w:val="24"/>
        </w:rPr>
        <w:fldChar w:fldCharType="end"/>
      </w:r>
      <w:r w:rsidR="00FA5FE7" w:rsidRPr="4C6C3BA8">
        <w:rPr>
          <w:sz w:val="24"/>
          <w:szCs w:val="24"/>
        </w:rPr>
        <w:t xml:space="preserve">. </w:t>
      </w:r>
      <w:r w:rsidR="001B3AE9" w:rsidRPr="4C6C3BA8">
        <w:rPr>
          <w:sz w:val="24"/>
          <w:szCs w:val="24"/>
        </w:rPr>
        <w:t>To forecast</w:t>
      </w:r>
      <w:r w:rsidR="008C09D9" w:rsidRPr="4C6C3BA8">
        <w:rPr>
          <w:sz w:val="24"/>
          <w:szCs w:val="24"/>
        </w:rPr>
        <w:t xml:space="preserve"> when</w:t>
      </w:r>
      <w:r w:rsidR="00431B30" w:rsidRPr="4C6C3BA8">
        <w:rPr>
          <w:sz w:val="24"/>
          <w:szCs w:val="24"/>
        </w:rPr>
        <w:t xml:space="preserve"> crimes are most likely to occur, a genetic-fuzzy system was developed</w:t>
      </w:r>
      <w:r w:rsidR="00ED28CB" w:rsidRPr="4C6C3BA8">
        <w:rPr>
          <w:sz w:val="24"/>
          <w:szCs w:val="24"/>
        </w:rPr>
        <w:t>, encompassing crime patterns</w:t>
      </w:r>
      <w:r w:rsidR="00D361ED" w:rsidRPr="4C6C3BA8">
        <w:rPr>
          <w:sz w:val="24"/>
          <w:szCs w:val="24"/>
        </w:rPr>
        <w:t xml:space="preserve"> in data with features including location</w:t>
      </w:r>
      <w:r w:rsidR="00CD2E98" w:rsidRPr="4C6C3BA8">
        <w:rPr>
          <w:sz w:val="24"/>
          <w:szCs w:val="24"/>
        </w:rPr>
        <w:t xml:space="preserve"> (longitude and latitude)</w:t>
      </w:r>
      <w:r w:rsidR="00D361ED" w:rsidRPr="4C6C3BA8">
        <w:rPr>
          <w:sz w:val="24"/>
          <w:szCs w:val="24"/>
        </w:rPr>
        <w:t xml:space="preserve"> and time</w:t>
      </w:r>
      <w:r w:rsidR="080978FA"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HZcIRYE3","properties":{"formattedCitation":"(Farjami and Abdi, 2021)","plainCitation":"(Farjami and Abdi, 2021)","noteIndex":0},"citationItems":[{"id":240,"uris":["http://zotero.org/users/local/Ur3Wut78/items/3CGC3ATS"],"itemData":{"id":240,"type":"article-journal","abstract":"Detecting spatio-temporal patterns as an interesting topic from different perspectives like detecting anomalies, unexpected and high-risk areas is a powerful means to manage future events by describing the current state and giving the possibility to predict the future. Criminology theories explain that the distribution of crime is not random. Although various specifications of crime are necessary for crime analysis, three types of most important information are location, time and environment data. Therefore, spatio-temporal crime patterns recognition plays an important role in crime analysis. This paper presents a new approach to detect the space and time areas which the crimes are most likely to happen. For this aim, a genetic-fuzzy system is developed to generate an interpretable fuzzy knowledge base that encompasses patterns for predicting future spatio-temporal crimes. It composed of three steps: fuzzy partitioning of the problem space, selecting meaningful features, and constructing the fuzzy knowledge base. We evaluate our proposed system using both a simulated dataset and a real-world dataset from Tehran, Iran. The results show that the proposed system is a suitable tool to find patterns and predict future crimes for environments with clustered crimes in space and time.","container-title":"Journal of Ambient Intelligence and Humanized Computing","DOI":"10.1007/s12652-020-02858-3","ISSN":"1868-5145","journalAbbreviation":"J Ambient Intell Human Comput","language":"en","source":"Springer Link","title":"A genetic-fuzzy algorithm for spatio-temporal crime prediction","URL":"https://doi.org/10.1007/s12652-020-02858-3","author":[{"family":"Farjami","given":"Yaghoub"},{"family":"Abdi","given":"Khabat"}],"accessed":{"date-parts":[["2023",4,15]]},"issued":{"date-parts":[["2021",1,16]]}}}],"schema":"https://github.com/citation-style-language/schema/raw/master/csl-citation.json"} </w:instrText>
      </w:r>
      <w:r w:rsidRPr="4C6C3BA8">
        <w:rPr>
          <w:sz w:val="24"/>
          <w:szCs w:val="24"/>
        </w:rPr>
        <w:fldChar w:fldCharType="separate"/>
      </w:r>
      <w:r w:rsidR="00681B23" w:rsidRPr="4C6C3BA8">
        <w:rPr>
          <w:sz w:val="24"/>
          <w:szCs w:val="24"/>
        </w:rPr>
        <w:t>(Farjami and Abdi, 2021)</w:t>
      </w:r>
      <w:r w:rsidRPr="4C6C3BA8">
        <w:rPr>
          <w:sz w:val="24"/>
          <w:szCs w:val="24"/>
        </w:rPr>
        <w:fldChar w:fldCharType="end"/>
      </w:r>
      <w:r w:rsidR="00D361ED" w:rsidRPr="4C6C3BA8">
        <w:rPr>
          <w:sz w:val="24"/>
          <w:szCs w:val="24"/>
        </w:rPr>
        <w:t>.</w:t>
      </w:r>
      <w:r w:rsidR="005E4CD4" w:rsidRPr="4C6C3BA8">
        <w:rPr>
          <w:sz w:val="24"/>
          <w:szCs w:val="24"/>
        </w:rPr>
        <w:t xml:space="preserve"> The proposed system used a simulated and real-world </w:t>
      </w:r>
      <w:r w:rsidR="00177EF5" w:rsidRPr="4C6C3BA8">
        <w:rPr>
          <w:sz w:val="24"/>
          <w:szCs w:val="24"/>
        </w:rPr>
        <w:t xml:space="preserve">criminal </w:t>
      </w:r>
      <w:r w:rsidR="005E4CD4" w:rsidRPr="4C6C3BA8">
        <w:rPr>
          <w:sz w:val="24"/>
          <w:szCs w:val="24"/>
        </w:rPr>
        <w:t xml:space="preserve">dataset </w:t>
      </w:r>
      <w:r w:rsidR="00135549" w:rsidRPr="4C6C3BA8">
        <w:rPr>
          <w:sz w:val="24"/>
          <w:szCs w:val="24"/>
        </w:rPr>
        <w:t xml:space="preserve">from </w:t>
      </w:r>
      <w:r w:rsidR="00177EF5" w:rsidRPr="4C6C3BA8">
        <w:rPr>
          <w:sz w:val="24"/>
          <w:szCs w:val="24"/>
        </w:rPr>
        <w:t xml:space="preserve">Tehran, </w:t>
      </w:r>
      <w:r w:rsidR="00135549" w:rsidRPr="4C6C3BA8">
        <w:rPr>
          <w:sz w:val="24"/>
          <w:szCs w:val="24"/>
        </w:rPr>
        <w:t>Iran.</w:t>
      </w:r>
      <w:r w:rsidR="00D160FB" w:rsidRPr="4C6C3BA8">
        <w:rPr>
          <w:sz w:val="24"/>
          <w:szCs w:val="24"/>
        </w:rPr>
        <w:t xml:space="preserve"> Since Mean Square </w:t>
      </w:r>
      <w:r w:rsidR="00CA6080" w:rsidRPr="4C6C3BA8">
        <w:rPr>
          <w:sz w:val="24"/>
          <w:szCs w:val="24"/>
        </w:rPr>
        <w:t xml:space="preserve">Error (MSE) </w:t>
      </w:r>
      <w:r w:rsidR="007C6079">
        <w:rPr>
          <w:sz w:val="24"/>
          <w:szCs w:val="24"/>
        </w:rPr>
        <w:t>wa</w:t>
      </w:r>
      <w:r w:rsidR="00CA6080" w:rsidRPr="4C6C3BA8">
        <w:rPr>
          <w:sz w:val="24"/>
          <w:szCs w:val="24"/>
        </w:rPr>
        <w:t>s not appropriate for evaluating spatio-temp</w:t>
      </w:r>
      <w:r w:rsidR="004F7691" w:rsidRPr="4C6C3BA8">
        <w:rPr>
          <w:sz w:val="24"/>
          <w:szCs w:val="24"/>
        </w:rPr>
        <w:t xml:space="preserve">oral systems, Predictive Accuracy Index (PAI) was </w:t>
      </w:r>
      <w:r w:rsidR="00E74642" w:rsidRPr="4C6C3BA8">
        <w:rPr>
          <w:sz w:val="24"/>
          <w:szCs w:val="24"/>
        </w:rPr>
        <w:t>used for evaluating hotspots</w:t>
      </w:r>
      <w:r w:rsidR="00CD14C8">
        <w:rPr>
          <w:sz w:val="24"/>
          <w:szCs w:val="24"/>
        </w:rPr>
        <w:t xml:space="preserve"> </w:t>
      </w:r>
      <w:r w:rsidR="00E74642" w:rsidRPr="4C6C3BA8">
        <w:rPr>
          <w:sz w:val="24"/>
          <w:szCs w:val="24"/>
        </w:rPr>
        <w:t>in this study.</w:t>
      </w:r>
    </w:p>
    <w:p w14:paraId="168FCB5F" w14:textId="6E5EAD8C" w:rsidR="00E75556" w:rsidRPr="009D1BF1" w:rsidRDefault="0071212C" w:rsidP="4C6C3BA8">
      <w:pPr>
        <w:spacing w:line="360" w:lineRule="auto"/>
        <w:jc w:val="both"/>
        <w:rPr>
          <w:sz w:val="24"/>
          <w:szCs w:val="24"/>
        </w:rPr>
      </w:pPr>
      <w:r w:rsidRPr="4C6C3BA8">
        <w:rPr>
          <w:sz w:val="24"/>
          <w:szCs w:val="24"/>
        </w:rPr>
        <w:t xml:space="preserve">The prediction of the likelihood </w:t>
      </w:r>
      <w:r w:rsidR="00AF708E" w:rsidRPr="4C6C3BA8">
        <w:rPr>
          <w:sz w:val="24"/>
          <w:szCs w:val="24"/>
        </w:rPr>
        <w:t xml:space="preserve">of an offender to commit new crime </w:t>
      </w:r>
      <w:r w:rsidR="00E96B0D" w:rsidRPr="4C6C3BA8">
        <w:rPr>
          <w:sz w:val="24"/>
          <w:szCs w:val="24"/>
        </w:rPr>
        <w:t>was</w:t>
      </w:r>
      <w:r w:rsidR="00AF708E" w:rsidRPr="4C6C3BA8">
        <w:rPr>
          <w:sz w:val="24"/>
          <w:szCs w:val="24"/>
        </w:rPr>
        <w:t xml:space="preserve"> the </w:t>
      </w:r>
      <w:r w:rsidR="00E96B0D" w:rsidRPr="4C6C3BA8">
        <w:rPr>
          <w:sz w:val="24"/>
          <w:szCs w:val="24"/>
        </w:rPr>
        <w:t>objective</w:t>
      </w:r>
      <w:r w:rsidR="00AF708E" w:rsidRPr="4C6C3BA8">
        <w:rPr>
          <w:sz w:val="24"/>
          <w:szCs w:val="24"/>
        </w:rPr>
        <w:t xml:space="preserve"> of a research on how </w:t>
      </w:r>
      <w:r w:rsidR="00DE51FD" w:rsidRPr="4C6C3BA8">
        <w:rPr>
          <w:sz w:val="24"/>
          <w:szCs w:val="24"/>
        </w:rPr>
        <w:t xml:space="preserve">risk assessment </w:t>
      </w:r>
      <w:r w:rsidR="00010857" w:rsidRPr="4C6C3BA8">
        <w:rPr>
          <w:sz w:val="24"/>
          <w:szCs w:val="24"/>
        </w:rPr>
        <w:t>tools</w:t>
      </w:r>
      <w:r w:rsidR="00DE51FD" w:rsidRPr="4C6C3BA8">
        <w:rPr>
          <w:sz w:val="24"/>
          <w:szCs w:val="24"/>
        </w:rPr>
        <w:t xml:space="preserve"> or ML models </w:t>
      </w:r>
      <w:r w:rsidR="00103A7A" w:rsidRPr="4C6C3BA8">
        <w:rPr>
          <w:sz w:val="24"/>
          <w:szCs w:val="24"/>
        </w:rPr>
        <w:t>can reduce crime</w:t>
      </w:r>
      <w:r w:rsidR="00786E0F" w:rsidRPr="4C6C3BA8">
        <w:rPr>
          <w:sz w:val="24"/>
          <w:szCs w:val="24"/>
        </w:rPr>
        <w:t>s</w:t>
      </w:r>
      <w:r w:rsidR="2B0C1ABA"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svi95dJ4","properties":{"formattedCitation":"(Travaini {\\i{}et al.}, 2022)","plainCitation":"(Travaini et al., 2022)","noteIndex":0},"citationItems":[{"id":141,"uris":["http://zotero.org/users/local/Ur3Wut78/items/XUA2ZSIV"],"itemData":{"id":141,"type":"article-journal","abstract":"Recent evolution in the field of data science has revealed the potential utility of machine learning (ML) applied to criminal justice. Hence, the literature focused on finding better techniques to predict criminal recidivism risk is rapidly flourishing. However, it is difficult to make a state of the art for the application of ML in recidivism prediction. In this systematic review, out of 79 studies from Scopus and PubMed online databases we selected, 12 studies that guarantee the replicability of the models across different datasets and their applicability to recidivism prediction. The different datasets and ML techniques used in each of the 12 studies have been compared using the two selected metrics. This study shows how each method applied achieves good performance, with an average score of 0.81 for ACC and 0.74 for AUC. This systematic review highlights key points that could allow criminal justice professionals to routinely exploit predictions of recidivism risk based on ML techniques. These include the presence of performance metrics, the use of transparent algorithms or explainable artificial intelligence (XAI) techniques, as well as the high quality of input data.","container-title":"International Journal of Environmental Research and Public Health","DOI":"10.3390/ijerph191710594","ISSN":"1660-4601","issue":"17","language":"en","license":"http://creativecommons.org/licenses/by/3.0/","note":"number: 17\npublisher: Multidisciplinary Digital Publishing Institute","page":"10594","source":"www.mdpi.com","title":"Machine Learning and Criminal Justice: A Systematic Review of Advanced Methodology for Recidivism Risk Prediction","title-short":"Machine Learning and Criminal Justice","volume":"19","author":[{"family":"Travaini","given":"Guido Vittorio"},{"family":"Pacchioni","given":"Federico"},{"family":"Bellumore","given":"Silvia"},{"family":"Bosia","given":"Marta"},{"family":"De Micco","given":"Francesco"}],"issued":{"date-parts":[["2022",1]]}}}],"schema":"https://github.com/citation-style-language/schema/raw/master/csl-citation.json"} </w:instrText>
      </w:r>
      <w:r w:rsidRPr="4C6C3BA8">
        <w:rPr>
          <w:sz w:val="24"/>
          <w:szCs w:val="24"/>
        </w:rPr>
        <w:fldChar w:fldCharType="separate"/>
      </w:r>
      <w:r w:rsidR="000231D7" w:rsidRPr="4C6C3BA8">
        <w:rPr>
          <w:sz w:val="24"/>
          <w:szCs w:val="24"/>
        </w:rPr>
        <w:t xml:space="preserve">(Travaini </w:t>
      </w:r>
      <w:r w:rsidR="000231D7" w:rsidRPr="4C6C3BA8">
        <w:rPr>
          <w:i/>
          <w:iCs/>
          <w:sz w:val="24"/>
          <w:szCs w:val="24"/>
        </w:rPr>
        <w:t>et al.</w:t>
      </w:r>
      <w:r w:rsidR="000231D7" w:rsidRPr="4C6C3BA8">
        <w:rPr>
          <w:sz w:val="24"/>
          <w:szCs w:val="24"/>
        </w:rPr>
        <w:t>, 2022)</w:t>
      </w:r>
      <w:r w:rsidRPr="4C6C3BA8">
        <w:rPr>
          <w:sz w:val="24"/>
          <w:szCs w:val="24"/>
        </w:rPr>
        <w:fldChar w:fldCharType="end"/>
      </w:r>
      <w:r w:rsidR="00103A7A" w:rsidRPr="4C6C3BA8">
        <w:rPr>
          <w:sz w:val="24"/>
          <w:szCs w:val="24"/>
        </w:rPr>
        <w:t>.</w:t>
      </w:r>
      <w:r w:rsidR="00B54A00" w:rsidRPr="4C6C3BA8">
        <w:rPr>
          <w:sz w:val="24"/>
          <w:szCs w:val="24"/>
        </w:rPr>
        <w:t xml:space="preserve"> </w:t>
      </w:r>
      <w:r w:rsidR="009A6C9D" w:rsidRPr="4C6C3BA8">
        <w:rPr>
          <w:sz w:val="24"/>
          <w:szCs w:val="24"/>
        </w:rPr>
        <w:t>Security professionals</w:t>
      </w:r>
      <w:r w:rsidR="00DE4B5E" w:rsidRPr="4C6C3BA8">
        <w:rPr>
          <w:sz w:val="24"/>
          <w:szCs w:val="24"/>
        </w:rPr>
        <w:t xml:space="preserve"> can routinely exploit predictions</w:t>
      </w:r>
      <w:r w:rsidR="009A6C9D" w:rsidRPr="4C6C3BA8">
        <w:rPr>
          <w:sz w:val="24"/>
          <w:szCs w:val="24"/>
        </w:rPr>
        <w:t xml:space="preserve"> of recidivism risk based on ML techniques</w:t>
      </w:r>
      <w:r w:rsidR="00A004AD" w:rsidRPr="4C6C3BA8">
        <w:rPr>
          <w:sz w:val="24"/>
          <w:szCs w:val="24"/>
        </w:rPr>
        <w:t xml:space="preserve"> used to analyse </w:t>
      </w:r>
      <w:r w:rsidR="00D3550A" w:rsidRPr="4C6C3BA8">
        <w:rPr>
          <w:sz w:val="24"/>
          <w:szCs w:val="24"/>
        </w:rPr>
        <w:t xml:space="preserve">past crimes of the offenders. </w:t>
      </w:r>
      <w:r w:rsidR="00C40B90" w:rsidRPr="4C6C3BA8">
        <w:rPr>
          <w:sz w:val="24"/>
          <w:szCs w:val="24"/>
        </w:rPr>
        <w:t xml:space="preserve">However, the use of historical data for crime prediction can be </w:t>
      </w:r>
      <w:r w:rsidR="00135900" w:rsidRPr="4C6C3BA8">
        <w:rPr>
          <w:sz w:val="24"/>
          <w:szCs w:val="24"/>
        </w:rPr>
        <w:t>plague</w:t>
      </w:r>
      <w:r w:rsidR="00B26793" w:rsidRPr="4C6C3BA8">
        <w:rPr>
          <w:sz w:val="24"/>
          <w:szCs w:val="24"/>
        </w:rPr>
        <w:t>d</w:t>
      </w:r>
      <w:r w:rsidR="00135900" w:rsidRPr="4C6C3BA8">
        <w:rPr>
          <w:sz w:val="24"/>
          <w:szCs w:val="24"/>
        </w:rPr>
        <w:t xml:space="preserve"> with issues of bias and </w:t>
      </w:r>
      <w:r w:rsidR="004046E9" w:rsidRPr="4C6C3BA8">
        <w:rPr>
          <w:sz w:val="24"/>
          <w:szCs w:val="24"/>
        </w:rPr>
        <w:t>privacy concerns</w:t>
      </w:r>
      <w:r w:rsidR="00BB143C" w:rsidRPr="4C6C3BA8">
        <w:rPr>
          <w:sz w:val="24"/>
          <w:szCs w:val="24"/>
        </w:rPr>
        <w:t xml:space="preserve">. A gradient boosting model framework </w:t>
      </w:r>
      <w:r w:rsidR="005349A4" w:rsidRPr="4C6C3BA8">
        <w:rPr>
          <w:sz w:val="24"/>
          <w:szCs w:val="24"/>
        </w:rPr>
        <w:t>of a selection of</w:t>
      </w:r>
      <w:r w:rsidR="00126B8E" w:rsidRPr="4C6C3BA8">
        <w:rPr>
          <w:sz w:val="24"/>
          <w:szCs w:val="24"/>
        </w:rPr>
        <w:t xml:space="preserve"> appropriate</w:t>
      </w:r>
      <w:r w:rsidR="005349A4" w:rsidRPr="4C6C3BA8">
        <w:rPr>
          <w:sz w:val="24"/>
          <w:szCs w:val="24"/>
        </w:rPr>
        <w:t xml:space="preserve"> ML algorithms</w:t>
      </w:r>
      <w:r w:rsidR="00126B8E" w:rsidRPr="4C6C3BA8">
        <w:rPr>
          <w:sz w:val="24"/>
          <w:szCs w:val="24"/>
        </w:rPr>
        <w:t xml:space="preserve"> including deep learning and linear models </w:t>
      </w:r>
      <w:r w:rsidR="00EB24B6" w:rsidRPr="4C6C3BA8">
        <w:rPr>
          <w:sz w:val="24"/>
          <w:szCs w:val="24"/>
        </w:rPr>
        <w:t xml:space="preserve">is </w:t>
      </w:r>
      <w:r w:rsidR="00564557" w:rsidRPr="4C6C3BA8">
        <w:rPr>
          <w:sz w:val="24"/>
          <w:szCs w:val="24"/>
        </w:rPr>
        <w:t>a</w:t>
      </w:r>
      <w:r w:rsidR="00FD1159" w:rsidRPr="4C6C3BA8">
        <w:rPr>
          <w:sz w:val="24"/>
          <w:szCs w:val="24"/>
        </w:rPr>
        <w:t>nother</w:t>
      </w:r>
      <w:r w:rsidR="00564557" w:rsidRPr="4C6C3BA8">
        <w:rPr>
          <w:sz w:val="24"/>
          <w:szCs w:val="24"/>
        </w:rPr>
        <w:t xml:space="preserve"> </w:t>
      </w:r>
      <w:r w:rsidR="004B5540" w:rsidRPr="4C6C3BA8">
        <w:rPr>
          <w:sz w:val="24"/>
          <w:szCs w:val="24"/>
        </w:rPr>
        <w:t>study</w:t>
      </w:r>
      <w:r w:rsidR="00EB24B6" w:rsidRPr="4C6C3BA8">
        <w:rPr>
          <w:sz w:val="24"/>
          <w:szCs w:val="24"/>
        </w:rPr>
        <w:t xml:space="preserve"> </w:t>
      </w:r>
      <w:r w:rsidR="00C376CE" w:rsidRPr="4C6C3BA8">
        <w:rPr>
          <w:sz w:val="24"/>
          <w:szCs w:val="24"/>
        </w:rPr>
        <w:t xml:space="preserve">for the prediction of spatial crime occurrences </w:t>
      </w:r>
      <w:r w:rsidR="00564557" w:rsidRPr="4C6C3BA8">
        <w:rPr>
          <w:sz w:val="24"/>
          <w:szCs w:val="24"/>
        </w:rPr>
        <w:t xml:space="preserve">but </w:t>
      </w:r>
      <w:r w:rsidR="00C376CE" w:rsidRPr="4C6C3BA8">
        <w:rPr>
          <w:sz w:val="24"/>
          <w:szCs w:val="24"/>
        </w:rPr>
        <w:t>with</w:t>
      </w:r>
      <w:r w:rsidR="00901BD9" w:rsidRPr="4C6C3BA8">
        <w:rPr>
          <w:sz w:val="24"/>
          <w:szCs w:val="24"/>
        </w:rPr>
        <w:t>out the use of past crime as predictor</w:t>
      </w:r>
      <w:r w:rsidR="4BCBE352"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JfAwn7nk","properties":{"formattedCitation":"(Lamari {\\i{}et al.}, 2020)","plainCitation":"(Lamari et al., 2020)","noteIndex":0},"citationItems":[{"id":144,"uris":["http://zotero.org/users/local/Ur3Wut78/items/NZ9MNHPK"],"itemData":{"id":144,"type":"article-journal","abstract":"While the use of crime data has been widely advocated in the literature, its availability is often limited to large urban cities and isolated databases that tend not to allow for spatial comparisons. This paper presents an eﬃcient machine learning framework capable of predicting spatial crime occurrences, without using past crime as a predictor, and at a relatively high resolution: the U.S. Census Block Group level. The proposed framework is based on an in-depth multidisciplinary literature review allowing the selection of 188 best-ﬁt crime predictors from socio-economic, demographic, spatial, and environmental data. Such data are published periodically for the entire United States. The selection of the appropriate predictive model was made through a comparative study of diﬀerent machine learning families of algorithms, including generalized linear models, deep learning, and ensemble learning. The gradient boosting model was found to yield the most accurate predictions for violent crimes, property crimes, motor vehicle thefts, vandalism, and the total count of crimes. Extensive experiments on real-world datasets of crimes reported in 11 U.S. cities demonstrated that the proposed framework achieves an accuracy of 73% and 77% when predicting property crimes and violent crimes, respectively.","container-title":"ISPRS International Journal of Geo-Information","DOI":"10.3390/ijgi9110645","ISSN":"2220-9964","issue":"11","journalAbbreviation":"IJGI","language":"en","page":"645","source":"DOI.org (Crossref)","title":"Predicting Spatial Crime Occurrences through an Efficient Ensemble-Learning Model","volume":"9","author":[{"family":"Lamari","given":"Yasmine"},{"family":"Freskura","given":"Bartol"},{"family":"Abdessamad","given":"Anass"},{"family":"Eichberg","given":"Sarah"},{"family":"Bonviller","given":"Simon","non-dropping-particle":"de"}],"issued":{"date-parts":[["2020",10,29]]}}}],"schema":"https://github.com/citation-style-language/schema/raw/master/csl-citation.json"} </w:instrText>
      </w:r>
      <w:r w:rsidRPr="4C6C3BA8">
        <w:rPr>
          <w:sz w:val="24"/>
          <w:szCs w:val="24"/>
        </w:rPr>
        <w:fldChar w:fldCharType="separate"/>
      </w:r>
      <w:r w:rsidR="00084F03" w:rsidRPr="4C6C3BA8">
        <w:rPr>
          <w:sz w:val="24"/>
          <w:szCs w:val="24"/>
        </w:rPr>
        <w:t xml:space="preserve">(Lamari </w:t>
      </w:r>
      <w:r w:rsidR="00084F03" w:rsidRPr="4C6C3BA8">
        <w:rPr>
          <w:i/>
          <w:iCs/>
          <w:sz w:val="24"/>
          <w:szCs w:val="24"/>
        </w:rPr>
        <w:t>et al.</w:t>
      </w:r>
      <w:r w:rsidR="00084F03" w:rsidRPr="4C6C3BA8">
        <w:rPr>
          <w:sz w:val="24"/>
          <w:szCs w:val="24"/>
        </w:rPr>
        <w:t>, 2020)</w:t>
      </w:r>
      <w:r w:rsidRPr="4C6C3BA8">
        <w:rPr>
          <w:sz w:val="24"/>
          <w:szCs w:val="24"/>
        </w:rPr>
        <w:fldChar w:fldCharType="end"/>
      </w:r>
      <w:r w:rsidR="00901BD9" w:rsidRPr="4C6C3BA8">
        <w:rPr>
          <w:sz w:val="24"/>
          <w:szCs w:val="24"/>
        </w:rPr>
        <w:t>.</w:t>
      </w:r>
      <w:r w:rsidR="00245B5E" w:rsidRPr="4C6C3BA8">
        <w:rPr>
          <w:sz w:val="24"/>
          <w:szCs w:val="24"/>
        </w:rPr>
        <w:t xml:space="preserve"> </w:t>
      </w:r>
      <w:r w:rsidR="008711D2" w:rsidRPr="4C6C3BA8">
        <w:rPr>
          <w:sz w:val="24"/>
          <w:szCs w:val="24"/>
        </w:rPr>
        <w:t>R</w:t>
      </w:r>
      <w:r w:rsidR="00245B5E" w:rsidRPr="4C6C3BA8">
        <w:rPr>
          <w:sz w:val="24"/>
          <w:szCs w:val="24"/>
        </w:rPr>
        <w:t>eal world dataset of crimes reported in 11 cities in the U</w:t>
      </w:r>
      <w:r w:rsidR="008D2E5A">
        <w:rPr>
          <w:sz w:val="24"/>
          <w:szCs w:val="24"/>
        </w:rPr>
        <w:t>S</w:t>
      </w:r>
      <w:r w:rsidR="0093021B" w:rsidRPr="4C6C3BA8">
        <w:rPr>
          <w:sz w:val="24"/>
          <w:szCs w:val="24"/>
        </w:rPr>
        <w:t xml:space="preserve"> was used</w:t>
      </w:r>
      <w:r w:rsidR="00F322D7" w:rsidRPr="4C6C3BA8">
        <w:rPr>
          <w:sz w:val="24"/>
          <w:szCs w:val="24"/>
        </w:rPr>
        <w:t xml:space="preserve"> for predicting violent crimes and prop</w:t>
      </w:r>
      <w:r w:rsidR="00511A26" w:rsidRPr="4C6C3BA8">
        <w:rPr>
          <w:sz w:val="24"/>
          <w:szCs w:val="24"/>
        </w:rPr>
        <w:t>erty crimes,</w:t>
      </w:r>
      <w:r w:rsidR="0093021B" w:rsidRPr="4C6C3BA8">
        <w:rPr>
          <w:sz w:val="24"/>
          <w:szCs w:val="24"/>
        </w:rPr>
        <w:t xml:space="preserve"> with </w:t>
      </w:r>
      <w:r w:rsidR="00F322D7" w:rsidRPr="4C6C3BA8">
        <w:rPr>
          <w:sz w:val="24"/>
          <w:szCs w:val="24"/>
        </w:rPr>
        <w:t>accuracies</w:t>
      </w:r>
      <w:r w:rsidR="0093021B" w:rsidRPr="4C6C3BA8">
        <w:rPr>
          <w:sz w:val="24"/>
          <w:szCs w:val="24"/>
        </w:rPr>
        <w:t xml:space="preserve"> of 73% and 77%</w:t>
      </w:r>
      <w:r w:rsidR="00511A26" w:rsidRPr="4C6C3BA8">
        <w:rPr>
          <w:sz w:val="24"/>
          <w:szCs w:val="24"/>
        </w:rPr>
        <w:t>.</w:t>
      </w:r>
      <w:r w:rsidR="00C42809" w:rsidRPr="4C6C3BA8">
        <w:rPr>
          <w:sz w:val="24"/>
          <w:szCs w:val="24"/>
        </w:rPr>
        <w:t xml:space="preserve"> </w:t>
      </w:r>
      <w:r w:rsidR="00E969E7" w:rsidRPr="4C6C3BA8">
        <w:rPr>
          <w:sz w:val="24"/>
          <w:szCs w:val="24"/>
        </w:rPr>
        <w:t>However, a</w:t>
      </w:r>
      <w:r w:rsidR="00B824E7" w:rsidRPr="4C6C3BA8">
        <w:rPr>
          <w:sz w:val="24"/>
          <w:szCs w:val="24"/>
        </w:rPr>
        <w:t xml:space="preserve">n improved </w:t>
      </w:r>
      <w:r w:rsidR="00E969E7" w:rsidRPr="4C6C3BA8">
        <w:rPr>
          <w:sz w:val="24"/>
          <w:szCs w:val="24"/>
        </w:rPr>
        <w:t>research</w:t>
      </w:r>
      <w:r w:rsidR="00B37086" w:rsidRPr="4C6C3BA8">
        <w:rPr>
          <w:sz w:val="24"/>
          <w:szCs w:val="24"/>
        </w:rPr>
        <w:t xml:space="preserve"> of</w:t>
      </w:r>
      <w:r w:rsidR="00B824E7" w:rsidRPr="4C6C3BA8">
        <w:rPr>
          <w:sz w:val="24"/>
          <w:szCs w:val="24"/>
        </w:rPr>
        <w:t xml:space="preserve"> ML model framework for crime predictions</w:t>
      </w:r>
      <w:r w:rsidR="00A92CB1" w:rsidRPr="4C6C3BA8">
        <w:rPr>
          <w:sz w:val="24"/>
          <w:szCs w:val="24"/>
        </w:rPr>
        <w:t>, proposed an assembled-stacking based method</w:t>
      </w:r>
      <w:r w:rsidR="00D71125" w:rsidRPr="4C6C3BA8">
        <w:rPr>
          <w:sz w:val="24"/>
          <w:szCs w:val="24"/>
        </w:rPr>
        <w:t xml:space="preserve"> (</w:t>
      </w:r>
      <w:r w:rsidR="004165EE" w:rsidRPr="4C6C3BA8">
        <w:rPr>
          <w:sz w:val="24"/>
          <w:szCs w:val="24"/>
        </w:rPr>
        <w:t xml:space="preserve">SBCMP) based on SVM algorithms </w:t>
      </w:r>
      <w:r w:rsidR="00C6599E" w:rsidRPr="4C6C3BA8">
        <w:rPr>
          <w:sz w:val="24"/>
          <w:szCs w:val="24"/>
        </w:rPr>
        <w:t xml:space="preserve">and application of </w:t>
      </w:r>
      <w:r w:rsidR="003A5D65" w:rsidRPr="4C6C3BA8">
        <w:rPr>
          <w:sz w:val="24"/>
          <w:szCs w:val="24"/>
        </w:rPr>
        <w:t>MATrix LABoratory (</w:t>
      </w:r>
      <w:r w:rsidR="00C6599E" w:rsidRPr="4C6C3BA8">
        <w:rPr>
          <w:sz w:val="24"/>
          <w:szCs w:val="24"/>
        </w:rPr>
        <w:t>MATLAB</w:t>
      </w:r>
      <w:r w:rsidR="003A5D65" w:rsidRPr="4C6C3BA8">
        <w:rPr>
          <w:sz w:val="24"/>
          <w:szCs w:val="24"/>
        </w:rPr>
        <w:t>)</w:t>
      </w:r>
      <w:r w:rsidR="00C00F26" w:rsidRPr="4C6C3BA8">
        <w:rPr>
          <w:sz w:val="24"/>
          <w:szCs w:val="24"/>
        </w:rPr>
        <w:t xml:space="preserve"> </w:t>
      </w:r>
      <w:r w:rsidR="0087655B" w:rsidRPr="4C6C3BA8">
        <w:rPr>
          <w:sz w:val="24"/>
          <w:szCs w:val="24"/>
        </w:rPr>
        <w:t>to identify</w:t>
      </w:r>
      <w:r w:rsidR="00C00F26" w:rsidRPr="4C6C3BA8">
        <w:rPr>
          <w:sz w:val="24"/>
          <w:szCs w:val="24"/>
        </w:rPr>
        <w:t xml:space="preserve"> appropriate forecasts </w:t>
      </w:r>
      <w:r w:rsidR="004F1833" w:rsidRPr="4C6C3BA8">
        <w:rPr>
          <w:sz w:val="24"/>
          <w:szCs w:val="24"/>
        </w:rPr>
        <w:t>of crimes.</w:t>
      </w:r>
      <w:r w:rsidR="00AC2E81" w:rsidRPr="4C6C3BA8">
        <w:rPr>
          <w:sz w:val="24"/>
          <w:szCs w:val="24"/>
        </w:rPr>
        <w:t xml:space="preserve"> </w:t>
      </w:r>
      <w:r w:rsidR="003148A7" w:rsidRPr="4C6C3BA8">
        <w:rPr>
          <w:sz w:val="24"/>
          <w:szCs w:val="24"/>
        </w:rPr>
        <w:t>RF, NB and J48</w:t>
      </w:r>
      <w:r w:rsidR="00631D88" w:rsidRPr="4C6C3BA8">
        <w:rPr>
          <w:sz w:val="24"/>
          <w:szCs w:val="24"/>
        </w:rPr>
        <w:t xml:space="preserve"> models</w:t>
      </w:r>
      <w:r w:rsidR="003148A7" w:rsidRPr="4C6C3BA8">
        <w:rPr>
          <w:sz w:val="24"/>
          <w:szCs w:val="24"/>
        </w:rPr>
        <w:t xml:space="preserve"> were also applied to the </w:t>
      </w:r>
      <w:r w:rsidR="00921724" w:rsidRPr="4C6C3BA8">
        <w:rPr>
          <w:sz w:val="24"/>
          <w:szCs w:val="24"/>
        </w:rPr>
        <w:t xml:space="preserve">dataset which was a collation of crime </w:t>
      </w:r>
      <w:r w:rsidR="001025F0" w:rsidRPr="4C6C3BA8">
        <w:rPr>
          <w:sz w:val="24"/>
          <w:szCs w:val="24"/>
        </w:rPr>
        <w:t>reports</w:t>
      </w:r>
      <w:r w:rsidR="00CE2AE8" w:rsidRPr="4C6C3BA8">
        <w:rPr>
          <w:sz w:val="24"/>
          <w:szCs w:val="24"/>
        </w:rPr>
        <w:t xml:space="preserve"> </w:t>
      </w:r>
      <w:r w:rsidR="00AB11AB" w:rsidRPr="4C6C3BA8">
        <w:rPr>
          <w:sz w:val="24"/>
          <w:szCs w:val="24"/>
        </w:rPr>
        <w:t xml:space="preserve">provided by </w:t>
      </w:r>
      <w:r w:rsidR="00CE2AE8" w:rsidRPr="4C6C3BA8">
        <w:rPr>
          <w:sz w:val="24"/>
          <w:szCs w:val="24"/>
        </w:rPr>
        <w:t xml:space="preserve">the National Crime Record Bureau </w:t>
      </w:r>
      <w:r w:rsidR="00921724" w:rsidRPr="4C6C3BA8">
        <w:rPr>
          <w:sz w:val="24"/>
          <w:szCs w:val="24"/>
        </w:rPr>
        <w:t>in India</w:t>
      </w:r>
      <w:r w:rsidR="00696453" w:rsidRPr="4C6C3BA8">
        <w:rPr>
          <w:sz w:val="24"/>
          <w:szCs w:val="24"/>
        </w:rPr>
        <w:t xml:space="preserve"> </w:t>
      </w:r>
      <w:r w:rsidRPr="4C6C3BA8">
        <w:rPr>
          <w:sz w:val="24"/>
          <w:szCs w:val="24"/>
        </w:rPr>
        <w:lastRenderedPageBreak/>
        <w:fldChar w:fldCharType="begin"/>
      </w:r>
      <w:r w:rsidRPr="4C6C3BA8">
        <w:rPr>
          <w:sz w:val="24"/>
          <w:szCs w:val="24"/>
        </w:rPr>
        <w:instrText xml:space="preserve"> ADDIN ZOTERO_ITEM CSL_CITATION {"citationID":"sEJIMqqa","properties":{"formattedCitation":"(Kshatri {\\i{}et al.}, 2021)","plainCitation":"(Kshatri et al., 2021)","noteIndex":0},"citationItems":[{"id":223,"uris":["http://zotero.org/users/local/Ur3Wut78/items/3J26QIPF"],"itemData":{"id":223,"type":"article-journal","abstract":"Ensemble learning method is a collaborative decision-making mechanism that implements to aggregate the predictions of learned classifiers in order to produce new instances. Early analysis has shown that the ensemble classifiers are more reliable than any single part classifier, both empirically and logically. While several ensemble methods are presented, it is still not an easy task to find an appropriate configuration for a particular dataset. Several prediction-based theories have been proposed to handle machine learning crime prediction problem in India. It becomes a challenging problem to identify the dynamic nature of crimes. Crime prediction is an attempt to reduce crime rate and deter criminal activities. This work proposes an efficient authentic method called assemble-stacking based crime prediction method (SBCPM) based on SVM algorithms for identifying the appropriate predictions of crime by implementing learning-based methods, using MATLAB. The SVM algorithm is applied to achieve domain-specific configurations compared with another machine learning model J48, SMO Naïve byes bagging and, the Random Forest. The result implies that a model of a performer does not generally work well. In certain cases, the ensemble model outperforms the others with the highest coefficient of correlation, which has the lowest average and absolute errors. The proposed method achieved 99.5% classification accuracy on the testing data. The model is found to produce more predictive effect than the previous researches taken as baselines, focusing solely on crime dataset based on violence. The results also proved that any empirical data on crime, is compatible with criminological theories. The proposed approach also found to be useful for predicting possible crime predictions. And suggest that the prediction accuracy of the stacking ensemble model is higher than that of the individual classifier.","container-title":"IEEE Access","DOI":"10.1109/ACCESS.2021.3075140","ISSN":"2169-3536","journalAbbreviation":"IEEE Access","page":"67488-67500","source":"Semantic Scholar","title":"An Empirical Analysis of Machine Learning Algorithms for Crime Prediction Using Stacked Generalization: An Ensemble Approach","title-short":"An Empirical Analysis of Machine Learning Algorithms for Crime Prediction Using Stacked Generalization","volume":"9","author":[{"family":"Kshatri","given":"Sapna Singh"},{"family":"Singh","given":"Deepak"},{"family":"Narain","given":"Bhavana"},{"family":"Bhatia","given":"Surbhi"},{"family":"Quasim","given":"Mohammad Tabrez"},{"family":"Sinha","given":"G. R."}],"issued":{"date-parts":[["2021"]]}}}],"schema":"https://github.com/citation-style-language/schema/raw/master/csl-citation.json"} </w:instrText>
      </w:r>
      <w:r w:rsidRPr="4C6C3BA8">
        <w:rPr>
          <w:sz w:val="24"/>
          <w:szCs w:val="24"/>
        </w:rPr>
        <w:fldChar w:fldCharType="separate"/>
      </w:r>
      <w:r w:rsidR="00A9449F" w:rsidRPr="4C6C3BA8">
        <w:rPr>
          <w:sz w:val="24"/>
          <w:szCs w:val="24"/>
        </w:rPr>
        <w:t xml:space="preserve">(Kshatri </w:t>
      </w:r>
      <w:r w:rsidR="00A9449F" w:rsidRPr="4C6C3BA8">
        <w:rPr>
          <w:i/>
          <w:iCs/>
          <w:sz w:val="24"/>
          <w:szCs w:val="24"/>
        </w:rPr>
        <w:t>et al.</w:t>
      </w:r>
      <w:r w:rsidR="00A9449F" w:rsidRPr="4C6C3BA8">
        <w:rPr>
          <w:sz w:val="24"/>
          <w:szCs w:val="24"/>
        </w:rPr>
        <w:t>, 2021)</w:t>
      </w:r>
      <w:r w:rsidRPr="4C6C3BA8">
        <w:rPr>
          <w:sz w:val="24"/>
          <w:szCs w:val="24"/>
        </w:rPr>
        <w:fldChar w:fldCharType="end"/>
      </w:r>
      <w:r w:rsidR="00921724" w:rsidRPr="4C6C3BA8">
        <w:rPr>
          <w:sz w:val="24"/>
          <w:szCs w:val="24"/>
        </w:rPr>
        <w:t>.</w:t>
      </w:r>
      <w:r w:rsidR="0087655B" w:rsidRPr="4C6C3BA8">
        <w:rPr>
          <w:sz w:val="24"/>
          <w:szCs w:val="24"/>
        </w:rPr>
        <w:t xml:space="preserve"> </w:t>
      </w:r>
      <w:r w:rsidR="00CB17F6" w:rsidRPr="4C6C3BA8">
        <w:rPr>
          <w:sz w:val="24"/>
          <w:szCs w:val="24"/>
        </w:rPr>
        <w:t xml:space="preserve">The outcome showed </w:t>
      </w:r>
      <w:r w:rsidR="00471FBD" w:rsidRPr="4C6C3BA8">
        <w:rPr>
          <w:sz w:val="24"/>
          <w:szCs w:val="24"/>
        </w:rPr>
        <w:t>that the SBCMP model gave the highest accuracy o</w:t>
      </w:r>
      <w:r w:rsidR="00317385" w:rsidRPr="4C6C3BA8">
        <w:rPr>
          <w:sz w:val="24"/>
          <w:szCs w:val="24"/>
        </w:rPr>
        <w:t>f 99.5%</w:t>
      </w:r>
      <w:r w:rsidR="00DB64C0" w:rsidRPr="4C6C3BA8">
        <w:rPr>
          <w:sz w:val="24"/>
          <w:szCs w:val="24"/>
        </w:rPr>
        <w:t>.</w:t>
      </w:r>
    </w:p>
    <w:p w14:paraId="2C3945A4" w14:textId="5AC8F871" w:rsidR="00E75556" w:rsidRPr="009D1BF1" w:rsidRDefault="006C4F96" w:rsidP="4C6C3BA8">
      <w:pPr>
        <w:spacing w:line="360" w:lineRule="auto"/>
        <w:jc w:val="both"/>
        <w:rPr>
          <w:sz w:val="24"/>
          <w:szCs w:val="24"/>
        </w:rPr>
      </w:pPr>
      <w:r w:rsidRPr="4C6C3BA8">
        <w:rPr>
          <w:sz w:val="24"/>
          <w:szCs w:val="24"/>
        </w:rPr>
        <w:t>Distinguishing</w:t>
      </w:r>
      <w:r w:rsidR="009B28A5" w:rsidRPr="4C6C3BA8">
        <w:rPr>
          <w:sz w:val="24"/>
          <w:szCs w:val="24"/>
        </w:rPr>
        <w:t xml:space="preserve"> and analysing</w:t>
      </w:r>
      <w:r w:rsidRPr="4C6C3BA8">
        <w:rPr>
          <w:sz w:val="24"/>
          <w:szCs w:val="24"/>
        </w:rPr>
        <w:t xml:space="preserve"> </w:t>
      </w:r>
      <w:r w:rsidR="00D75118" w:rsidRPr="4C6C3BA8">
        <w:rPr>
          <w:sz w:val="24"/>
          <w:szCs w:val="24"/>
        </w:rPr>
        <w:t>epistemologies</w:t>
      </w:r>
      <w:r w:rsidR="00E1216A" w:rsidRPr="4C6C3BA8">
        <w:rPr>
          <w:sz w:val="24"/>
          <w:szCs w:val="24"/>
        </w:rPr>
        <w:t xml:space="preserve"> like </w:t>
      </w:r>
      <w:r w:rsidR="00CD5DDB" w:rsidRPr="4C6C3BA8">
        <w:rPr>
          <w:sz w:val="24"/>
          <w:szCs w:val="24"/>
        </w:rPr>
        <w:t xml:space="preserve">ML, </w:t>
      </w:r>
      <w:r w:rsidR="00AA5CA7" w:rsidRPr="4C6C3BA8">
        <w:rPr>
          <w:sz w:val="24"/>
          <w:szCs w:val="24"/>
        </w:rPr>
        <w:t>M</w:t>
      </w:r>
      <w:r w:rsidR="00CD5DDB" w:rsidRPr="4C6C3BA8">
        <w:rPr>
          <w:sz w:val="24"/>
          <w:szCs w:val="24"/>
        </w:rPr>
        <w:t xml:space="preserve">athematical </w:t>
      </w:r>
      <w:r w:rsidR="00AA5CA7" w:rsidRPr="4C6C3BA8">
        <w:rPr>
          <w:sz w:val="24"/>
          <w:szCs w:val="24"/>
        </w:rPr>
        <w:t>S</w:t>
      </w:r>
      <w:r w:rsidR="00CD5DDB" w:rsidRPr="4C6C3BA8">
        <w:rPr>
          <w:sz w:val="24"/>
          <w:szCs w:val="24"/>
        </w:rPr>
        <w:t xml:space="preserve">ocial </w:t>
      </w:r>
      <w:r w:rsidR="00AA5CA7" w:rsidRPr="4C6C3BA8">
        <w:rPr>
          <w:sz w:val="24"/>
          <w:szCs w:val="24"/>
        </w:rPr>
        <w:t>S</w:t>
      </w:r>
      <w:r w:rsidR="00CD5DDB" w:rsidRPr="4C6C3BA8">
        <w:rPr>
          <w:sz w:val="24"/>
          <w:szCs w:val="24"/>
        </w:rPr>
        <w:t>cience</w:t>
      </w:r>
      <w:r w:rsidR="00AA5CA7" w:rsidRPr="4C6C3BA8">
        <w:rPr>
          <w:sz w:val="24"/>
          <w:szCs w:val="24"/>
        </w:rPr>
        <w:t xml:space="preserve"> (MSS)</w:t>
      </w:r>
      <w:r w:rsidR="00CD5DDB" w:rsidRPr="4C6C3BA8">
        <w:rPr>
          <w:sz w:val="24"/>
          <w:szCs w:val="24"/>
        </w:rPr>
        <w:t xml:space="preserve"> and </w:t>
      </w:r>
      <w:r w:rsidR="00AA5CA7" w:rsidRPr="4C6C3BA8">
        <w:rPr>
          <w:sz w:val="24"/>
          <w:szCs w:val="24"/>
        </w:rPr>
        <w:t>S</w:t>
      </w:r>
      <w:r w:rsidR="00CD5DDB" w:rsidRPr="4C6C3BA8">
        <w:rPr>
          <w:sz w:val="24"/>
          <w:szCs w:val="24"/>
        </w:rPr>
        <w:t xml:space="preserve">ocial </w:t>
      </w:r>
      <w:r w:rsidR="00AA5CA7" w:rsidRPr="4C6C3BA8">
        <w:rPr>
          <w:sz w:val="24"/>
          <w:szCs w:val="24"/>
        </w:rPr>
        <w:t>P</w:t>
      </w:r>
      <w:r w:rsidR="00CD5DDB" w:rsidRPr="4C6C3BA8">
        <w:rPr>
          <w:sz w:val="24"/>
          <w:szCs w:val="24"/>
        </w:rPr>
        <w:t>hysics</w:t>
      </w:r>
      <w:r w:rsidR="00AA5CA7" w:rsidRPr="4C6C3BA8">
        <w:rPr>
          <w:sz w:val="24"/>
          <w:szCs w:val="24"/>
        </w:rPr>
        <w:t xml:space="preserve"> (SP)</w:t>
      </w:r>
      <w:r w:rsidR="00D75118" w:rsidRPr="4C6C3BA8">
        <w:rPr>
          <w:sz w:val="24"/>
          <w:szCs w:val="24"/>
        </w:rPr>
        <w:t xml:space="preserve"> of predictive policing</w:t>
      </w:r>
      <w:r w:rsidR="00CD5DDB" w:rsidRPr="4C6C3BA8">
        <w:rPr>
          <w:sz w:val="24"/>
          <w:szCs w:val="24"/>
        </w:rPr>
        <w:t>,</w:t>
      </w:r>
      <w:r w:rsidR="00D75118" w:rsidRPr="4C6C3BA8">
        <w:rPr>
          <w:sz w:val="24"/>
          <w:szCs w:val="24"/>
        </w:rPr>
        <w:t xml:space="preserve"> </w:t>
      </w:r>
      <w:r w:rsidR="00B156DC" w:rsidRPr="4C6C3BA8">
        <w:rPr>
          <w:sz w:val="24"/>
          <w:szCs w:val="24"/>
        </w:rPr>
        <w:t>can be useful in generating crime forecasts</w:t>
      </w:r>
      <w:r w:rsidR="00E1216A" w:rsidRPr="4C6C3BA8">
        <w:rPr>
          <w:sz w:val="24"/>
          <w:szCs w:val="24"/>
        </w:rPr>
        <w:t>. The</w:t>
      </w:r>
      <w:r w:rsidR="00F666C7" w:rsidRPr="4C6C3BA8">
        <w:rPr>
          <w:sz w:val="24"/>
          <w:szCs w:val="24"/>
        </w:rPr>
        <w:t xml:space="preserve"> ways future crimes are made knowledgeable </w:t>
      </w:r>
      <w:r w:rsidR="00FD2192" w:rsidRPr="4C6C3BA8">
        <w:rPr>
          <w:sz w:val="24"/>
          <w:szCs w:val="24"/>
        </w:rPr>
        <w:t xml:space="preserve">for appropriate actions, directs law enforcement officers to </w:t>
      </w:r>
      <w:r w:rsidR="0065477F" w:rsidRPr="4C6C3BA8">
        <w:rPr>
          <w:sz w:val="24"/>
          <w:szCs w:val="24"/>
        </w:rPr>
        <w:t xml:space="preserve">certain crimes and offenders, which will satisfy the usefulness of </w:t>
      </w:r>
      <w:r w:rsidR="00DE33C6" w:rsidRPr="4C6C3BA8">
        <w:rPr>
          <w:sz w:val="24"/>
          <w:szCs w:val="24"/>
        </w:rPr>
        <w:t>the predictions</w:t>
      </w:r>
      <w:r w:rsidR="48D8851A"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Q9kttkoA","properties":{"formattedCitation":"(H\\uc0\\u228{}lterlein, 2021)","plainCitation":"(Hälterlein, 2021)","noteIndex":0},"citationItems":[{"id":220,"uris":["http://zotero.org/users/local/Ur3Wut78/items/57KP46XN"],"itemData":{"id":220,"type":"article-journal","abstract":"Predictive policing has become a new panacea for crime prevention. However, we still know too little about the performance of computational methods in the context of predictive policing. The paper provides a detailed analysis of existing approaches to algorithmic crime forecasting. First, it is explained how predictive policing makes use of predictive models to generate crime forecasts. Afterwards, three epistemologies of predictive policing are distinguished: mathematical social science, social physics and machine learning. Finally, it is shown that these epistemologies have significant implications for the constitution of predictive knowledge in terms of its genesis, scope, intelligibility and accessibility. It is the different ways future crimes are rendered knowledgeable in order to act upon them that reaffirm or reconfigure the status of criminological knowledge within the criminal justice system, direct the attention of law enforcement agencies to particular types of crimes and criminals and blank out others, satisfy the claim for the meaningfulness of predictions or break with it and allow professionals to understand the algorithmic systems they shall rely on or turn them into a black box. By distinguishing epistemologies and analysing their implications, this analysis provides insight into the techno-scientific foundations of predictive policing and enables us to critically engage with the socio-technical practices of algorithmic crime forecasting.","container-title":"Big Data &amp; Society","DOI":"10.1177/20539517211003118","ISSN":"2053-9517, 2053-9517","issue":"1","journalAbbreviation":"Big Data &amp; Society","language":"en","page":"205395172110031","source":"Semantic Scholar","title":"Epistemologies of predictive policing: Mathematical social science, social physics and machine learning","title-short":"Epistemologies of predictive policing","volume":"8","author":[{"family":"Hälterlein","given":"Jens"}],"issued":{"date-parts":[["2021",1]]}}}],"schema":"https://github.com/citation-style-language/schema/raw/master/csl-citation.json"} </w:instrText>
      </w:r>
      <w:r w:rsidRPr="4C6C3BA8">
        <w:rPr>
          <w:sz w:val="24"/>
          <w:szCs w:val="24"/>
        </w:rPr>
        <w:fldChar w:fldCharType="separate"/>
      </w:r>
      <w:r w:rsidR="001A2D40" w:rsidRPr="4C6C3BA8">
        <w:rPr>
          <w:sz w:val="24"/>
          <w:szCs w:val="24"/>
        </w:rPr>
        <w:t>(Hälterlein, 2021)</w:t>
      </w:r>
      <w:r w:rsidRPr="4C6C3BA8">
        <w:rPr>
          <w:sz w:val="24"/>
          <w:szCs w:val="24"/>
        </w:rPr>
        <w:fldChar w:fldCharType="end"/>
      </w:r>
      <w:r w:rsidR="00DE33C6" w:rsidRPr="4C6C3BA8">
        <w:rPr>
          <w:sz w:val="24"/>
          <w:szCs w:val="24"/>
        </w:rPr>
        <w:t xml:space="preserve">. </w:t>
      </w:r>
      <w:r w:rsidR="00190D80" w:rsidRPr="4C6C3BA8">
        <w:rPr>
          <w:sz w:val="24"/>
          <w:szCs w:val="24"/>
        </w:rPr>
        <w:t xml:space="preserve">This study posited </w:t>
      </w:r>
      <w:r w:rsidR="00EF6F02" w:rsidRPr="4C6C3BA8">
        <w:rPr>
          <w:sz w:val="24"/>
          <w:szCs w:val="24"/>
        </w:rPr>
        <w:t>that some</w:t>
      </w:r>
      <w:r w:rsidR="00F440E4" w:rsidRPr="4C6C3BA8">
        <w:rPr>
          <w:sz w:val="24"/>
          <w:szCs w:val="24"/>
        </w:rPr>
        <w:t xml:space="preserve"> ML approaches to crime predictions have the capability to </w:t>
      </w:r>
      <w:r w:rsidR="009C2D85" w:rsidRPr="4C6C3BA8">
        <w:rPr>
          <w:sz w:val="24"/>
          <w:szCs w:val="24"/>
        </w:rPr>
        <w:t xml:space="preserve">go beyond the boundaries of existing </w:t>
      </w:r>
      <w:r w:rsidR="0028417E" w:rsidRPr="4C6C3BA8">
        <w:rPr>
          <w:sz w:val="24"/>
          <w:szCs w:val="24"/>
        </w:rPr>
        <w:t>knowledge of criminality</w:t>
      </w:r>
      <w:r w:rsidR="00B32D8D" w:rsidRPr="4C6C3BA8">
        <w:rPr>
          <w:sz w:val="24"/>
          <w:szCs w:val="24"/>
        </w:rPr>
        <w:t xml:space="preserve"> with a disregard for </w:t>
      </w:r>
      <w:r w:rsidR="00EF3D8D" w:rsidRPr="4C6C3BA8">
        <w:rPr>
          <w:sz w:val="24"/>
          <w:szCs w:val="24"/>
        </w:rPr>
        <w:t xml:space="preserve">the value of </w:t>
      </w:r>
      <w:r w:rsidR="002D6B78" w:rsidRPr="4C6C3BA8">
        <w:rPr>
          <w:sz w:val="24"/>
          <w:szCs w:val="24"/>
        </w:rPr>
        <w:t>understanding criminal behaviours</w:t>
      </w:r>
      <w:r w:rsidR="00F34818" w:rsidRPr="4C6C3BA8">
        <w:rPr>
          <w:sz w:val="24"/>
          <w:szCs w:val="24"/>
        </w:rPr>
        <w:t>, which limits accurate</w:t>
      </w:r>
      <w:r w:rsidR="00F05A3B" w:rsidRPr="4C6C3BA8">
        <w:rPr>
          <w:sz w:val="24"/>
          <w:szCs w:val="24"/>
        </w:rPr>
        <w:t xml:space="preserve"> forecasting.</w:t>
      </w:r>
      <w:r w:rsidR="00E405A2" w:rsidRPr="4C6C3BA8">
        <w:rPr>
          <w:sz w:val="24"/>
          <w:szCs w:val="24"/>
        </w:rPr>
        <w:t xml:space="preserve"> </w:t>
      </w:r>
      <w:r w:rsidR="00AA5CA7" w:rsidRPr="4C6C3BA8">
        <w:rPr>
          <w:sz w:val="24"/>
          <w:szCs w:val="24"/>
        </w:rPr>
        <w:t>F</w:t>
      </w:r>
      <w:r w:rsidR="006255CD" w:rsidRPr="4C6C3BA8">
        <w:rPr>
          <w:sz w:val="24"/>
          <w:szCs w:val="24"/>
        </w:rPr>
        <w:t>ocus was</w:t>
      </w:r>
      <w:r w:rsidR="00AA5CA7" w:rsidRPr="4C6C3BA8">
        <w:rPr>
          <w:sz w:val="24"/>
          <w:szCs w:val="24"/>
        </w:rPr>
        <w:t xml:space="preserve"> also</w:t>
      </w:r>
      <w:r w:rsidR="006255CD" w:rsidRPr="4C6C3BA8">
        <w:rPr>
          <w:sz w:val="24"/>
          <w:szCs w:val="24"/>
        </w:rPr>
        <w:t xml:space="preserve"> on the MSS and SP perspectives of predictive modelling</w:t>
      </w:r>
      <w:r w:rsidR="002F3BE7" w:rsidRPr="4C6C3BA8">
        <w:rPr>
          <w:sz w:val="24"/>
          <w:szCs w:val="24"/>
        </w:rPr>
        <w:t xml:space="preserve">, with the former </w:t>
      </w:r>
      <w:r w:rsidR="00941C47" w:rsidRPr="4C6C3BA8">
        <w:rPr>
          <w:sz w:val="24"/>
          <w:szCs w:val="24"/>
        </w:rPr>
        <w:t xml:space="preserve">pointing to the need for an </w:t>
      </w:r>
      <w:r w:rsidR="00AF4693" w:rsidRPr="4C6C3BA8">
        <w:rPr>
          <w:sz w:val="24"/>
          <w:szCs w:val="24"/>
        </w:rPr>
        <w:t>understanding of the human agency behind the mechanism and the later</w:t>
      </w:r>
      <w:r w:rsidR="00F731C7" w:rsidRPr="4C6C3BA8">
        <w:rPr>
          <w:sz w:val="24"/>
          <w:szCs w:val="24"/>
        </w:rPr>
        <w:t xml:space="preserve">, </w:t>
      </w:r>
      <w:r w:rsidR="00A93206" w:rsidRPr="4C6C3BA8">
        <w:rPr>
          <w:sz w:val="24"/>
          <w:szCs w:val="24"/>
        </w:rPr>
        <w:t xml:space="preserve">for </w:t>
      </w:r>
      <w:r w:rsidR="000B04AD" w:rsidRPr="4C6C3BA8">
        <w:rPr>
          <w:sz w:val="24"/>
          <w:szCs w:val="24"/>
        </w:rPr>
        <w:t>treating the humans behind the mechanism as separate entit</w:t>
      </w:r>
      <w:r w:rsidR="00157A97" w:rsidRPr="4C6C3BA8">
        <w:rPr>
          <w:sz w:val="24"/>
          <w:szCs w:val="24"/>
        </w:rPr>
        <w:t>ies</w:t>
      </w:r>
      <w:r w:rsidR="000B04AD" w:rsidRPr="4C6C3BA8">
        <w:rPr>
          <w:sz w:val="24"/>
          <w:szCs w:val="24"/>
        </w:rPr>
        <w:t>.</w:t>
      </w:r>
      <w:r w:rsidR="000364B8" w:rsidRPr="4C6C3BA8">
        <w:rPr>
          <w:sz w:val="24"/>
          <w:szCs w:val="24"/>
        </w:rPr>
        <w:t xml:space="preserve"> Hence, the need arises for including the </w:t>
      </w:r>
      <w:r w:rsidR="00390A1C" w:rsidRPr="4C6C3BA8">
        <w:rPr>
          <w:sz w:val="24"/>
          <w:szCs w:val="24"/>
        </w:rPr>
        <w:t xml:space="preserve">guidance of the </w:t>
      </w:r>
      <w:r w:rsidR="000364B8" w:rsidRPr="4C6C3BA8">
        <w:rPr>
          <w:sz w:val="24"/>
          <w:szCs w:val="24"/>
        </w:rPr>
        <w:t xml:space="preserve">various epistemologies </w:t>
      </w:r>
      <w:r w:rsidR="00390A1C" w:rsidRPr="4C6C3BA8">
        <w:rPr>
          <w:sz w:val="24"/>
          <w:szCs w:val="24"/>
        </w:rPr>
        <w:t xml:space="preserve">for </w:t>
      </w:r>
      <w:r w:rsidR="007C726B" w:rsidRPr="4C6C3BA8">
        <w:rPr>
          <w:sz w:val="24"/>
          <w:szCs w:val="24"/>
        </w:rPr>
        <w:t>accurate</w:t>
      </w:r>
      <w:r w:rsidR="00C80CA0" w:rsidRPr="4C6C3BA8">
        <w:rPr>
          <w:sz w:val="24"/>
          <w:szCs w:val="24"/>
        </w:rPr>
        <w:t xml:space="preserve"> and valid</w:t>
      </w:r>
      <w:r w:rsidR="00DB003D" w:rsidRPr="4C6C3BA8">
        <w:rPr>
          <w:sz w:val="24"/>
          <w:szCs w:val="24"/>
        </w:rPr>
        <w:t xml:space="preserve"> crime predictions</w:t>
      </w:r>
      <w:r w:rsidR="2F9C81C6"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JMofVPxL","properties":{"formattedCitation":"(Castro-Toledo, Mir\\uc0\\u243{}-Llinares and Aguerri, 2023)","plainCitation":"(Castro-Toledo, Miró-Llinares and Aguerri, 2023)","noteIndex":0},"citationItems":[{"id":320,"uris":["http://zotero.org/users/local/Ur3Wut78/items/9T2EC8YQ"],"itemData":{"id":320,"type":"article-journal","abstract":"The emergence of algorithmic tools and Artificial Intelligence and their use in criminal justice has raised a relevant theoretical and political debate. This article unpacks and synthesizes the debate on the role of causality for the scientific method to analyze predictive decision support systems, their practical value and epistemic problems. As a result of this discussion, it is argued that the measured usage of theory and causation-based algorithms is preferable over correlational (i.e., causally opaque) algorithms as support tools in the penal system. At the same time, the usage of the latter is supported when it is critically accompanied by abductive reasoning. Finally, the arguments put forth in this article suggest that the field of criminology needs a deeper epistemological understanding of the scientific value of data-driven tools in order to entertain a serious debate on their use.","container-title":"Criminal Law Forum","DOI":"10.1007/s10609-023-09454-y","ISSN":"1572-9850","journalAbbreviation":"Crim Law Forum","language":"en","source":"Springer Link","title":"Data-Driven Criminal Justice in the age of algorithms: epistemic challenges and practical implications","title-short":"Data-Driven Criminal Justice in the age of algorithms","URL":"https://doi.org/10.1007/s10609-023-09454-y","author":[{"family":"Castro-Toledo","given":"Francisco J."},{"family":"Miró-Llinares","given":"Fernando"},{"family":"Aguerri","given":"Jesús C."}],"accessed":{"date-parts":[["2023",5,2]]},"issued":{"date-parts":[["2023",3,4]]}}}],"schema":"https://github.com/citation-style-language/schema/raw/master/csl-citation.json"} </w:instrText>
      </w:r>
      <w:r w:rsidRPr="4C6C3BA8">
        <w:rPr>
          <w:sz w:val="24"/>
          <w:szCs w:val="24"/>
        </w:rPr>
        <w:fldChar w:fldCharType="separate"/>
      </w:r>
      <w:r w:rsidR="00975448" w:rsidRPr="4C6C3BA8">
        <w:rPr>
          <w:rFonts w:ascii="Calibri" w:hAnsi="Calibri" w:cs="Calibri"/>
          <w:sz w:val="24"/>
          <w:szCs w:val="24"/>
        </w:rPr>
        <w:t>(Castro-Toledo, Miró-Llinares and Aguerri, 2023)</w:t>
      </w:r>
      <w:r w:rsidRPr="4C6C3BA8">
        <w:rPr>
          <w:sz w:val="24"/>
          <w:szCs w:val="24"/>
        </w:rPr>
        <w:fldChar w:fldCharType="end"/>
      </w:r>
      <w:r w:rsidR="00DB003D" w:rsidRPr="4C6C3BA8">
        <w:rPr>
          <w:sz w:val="24"/>
          <w:szCs w:val="24"/>
        </w:rPr>
        <w:t>.</w:t>
      </w:r>
    </w:p>
    <w:p w14:paraId="5C53B583" w14:textId="1D079955" w:rsidR="00E6218C" w:rsidRDefault="002B6DAE" w:rsidP="005F74B9">
      <w:pPr>
        <w:pStyle w:val="Heading2"/>
      </w:pPr>
      <w:bookmarkStart w:id="220" w:name="_Toc135862663"/>
      <w:bookmarkStart w:id="221" w:name="_Toc135863855"/>
      <w:bookmarkStart w:id="222" w:name="_Toc135863937"/>
      <w:bookmarkStart w:id="223" w:name="_Toc135863978"/>
      <w:bookmarkStart w:id="224" w:name="_Toc135941899"/>
      <w:bookmarkStart w:id="225" w:name="_Toc135943448"/>
      <w:bookmarkStart w:id="226" w:name="_Toc135943899"/>
      <w:bookmarkStart w:id="227" w:name="_Toc135944385"/>
      <w:bookmarkStart w:id="228" w:name="_Toc135944819"/>
      <w:bookmarkStart w:id="229" w:name="_Toc135964487"/>
      <w:bookmarkStart w:id="230" w:name="_Toc135964608"/>
      <w:bookmarkStart w:id="231" w:name="_Toc135964946"/>
      <w:bookmarkStart w:id="232" w:name="_Toc135964990"/>
      <w:bookmarkStart w:id="233" w:name="_Toc135965249"/>
      <w:bookmarkStart w:id="234" w:name="_Toc135966164"/>
      <w:bookmarkStart w:id="235" w:name="_Toc135966213"/>
      <w:bookmarkStart w:id="236" w:name="_Toc136390408"/>
      <w:r>
        <w:t>2.3</w:t>
      </w:r>
      <w:r w:rsidR="008B2D3F">
        <w:t>.</w:t>
      </w:r>
      <w:r w:rsidR="00EA746E">
        <w:tab/>
      </w:r>
      <w:r>
        <w:t xml:space="preserve">The Historical Evolution </w:t>
      </w:r>
      <w:r w:rsidR="00B660E0">
        <w:t>of</w:t>
      </w:r>
      <w:r>
        <w:t xml:space="preserve"> Machine Learning Models </w:t>
      </w:r>
      <w:r w:rsidR="000B2D5C">
        <w:t>to</w:t>
      </w:r>
      <w:r>
        <w:t xml:space="preserve"> Forecast Crime</w:t>
      </w:r>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r w:rsidR="000B2D5C">
        <w:t>s</w:t>
      </w:r>
      <w:bookmarkEnd w:id="236"/>
    </w:p>
    <w:p w14:paraId="37803FCA" w14:textId="77777777" w:rsidR="0011392E" w:rsidRPr="0011392E" w:rsidRDefault="0011392E" w:rsidP="0011392E"/>
    <w:p w14:paraId="443273DF" w14:textId="4DC9E71C" w:rsidR="007A5207" w:rsidRPr="009D1BF1" w:rsidRDefault="0007258A" w:rsidP="4C6C3BA8">
      <w:pPr>
        <w:spacing w:line="360" w:lineRule="auto"/>
        <w:jc w:val="both"/>
        <w:rPr>
          <w:sz w:val="24"/>
          <w:szCs w:val="24"/>
        </w:rPr>
      </w:pPr>
      <w:r w:rsidRPr="4C6C3BA8">
        <w:rPr>
          <w:sz w:val="24"/>
          <w:szCs w:val="24"/>
        </w:rPr>
        <w:t xml:space="preserve">Police departments </w:t>
      </w:r>
      <w:r w:rsidR="00F104E3" w:rsidRPr="4C6C3BA8">
        <w:rPr>
          <w:sz w:val="24"/>
          <w:szCs w:val="24"/>
        </w:rPr>
        <w:t xml:space="preserve">in </w:t>
      </w:r>
      <w:r w:rsidR="007E4D3C" w:rsidRPr="4C6C3BA8">
        <w:rPr>
          <w:sz w:val="24"/>
          <w:szCs w:val="24"/>
        </w:rPr>
        <w:t xml:space="preserve">the United States </w:t>
      </w:r>
      <w:r w:rsidRPr="4C6C3BA8">
        <w:rPr>
          <w:sz w:val="24"/>
          <w:szCs w:val="24"/>
        </w:rPr>
        <w:t xml:space="preserve">have been </w:t>
      </w:r>
      <w:r w:rsidR="00A40D3A" w:rsidRPr="4C6C3BA8">
        <w:rPr>
          <w:sz w:val="24"/>
          <w:szCs w:val="24"/>
        </w:rPr>
        <w:t>leveraging m</w:t>
      </w:r>
      <w:r w:rsidR="0016029D" w:rsidRPr="4C6C3BA8">
        <w:rPr>
          <w:sz w:val="24"/>
          <w:szCs w:val="24"/>
        </w:rPr>
        <w:t xml:space="preserve">achine learning models </w:t>
      </w:r>
      <w:r w:rsidR="00A40D3A" w:rsidRPr="4C6C3BA8">
        <w:rPr>
          <w:sz w:val="24"/>
          <w:szCs w:val="24"/>
        </w:rPr>
        <w:t xml:space="preserve">in </w:t>
      </w:r>
      <w:r w:rsidR="0016029D" w:rsidRPr="4C6C3BA8">
        <w:rPr>
          <w:sz w:val="24"/>
          <w:szCs w:val="24"/>
        </w:rPr>
        <w:t>predicting crime</w:t>
      </w:r>
      <w:r w:rsidR="005745A2" w:rsidRPr="4C6C3BA8">
        <w:rPr>
          <w:sz w:val="24"/>
          <w:szCs w:val="24"/>
        </w:rPr>
        <w:t>s</w:t>
      </w:r>
      <w:r w:rsidR="0016029D" w:rsidRPr="4C6C3BA8">
        <w:rPr>
          <w:sz w:val="24"/>
          <w:szCs w:val="24"/>
        </w:rPr>
        <w:t xml:space="preserve"> </w:t>
      </w:r>
      <w:r w:rsidR="00A40D3A" w:rsidRPr="4C6C3BA8">
        <w:rPr>
          <w:sz w:val="24"/>
          <w:szCs w:val="24"/>
        </w:rPr>
        <w:t>over the years.</w:t>
      </w:r>
      <w:r w:rsidR="00611C45" w:rsidRPr="4C6C3BA8">
        <w:rPr>
          <w:sz w:val="24"/>
          <w:szCs w:val="24"/>
        </w:rPr>
        <w:t xml:space="preserve"> Before </w:t>
      </w:r>
      <w:r w:rsidR="002F185F">
        <w:rPr>
          <w:sz w:val="24"/>
          <w:szCs w:val="24"/>
        </w:rPr>
        <w:t>ML</w:t>
      </w:r>
      <w:r w:rsidR="00611C45" w:rsidRPr="4C6C3BA8">
        <w:rPr>
          <w:sz w:val="24"/>
          <w:szCs w:val="24"/>
        </w:rPr>
        <w:t xml:space="preserve">, </w:t>
      </w:r>
      <w:r w:rsidR="00B633F2">
        <w:rPr>
          <w:sz w:val="24"/>
          <w:szCs w:val="24"/>
        </w:rPr>
        <w:t xml:space="preserve">one of </w:t>
      </w:r>
      <w:r w:rsidR="00611C45" w:rsidRPr="4C6C3BA8">
        <w:rPr>
          <w:sz w:val="24"/>
          <w:szCs w:val="24"/>
        </w:rPr>
        <w:t>the first method</w:t>
      </w:r>
      <w:r w:rsidR="00B633F2">
        <w:rPr>
          <w:sz w:val="24"/>
          <w:szCs w:val="24"/>
        </w:rPr>
        <w:t xml:space="preserve">s </w:t>
      </w:r>
      <w:r w:rsidR="00611C45" w:rsidRPr="4C6C3BA8">
        <w:rPr>
          <w:sz w:val="24"/>
          <w:szCs w:val="24"/>
        </w:rPr>
        <w:t xml:space="preserve">Police forces used was </w:t>
      </w:r>
      <w:r w:rsidR="008253F2" w:rsidRPr="4C6C3BA8">
        <w:rPr>
          <w:sz w:val="24"/>
          <w:szCs w:val="24"/>
        </w:rPr>
        <w:t>extrapolation of historical data</w:t>
      </w:r>
      <w:r w:rsidR="00DE2AEA" w:rsidRPr="4C6C3BA8">
        <w:rPr>
          <w:sz w:val="24"/>
          <w:szCs w:val="24"/>
        </w:rPr>
        <w:t>. This worked well but the challenge was deviations from the</w:t>
      </w:r>
      <w:r w:rsidR="005B6ABA" w:rsidRPr="4C6C3BA8">
        <w:rPr>
          <w:sz w:val="24"/>
          <w:szCs w:val="24"/>
        </w:rPr>
        <w:t xml:space="preserve"> crime</w:t>
      </w:r>
      <w:r w:rsidR="00DE2AEA" w:rsidRPr="4C6C3BA8">
        <w:rPr>
          <w:sz w:val="24"/>
          <w:szCs w:val="24"/>
        </w:rPr>
        <w:t xml:space="preserve"> trends could not be predicted</w:t>
      </w:r>
      <w:r w:rsidRPr="4C6C3BA8">
        <w:rPr>
          <w:sz w:val="24"/>
          <w:szCs w:val="24"/>
        </w:rPr>
        <w:fldChar w:fldCharType="begin"/>
      </w:r>
      <w:r w:rsidRPr="4C6C3BA8">
        <w:rPr>
          <w:sz w:val="24"/>
          <w:szCs w:val="24"/>
        </w:rPr>
        <w:instrText xml:space="preserve"> ADDIN ZOTERO_ITEM CSL_CITATION {"citationID":"Jwx8uMfX","properties":{"formattedCitation":"(William {\\i{}et al.}, 2023)","plainCitation":"(William et al., 2023)","noteIndex":0},"citationItems":[{"id":322,"uris":["http://zotero.org/users/local/Ur3Wut78/items/7AG9QB53"],"itemData":{"id":322,"type":"paper-conference","abstract":"Depending on the seriousness of the offence, any deliberate act that causes harm to oneself or another, as well as damage to or loss of property, qualifies as a crime for the purposes of criminal law. The number and diversity of unlawful activities are increasing at an alarming rate, necessitating the creation of efficient enforcement tools by law enforcement agencies. Due to their slowness and inefficiency, traditional crime-solving methods are no longer effective in today’s high-crime climate. As a result, we may be able to reduce the workload of police personnel and contribute to crime prevention if we develop ways for reliably anticipating crime in advance of its occurrence. In order to do this, we suggest using ML and computer vision technologies and methodologies. Throughout this study, we describe the results of several cases in which such strategies were used, which sparked our interest in further study. The fundamental reason for the change in crime detection and prevention strategies is based on the prior and subsequent statistical observations made by the authorities. Machine learning and computer vision may help law enforcement and other authorities detect, prevent and solve crimes more quickly and accurately, and this is the primary goal of this research effort. With the use of artificial intelligence and computer vision, law enforcement agencies might be transformed.","collection-title":"Lecture Notes in Networks and Systems","container-title":"Mobile Radio Communications and 5G Networks","DOI":"10.1007/978-981-19-7982-8_25","event-place":"Singapore","ISBN":"978-981-19798-2-8","language":"en","page":"297-315","publisher":"Springer Nature","publisher-place":"Singapore","source":"Springer Link","title":"Crime Analysis Using Computer Vision Approach with Machine Learning","author":[{"family":"William","given":"P."},{"family":"Shrivastava","given":"Anurag"},{"family":"Shunmuga Karpagam","given":"N."},{"family":"Mohanaprakash","given":"T. A."},{"family":"Tongkachok","given":"Korakod"},{"family":"Kumar","given":"Keshav"}],"editor":[{"family":"Marriwala","given":"Nikhil"},{"family":"Tripathi","given":"C.C."},{"family":"Jain","given":"Shruti"},{"family":"Kumar","given":"Dinesh"}],"issued":{"date-parts":[["2023"]]}}}],"schema":"https://github.com/citation-style-language/schema/raw/master/csl-citation.json"} </w:instrText>
      </w:r>
      <w:r w:rsidRPr="4C6C3BA8">
        <w:rPr>
          <w:sz w:val="24"/>
          <w:szCs w:val="24"/>
        </w:rPr>
        <w:fldChar w:fldCharType="separate"/>
      </w:r>
      <w:r w:rsidR="184D26AF" w:rsidRPr="4C6C3BA8">
        <w:rPr>
          <w:rFonts w:ascii="Calibri" w:hAnsi="Calibri" w:cs="Calibri"/>
          <w:sz w:val="24"/>
          <w:szCs w:val="24"/>
        </w:rPr>
        <w:t xml:space="preserve"> (</w:t>
      </w:r>
      <w:r w:rsidR="001E6000" w:rsidRPr="4C6C3BA8">
        <w:rPr>
          <w:rFonts w:ascii="Calibri" w:hAnsi="Calibri" w:cs="Calibri"/>
          <w:sz w:val="24"/>
          <w:szCs w:val="24"/>
        </w:rPr>
        <w:t xml:space="preserve">William </w:t>
      </w:r>
      <w:r w:rsidR="001E6000" w:rsidRPr="4C6C3BA8">
        <w:rPr>
          <w:rFonts w:ascii="Calibri" w:hAnsi="Calibri" w:cs="Calibri"/>
          <w:i/>
          <w:iCs/>
          <w:sz w:val="24"/>
          <w:szCs w:val="24"/>
        </w:rPr>
        <w:t>et al.</w:t>
      </w:r>
      <w:r w:rsidR="001E6000" w:rsidRPr="4C6C3BA8">
        <w:rPr>
          <w:rFonts w:ascii="Calibri" w:hAnsi="Calibri" w:cs="Calibri"/>
          <w:sz w:val="24"/>
          <w:szCs w:val="24"/>
        </w:rPr>
        <w:t>, 2023)</w:t>
      </w:r>
      <w:r w:rsidRPr="4C6C3BA8">
        <w:rPr>
          <w:sz w:val="24"/>
          <w:szCs w:val="24"/>
        </w:rPr>
        <w:fldChar w:fldCharType="end"/>
      </w:r>
      <w:r w:rsidR="005B6ABA" w:rsidRPr="4C6C3BA8">
        <w:rPr>
          <w:sz w:val="24"/>
          <w:szCs w:val="24"/>
        </w:rPr>
        <w:t>.</w:t>
      </w:r>
      <w:r w:rsidR="00A40D3A" w:rsidRPr="4C6C3BA8">
        <w:rPr>
          <w:sz w:val="24"/>
          <w:szCs w:val="24"/>
        </w:rPr>
        <w:t xml:space="preserve"> As early as 1998, </w:t>
      </w:r>
      <w:r w:rsidR="007E4D3C" w:rsidRPr="4C6C3BA8">
        <w:rPr>
          <w:sz w:val="24"/>
          <w:szCs w:val="24"/>
        </w:rPr>
        <w:t xml:space="preserve">there have been attempts to use </w:t>
      </w:r>
      <w:r w:rsidR="00EE6C5C" w:rsidRPr="4C6C3BA8">
        <w:rPr>
          <w:sz w:val="24"/>
          <w:szCs w:val="24"/>
        </w:rPr>
        <w:t xml:space="preserve">machine learning techniques to solve crime prediction </w:t>
      </w:r>
      <w:r w:rsidR="005B6ABA" w:rsidRPr="4C6C3BA8">
        <w:rPr>
          <w:sz w:val="24"/>
          <w:szCs w:val="24"/>
        </w:rPr>
        <w:t>problem,</w:t>
      </w:r>
      <w:r w:rsidR="006E56C0" w:rsidRPr="4C6C3BA8">
        <w:rPr>
          <w:sz w:val="24"/>
          <w:szCs w:val="24"/>
        </w:rPr>
        <w:t xml:space="preserve"> but the limitation</w:t>
      </w:r>
      <w:r w:rsidR="009730C5" w:rsidRPr="4C6C3BA8">
        <w:rPr>
          <w:sz w:val="24"/>
          <w:szCs w:val="24"/>
        </w:rPr>
        <w:t xml:space="preserve"> then</w:t>
      </w:r>
      <w:r w:rsidR="006E56C0" w:rsidRPr="4C6C3BA8">
        <w:rPr>
          <w:sz w:val="24"/>
          <w:szCs w:val="24"/>
        </w:rPr>
        <w:t xml:space="preserve"> was</w:t>
      </w:r>
      <w:r w:rsidR="002412AA" w:rsidRPr="4C6C3BA8">
        <w:rPr>
          <w:sz w:val="24"/>
          <w:szCs w:val="24"/>
        </w:rPr>
        <w:t xml:space="preserve"> the</w:t>
      </w:r>
      <w:r w:rsidR="006E56C0" w:rsidRPr="4C6C3BA8">
        <w:rPr>
          <w:sz w:val="24"/>
          <w:szCs w:val="24"/>
        </w:rPr>
        <w:t xml:space="preserve"> </w:t>
      </w:r>
      <w:r w:rsidR="009730C5" w:rsidRPr="4C6C3BA8">
        <w:rPr>
          <w:sz w:val="24"/>
          <w:szCs w:val="24"/>
        </w:rPr>
        <w:t xml:space="preserve">required </w:t>
      </w:r>
      <w:r w:rsidR="006E56C0" w:rsidRPr="4C6C3BA8">
        <w:rPr>
          <w:sz w:val="24"/>
          <w:szCs w:val="24"/>
        </w:rPr>
        <w:t>computational power.</w:t>
      </w:r>
      <w:r w:rsidR="005D3A2B" w:rsidRPr="4C6C3BA8">
        <w:rPr>
          <w:sz w:val="24"/>
          <w:szCs w:val="24"/>
        </w:rPr>
        <w:t xml:space="preserve"> Multivariate regression </w:t>
      </w:r>
      <w:r w:rsidR="00274C81" w:rsidRPr="4C6C3BA8">
        <w:rPr>
          <w:sz w:val="24"/>
          <w:szCs w:val="24"/>
        </w:rPr>
        <w:t>improved crime predictions but the drawback was it relied solely on historical data</w:t>
      </w:r>
      <w:r w:rsidRPr="4C6C3BA8">
        <w:rPr>
          <w:sz w:val="24"/>
          <w:szCs w:val="24"/>
        </w:rPr>
        <w:fldChar w:fldCharType="begin"/>
      </w:r>
      <w:r w:rsidRPr="4C6C3BA8">
        <w:rPr>
          <w:sz w:val="24"/>
          <w:szCs w:val="24"/>
        </w:rPr>
        <w:instrText xml:space="preserve"> ADDIN ZOTERO_ITEM CSL_CITATION {"citationID":"DQIPuTSW","properties":{"formattedCitation":"(Stec and Klabjan, 2018)","plainCitation":"(Stec and Klabjan, 2018)","noteIndex":0},"citationItems":[{"id":71,"uris":["http://zotero.org/users/local/Ur3Wut78/items/BSHWJNJ3"],"itemData":{"id":71,"type":"article","abstract":"The objective of this work is to take advantage of deep neural networks in order to make next day crime count predictions in a fine-grain city partition. We make predictions using Chicago and Portland crime data, which is augmented with additional datasets covering weather, census data, and public transportation. The crime counts are broken into 10 bins and our model predicts the most likely bin for a each spatial region at a daily level. We train this data using increasingly complex neural network structures, including variations that are suited to the spatial and temporal aspects of the crime prediction problem. With our best model we are able to predict the correct bin for overall crime count with 75.6% and 65.3% accuracy for Chicago and Portland, respectively. The results show the efficacy of neural networks for the prediction problem and the value of using external datasets in addition to standard crime data.","note":"arXiv:1806.01486 [cs, stat]","number":"arXiv:1806.01486","publisher":"arXiv","source":"arXiv.org","title":"Forecasting Crime with Deep Learning","URL":"http://arxiv.org/abs/1806.01486","author":[{"family":"Stec","given":"Alexander"},{"family":"Klabjan","given":"Diego"}],"accessed":{"date-parts":[["2023",3,20]]},"issued":{"date-parts":[["2018",6,5]]}}}],"schema":"https://github.com/citation-style-language/schema/raw/master/csl-citation.json"} </w:instrText>
      </w:r>
      <w:r w:rsidRPr="4C6C3BA8">
        <w:rPr>
          <w:sz w:val="24"/>
          <w:szCs w:val="24"/>
        </w:rPr>
        <w:fldChar w:fldCharType="separate"/>
      </w:r>
      <w:r w:rsidR="6AE4A7B0" w:rsidRPr="4C6C3BA8">
        <w:rPr>
          <w:sz w:val="24"/>
          <w:szCs w:val="24"/>
        </w:rPr>
        <w:t xml:space="preserve"> (</w:t>
      </w:r>
      <w:r w:rsidR="00B52B47" w:rsidRPr="4C6C3BA8">
        <w:rPr>
          <w:sz w:val="24"/>
          <w:szCs w:val="24"/>
        </w:rPr>
        <w:t>Stec and Klabjan, 2018)</w:t>
      </w:r>
      <w:r w:rsidRPr="4C6C3BA8">
        <w:rPr>
          <w:sz w:val="24"/>
          <w:szCs w:val="24"/>
        </w:rPr>
        <w:fldChar w:fldCharType="end"/>
      </w:r>
      <w:r w:rsidR="00274C81" w:rsidRPr="4C6C3BA8">
        <w:rPr>
          <w:sz w:val="24"/>
          <w:szCs w:val="24"/>
        </w:rPr>
        <w:t>.</w:t>
      </w:r>
      <w:r w:rsidR="007E6AED" w:rsidRPr="4C6C3BA8">
        <w:rPr>
          <w:sz w:val="24"/>
          <w:szCs w:val="24"/>
        </w:rPr>
        <w:t xml:space="preserve"> </w:t>
      </w:r>
      <w:r w:rsidR="00DA60DD" w:rsidRPr="4C6C3BA8">
        <w:rPr>
          <w:sz w:val="24"/>
          <w:szCs w:val="24"/>
        </w:rPr>
        <w:t>With ML</w:t>
      </w:r>
      <w:r w:rsidR="007E6AED" w:rsidRPr="4C6C3BA8">
        <w:rPr>
          <w:sz w:val="24"/>
          <w:szCs w:val="24"/>
        </w:rPr>
        <w:t xml:space="preserve"> m</w:t>
      </w:r>
      <w:r w:rsidR="002619C7" w:rsidRPr="4C6C3BA8">
        <w:rPr>
          <w:sz w:val="24"/>
          <w:szCs w:val="24"/>
        </w:rPr>
        <w:t>ethods</w:t>
      </w:r>
      <w:r w:rsidR="00DA60DD" w:rsidRPr="4C6C3BA8">
        <w:rPr>
          <w:sz w:val="24"/>
          <w:szCs w:val="24"/>
        </w:rPr>
        <w:t xml:space="preserve"> and</w:t>
      </w:r>
      <w:r w:rsidR="007E6AED" w:rsidRPr="4C6C3BA8">
        <w:rPr>
          <w:sz w:val="24"/>
          <w:szCs w:val="24"/>
        </w:rPr>
        <w:t xml:space="preserve"> the development of high-performance </w:t>
      </w:r>
      <w:r w:rsidR="002619C7" w:rsidRPr="4C6C3BA8">
        <w:rPr>
          <w:sz w:val="24"/>
          <w:szCs w:val="24"/>
        </w:rPr>
        <w:t>computers,</w:t>
      </w:r>
      <w:r w:rsidR="00A92625" w:rsidRPr="4C6C3BA8">
        <w:rPr>
          <w:sz w:val="24"/>
          <w:szCs w:val="24"/>
        </w:rPr>
        <w:t xml:space="preserve"> there has been impressive results </w:t>
      </w:r>
      <w:r w:rsidR="00E132D8" w:rsidRPr="4C6C3BA8">
        <w:rPr>
          <w:sz w:val="24"/>
          <w:szCs w:val="24"/>
        </w:rPr>
        <w:t>with various types of classification problems.</w:t>
      </w:r>
      <w:r w:rsidR="00AF5A80" w:rsidRPr="4C6C3BA8">
        <w:rPr>
          <w:sz w:val="24"/>
          <w:szCs w:val="24"/>
        </w:rPr>
        <w:t xml:space="preserve"> CNN </w:t>
      </w:r>
      <w:r w:rsidR="00756AA1" w:rsidRPr="4C6C3BA8">
        <w:rPr>
          <w:sz w:val="24"/>
          <w:szCs w:val="24"/>
        </w:rPr>
        <w:t xml:space="preserve">can successfully classify images which is important for spatial aspects of crime </w:t>
      </w:r>
      <w:r w:rsidR="00122B13" w:rsidRPr="4C6C3BA8">
        <w:rPr>
          <w:sz w:val="24"/>
          <w:szCs w:val="24"/>
        </w:rPr>
        <w:t>prediction</w:t>
      </w:r>
      <w:r w:rsidR="004D0029" w:rsidRPr="4C6C3BA8">
        <w:rPr>
          <w:sz w:val="24"/>
          <w:szCs w:val="24"/>
        </w:rPr>
        <w:t xml:space="preserve"> while </w:t>
      </w:r>
      <w:r w:rsidR="0007043E" w:rsidRPr="4C6C3BA8">
        <w:rPr>
          <w:sz w:val="24"/>
          <w:szCs w:val="24"/>
        </w:rPr>
        <w:t xml:space="preserve">RNN can address </w:t>
      </w:r>
      <w:r w:rsidR="004D0029" w:rsidRPr="4C6C3BA8">
        <w:rPr>
          <w:sz w:val="24"/>
          <w:szCs w:val="24"/>
        </w:rPr>
        <w:t>temporal aspects of crime predictio</w:t>
      </w:r>
      <w:r w:rsidR="0007043E" w:rsidRPr="4C6C3BA8">
        <w:rPr>
          <w:sz w:val="24"/>
          <w:szCs w:val="24"/>
        </w:rPr>
        <w:t>n</w:t>
      </w:r>
      <w:r w:rsidR="00B012A5" w:rsidRPr="4C6C3BA8">
        <w:rPr>
          <w:sz w:val="24"/>
          <w:szCs w:val="24"/>
        </w:rPr>
        <w:t xml:space="preserve"> </w:t>
      </w:r>
      <w:r w:rsidR="00F913D4" w:rsidRPr="4C6C3BA8">
        <w:rPr>
          <w:sz w:val="24"/>
          <w:szCs w:val="24"/>
        </w:rPr>
        <w:t xml:space="preserve">particularly useful </w:t>
      </w:r>
      <w:r w:rsidR="00B012A5" w:rsidRPr="4C6C3BA8">
        <w:rPr>
          <w:sz w:val="24"/>
          <w:szCs w:val="24"/>
        </w:rPr>
        <w:t>when the</w:t>
      </w:r>
      <w:r w:rsidR="00E41C42" w:rsidRPr="4C6C3BA8">
        <w:rPr>
          <w:sz w:val="24"/>
          <w:szCs w:val="24"/>
        </w:rPr>
        <w:t xml:space="preserve"> inputs and outputs are not ind</w:t>
      </w:r>
      <w:r w:rsidR="002329DD" w:rsidRPr="4C6C3BA8">
        <w:rPr>
          <w:sz w:val="24"/>
          <w:szCs w:val="24"/>
        </w:rPr>
        <w:t>ependent of each other</w:t>
      </w:r>
      <w:r w:rsidRPr="4C6C3BA8">
        <w:rPr>
          <w:sz w:val="24"/>
          <w:szCs w:val="24"/>
        </w:rPr>
        <w:fldChar w:fldCharType="begin"/>
      </w:r>
      <w:r w:rsidRPr="4C6C3BA8">
        <w:rPr>
          <w:sz w:val="24"/>
          <w:szCs w:val="24"/>
        </w:rPr>
        <w:instrText xml:space="preserve"> ADDIN ZOTERO_ITEM CSL_CITATION {"citationID":"U3wb6aYh","properties":{"formattedCitation":"(Stalidis, Semertzidis and Daras, 2021)","plainCitation":"(Stalidis, Semertzidis and Daras, 2021)","noteIndex":0},"citationItems":[{"id":128,"uris":["http://zotero.org/users/local/Ur3Wut78/items/WFWJZQ6M"],"itemData":{"id":128,"type":"article-journal","abstract":"In this paper, a detailed study on crime classification and prediction using deep learning architectures is presented. We examine the effectiveness of deep learning algorithms in this domain and provide recommendations for designing and training deep learning systems for predicting crime areas, using open data from police reports. Having time-series of crime types per location as training data, a comparative study of 10 state-of-the-art methods against 3 different deep learning configurations is conducted. In our experiments with 5 publicly available datasets, we demonstrate that the deep learning-based methods consistently outperform the existing best-performing methods. Moreover, we evaluate the effectiveness of different parameters in the deep learning architectures and give insights for configuring them to achieve improved performance in crime classification and finally crime prediction.","container-title":"Forecasting","DOI":"10.3390/forecast3040046","ISSN":"2571-9394","issue":"4","journalAbbreviation":"Forecasting","language":"en","page":"741-762","source":"Semantic Scholar","title":"Examining Deep Learning Architectures for Crime Classification and Prediction","volume":"3","author":[{"family":"Stalidis","given":"Panagiotis"},{"family":"Semertzidis","given":"Theodoros"},{"family":"Daras","given":"Petros"}],"issued":{"date-parts":[["2021",10,12]]}}}],"schema":"https://github.com/citation-style-language/schema/raw/master/csl-citation.json"} </w:instrText>
      </w:r>
      <w:r w:rsidRPr="4C6C3BA8">
        <w:rPr>
          <w:sz w:val="24"/>
          <w:szCs w:val="24"/>
        </w:rPr>
        <w:fldChar w:fldCharType="separate"/>
      </w:r>
      <w:r w:rsidR="6AE4A7B0" w:rsidRPr="4C6C3BA8">
        <w:rPr>
          <w:sz w:val="24"/>
          <w:szCs w:val="24"/>
        </w:rPr>
        <w:t xml:space="preserve"> (</w:t>
      </w:r>
      <w:r w:rsidR="00002B7E" w:rsidRPr="4C6C3BA8">
        <w:rPr>
          <w:sz w:val="24"/>
          <w:szCs w:val="24"/>
        </w:rPr>
        <w:t>Stalidis, Semertzidis and Daras, 2021)</w:t>
      </w:r>
      <w:r w:rsidRPr="4C6C3BA8">
        <w:rPr>
          <w:sz w:val="24"/>
          <w:szCs w:val="24"/>
        </w:rPr>
        <w:fldChar w:fldCharType="end"/>
      </w:r>
      <w:r w:rsidR="002329DD" w:rsidRPr="4C6C3BA8">
        <w:rPr>
          <w:sz w:val="24"/>
          <w:szCs w:val="24"/>
        </w:rPr>
        <w:t>.</w:t>
      </w:r>
    </w:p>
    <w:p w14:paraId="7717C949" w14:textId="27D8D927" w:rsidR="000476A9" w:rsidRPr="009D1BF1" w:rsidRDefault="0019557C" w:rsidP="4C6C3BA8">
      <w:pPr>
        <w:spacing w:line="360" w:lineRule="auto"/>
        <w:jc w:val="both"/>
        <w:rPr>
          <w:sz w:val="24"/>
          <w:szCs w:val="24"/>
        </w:rPr>
      </w:pPr>
      <w:r w:rsidRPr="4C6C3BA8">
        <w:rPr>
          <w:sz w:val="24"/>
          <w:szCs w:val="24"/>
        </w:rPr>
        <w:t xml:space="preserve">The temporal relationship between </w:t>
      </w:r>
      <w:r w:rsidR="00A413D2" w:rsidRPr="4C6C3BA8">
        <w:rPr>
          <w:sz w:val="24"/>
          <w:szCs w:val="24"/>
        </w:rPr>
        <w:t>crime incidences and weather, holidays and paydays</w:t>
      </w:r>
      <w:r w:rsidR="0083253D" w:rsidRPr="4C6C3BA8">
        <w:rPr>
          <w:sz w:val="24"/>
          <w:szCs w:val="24"/>
        </w:rPr>
        <w:t xml:space="preserve"> </w:t>
      </w:r>
      <w:r w:rsidR="00E63C41" w:rsidRPr="4C6C3BA8">
        <w:rPr>
          <w:sz w:val="24"/>
          <w:szCs w:val="24"/>
        </w:rPr>
        <w:t xml:space="preserve">using linear regression modelling </w:t>
      </w:r>
      <w:r w:rsidR="00BA2943" w:rsidRPr="4C6C3BA8">
        <w:rPr>
          <w:sz w:val="24"/>
          <w:szCs w:val="24"/>
        </w:rPr>
        <w:t>indicated a dependence of aggressive crimes on</w:t>
      </w:r>
      <w:r w:rsidR="00DC04DD" w:rsidRPr="4C6C3BA8">
        <w:rPr>
          <w:sz w:val="24"/>
          <w:szCs w:val="24"/>
        </w:rPr>
        <w:t xml:space="preserve"> the hour of the day and whether</w:t>
      </w:r>
      <w:r w:rsidR="00B70AD4" w:rsidRPr="4C6C3BA8">
        <w:rPr>
          <w:sz w:val="24"/>
          <w:szCs w:val="24"/>
        </w:rPr>
        <w:t xml:space="preserve"> the in</w:t>
      </w:r>
      <w:r w:rsidR="00CF3CCD" w:rsidRPr="4C6C3BA8">
        <w:rPr>
          <w:sz w:val="24"/>
          <w:szCs w:val="24"/>
        </w:rPr>
        <w:t xml:space="preserve">cidences occurred </w:t>
      </w:r>
      <w:r w:rsidR="00DC04DD" w:rsidRPr="4C6C3BA8">
        <w:rPr>
          <w:sz w:val="24"/>
          <w:szCs w:val="24"/>
        </w:rPr>
        <w:t>indoors or outdoors.</w:t>
      </w:r>
      <w:r w:rsidR="0086116E" w:rsidRPr="4C6C3BA8">
        <w:rPr>
          <w:sz w:val="24"/>
          <w:szCs w:val="24"/>
        </w:rPr>
        <w:t xml:space="preserve"> Hot or cold </w:t>
      </w:r>
      <w:r w:rsidR="0086116E" w:rsidRPr="4C6C3BA8">
        <w:rPr>
          <w:sz w:val="24"/>
          <w:szCs w:val="24"/>
        </w:rPr>
        <w:lastRenderedPageBreak/>
        <w:t>temperatur</w:t>
      </w:r>
      <w:r w:rsidR="00924A48" w:rsidRPr="4C6C3BA8">
        <w:rPr>
          <w:sz w:val="24"/>
          <w:szCs w:val="24"/>
        </w:rPr>
        <w:t xml:space="preserve">es </w:t>
      </w:r>
      <w:r w:rsidR="00BD5A63" w:rsidRPr="4C6C3BA8">
        <w:rPr>
          <w:sz w:val="24"/>
          <w:szCs w:val="24"/>
        </w:rPr>
        <w:t>were</w:t>
      </w:r>
      <w:r w:rsidR="00924A48" w:rsidRPr="4C6C3BA8">
        <w:rPr>
          <w:sz w:val="24"/>
          <w:szCs w:val="24"/>
        </w:rPr>
        <w:t xml:space="preserve"> also</w:t>
      </w:r>
      <w:r w:rsidR="00BD5A63" w:rsidRPr="4C6C3BA8">
        <w:rPr>
          <w:sz w:val="24"/>
          <w:szCs w:val="24"/>
        </w:rPr>
        <w:t xml:space="preserve"> found to be</w:t>
      </w:r>
      <w:r w:rsidR="00924A48" w:rsidRPr="4C6C3BA8">
        <w:rPr>
          <w:sz w:val="24"/>
          <w:szCs w:val="24"/>
        </w:rPr>
        <w:t xml:space="preserve"> influential in</w:t>
      </w:r>
      <w:r w:rsidR="007E2CC2" w:rsidRPr="4C6C3BA8">
        <w:rPr>
          <w:sz w:val="24"/>
          <w:szCs w:val="24"/>
        </w:rPr>
        <w:t xml:space="preserve"> the upward or downward trend of crimes</w:t>
      </w:r>
      <w:r w:rsidR="00724B5B" w:rsidRPr="4C6C3BA8">
        <w:rPr>
          <w:sz w:val="24"/>
          <w:szCs w:val="24"/>
        </w:rPr>
        <w:t xml:space="preserve"> of aggression, anytime o</w:t>
      </w:r>
      <w:r w:rsidR="0020639A" w:rsidRPr="4C6C3BA8">
        <w:rPr>
          <w:sz w:val="24"/>
          <w:szCs w:val="24"/>
        </w:rPr>
        <w:t>f</w:t>
      </w:r>
      <w:r w:rsidR="00724B5B" w:rsidRPr="4C6C3BA8">
        <w:rPr>
          <w:sz w:val="24"/>
          <w:szCs w:val="24"/>
        </w:rPr>
        <w:t xml:space="preserve"> the year</w:t>
      </w:r>
      <w:r w:rsidRPr="4C6C3BA8">
        <w:rPr>
          <w:sz w:val="24"/>
          <w:szCs w:val="24"/>
        </w:rPr>
        <w:fldChar w:fldCharType="begin"/>
      </w:r>
      <w:r w:rsidRPr="4C6C3BA8">
        <w:rPr>
          <w:sz w:val="24"/>
          <w:szCs w:val="24"/>
        </w:rPr>
        <w:instrText xml:space="preserve"> ADDIN ZOTERO_ITEM CSL_CITATION {"citationID":"g1h9QffV","properties":{"formattedCitation":"(Towers {\\i{}et al.}, 2018)","plainCitation":"(Towers et al., 2018)","noteIndex":0},"citationItems":[{"id":180,"uris":["http://zotero.org/users/local/Ur3Wut78/items/87MUUF8U"],"itemData":{"id":180,"type":"article-journal","abstract":"Background Improving the accuracy and precision of predictive analytics for temporal trends in crime necessitates a good understanding of the how exogenous variables, such as weather and holidays, impact crime.\nMethods We examine 5.7 million reported incidents of crime that occurred in the City of Chicago between 2001 to 2014. Using linear regression methods, we examine the temporal relationship of the crime incidents to weather, holidays, school vacations, day-of-week, and paydays. We correct the data for dominant sources of auto-correlation, and we then employ bootstrap methods for model selection. Importantly for the aspect of predictive analytics, we validate the predictive capabilities of our model on an independent data set; model validation has been almost universally overlooked in the literature on this subject.\nResults We find significant dependence of crime on time of year, holidays, and weekdays. We find that dependence of aggressive crime on temperature depends on the hour of the day, and whether it takes place outside or inside. In addition, unusually hot/cold days are associated with unusual fluctuations upwards/downwards in crimes of aggression, respectively, regardless of the time of year.\nConclusions Including holidays, festivals, and school holiday periods in crime predictive analytics software can improve the accuracy and precision of temporal predictions. We also find that including forecasts for temperature may significantly improve short term crime forecasts for the temporal trends in many types of crime, particularly aggressive crime.","container-title":"PLOS ONE","DOI":"10.1371/journal.pone.0205151","ISSN":"1932-6203","issue":"10","journalAbbreviation":"PLoS ONE","language":"en","page":"e0205151","source":"DOI.org (Crossref)","title":"Factors influencing temporal patterns in crime in a large American city: A predictive analytics perspective","title-short":"Factors influencing temporal patterns in crime in a large American city","volume":"13","author":[{"family":"Towers","given":"Sherry"},{"family":"Chen","given":"Siqiao"},{"family":"Malik","given":"Abish"},{"family":"Ebert","given":"David"}],"editor":[{"family":"Eisenbarth","given":"Hedwig"}],"issued":{"date-parts":[["2018",10,24]]}}}],"schema":"https://github.com/citation-style-language/schema/raw/master/csl-citation.json"} </w:instrText>
      </w:r>
      <w:r w:rsidRPr="4C6C3BA8">
        <w:rPr>
          <w:sz w:val="24"/>
          <w:szCs w:val="24"/>
        </w:rPr>
        <w:fldChar w:fldCharType="separate"/>
      </w:r>
      <w:r w:rsidR="24377502" w:rsidRPr="4C6C3BA8">
        <w:rPr>
          <w:sz w:val="24"/>
          <w:szCs w:val="24"/>
        </w:rPr>
        <w:t xml:space="preserve"> (</w:t>
      </w:r>
      <w:r w:rsidR="00043695" w:rsidRPr="4C6C3BA8">
        <w:rPr>
          <w:sz w:val="24"/>
          <w:szCs w:val="24"/>
        </w:rPr>
        <w:t xml:space="preserve">Towers </w:t>
      </w:r>
      <w:r w:rsidR="00043695" w:rsidRPr="4C6C3BA8">
        <w:rPr>
          <w:i/>
          <w:iCs/>
          <w:sz w:val="24"/>
          <w:szCs w:val="24"/>
        </w:rPr>
        <w:t>et al.</w:t>
      </w:r>
      <w:r w:rsidR="00043695" w:rsidRPr="4C6C3BA8">
        <w:rPr>
          <w:sz w:val="24"/>
          <w:szCs w:val="24"/>
        </w:rPr>
        <w:t>, 2018)</w:t>
      </w:r>
      <w:r w:rsidRPr="4C6C3BA8">
        <w:rPr>
          <w:sz w:val="24"/>
          <w:szCs w:val="24"/>
        </w:rPr>
        <w:fldChar w:fldCharType="end"/>
      </w:r>
      <w:r w:rsidR="00724B5B" w:rsidRPr="4C6C3BA8">
        <w:rPr>
          <w:sz w:val="24"/>
          <w:szCs w:val="24"/>
        </w:rPr>
        <w:t>.</w:t>
      </w:r>
      <w:r w:rsidR="0020639A" w:rsidRPr="4C6C3BA8">
        <w:rPr>
          <w:sz w:val="24"/>
          <w:szCs w:val="24"/>
        </w:rPr>
        <w:t xml:space="preserve"> This c</w:t>
      </w:r>
      <w:r w:rsidR="002537CB" w:rsidRPr="4C6C3BA8">
        <w:rPr>
          <w:sz w:val="24"/>
          <w:szCs w:val="24"/>
        </w:rPr>
        <w:t>ould</w:t>
      </w:r>
      <w:r w:rsidR="001E0EE0" w:rsidRPr="4C6C3BA8">
        <w:rPr>
          <w:sz w:val="24"/>
          <w:szCs w:val="24"/>
        </w:rPr>
        <w:t xml:space="preserve"> improve short term predictions of crimes</w:t>
      </w:r>
      <w:r w:rsidR="00865600" w:rsidRPr="4C6C3BA8">
        <w:rPr>
          <w:sz w:val="24"/>
          <w:szCs w:val="24"/>
        </w:rPr>
        <w:t>. U</w:t>
      </w:r>
      <w:r w:rsidR="00070781" w:rsidRPr="4C6C3BA8">
        <w:rPr>
          <w:sz w:val="24"/>
          <w:szCs w:val="24"/>
        </w:rPr>
        <w:t>sing a dataset from Ch</w:t>
      </w:r>
      <w:r w:rsidR="001D57BA" w:rsidRPr="4C6C3BA8">
        <w:rPr>
          <w:sz w:val="24"/>
          <w:szCs w:val="24"/>
        </w:rPr>
        <w:t>icago</w:t>
      </w:r>
      <w:r w:rsidR="005A5CF3" w:rsidRPr="4C6C3BA8">
        <w:rPr>
          <w:sz w:val="24"/>
          <w:szCs w:val="24"/>
        </w:rPr>
        <w:t>, USA</w:t>
      </w:r>
      <w:r w:rsidR="00F84D91" w:rsidRPr="4C6C3BA8">
        <w:rPr>
          <w:sz w:val="24"/>
          <w:szCs w:val="24"/>
        </w:rPr>
        <w:t xml:space="preserve"> covering crimes </w:t>
      </w:r>
      <w:r w:rsidR="005A5CF3" w:rsidRPr="4C6C3BA8">
        <w:rPr>
          <w:sz w:val="24"/>
          <w:szCs w:val="24"/>
        </w:rPr>
        <w:t>for</w:t>
      </w:r>
      <w:r w:rsidR="00F84D91" w:rsidRPr="4C6C3BA8">
        <w:rPr>
          <w:sz w:val="24"/>
          <w:szCs w:val="24"/>
        </w:rPr>
        <w:t xml:space="preserve"> 14 years</w:t>
      </w:r>
      <w:r w:rsidR="005A5CF3" w:rsidRPr="4C6C3BA8">
        <w:rPr>
          <w:sz w:val="24"/>
          <w:szCs w:val="24"/>
        </w:rPr>
        <w:t xml:space="preserve"> </w:t>
      </w:r>
      <w:r w:rsidR="001D57BA" w:rsidRPr="4C6C3BA8">
        <w:rPr>
          <w:sz w:val="24"/>
          <w:szCs w:val="24"/>
        </w:rPr>
        <w:t xml:space="preserve">and using </w:t>
      </w:r>
      <w:r w:rsidR="00CA39A1" w:rsidRPr="4C6C3BA8">
        <w:rPr>
          <w:sz w:val="24"/>
          <w:szCs w:val="24"/>
        </w:rPr>
        <w:t xml:space="preserve">bootstrap model selection method, </w:t>
      </w:r>
      <w:r w:rsidR="00680F0C" w:rsidRPr="4C6C3BA8">
        <w:rPr>
          <w:sz w:val="24"/>
          <w:szCs w:val="24"/>
        </w:rPr>
        <w:t>the</w:t>
      </w:r>
      <w:r w:rsidR="00A674A3" w:rsidRPr="4C6C3BA8">
        <w:rPr>
          <w:sz w:val="24"/>
          <w:szCs w:val="24"/>
        </w:rPr>
        <w:t xml:space="preserve"> </w:t>
      </w:r>
      <w:r w:rsidR="00865600" w:rsidRPr="4C6C3BA8">
        <w:rPr>
          <w:sz w:val="24"/>
          <w:szCs w:val="24"/>
        </w:rPr>
        <w:t>result</w:t>
      </w:r>
      <w:r w:rsidR="009B0FB3" w:rsidRPr="4C6C3BA8">
        <w:rPr>
          <w:sz w:val="24"/>
          <w:szCs w:val="24"/>
        </w:rPr>
        <w:t xml:space="preserve"> </w:t>
      </w:r>
      <w:r w:rsidR="00687111" w:rsidRPr="4C6C3BA8">
        <w:rPr>
          <w:sz w:val="24"/>
          <w:szCs w:val="24"/>
        </w:rPr>
        <w:t>of modelling showed</w:t>
      </w:r>
      <w:r w:rsidR="00E40881" w:rsidRPr="4C6C3BA8">
        <w:rPr>
          <w:sz w:val="24"/>
          <w:szCs w:val="24"/>
        </w:rPr>
        <w:t xml:space="preserve"> that </w:t>
      </w:r>
      <w:r w:rsidR="00657229" w:rsidRPr="4C6C3BA8">
        <w:rPr>
          <w:sz w:val="24"/>
          <w:szCs w:val="24"/>
        </w:rPr>
        <w:t>feature</w:t>
      </w:r>
      <w:r w:rsidR="00E40881" w:rsidRPr="4C6C3BA8">
        <w:rPr>
          <w:sz w:val="24"/>
          <w:szCs w:val="24"/>
        </w:rPr>
        <w:t>s</w:t>
      </w:r>
      <w:r w:rsidR="00657229" w:rsidRPr="4C6C3BA8">
        <w:rPr>
          <w:sz w:val="24"/>
          <w:szCs w:val="24"/>
        </w:rPr>
        <w:t xml:space="preserve"> like</w:t>
      </w:r>
      <w:r w:rsidR="00E40881" w:rsidRPr="4C6C3BA8">
        <w:rPr>
          <w:sz w:val="24"/>
          <w:szCs w:val="24"/>
        </w:rPr>
        <w:t xml:space="preserve"> </w:t>
      </w:r>
      <w:r w:rsidR="00015B40" w:rsidRPr="4C6C3BA8">
        <w:rPr>
          <w:sz w:val="24"/>
          <w:szCs w:val="24"/>
        </w:rPr>
        <w:t xml:space="preserve">holidays, temperature, trends, </w:t>
      </w:r>
      <w:r w:rsidR="00680F0C" w:rsidRPr="4C6C3BA8">
        <w:rPr>
          <w:sz w:val="24"/>
          <w:szCs w:val="24"/>
        </w:rPr>
        <w:t xml:space="preserve">has good predictive ability </w:t>
      </w:r>
      <w:r w:rsidR="00551E73" w:rsidRPr="4C6C3BA8">
        <w:rPr>
          <w:sz w:val="24"/>
          <w:szCs w:val="24"/>
        </w:rPr>
        <w:t>for varying crime types.</w:t>
      </w:r>
      <w:r w:rsidR="00ED2705" w:rsidRPr="4C6C3BA8">
        <w:rPr>
          <w:sz w:val="24"/>
          <w:szCs w:val="24"/>
        </w:rPr>
        <w:t xml:space="preserve"> </w:t>
      </w:r>
      <w:r w:rsidR="00960E41" w:rsidRPr="4C6C3BA8">
        <w:rPr>
          <w:sz w:val="24"/>
          <w:szCs w:val="24"/>
        </w:rPr>
        <w:t>In contrast</w:t>
      </w:r>
      <w:r w:rsidR="00ED2705" w:rsidRPr="4C6C3BA8">
        <w:rPr>
          <w:sz w:val="24"/>
          <w:szCs w:val="24"/>
        </w:rPr>
        <w:t>, a</w:t>
      </w:r>
      <w:r w:rsidR="002830BF" w:rsidRPr="4C6C3BA8">
        <w:rPr>
          <w:sz w:val="24"/>
          <w:szCs w:val="24"/>
        </w:rPr>
        <w:t xml:space="preserve"> more </w:t>
      </w:r>
      <w:r w:rsidR="007902D5" w:rsidRPr="4C6C3BA8">
        <w:rPr>
          <w:sz w:val="24"/>
          <w:szCs w:val="24"/>
        </w:rPr>
        <w:t>in-depth</w:t>
      </w:r>
      <w:r w:rsidR="002830BF" w:rsidRPr="4C6C3BA8">
        <w:rPr>
          <w:sz w:val="24"/>
          <w:szCs w:val="24"/>
        </w:rPr>
        <w:t xml:space="preserve"> </w:t>
      </w:r>
      <w:r w:rsidR="00ED2705" w:rsidRPr="4C6C3BA8">
        <w:rPr>
          <w:sz w:val="24"/>
          <w:szCs w:val="24"/>
        </w:rPr>
        <w:t>research</w:t>
      </w:r>
      <w:r w:rsidR="00BF6AEE" w:rsidRPr="4C6C3BA8">
        <w:rPr>
          <w:sz w:val="24"/>
          <w:szCs w:val="24"/>
        </w:rPr>
        <w:t xml:space="preserve"> based on similar variables </w:t>
      </w:r>
      <w:r w:rsidR="00BC0CCF" w:rsidRPr="4C6C3BA8">
        <w:rPr>
          <w:sz w:val="24"/>
          <w:szCs w:val="24"/>
        </w:rPr>
        <w:t xml:space="preserve">in relation to crime predictions was </w:t>
      </w:r>
      <w:r w:rsidR="0083710A" w:rsidRPr="4C6C3BA8">
        <w:rPr>
          <w:sz w:val="24"/>
          <w:szCs w:val="24"/>
        </w:rPr>
        <w:t xml:space="preserve">about the critical role of </w:t>
      </w:r>
      <w:r w:rsidR="000E5E3B" w:rsidRPr="4C6C3BA8">
        <w:rPr>
          <w:sz w:val="24"/>
          <w:szCs w:val="24"/>
        </w:rPr>
        <w:t>data features, especially</w:t>
      </w:r>
      <w:r w:rsidR="00B070DD" w:rsidRPr="4C6C3BA8">
        <w:rPr>
          <w:sz w:val="24"/>
          <w:szCs w:val="24"/>
        </w:rPr>
        <w:t xml:space="preserve"> the</w:t>
      </w:r>
      <w:r w:rsidR="00185DFA" w:rsidRPr="4C6C3BA8">
        <w:rPr>
          <w:sz w:val="24"/>
          <w:szCs w:val="24"/>
        </w:rPr>
        <w:t>ir individual</w:t>
      </w:r>
      <w:r w:rsidR="00B070DD" w:rsidRPr="4C6C3BA8">
        <w:rPr>
          <w:sz w:val="24"/>
          <w:szCs w:val="24"/>
        </w:rPr>
        <w:t xml:space="preserve"> </w:t>
      </w:r>
      <w:r w:rsidR="00185DFA" w:rsidRPr="4C6C3BA8">
        <w:rPr>
          <w:sz w:val="24"/>
          <w:szCs w:val="24"/>
        </w:rPr>
        <w:t>contributions</w:t>
      </w:r>
      <w:r w:rsidR="00B070DD" w:rsidRPr="4C6C3BA8">
        <w:rPr>
          <w:sz w:val="24"/>
          <w:szCs w:val="24"/>
        </w:rPr>
        <w:t xml:space="preserve"> to crime predictions.</w:t>
      </w:r>
      <w:r w:rsidR="00960E41" w:rsidRPr="4C6C3BA8">
        <w:rPr>
          <w:sz w:val="24"/>
          <w:szCs w:val="24"/>
        </w:rPr>
        <w:t xml:space="preserve"> </w:t>
      </w:r>
      <w:r w:rsidR="007902D5" w:rsidRPr="4C6C3BA8">
        <w:rPr>
          <w:sz w:val="24"/>
          <w:szCs w:val="24"/>
        </w:rPr>
        <w:t>Th</w:t>
      </w:r>
      <w:r w:rsidR="00D80564" w:rsidRPr="4C6C3BA8">
        <w:rPr>
          <w:sz w:val="24"/>
          <w:szCs w:val="24"/>
        </w:rPr>
        <w:t xml:space="preserve">e results of this analysis </w:t>
      </w:r>
      <w:r w:rsidR="00E900AA" w:rsidRPr="4C6C3BA8">
        <w:rPr>
          <w:sz w:val="24"/>
          <w:szCs w:val="24"/>
        </w:rPr>
        <w:t>overc</w:t>
      </w:r>
      <w:r w:rsidR="00B672A8" w:rsidRPr="4C6C3BA8">
        <w:rPr>
          <w:sz w:val="24"/>
          <w:szCs w:val="24"/>
        </w:rPr>
        <w:t>ame</w:t>
      </w:r>
      <w:r w:rsidR="00E900AA" w:rsidRPr="4C6C3BA8">
        <w:rPr>
          <w:sz w:val="24"/>
          <w:szCs w:val="24"/>
        </w:rPr>
        <w:t xml:space="preserve"> the limitation </w:t>
      </w:r>
      <w:r w:rsidR="00FE04FA" w:rsidRPr="4C6C3BA8">
        <w:rPr>
          <w:sz w:val="24"/>
          <w:szCs w:val="24"/>
        </w:rPr>
        <w:t>of lack of interpretability</w:t>
      </w:r>
      <w:r w:rsidR="00545D25" w:rsidRPr="4C6C3BA8">
        <w:rPr>
          <w:sz w:val="24"/>
          <w:szCs w:val="24"/>
        </w:rPr>
        <w:t xml:space="preserve"> </w:t>
      </w:r>
      <w:r w:rsidR="00825BFF" w:rsidRPr="4C6C3BA8">
        <w:rPr>
          <w:sz w:val="24"/>
          <w:szCs w:val="24"/>
        </w:rPr>
        <w:t>of ML models</w:t>
      </w:r>
      <w:r w:rsidR="00FE04FA"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fe0KDZB6","properties":{"formattedCitation":"(Zhang {\\i{}et al.}, 2022)","plainCitation":"(Zhang et al., 2022)","noteIndex":0},"citationItems":[{"id":182,"uris":["http://zotero.org/users/local/Ur3Wut78/items/LGRZB47K"],"itemData":{"id":182,"type":"article-journal","abstract":"The relationship between crime patterns and associated variables has drawn a lot of attention. These variables play a critical role in crime prediction. While traditional regression models are capable of revealing the contribution of the variables, they are not optimal for crime prediction. In contrast, machine learning models are more effective for crime prediction, but most of them cannot estimate the contribution of each individual var­ iable. This study aims to overcome this limitation by taking advantage of the interpretability of advanced ma­ chine learning models. Based on the routine activity theory and crime pattern theory, this study selects 17 variables for the crime prediction. The XGBoost algorithm is adopted to train the prediction model. A post-hoc interpretable method, Shapley additive explanation (SHAP), is used to discern the contribution of individual variables. A variable with a higher SHAP value has a higher contribution to the crime prediction model. In addition to the global model for the entire area, a local model is calibrated at each study unit, revealing the spatial variation of the variables' unique contributions. Among all 17 variables used in this model, the proportion of the non-local population and the ambient population aged 25–44 contribute more than other variables in predicting crime. The more the ambient population aged 25–44 in the area, the more the public thefts. Addi­ tionally, local SHAP values are mapped to demonstrate each variable's contribution to the crime prediction model across the study area. The results of the local models can help the police tackle the most important factors at each location, while the global model identifies the important factors for the entire region.","container-title":"Computers, Environment and Urban Systems","DOI":"10.1016/j.compenvurbsys.2022.101789","ISSN":"01989715","journalAbbreviation":"Computers, Environment and Urban Systems","language":"en","page":"101789","source":"DOI.org (Crossref)","title":"Interpretable machine learning models for crime prediction","volume":"94","author":[{"family":"Zhang","given":"Xu"},{"family":"Liu","given":"Lin"},{"family":"Lan","given":"Minxuan"},{"family":"Song","given":"Guangwen"},{"family":"Xiao","given":"Luzi"},{"family":"Chen","given":"Jianguo"}],"issued":{"date-parts":[["2022",6]]}}}],"schema":"https://github.com/citation-style-language/schema/raw/master/csl-citation.json"} </w:instrText>
      </w:r>
      <w:r w:rsidRPr="4C6C3BA8">
        <w:rPr>
          <w:sz w:val="24"/>
          <w:szCs w:val="24"/>
        </w:rPr>
        <w:fldChar w:fldCharType="separate"/>
      </w:r>
      <w:r w:rsidR="00657A65" w:rsidRPr="4C6C3BA8">
        <w:rPr>
          <w:sz w:val="24"/>
          <w:szCs w:val="24"/>
        </w:rPr>
        <w:t xml:space="preserve">(Zhang </w:t>
      </w:r>
      <w:r w:rsidR="00657A65" w:rsidRPr="4C6C3BA8">
        <w:rPr>
          <w:i/>
          <w:iCs/>
          <w:sz w:val="24"/>
          <w:szCs w:val="24"/>
        </w:rPr>
        <w:t>et al.</w:t>
      </w:r>
      <w:r w:rsidR="00657A65" w:rsidRPr="4C6C3BA8">
        <w:rPr>
          <w:sz w:val="24"/>
          <w:szCs w:val="24"/>
        </w:rPr>
        <w:t>, 2022)</w:t>
      </w:r>
      <w:r w:rsidRPr="4C6C3BA8">
        <w:rPr>
          <w:sz w:val="24"/>
          <w:szCs w:val="24"/>
        </w:rPr>
        <w:fldChar w:fldCharType="end"/>
      </w:r>
      <w:r w:rsidR="00E02633" w:rsidRPr="4C6C3BA8">
        <w:rPr>
          <w:sz w:val="24"/>
          <w:szCs w:val="24"/>
        </w:rPr>
        <w:t xml:space="preserve">. </w:t>
      </w:r>
      <w:r w:rsidR="00FD00C7" w:rsidRPr="4C6C3BA8">
        <w:rPr>
          <w:sz w:val="24"/>
          <w:szCs w:val="24"/>
        </w:rPr>
        <w:t xml:space="preserve">LR and </w:t>
      </w:r>
      <w:r w:rsidR="00833D54" w:rsidRPr="4C6C3BA8">
        <w:rPr>
          <w:sz w:val="24"/>
          <w:szCs w:val="24"/>
        </w:rPr>
        <w:t xml:space="preserve">Shapely additive explanation (SHAP) </w:t>
      </w:r>
      <w:r w:rsidR="00DB16A9" w:rsidRPr="4C6C3BA8">
        <w:rPr>
          <w:sz w:val="24"/>
          <w:szCs w:val="24"/>
        </w:rPr>
        <w:t xml:space="preserve">were applied </w:t>
      </w:r>
      <w:r w:rsidR="00833D54" w:rsidRPr="4C6C3BA8">
        <w:rPr>
          <w:sz w:val="24"/>
          <w:szCs w:val="24"/>
        </w:rPr>
        <w:t xml:space="preserve">to determine the </w:t>
      </w:r>
      <w:r w:rsidR="00B62F65" w:rsidRPr="4C6C3BA8">
        <w:rPr>
          <w:sz w:val="24"/>
          <w:szCs w:val="24"/>
        </w:rPr>
        <w:t xml:space="preserve">contribution of each variable </w:t>
      </w:r>
      <w:r w:rsidR="00242A5D" w:rsidRPr="4C6C3BA8">
        <w:rPr>
          <w:sz w:val="24"/>
          <w:szCs w:val="24"/>
        </w:rPr>
        <w:t xml:space="preserve">in a theft </w:t>
      </w:r>
      <w:r w:rsidR="00FB349F" w:rsidRPr="4C6C3BA8">
        <w:rPr>
          <w:sz w:val="24"/>
          <w:szCs w:val="24"/>
        </w:rPr>
        <w:t>public theft dataset obtained from a coastal city in China</w:t>
      </w:r>
      <w:r w:rsidR="000E0146" w:rsidRPr="4C6C3BA8">
        <w:rPr>
          <w:sz w:val="24"/>
          <w:szCs w:val="24"/>
        </w:rPr>
        <w:t>.</w:t>
      </w:r>
      <w:r w:rsidR="00B62F65" w:rsidRPr="4C6C3BA8">
        <w:rPr>
          <w:sz w:val="24"/>
          <w:szCs w:val="24"/>
        </w:rPr>
        <w:t xml:space="preserve"> </w:t>
      </w:r>
      <w:r w:rsidR="000E0146" w:rsidRPr="4C6C3BA8">
        <w:rPr>
          <w:sz w:val="24"/>
          <w:szCs w:val="24"/>
        </w:rPr>
        <w:t>T</w:t>
      </w:r>
      <w:r w:rsidR="00B62F65" w:rsidRPr="4C6C3BA8">
        <w:rPr>
          <w:sz w:val="24"/>
          <w:szCs w:val="24"/>
        </w:rPr>
        <w:t xml:space="preserve">he </w:t>
      </w:r>
      <w:r w:rsidR="000E0146" w:rsidRPr="4C6C3BA8">
        <w:rPr>
          <w:sz w:val="24"/>
          <w:szCs w:val="24"/>
        </w:rPr>
        <w:t>variables</w:t>
      </w:r>
      <w:r w:rsidR="00B62F65" w:rsidRPr="4C6C3BA8">
        <w:rPr>
          <w:sz w:val="24"/>
          <w:szCs w:val="24"/>
        </w:rPr>
        <w:t xml:space="preserve"> </w:t>
      </w:r>
      <w:r w:rsidR="004E2F9F" w:rsidRPr="4C6C3BA8">
        <w:rPr>
          <w:sz w:val="24"/>
          <w:szCs w:val="24"/>
        </w:rPr>
        <w:t>with high SHAP values</w:t>
      </w:r>
      <w:r w:rsidR="000E0146" w:rsidRPr="4C6C3BA8">
        <w:rPr>
          <w:sz w:val="24"/>
          <w:szCs w:val="24"/>
        </w:rPr>
        <w:t>,</w:t>
      </w:r>
      <w:r w:rsidR="004E2F9F" w:rsidRPr="4C6C3BA8">
        <w:rPr>
          <w:sz w:val="24"/>
          <w:szCs w:val="24"/>
        </w:rPr>
        <w:t xml:space="preserve"> </w:t>
      </w:r>
      <w:r w:rsidR="00DF7D1F" w:rsidRPr="4C6C3BA8">
        <w:rPr>
          <w:sz w:val="24"/>
          <w:szCs w:val="24"/>
        </w:rPr>
        <w:t>had</w:t>
      </w:r>
      <w:r w:rsidR="0057409E" w:rsidRPr="4C6C3BA8">
        <w:rPr>
          <w:sz w:val="24"/>
          <w:szCs w:val="24"/>
        </w:rPr>
        <w:t xml:space="preserve"> interpretable</w:t>
      </w:r>
      <w:r w:rsidR="004E2F9F" w:rsidRPr="4C6C3BA8">
        <w:rPr>
          <w:sz w:val="24"/>
          <w:szCs w:val="24"/>
        </w:rPr>
        <w:t xml:space="preserve"> contributions </w:t>
      </w:r>
      <w:r w:rsidR="008815D3" w:rsidRPr="4C6C3BA8">
        <w:rPr>
          <w:sz w:val="24"/>
          <w:szCs w:val="24"/>
        </w:rPr>
        <w:t xml:space="preserve">to </w:t>
      </w:r>
      <w:r w:rsidR="004E2F9F" w:rsidRPr="4C6C3BA8">
        <w:rPr>
          <w:sz w:val="24"/>
          <w:szCs w:val="24"/>
        </w:rPr>
        <w:t>the ML model for crime prediction</w:t>
      </w:r>
      <w:r w:rsidR="00BF2F4F" w:rsidRPr="4C6C3BA8">
        <w:rPr>
          <w:sz w:val="24"/>
          <w:szCs w:val="24"/>
        </w:rPr>
        <w:t>.</w:t>
      </w:r>
      <w:r w:rsidR="00EF6F02" w:rsidRPr="4C6C3BA8">
        <w:rPr>
          <w:sz w:val="24"/>
          <w:szCs w:val="24"/>
        </w:rPr>
        <w:t xml:space="preserve"> </w:t>
      </w:r>
      <w:r w:rsidR="00890C2C" w:rsidRPr="4C6C3BA8">
        <w:rPr>
          <w:sz w:val="24"/>
          <w:szCs w:val="24"/>
        </w:rPr>
        <w:t>A</w:t>
      </w:r>
      <w:r w:rsidR="00AA01B7" w:rsidRPr="4C6C3BA8">
        <w:rPr>
          <w:sz w:val="24"/>
          <w:szCs w:val="24"/>
        </w:rPr>
        <w:t xml:space="preserve"> </w:t>
      </w:r>
      <w:r w:rsidR="009B0DE0" w:rsidRPr="4C6C3BA8">
        <w:rPr>
          <w:sz w:val="24"/>
          <w:szCs w:val="24"/>
        </w:rPr>
        <w:t xml:space="preserve">novel technique </w:t>
      </w:r>
      <w:r w:rsidR="00AA01B7" w:rsidRPr="4C6C3BA8">
        <w:rPr>
          <w:sz w:val="24"/>
          <w:szCs w:val="24"/>
        </w:rPr>
        <w:t xml:space="preserve">for </w:t>
      </w:r>
      <w:r w:rsidR="00DC58D8" w:rsidRPr="4C6C3BA8">
        <w:rPr>
          <w:sz w:val="24"/>
          <w:szCs w:val="24"/>
        </w:rPr>
        <w:t>crime spatiotemporal prediction</w:t>
      </w:r>
      <w:r w:rsidR="009223DD" w:rsidRPr="4C6C3BA8">
        <w:rPr>
          <w:sz w:val="24"/>
          <w:szCs w:val="24"/>
        </w:rPr>
        <w:t>, involving crime spots</w:t>
      </w:r>
      <w:r w:rsidR="006556AA" w:rsidRPr="4C6C3BA8">
        <w:rPr>
          <w:sz w:val="24"/>
          <w:szCs w:val="24"/>
        </w:rPr>
        <w:t xml:space="preserve">, </w:t>
      </w:r>
      <w:r w:rsidR="00F17F04" w:rsidRPr="4C6C3BA8">
        <w:rPr>
          <w:sz w:val="24"/>
          <w:szCs w:val="24"/>
        </w:rPr>
        <w:t>criminal’s biography</w:t>
      </w:r>
      <w:r w:rsidR="009223DD" w:rsidRPr="4C6C3BA8">
        <w:rPr>
          <w:sz w:val="24"/>
          <w:szCs w:val="24"/>
        </w:rPr>
        <w:t xml:space="preserve"> and </w:t>
      </w:r>
      <w:r w:rsidR="00CD7D74" w:rsidRPr="4C6C3BA8">
        <w:rPr>
          <w:sz w:val="24"/>
          <w:szCs w:val="24"/>
        </w:rPr>
        <w:t>geographic data of criminal event</w:t>
      </w:r>
      <w:r w:rsidR="00F17F04" w:rsidRPr="4C6C3BA8">
        <w:rPr>
          <w:sz w:val="24"/>
          <w:szCs w:val="24"/>
        </w:rPr>
        <w:t>s</w:t>
      </w:r>
      <w:r w:rsidR="00CD7D74" w:rsidRPr="4C6C3BA8">
        <w:rPr>
          <w:sz w:val="24"/>
          <w:szCs w:val="24"/>
        </w:rPr>
        <w:t xml:space="preserve">, </w:t>
      </w:r>
      <w:r w:rsidR="00965D84" w:rsidRPr="4C6C3BA8">
        <w:rPr>
          <w:sz w:val="24"/>
          <w:szCs w:val="24"/>
        </w:rPr>
        <w:t>wa</w:t>
      </w:r>
      <w:r w:rsidR="00F17F04" w:rsidRPr="4C6C3BA8">
        <w:rPr>
          <w:sz w:val="24"/>
          <w:szCs w:val="24"/>
        </w:rPr>
        <w:t>s</w:t>
      </w:r>
      <w:r w:rsidR="00965D84" w:rsidRPr="4C6C3BA8">
        <w:rPr>
          <w:sz w:val="24"/>
          <w:szCs w:val="24"/>
        </w:rPr>
        <w:t xml:space="preserve"> </w:t>
      </w:r>
      <w:r w:rsidR="009676AF" w:rsidRPr="4C6C3BA8">
        <w:rPr>
          <w:sz w:val="24"/>
          <w:szCs w:val="24"/>
        </w:rPr>
        <w:t xml:space="preserve">the </w:t>
      </w:r>
      <w:r w:rsidR="00BD2658" w:rsidRPr="4C6C3BA8">
        <w:rPr>
          <w:sz w:val="24"/>
          <w:szCs w:val="24"/>
        </w:rPr>
        <w:t>aim</w:t>
      </w:r>
      <w:r w:rsidR="009676AF" w:rsidRPr="4C6C3BA8">
        <w:rPr>
          <w:sz w:val="24"/>
          <w:szCs w:val="24"/>
        </w:rPr>
        <w:t xml:space="preserve"> of </w:t>
      </w:r>
      <w:r w:rsidR="002E4C45">
        <w:rPr>
          <w:sz w:val="24"/>
          <w:szCs w:val="24"/>
        </w:rPr>
        <w:t>another</w:t>
      </w:r>
      <w:r w:rsidR="009676AF" w:rsidRPr="4C6C3BA8">
        <w:rPr>
          <w:sz w:val="24"/>
          <w:szCs w:val="24"/>
        </w:rPr>
        <w:t xml:space="preserve"> study</w:t>
      </w:r>
      <w:r w:rsidR="00894F53" w:rsidRPr="4C6C3BA8">
        <w:rPr>
          <w:sz w:val="24"/>
          <w:szCs w:val="24"/>
        </w:rPr>
        <w:t xml:space="preserve"> </w:t>
      </w:r>
      <w:r w:rsidR="009676AF" w:rsidRPr="4C6C3BA8">
        <w:rPr>
          <w:sz w:val="24"/>
          <w:szCs w:val="24"/>
        </w:rPr>
        <w:t>on serial crimes.</w:t>
      </w:r>
      <w:r w:rsidR="00BF2F4F" w:rsidRPr="4C6C3BA8">
        <w:rPr>
          <w:sz w:val="24"/>
          <w:szCs w:val="24"/>
        </w:rPr>
        <w:t xml:space="preserve"> </w:t>
      </w:r>
      <w:r w:rsidR="00412C63" w:rsidRPr="4C6C3BA8">
        <w:rPr>
          <w:sz w:val="24"/>
          <w:szCs w:val="24"/>
        </w:rPr>
        <w:t xml:space="preserve">Time delay Neural network </w:t>
      </w:r>
      <w:r w:rsidR="008B6C35" w:rsidRPr="4C6C3BA8">
        <w:rPr>
          <w:sz w:val="24"/>
          <w:szCs w:val="24"/>
        </w:rPr>
        <w:t>with a fusion mechanism of</w:t>
      </w:r>
      <w:r w:rsidR="003667D7" w:rsidRPr="4C6C3BA8">
        <w:rPr>
          <w:sz w:val="24"/>
          <w:szCs w:val="24"/>
        </w:rPr>
        <w:t xml:space="preserve"> activation function</w:t>
      </w:r>
      <w:r w:rsidR="0096253B" w:rsidRPr="4C6C3BA8">
        <w:rPr>
          <w:sz w:val="24"/>
          <w:szCs w:val="24"/>
        </w:rPr>
        <w:t>, s</w:t>
      </w:r>
      <w:r w:rsidR="00706E2D" w:rsidRPr="4C6C3BA8">
        <w:rPr>
          <w:sz w:val="24"/>
          <w:szCs w:val="24"/>
        </w:rPr>
        <w:t>pecifically a</w:t>
      </w:r>
      <w:r w:rsidR="000A3245" w:rsidRPr="4C6C3BA8">
        <w:rPr>
          <w:sz w:val="24"/>
          <w:szCs w:val="24"/>
        </w:rPr>
        <w:t xml:space="preserve"> Nonlinear Auto</w:t>
      </w:r>
      <w:r w:rsidR="0086279D" w:rsidRPr="4C6C3BA8">
        <w:rPr>
          <w:sz w:val="24"/>
          <w:szCs w:val="24"/>
        </w:rPr>
        <w:t>-R</w:t>
      </w:r>
      <w:r w:rsidR="000A3245" w:rsidRPr="4C6C3BA8">
        <w:rPr>
          <w:sz w:val="24"/>
          <w:szCs w:val="24"/>
        </w:rPr>
        <w:t>egressive</w:t>
      </w:r>
      <w:r w:rsidR="0086279D" w:rsidRPr="4C6C3BA8">
        <w:rPr>
          <w:sz w:val="24"/>
          <w:szCs w:val="24"/>
        </w:rPr>
        <w:t xml:space="preserve"> with </w:t>
      </w:r>
      <w:r w:rsidR="009E63DB" w:rsidRPr="4C6C3BA8">
        <w:rPr>
          <w:sz w:val="24"/>
          <w:szCs w:val="24"/>
        </w:rPr>
        <w:t>Exogenous</w:t>
      </w:r>
      <w:r w:rsidR="0086279D" w:rsidRPr="4C6C3BA8">
        <w:rPr>
          <w:sz w:val="24"/>
          <w:szCs w:val="24"/>
        </w:rPr>
        <w:t xml:space="preserve"> In</w:t>
      </w:r>
      <w:r w:rsidR="008F0D16" w:rsidRPr="4C6C3BA8">
        <w:rPr>
          <w:sz w:val="24"/>
          <w:szCs w:val="24"/>
        </w:rPr>
        <w:t>p</w:t>
      </w:r>
      <w:r w:rsidR="0086279D" w:rsidRPr="4C6C3BA8">
        <w:rPr>
          <w:sz w:val="24"/>
          <w:szCs w:val="24"/>
        </w:rPr>
        <w:t>ut</w:t>
      </w:r>
      <w:r w:rsidR="590E4FCC" w:rsidRPr="4C6C3BA8">
        <w:rPr>
          <w:sz w:val="24"/>
          <w:szCs w:val="24"/>
        </w:rPr>
        <w:t xml:space="preserve"> (</w:t>
      </w:r>
      <w:r w:rsidR="0086279D" w:rsidRPr="4C6C3BA8">
        <w:rPr>
          <w:sz w:val="24"/>
          <w:szCs w:val="24"/>
        </w:rPr>
        <w:t>NARX)</w:t>
      </w:r>
      <w:r w:rsidR="008F0D16" w:rsidRPr="4C6C3BA8">
        <w:rPr>
          <w:sz w:val="24"/>
          <w:szCs w:val="24"/>
        </w:rPr>
        <w:t xml:space="preserve"> </w:t>
      </w:r>
      <w:r w:rsidR="009E43AD" w:rsidRPr="4C6C3BA8">
        <w:rPr>
          <w:sz w:val="24"/>
          <w:szCs w:val="24"/>
        </w:rPr>
        <w:t>technique</w:t>
      </w:r>
      <w:r w:rsidR="009F1EDC" w:rsidRPr="4C6C3BA8">
        <w:rPr>
          <w:sz w:val="24"/>
          <w:szCs w:val="24"/>
        </w:rPr>
        <w:t xml:space="preserve"> with fused activation </w:t>
      </w:r>
      <w:r w:rsidR="0083087C" w:rsidRPr="4C6C3BA8">
        <w:rPr>
          <w:sz w:val="24"/>
          <w:szCs w:val="24"/>
        </w:rPr>
        <w:t>functions</w:t>
      </w:r>
      <w:r w:rsidR="0617130B" w:rsidRPr="4C6C3BA8">
        <w:rPr>
          <w:sz w:val="24"/>
          <w:szCs w:val="24"/>
        </w:rPr>
        <w:t xml:space="preserve"> (</w:t>
      </w:r>
      <w:r w:rsidR="00DD2633" w:rsidRPr="4C6C3BA8">
        <w:rPr>
          <w:sz w:val="24"/>
          <w:szCs w:val="24"/>
        </w:rPr>
        <w:t>hyperbolic tangent and radial basis function)</w:t>
      </w:r>
      <w:r w:rsidR="001E4DC8">
        <w:rPr>
          <w:sz w:val="24"/>
          <w:szCs w:val="24"/>
        </w:rPr>
        <w:t>,</w:t>
      </w:r>
      <w:r w:rsidR="009E43AD" w:rsidRPr="4C6C3BA8">
        <w:rPr>
          <w:sz w:val="24"/>
          <w:szCs w:val="24"/>
        </w:rPr>
        <w:t xml:space="preserve"> was </w:t>
      </w:r>
      <w:r w:rsidR="0083087C" w:rsidRPr="4C6C3BA8">
        <w:rPr>
          <w:sz w:val="24"/>
          <w:szCs w:val="24"/>
        </w:rPr>
        <w:t>utilised</w:t>
      </w:r>
      <w:r w:rsidR="00A2295E" w:rsidRPr="4C6C3BA8">
        <w:rPr>
          <w:sz w:val="24"/>
          <w:szCs w:val="24"/>
        </w:rPr>
        <w:t xml:space="preserve"> </w:t>
      </w:r>
      <w:r w:rsidR="00F44DED" w:rsidRPr="4C6C3BA8">
        <w:rPr>
          <w:sz w:val="24"/>
          <w:szCs w:val="24"/>
        </w:rPr>
        <w:t xml:space="preserve">to </w:t>
      </w:r>
      <w:r w:rsidR="0083087C" w:rsidRPr="4C6C3BA8">
        <w:rPr>
          <w:sz w:val="24"/>
          <w:szCs w:val="24"/>
        </w:rPr>
        <w:t>analyse</w:t>
      </w:r>
      <w:r w:rsidR="00CB67CF" w:rsidRPr="4C6C3BA8">
        <w:rPr>
          <w:sz w:val="24"/>
          <w:szCs w:val="24"/>
        </w:rPr>
        <w:t xml:space="preserve"> two</w:t>
      </w:r>
      <w:r w:rsidR="0083087C" w:rsidRPr="4C6C3BA8">
        <w:rPr>
          <w:sz w:val="24"/>
          <w:szCs w:val="24"/>
        </w:rPr>
        <w:t xml:space="preserve"> Malaysian </w:t>
      </w:r>
      <w:r w:rsidR="00C43269" w:rsidRPr="4C6C3BA8">
        <w:rPr>
          <w:sz w:val="24"/>
          <w:szCs w:val="24"/>
        </w:rPr>
        <w:t>crime spatial datasets</w:t>
      </w:r>
      <w:r w:rsidR="78C105DB"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7Sh0cmJV","properties":{"formattedCitation":"(Ghazvini {\\i{}et al.}, 2020)","plainCitation":"(Ghazvini et al., 2020)","noteIndex":0},"citationItems":[{"id":259,"uris":["http://zotero.org/users/local/Ur3Wut78/items/Q56R4D4F"],"itemData":{"id":259,"type":"article-journal","abstract":"In the criminology area, to detain the serial criminal, the forthcoming serial crime time, distance, and criminal’s biography are essential keys. The main concern of this study is on the upcoming serial crime distance, time, and suspect biographies such as age and nationality. In conjunction with having time delays, the dynamic classiﬁer, like Time Delay Neural Network (TDNN) utilized to perform nonlinear techniques-based predictions. The TDNN classiﬁer system, like Back Propagation Through Time (BPTT) and Nonlinear Autoregressive with Exogenous Input (NARX) are two prominent examples. However, BPTT and NARX techniques are unable to identify the dynamic system by using single-activation functions due to producing lower accuracy. Hence, during the training phase, the direct minimization of the TDNN error can further enhance the single activation function. Thus, this work introduces an enhanced NARX (eNARX) model based on the proposed activation functions of SiRBF via fusion of two functions of the hyperbolic tangent (Tansig) and Radial Basis Function (RBF), in the same hidden layer. If a fusion of activation functions can affect the TDNN error minimization, then fusing of the Tansig and RBF functions can produce a precise prediction for crime spatiotemporal. To evaluate the proposed technique and compared it with existing NARX and BPTT, we utilized ﬁve time-series datasets, namely, Dow Jones Index, Monthly River ﬂow in cubic meters per second, Daily temperature, and UKM-PDRM datasets namely, ‘‘Suspect &amp; Capture’’ and ‘‘Crime Plotting.’’ The analysis of the results demonstrated that the proposed eNARX produce higher accuracy in comparison to other techniques of NARX and BPTT. Consequently, the proposed technique provides more effective results for the prediction of commercial serial crime.","container-title":"IEEE Access","DOI":"10.1109/ACCESS.2020.3002766","ISSN":"2169-3536","journalAbbreviation":"IEEE Access","language":"en","page":"115167-115183","source":"DOI.org (Crossref)","title":"Crime Spatiotemporal Prediction With Fused Objective Function in Time Delay Neural Network","volume":"8","author":[{"family":"Ghazvini","given":"Anahita"},{"family":"Abdullah","given":"Siti Norul Huda Sheikh"},{"family":"Kamrul Hasan","given":"Mohammad"},{"family":"Bin Kasim","given":"Datuk Zainal Abidin"}],"issued":{"date-parts":[["2020"]]}}}],"schema":"https://github.com/citation-style-language/schema/raw/master/csl-citation.json"} </w:instrText>
      </w:r>
      <w:r w:rsidRPr="4C6C3BA8">
        <w:rPr>
          <w:sz w:val="24"/>
          <w:szCs w:val="24"/>
        </w:rPr>
        <w:fldChar w:fldCharType="separate"/>
      </w:r>
      <w:r w:rsidR="00AB3523" w:rsidRPr="4C6C3BA8">
        <w:rPr>
          <w:sz w:val="24"/>
          <w:szCs w:val="24"/>
        </w:rPr>
        <w:t xml:space="preserve">Ghazvini </w:t>
      </w:r>
      <w:r w:rsidR="00AB3523" w:rsidRPr="4C6C3BA8">
        <w:rPr>
          <w:i/>
          <w:iCs/>
          <w:sz w:val="24"/>
          <w:szCs w:val="24"/>
        </w:rPr>
        <w:t>et al.</w:t>
      </w:r>
      <w:r w:rsidR="00AB3523" w:rsidRPr="4C6C3BA8">
        <w:rPr>
          <w:sz w:val="24"/>
          <w:szCs w:val="24"/>
        </w:rPr>
        <w:t>, 2020)</w:t>
      </w:r>
      <w:r w:rsidRPr="4C6C3BA8">
        <w:rPr>
          <w:sz w:val="24"/>
          <w:szCs w:val="24"/>
        </w:rPr>
        <w:fldChar w:fldCharType="end"/>
      </w:r>
      <w:r w:rsidR="00AB3523" w:rsidRPr="4C6C3BA8">
        <w:rPr>
          <w:sz w:val="24"/>
          <w:szCs w:val="24"/>
        </w:rPr>
        <w:t>.</w:t>
      </w:r>
      <w:r w:rsidR="003656E5" w:rsidRPr="4C6C3BA8">
        <w:rPr>
          <w:sz w:val="24"/>
          <w:szCs w:val="24"/>
        </w:rPr>
        <w:t xml:space="preserve"> </w:t>
      </w:r>
      <w:r w:rsidR="00036331" w:rsidRPr="4C6C3BA8">
        <w:rPr>
          <w:sz w:val="24"/>
          <w:szCs w:val="24"/>
        </w:rPr>
        <w:t>A</w:t>
      </w:r>
      <w:r w:rsidR="00C2332E" w:rsidRPr="4C6C3BA8">
        <w:rPr>
          <w:sz w:val="24"/>
          <w:szCs w:val="24"/>
        </w:rPr>
        <w:t xml:space="preserve"> Back Propagation Through</w:t>
      </w:r>
      <w:r w:rsidR="009E2DE0" w:rsidRPr="4C6C3BA8">
        <w:rPr>
          <w:sz w:val="24"/>
          <w:szCs w:val="24"/>
        </w:rPr>
        <w:t xml:space="preserve"> Time algorithm (BPTT) and an</w:t>
      </w:r>
      <w:r w:rsidR="00036331" w:rsidRPr="4C6C3BA8">
        <w:rPr>
          <w:sz w:val="24"/>
          <w:szCs w:val="24"/>
        </w:rPr>
        <w:t xml:space="preserve"> enhanced</w:t>
      </w:r>
      <w:r w:rsidR="00180C5D" w:rsidRPr="4C6C3BA8">
        <w:rPr>
          <w:sz w:val="24"/>
          <w:szCs w:val="24"/>
        </w:rPr>
        <w:t xml:space="preserve"> </w:t>
      </w:r>
      <w:r w:rsidR="00036331" w:rsidRPr="4C6C3BA8">
        <w:rPr>
          <w:sz w:val="24"/>
          <w:szCs w:val="24"/>
        </w:rPr>
        <w:t>NARX</w:t>
      </w:r>
      <w:r w:rsidR="00157F53" w:rsidRPr="4C6C3BA8">
        <w:rPr>
          <w:sz w:val="24"/>
          <w:szCs w:val="24"/>
        </w:rPr>
        <w:t xml:space="preserve"> </w:t>
      </w:r>
      <w:r w:rsidR="00036331" w:rsidRPr="4C6C3BA8">
        <w:rPr>
          <w:sz w:val="24"/>
          <w:szCs w:val="24"/>
        </w:rPr>
        <w:t>(eNARX) w</w:t>
      </w:r>
      <w:r w:rsidR="009E2DE0" w:rsidRPr="4C6C3BA8">
        <w:rPr>
          <w:sz w:val="24"/>
          <w:szCs w:val="24"/>
        </w:rPr>
        <w:t>ere also</w:t>
      </w:r>
      <w:r w:rsidR="00760F62" w:rsidRPr="4C6C3BA8">
        <w:rPr>
          <w:sz w:val="24"/>
          <w:szCs w:val="24"/>
        </w:rPr>
        <w:t xml:space="preserve"> </w:t>
      </w:r>
      <w:r w:rsidR="00036331" w:rsidRPr="4C6C3BA8">
        <w:rPr>
          <w:sz w:val="24"/>
          <w:szCs w:val="24"/>
        </w:rPr>
        <w:t>employed for the analysis</w:t>
      </w:r>
      <w:r w:rsidR="003712DE" w:rsidRPr="4C6C3BA8">
        <w:rPr>
          <w:sz w:val="24"/>
          <w:szCs w:val="24"/>
        </w:rPr>
        <w:t xml:space="preserve"> w</w:t>
      </w:r>
      <w:r w:rsidR="00760F62" w:rsidRPr="4C6C3BA8">
        <w:rPr>
          <w:sz w:val="24"/>
          <w:szCs w:val="24"/>
        </w:rPr>
        <w:t>ith eNARX</w:t>
      </w:r>
      <w:r w:rsidR="003712DE" w:rsidRPr="4C6C3BA8">
        <w:rPr>
          <w:sz w:val="24"/>
          <w:szCs w:val="24"/>
        </w:rPr>
        <w:t xml:space="preserve"> </w:t>
      </w:r>
      <w:r w:rsidR="00D95EE5" w:rsidRPr="4C6C3BA8">
        <w:rPr>
          <w:sz w:val="24"/>
          <w:szCs w:val="24"/>
        </w:rPr>
        <w:t>present</w:t>
      </w:r>
      <w:r w:rsidR="00760F62" w:rsidRPr="4C6C3BA8">
        <w:rPr>
          <w:sz w:val="24"/>
          <w:szCs w:val="24"/>
        </w:rPr>
        <w:t>ing</w:t>
      </w:r>
      <w:r w:rsidR="00D95EE5" w:rsidRPr="4C6C3BA8">
        <w:rPr>
          <w:sz w:val="24"/>
          <w:szCs w:val="24"/>
        </w:rPr>
        <w:t xml:space="preserve"> a higher </w:t>
      </w:r>
      <w:r w:rsidR="00036331" w:rsidRPr="4C6C3BA8">
        <w:rPr>
          <w:sz w:val="24"/>
          <w:szCs w:val="24"/>
        </w:rPr>
        <w:t>accuracy</w:t>
      </w:r>
      <w:r w:rsidR="00BC78AE" w:rsidRPr="4C6C3BA8">
        <w:rPr>
          <w:sz w:val="24"/>
          <w:szCs w:val="24"/>
        </w:rPr>
        <w:t xml:space="preserve"> of </w:t>
      </w:r>
      <w:r w:rsidR="00B70610" w:rsidRPr="4C6C3BA8">
        <w:rPr>
          <w:sz w:val="24"/>
          <w:szCs w:val="24"/>
        </w:rPr>
        <w:t>82.15%</w:t>
      </w:r>
      <w:r w:rsidR="00036331" w:rsidRPr="4C6C3BA8">
        <w:rPr>
          <w:sz w:val="24"/>
          <w:szCs w:val="24"/>
        </w:rPr>
        <w:t xml:space="preserve"> compared to the NARX </w:t>
      </w:r>
      <w:r w:rsidR="00157F53" w:rsidRPr="4C6C3BA8">
        <w:rPr>
          <w:sz w:val="24"/>
          <w:szCs w:val="24"/>
        </w:rPr>
        <w:t>model’</w:t>
      </w:r>
      <w:r w:rsidR="00B70610" w:rsidRPr="4C6C3BA8">
        <w:rPr>
          <w:sz w:val="24"/>
          <w:szCs w:val="24"/>
        </w:rPr>
        <w:t>s 74.21%</w:t>
      </w:r>
      <w:r w:rsidR="00760F62" w:rsidRPr="4C6C3BA8">
        <w:rPr>
          <w:sz w:val="24"/>
          <w:szCs w:val="24"/>
        </w:rPr>
        <w:t xml:space="preserve"> and B</w:t>
      </w:r>
      <w:r w:rsidR="003E0D6A" w:rsidRPr="4C6C3BA8">
        <w:rPr>
          <w:sz w:val="24"/>
          <w:szCs w:val="24"/>
        </w:rPr>
        <w:t>PTT model’s 49.71%.</w:t>
      </w:r>
    </w:p>
    <w:p w14:paraId="1AC96A82" w14:textId="48F6FA41" w:rsidR="007847AD" w:rsidRPr="009D1BF1" w:rsidRDefault="002B706A" w:rsidP="4C6C3BA8">
      <w:pPr>
        <w:spacing w:line="360" w:lineRule="auto"/>
        <w:jc w:val="both"/>
        <w:rPr>
          <w:sz w:val="24"/>
          <w:szCs w:val="24"/>
        </w:rPr>
      </w:pPr>
      <w:r w:rsidRPr="4C6C3BA8">
        <w:rPr>
          <w:sz w:val="24"/>
          <w:szCs w:val="24"/>
        </w:rPr>
        <w:t>Research</w:t>
      </w:r>
      <w:r w:rsidR="00BC12FE" w:rsidRPr="4C6C3BA8">
        <w:rPr>
          <w:sz w:val="24"/>
          <w:szCs w:val="24"/>
        </w:rPr>
        <w:t xml:space="preserve"> </w:t>
      </w:r>
      <w:r w:rsidR="003A265E" w:rsidRPr="4C6C3BA8">
        <w:rPr>
          <w:sz w:val="24"/>
          <w:szCs w:val="24"/>
        </w:rPr>
        <w:t>analysing</w:t>
      </w:r>
      <w:r w:rsidR="00BC12FE" w:rsidRPr="4C6C3BA8">
        <w:rPr>
          <w:sz w:val="24"/>
          <w:szCs w:val="24"/>
        </w:rPr>
        <w:t xml:space="preserve"> </w:t>
      </w:r>
      <w:r w:rsidR="00D90E3B" w:rsidRPr="4C6C3BA8">
        <w:rPr>
          <w:sz w:val="24"/>
          <w:szCs w:val="24"/>
        </w:rPr>
        <w:t xml:space="preserve">a </w:t>
      </w:r>
      <w:r w:rsidR="00BC12FE" w:rsidRPr="4C6C3BA8">
        <w:rPr>
          <w:sz w:val="24"/>
          <w:szCs w:val="24"/>
        </w:rPr>
        <w:t xml:space="preserve">dataset </w:t>
      </w:r>
      <w:r w:rsidR="00F30DF7" w:rsidRPr="4C6C3BA8">
        <w:rPr>
          <w:sz w:val="24"/>
          <w:szCs w:val="24"/>
        </w:rPr>
        <w:t>o</w:t>
      </w:r>
      <w:r w:rsidR="00A5787F" w:rsidRPr="4C6C3BA8">
        <w:rPr>
          <w:sz w:val="24"/>
          <w:szCs w:val="24"/>
        </w:rPr>
        <w:t xml:space="preserve">f </w:t>
      </w:r>
      <w:r w:rsidR="00F30DF7" w:rsidRPr="4C6C3BA8">
        <w:rPr>
          <w:sz w:val="24"/>
          <w:szCs w:val="24"/>
        </w:rPr>
        <w:t xml:space="preserve">crime reports </w:t>
      </w:r>
      <w:r w:rsidR="000774A3" w:rsidRPr="4C6C3BA8">
        <w:rPr>
          <w:sz w:val="24"/>
          <w:szCs w:val="24"/>
        </w:rPr>
        <w:t>from 2016-2018</w:t>
      </w:r>
      <w:r w:rsidR="00BC12FE" w:rsidRPr="4C6C3BA8">
        <w:rPr>
          <w:sz w:val="24"/>
          <w:szCs w:val="24"/>
        </w:rPr>
        <w:t xml:space="preserve"> </w:t>
      </w:r>
      <w:r w:rsidR="007827F0" w:rsidRPr="4C6C3BA8">
        <w:rPr>
          <w:sz w:val="24"/>
          <w:szCs w:val="24"/>
        </w:rPr>
        <w:t>from Calauan database in</w:t>
      </w:r>
      <w:r w:rsidR="00BC12FE" w:rsidRPr="4C6C3BA8">
        <w:rPr>
          <w:sz w:val="24"/>
          <w:szCs w:val="24"/>
        </w:rPr>
        <w:t xml:space="preserve"> Philippines</w:t>
      </w:r>
      <w:r w:rsidR="006A064C" w:rsidRPr="4C6C3BA8">
        <w:rPr>
          <w:sz w:val="24"/>
          <w:szCs w:val="24"/>
        </w:rPr>
        <w:t>,</w:t>
      </w:r>
      <w:r w:rsidR="00A87840" w:rsidRPr="4C6C3BA8">
        <w:rPr>
          <w:sz w:val="24"/>
          <w:szCs w:val="24"/>
        </w:rPr>
        <w:t xml:space="preserve"> </w:t>
      </w:r>
      <w:r w:rsidR="00D90E3B" w:rsidRPr="4C6C3BA8">
        <w:rPr>
          <w:sz w:val="24"/>
          <w:szCs w:val="24"/>
        </w:rPr>
        <w:t xml:space="preserve">was </w:t>
      </w:r>
      <w:r w:rsidRPr="4C6C3BA8">
        <w:rPr>
          <w:sz w:val="24"/>
          <w:szCs w:val="24"/>
        </w:rPr>
        <w:t xml:space="preserve">intended </w:t>
      </w:r>
      <w:r w:rsidR="002F54EE" w:rsidRPr="4C6C3BA8">
        <w:rPr>
          <w:sz w:val="24"/>
          <w:szCs w:val="24"/>
        </w:rPr>
        <w:t xml:space="preserve">as a </w:t>
      </w:r>
      <w:r w:rsidR="00E55DC8" w:rsidRPr="4C6C3BA8">
        <w:rPr>
          <w:sz w:val="24"/>
          <w:szCs w:val="24"/>
        </w:rPr>
        <w:t xml:space="preserve">strategic </w:t>
      </w:r>
      <w:r w:rsidR="002F54EE" w:rsidRPr="4C6C3BA8">
        <w:rPr>
          <w:sz w:val="24"/>
          <w:szCs w:val="24"/>
        </w:rPr>
        <w:t xml:space="preserve">contribution to </w:t>
      </w:r>
      <w:r w:rsidR="003B56E6" w:rsidRPr="4C6C3BA8">
        <w:rPr>
          <w:sz w:val="24"/>
          <w:szCs w:val="24"/>
        </w:rPr>
        <w:t>lower the</w:t>
      </w:r>
      <w:r w:rsidR="002332A5" w:rsidRPr="4C6C3BA8">
        <w:rPr>
          <w:sz w:val="24"/>
          <w:szCs w:val="24"/>
        </w:rPr>
        <w:t xml:space="preserve"> rate of crimes</w:t>
      </w:r>
      <w:r w:rsidR="00C27451" w:rsidRPr="4C6C3BA8">
        <w:rPr>
          <w:sz w:val="24"/>
          <w:szCs w:val="24"/>
        </w:rPr>
        <w:t>. The study</w:t>
      </w:r>
      <w:r w:rsidR="009D4233" w:rsidRPr="4C6C3BA8">
        <w:rPr>
          <w:sz w:val="24"/>
          <w:szCs w:val="24"/>
        </w:rPr>
        <w:t xml:space="preserve"> </w:t>
      </w:r>
      <w:r w:rsidR="00806762" w:rsidRPr="4C6C3BA8">
        <w:rPr>
          <w:sz w:val="24"/>
          <w:szCs w:val="24"/>
        </w:rPr>
        <w:t>deployed</w:t>
      </w:r>
      <w:r w:rsidR="00383619" w:rsidRPr="4C6C3BA8">
        <w:rPr>
          <w:sz w:val="24"/>
          <w:szCs w:val="24"/>
        </w:rPr>
        <w:t xml:space="preserve"> multinomial </w:t>
      </w:r>
      <w:r w:rsidR="0003205D" w:rsidRPr="4C6C3BA8">
        <w:rPr>
          <w:sz w:val="24"/>
          <w:szCs w:val="24"/>
        </w:rPr>
        <w:t>logistic regressio</w:t>
      </w:r>
      <w:r w:rsidR="00E71D37" w:rsidRPr="4C6C3BA8">
        <w:rPr>
          <w:sz w:val="24"/>
          <w:szCs w:val="24"/>
        </w:rPr>
        <w:t>n (MLR)</w:t>
      </w:r>
      <w:r w:rsidR="00144170" w:rsidRPr="4C6C3BA8">
        <w:rPr>
          <w:sz w:val="24"/>
          <w:szCs w:val="24"/>
        </w:rPr>
        <w:t xml:space="preserve">, </w:t>
      </w:r>
      <w:r w:rsidR="009E5CDD" w:rsidRPr="4C6C3BA8">
        <w:rPr>
          <w:sz w:val="24"/>
          <w:szCs w:val="24"/>
        </w:rPr>
        <w:t>SVM and Neural Network</w:t>
      </w:r>
      <w:r w:rsidRPr="4C6C3BA8">
        <w:rPr>
          <w:sz w:val="24"/>
          <w:szCs w:val="24"/>
        </w:rPr>
        <w:fldChar w:fldCharType="begin"/>
      </w:r>
      <w:r w:rsidRPr="4C6C3BA8">
        <w:rPr>
          <w:sz w:val="24"/>
          <w:szCs w:val="24"/>
        </w:rPr>
        <w:instrText xml:space="preserve"> ADDIN ZOTERO_ITEM CSL_CITATION {"citationID":"wiKl3rWG","properties":{"formattedCitation":"(Asor, 2020)","plainCitation":"(Asor, 2020)","noteIndex":0},"citationItems":[{"id":184,"uris":["http://zotero.org/users/local/Ur3Wut78/items/7UE2R5G5"],"itemData":{"id":184,"type":"article-journal","abstract":"Predictive crime analytics is a process of evaluating a dataset to discover veiled patterns that can be useful in forecasting crime occurrence. The application of a machine learning algorithm is widely used in developing artificial intelligence to integrate into computer systems. This project aims to develop a management system for crime records implementing predictive crime analytics in forecasting crime occurrences. Through predictive crime analytics and software development life cycle, a management information system that is capable of forecasting crime was successfully developed. A predictive model was designed using multinomial logistic regression, which acquires a totality accuracy of 86.60% and prediction confidence. It is also shown in this paper that regression is better than other classification algorithms in terms of predicting crime occurrence. Moreover, discussed in this research, among all the barangay in Calauan, Laguna. Dayap is the most vulnerable in different index crimes like rape, murder, robbery, theft, homicide, and illegal drugs.","container-title":"International Journal of Advanced Trends in Computer Science and Engineering","DOI":"10.30534/ijatcse/2020/2291.32020","ISSN":"22783091","issue":"1.3","journalAbbreviation":"IJATCSE","language":"en","page":"150-157","source":"DOI.org (Crossref)","title":"Implementation of Predictive Crime Analytics in Municipal Crime Management System in Calauan, Laguna, Philippines","volume":"9","author":[{"family":"Asor","given":"Jonardo R."}],"issued":{"date-parts":[["2020",6,25]]}}}],"schema":"https://github.com/citation-style-language/schema/raw/master/csl-citation.json"} </w:instrText>
      </w:r>
      <w:r w:rsidRPr="4C6C3BA8">
        <w:rPr>
          <w:sz w:val="24"/>
          <w:szCs w:val="24"/>
        </w:rPr>
        <w:fldChar w:fldCharType="separate"/>
      </w:r>
      <w:r w:rsidR="48CB5B6D" w:rsidRPr="4C6C3BA8">
        <w:rPr>
          <w:sz w:val="24"/>
          <w:szCs w:val="24"/>
        </w:rPr>
        <w:t xml:space="preserve"> (</w:t>
      </w:r>
      <w:r w:rsidR="00D72288" w:rsidRPr="4C6C3BA8">
        <w:rPr>
          <w:sz w:val="24"/>
          <w:szCs w:val="24"/>
        </w:rPr>
        <w:t>Asor, 2020)</w:t>
      </w:r>
      <w:r w:rsidRPr="4C6C3BA8">
        <w:rPr>
          <w:sz w:val="24"/>
          <w:szCs w:val="24"/>
        </w:rPr>
        <w:fldChar w:fldCharType="end"/>
      </w:r>
      <w:r w:rsidR="0070532C" w:rsidRPr="4C6C3BA8">
        <w:rPr>
          <w:sz w:val="24"/>
          <w:szCs w:val="24"/>
        </w:rPr>
        <w:t xml:space="preserve">. </w:t>
      </w:r>
      <w:r w:rsidR="004A2781" w:rsidRPr="4C6C3BA8">
        <w:rPr>
          <w:sz w:val="24"/>
          <w:szCs w:val="24"/>
        </w:rPr>
        <w:t xml:space="preserve">The best classifier </w:t>
      </w:r>
      <w:r w:rsidR="00F7754C" w:rsidRPr="4C6C3BA8">
        <w:rPr>
          <w:sz w:val="24"/>
          <w:szCs w:val="24"/>
        </w:rPr>
        <w:t xml:space="preserve">to </w:t>
      </w:r>
      <w:r w:rsidR="00E55DC8" w:rsidRPr="4C6C3BA8">
        <w:rPr>
          <w:sz w:val="24"/>
          <w:szCs w:val="24"/>
        </w:rPr>
        <w:t>forecast</w:t>
      </w:r>
      <w:r w:rsidR="00F7754C" w:rsidRPr="4C6C3BA8">
        <w:rPr>
          <w:sz w:val="24"/>
          <w:szCs w:val="24"/>
        </w:rPr>
        <w:t xml:space="preserve"> crime</w:t>
      </w:r>
      <w:r w:rsidR="00E55DC8" w:rsidRPr="4C6C3BA8">
        <w:rPr>
          <w:sz w:val="24"/>
          <w:szCs w:val="24"/>
        </w:rPr>
        <w:t>s</w:t>
      </w:r>
      <w:r w:rsidR="008A3688" w:rsidRPr="4C6C3BA8">
        <w:rPr>
          <w:sz w:val="24"/>
          <w:szCs w:val="24"/>
        </w:rPr>
        <w:t xml:space="preserve"> and predict crime location</w:t>
      </w:r>
      <w:r w:rsidR="00E55DC8" w:rsidRPr="4C6C3BA8">
        <w:rPr>
          <w:sz w:val="24"/>
          <w:szCs w:val="24"/>
        </w:rPr>
        <w:t>s</w:t>
      </w:r>
      <w:r w:rsidR="008A3688" w:rsidRPr="4C6C3BA8">
        <w:rPr>
          <w:sz w:val="24"/>
          <w:szCs w:val="24"/>
        </w:rPr>
        <w:t xml:space="preserve"> </w:t>
      </w:r>
      <w:r w:rsidR="00300C9F" w:rsidRPr="4C6C3BA8">
        <w:rPr>
          <w:sz w:val="24"/>
          <w:szCs w:val="24"/>
        </w:rPr>
        <w:t>was MLR with accurac</w:t>
      </w:r>
      <w:r w:rsidR="008A3688" w:rsidRPr="4C6C3BA8">
        <w:rPr>
          <w:sz w:val="24"/>
          <w:szCs w:val="24"/>
        </w:rPr>
        <w:t>ies</w:t>
      </w:r>
      <w:r w:rsidR="00300C9F" w:rsidRPr="4C6C3BA8">
        <w:rPr>
          <w:sz w:val="24"/>
          <w:szCs w:val="24"/>
        </w:rPr>
        <w:t xml:space="preserve"> </w:t>
      </w:r>
      <w:r w:rsidR="00C97170">
        <w:rPr>
          <w:sz w:val="24"/>
          <w:szCs w:val="24"/>
        </w:rPr>
        <w:t>between</w:t>
      </w:r>
      <w:r w:rsidR="008A3688" w:rsidRPr="4C6C3BA8">
        <w:rPr>
          <w:sz w:val="24"/>
          <w:szCs w:val="24"/>
        </w:rPr>
        <w:t xml:space="preserve"> 82.03%</w:t>
      </w:r>
      <w:r w:rsidR="000C4B0F">
        <w:rPr>
          <w:sz w:val="24"/>
          <w:szCs w:val="24"/>
        </w:rPr>
        <w:t xml:space="preserve"> and 86.60%</w:t>
      </w:r>
      <w:r w:rsidR="008A3688" w:rsidRPr="4C6C3BA8">
        <w:rPr>
          <w:sz w:val="24"/>
          <w:szCs w:val="24"/>
        </w:rPr>
        <w:t>.</w:t>
      </w:r>
      <w:r w:rsidR="00D92DFC" w:rsidRPr="4C6C3BA8">
        <w:rPr>
          <w:sz w:val="24"/>
          <w:szCs w:val="24"/>
        </w:rPr>
        <w:t xml:space="preserve"> SVM and Neural Network </w:t>
      </w:r>
      <w:r w:rsidR="00DD0FAA" w:rsidRPr="4C6C3BA8">
        <w:rPr>
          <w:sz w:val="24"/>
          <w:szCs w:val="24"/>
        </w:rPr>
        <w:t>had</w:t>
      </w:r>
      <w:r w:rsidR="00CE149A" w:rsidRPr="4C6C3BA8">
        <w:rPr>
          <w:sz w:val="24"/>
          <w:szCs w:val="24"/>
        </w:rPr>
        <w:t xml:space="preserve"> lower</w:t>
      </w:r>
      <w:r w:rsidR="00DD0FAA" w:rsidRPr="4C6C3BA8">
        <w:rPr>
          <w:sz w:val="24"/>
          <w:szCs w:val="24"/>
        </w:rPr>
        <w:t xml:space="preserve"> accuracies between 52% and </w:t>
      </w:r>
      <w:r w:rsidR="00554865" w:rsidRPr="4C6C3BA8">
        <w:rPr>
          <w:sz w:val="24"/>
          <w:szCs w:val="24"/>
        </w:rPr>
        <w:t>78.09%.</w:t>
      </w:r>
    </w:p>
    <w:p w14:paraId="2985F562" w14:textId="47D99553" w:rsidR="001B7075" w:rsidRPr="009D1BF1" w:rsidRDefault="004E44CC" w:rsidP="4C6C3BA8">
      <w:pPr>
        <w:spacing w:line="360" w:lineRule="auto"/>
        <w:jc w:val="both"/>
        <w:rPr>
          <w:sz w:val="24"/>
          <w:szCs w:val="24"/>
        </w:rPr>
      </w:pPr>
      <w:r w:rsidRPr="4C6C3BA8">
        <w:rPr>
          <w:sz w:val="24"/>
          <w:szCs w:val="24"/>
        </w:rPr>
        <w:t xml:space="preserve">Police activities </w:t>
      </w:r>
      <w:r w:rsidR="00E40EA1" w:rsidRPr="4C6C3BA8">
        <w:rPr>
          <w:sz w:val="24"/>
          <w:szCs w:val="24"/>
        </w:rPr>
        <w:t>follow</w:t>
      </w:r>
      <w:r w:rsidRPr="4C6C3BA8">
        <w:rPr>
          <w:sz w:val="24"/>
          <w:szCs w:val="24"/>
        </w:rPr>
        <w:t xml:space="preserve"> two </w:t>
      </w:r>
      <w:r w:rsidR="00E40EA1" w:rsidRPr="4C6C3BA8">
        <w:rPr>
          <w:sz w:val="24"/>
          <w:szCs w:val="24"/>
        </w:rPr>
        <w:t xml:space="preserve">pathways: </w:t>
      </w:r>
      <w:r w:rsidR="00514787" w:rsidRPr="4C6C3BA8">
        <w:rPr>
          <w:sz w:val="24"/>
          <w:szCs w:val="24"/>
        </w:rPr>
        <w:t xml:space="preserve">identifying </w:t>
      </w:r>
      <w:r w:rsidR="00D020A4" w:rsidRPr="4C6C3BA8">
        <w:rPr>
          <w:sz w:val="24"/>
          <w:szCs w:val="24"/>
        </w:rPr>
        <w:t xml:space="preserve">signs of </w:t>
      </w:r>
      <w:r w:rsidR="00514787" w:rsidRPr="4C6C3BA8">
        <w:rPr>
          <w:sz w:val="24"/>
          <w:szCs w:val="24"/>
        </w:rPr>
        <w:t xml:space="preserve">crime </w:t>
      </w:r>
      <w:r w:rsidR="00D020A4" w:rsidRPr="4C6C3BA8">
        <w:rPr>
          <w:sz w:val="24"/>
          <w:szCs w:val="24"/>
        </w:rPr>
        <w:t xml:space="preserve">preparations </w:t>
      </w:r>
      <w:r w:rsidR="009C22F7" w:rsidRPr="4C6C3BA8">
        <w:rPr>
          <w:sz w:val="24"/>
          <w:szCs w:val="24"/>
        </w:rPr>
        <w:t>followed by</w:t>
      </w:r>
      <w:r w:rsidR="00D020A4" w:rsidRPr="4C6C3BA8">
        <w:rPr>
          <w:sz w:val="24"/>
          <w:szCs w:val="24"/>
        </w:rPr>
        <w:t xml:space="preserve"> crime prevention</w:t>
      </w:r>
      <w:r w:rsidR="004672BD" w:rsidRPr="4C6C3BA8">
        <w:rPr>
          <w:sz w:val="24"/>
          <w:szCs w:val="24"/>
        </w:rPr>
        <w:t xml:space="preserve">. When certain </w:t>
      </w:r>
      <w:r w:rsidR="00AD3BEB" w:rsidRPr="4C6C3BA8">
        <w:rPr>
          <w:sz w:val="24"/>
          <w:szCs w:val="24"/>
        </w:rPr>
        <w:t>conditions</w:t>
      </w:r>
      <w:r w:rsidR="009219AC" w:rsidRPr="4C6C3BA8">
        <w:rPr>
          <w:sz w:val="24"/>
          <w:szCs w:val="24"/>
        </w:rPr>
        <w:t xml:space="preserve"> for crimes</w:t>
      </w:r>
      <w:r w:rsidR="004672BD" w:rsidRPr="4C6C3BA8">
        <w:rPr>
          <w:sz w:val="24"/>
          <w:szCs w:val="24"/>
        </w:rPr>
        <w:t xml:space="preserve"> are met</w:t>
      </w:r>
      <w:r w:rsidR="00AD3BEB" w:rsidRPr="4C6C3BA8">
        <w:rPr>
          <w:sz w:val="24"/>
          <w:szCs w:val="24"/>
        </w:rPr>
        <w:t>,</w:t>
      </w:r>
      <w:r w:rsidR="007307BF" w:rsidRPr="4C6C3BA8">
        <w:rPr>
          <w:sz w:val="24"/>
          <w:szCs w:val="24"/>
        </w:rPr>
        <w:t xml:space="preserve"> its commission </w:t>
      </w:r>
      <w:r w:rsidR="00D451A4" w:rsidRPr="4C6C3BA8">
        <w:rPr>
          <w:sz w:val="24"/>
          <w:szCs w:val="24"/>
        </w:rPr>
        <w:t>is dependent on</w:t>
      </w:r>
      <w:r w:rsidR="00F7484D" w:rsidRPr="4C6C3BA8">
        <w:rPr>
          <w:sz w:val="24"/>
          <w:szCs w:val="24"/>
        </w:rPr>
        <w:t xml:space="preserve"> </w:t>
      </w:r>
      <w:r w:rsidR="001F6829" w:rsidRPr="4C6C3BA8">
        <w:rPr>
          <w:sz w:val="24"/>
          <w:szCs w:val="24"/>
        </w:rPr>
        <w:t>certain condition</w:t>
      </w:r>
      <w:r w:rsidR="00841BF3" w:rsidRPr="4C6C3BA8">
        <w:rPr>
          <w:sz w:val="24"/>
          <w:szCs w:val="24"/>
        </w:rPr>
        <w:t>s</w:t>
      </w:r>
      <w:r w:rsidR="00BB1810" w:rsidRPr="4C6C3BA8">
        <w:rPr>
          <w:sz w:val="24"/>
          <w:szCs w:val="24"/>
        </w:rPr>
        <w:t xml:space="preserve"> influenced by time and location</w:t>
      </w:r>
      <w:r w:rsidR="00841BF3"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5dUWIzDv","properties":{"formattedCitation":"(Uzlov {\\i{}et al.}, 2020)","plainCitation":"(Uzlov et al., 2020)","noteIndex":0},"citationItems":[{"id":242,"uris":["http://zotero.org/users/local/Ur3Wut78/items/J4CL2FKD"],"itemData":{"id":242,"type":"paper-conference","abstract":"In the police activities of any country, there are two major directions: identifying signs of crime preparation and preventing its commission (prediction), as well as crime prevention by eliminating the conditions for its commission (prevention). At the same time, various theories are explaining that the place and time of the crime occur at random, and when certain conditions are met for its commission, which depend on the type of crime and various factors of the objective side of the crime (place, time, mechanism of commission) and object of encroachment. Currently, a huge number of criminal events has been accumulated in the databases of law enforcement agencies over a long time (more than 20 years). These events occurred at a specific place (geolocation) and at a specific date and time. Considering a certain residential area as a closed system with processes taking place according to some laws, it can be assumed that criminal events also occur according to some hidden patterns. In modern science, some technologies enable identifying such hidden patterns in large data arrays - Data Mining. Identification of hidden patterns allows performing the function of predicting the commission of new criminal events in space and time. This article considers one of the technology approaches - Adaptive Matrix Model. As a result, we obtained a fairly simple and small model for crime prediction that produced promising experimental results. Ways to further improve accuracy are suggested.","container-title":"2020 IEEE Third International Conference on Data Stream Mining &amp; Processing (DSMP)","DOI":"10.1109/DSMP47368.2020.9204127","event-title":"2020 IEEE Third International Conference on Data Stream Mining &amp; Processing (DSMP)","page":"96-101","source":"IEEE Xplore","title":"Adaptive Matrix Model for a Crime Forecasting Task","author":[{"family":"Uzlov","given":"Dmytro"},{"family":"Popov","given":"Sergiy"},{"family":"Vlasov","given":"Oleksii"},{"family":"Bodyanskiy","given":"Yevgeniy"}],"issued":{"date-parts":[["2020",8]]}}}],"schema":"https://github.com/citation-style-language/schema/raw/master/csl-citation.json"} </w:instrText>
      </w:r>
      <w:r w:rsidRPr="4C6C3BA8">
        <w:rPr>
          <w:sz w:val="24"/>
          <w:szCs w:val="24"/>
        </w:rPr>
        <w:fldChar w:fldCharType="separate"/>
      </w:r>
      <w:r w:rsidR="002B3CF0" w:rsidRPr="4C6C3BA8">
        <w:rPr>
          <w:sz w:val="24"/>
          <w:szCs w:val="24"/>
        </w:rPr>
        <w:t xml:space="preserve">(Uzlov </w:t>
      </w:r>
      <w:r w:rsidR="002B3CF0" w:rsidRPr="4C6C3BA8">
        <w:rPr>
          <w:i/>
          <w:iCs/>
          <w:sz w:val="24"/>
          <w:szCs w:val="24"/>
        </w:rPr>
        <w:t>et al.</w:t>
      </w:r>
      <w:r w:rsidR="002B3CF0" w:rsidRPr="4C6C3BA8">
        <w:rPr>
          <w:sz w:val="24"/>
          <w:szCs w:val="24"/>
        </w:rPr>
        <w:t>, 2020)</w:t>
      </w:r>
      <w:r w:rsidRPr="4C6C3BA8">
        <w:rPr>
          <w:sz w:val="24"/>
          <w:szCs w:val="24"/>
        </w:rPr>
        <w:fldChar w:fldCharType="end"/>
      </w:r>
      <w:r w:rsidR="00931978" w:rsidRPr="4C6C3BA8">
        <w:rPr>
          <w:sz w:val="24"/>
          <w:szCs w:val="24"/>
        </w:rPr>
        <w:t>.</w:t>
      </w:r>
      <w:r w:rsidR="004672BD" w:rsidRPr="4C6C3BA8">
        <w:rPr>
          <w:sz w:val="24"/>
          <w:szCs w:val="24"/>
        </w:rPr>
        <w:t xml:space="preserve"> </w:t>
      </w:r>
      <w:r w:rsidR="00E768E1" w:rsidRPr="4C6C3BA8">
        <w:rPr>
          <w:sz w:val="24"/>
          <w:szCs w:val="24"/>
        </w:rPr>
        <w:t xml:space="preserve">An Adaptive Matrix Model was </w:t>
      </w:r>
      <w:r w:rsidR="00C40827" w:rsidRPr="4C6C3BA8">
        <w:rPr>
          <w:sz w:val="24"/>
          <w:szCs w:val="24"/>
        </w:rPr>
        <w:t>used for analysis</w:t>
      </w:r>
      <w:r w:rsidR="00090856" w:rsidRPr="4C6C3BA8">
        <w:rPr>
          <w:sz w:val="24"/>
          <w:szCs w:val="24"/>
        </w:rPr>
        <w:t xml:space="preserve"> of the dataset</w:t>
      </w:r>
      <w:r w:rsidR="0080226C" w:rsidRPr="4C6C3BA8">
        <w:rPr>
          <w:sz w:val="24"/>
          <w:szCs w:val="24"/>
        </w:rPr>
        <w:t xml:space="preserve"> </w:t>
      </w:r>
      <w:r w:rsidR="00C456A7" w:rsidRPr="4C6C3BA8">
        <w:rPr>
          <w:sz w:val="24"/>
          <w:szCs w:val="24"/>
        </w:rPr>
        <w:t>involving</w:t>
      </w:r>
      <w:r w:rsidR="00707061" w:rsidRPr="4C6C3BA8">
        <w:rPr>
          <w:sz w:val="24"/>
          <w:szCs w:val="24"/>
        </w:rPr>
        <w:t xml:space="preserve"> traditional </w:t>
      </w:r>
      <w:r w:rsidR="00CA41D9" w:rsidRPr="4C6C3BA8">
        <w:rPr>
          <w:sz w:val="24"/>
          <w:szCs w:val="24"/>
        </w:rPr>
        <w:t xml:space="preserve">crime analytical methods </w:t>
      </w:r>
      <w:r w:rsidR="00A17AA9">
        <w:rPr>
          <w:sz w:val="24"/>
          <w:szCs w:val="24"/>
        </w:rPr>
        <w:t>such as</w:t>
      </w:r>
      <w:r w:rsidR="00CA41D9" w:rsidRPr="4C6C3BA8">
        <w:rPr>
          <w:sz w:val="24"/>
          <w:szCs w:val="24"/>
        </w:rPr>
        <w:t xml:space="preserve"> Crime mapping</w:t>
      </w:r>
      <w:r w:rsidR="001C3015" w:rsidRPr="4C6C3BA8">
        <w:rPr>
          <w:sz w:val="24"/>
          <w:szCs w:val="24"/>
        </w:rPr>
        <w:t>. Th</w:t>
      </w:r>
      <w:r w:rsidR="00C40827" w:rsidRPr="4C6C3BA8">
        <w:rPr>
          <w:sz w:val="24"/>
          <w:szCs w:val="24"/>
        </w:rPr>
        <w:t>e result</w:t>
      </w:r>
      <w:r w:rsidR="005A5524" w:rsidRPr="4C6C3BA8">
        <w:rPr>
          <w:sz w:val="24"/>
          <w:szCs w:val="24"/>
        </w:rPr>
        <w:t xml:space="preserve"> showed </w:t>
      </w:r>
      <w:r w:rsidR="00CB0962" w:rsidRPr="4C6C3BA8">
        <w:rPr>
          <w:sz w:val="24"/>
          <w:szCs w:val="24"/>
        </w:rPr>
        <w:t>accurate forecasts of crime patterns</w:t>
      </w:r>
      <w:r w:rsidR="00543B30" w:rsidRPr="4C6C3BA8">
        <w:rPr>
          <w:sz w:val="24"/>
          <w:szCs w:val="24"/>
        </w:rPr>
        <w:t>. This</w:t>
      </w:r>
      <w:r w:rsidR="00FA29BE" w:rsidRPr="4C6C3BA8">
        <w:rPr>
          <w:sz w:val="24"/>
          <w:szCs w:val="24"/>
        </w:rPr>
        <w:t xml:space="preserve"> </w:t>
      </w:r>
      <w:r w:rsidR="00FA29BE" w:rsidRPr="4C6C3BA8">
        <w:rPr>
          <w:sz w:val="24"/>
          <w:szCs w:val="24"/>
        </w:rPr>
        <w:lastRenderedPageBreak/>
        <w:t xml:space="preserve">increases the probability of </w:t>
      </w:r>
      <w:r w:rsidR="0065506D" w:rsidRPr="4C6C3BA8">
        <w:rPr>
          <w:sz w:val="24"/>
          <w:szCs w:val="24"/>
        </w:rPr>
        <w:t>quicker actions by police when the</w:t>
      </w:r>
      <w:r w:rsidR="00500BBB" w:rsidRPr="4C6C3BA8">
        <w:rPr>
          <w:sz w:val="24"/>
          <w:szCs w:val="24"/>
        </w:rPr>
        <w:t xml:space="preserve"> specific</w:t>
      </w:r>
      <w:r w:rsidR="0065506D" w:rsidRPr="4C6C3BA8">
        <w:rPr>
          <w:sz w:val="24"/>
          <w:szCs w:val="24"/>
        </w:rPr>
        <w:t xml:space="preserve"> hotspots are </w:t>
      </w:r>
      <w:r w:rsidR="00500BBB" w:rsidRPr="4C6C3BA8">
        <w:rPr>
          <w:sz w:val="24"/>
          <w:szCs w:val="24"/>
        </w:rPr>
        <w:t>patrolled.</w:t>
      </w:r>
      <w:r w:rsidR="00D73C44" w:rsidRPr="4C6C3BA8">
        <w:rPr>
          <w:sz w:val="24"/>
          <w:szCs w:val="24"/>
        </w:rPr>
        <w:t xml:space="preserve"> </w:t>
      </w:r>
      <w:r w:rsidR="00280E80" w:rsidRPr="4C6C3BA8">
        <w:rPr>
          <w:sz w:val="24"/>
          <w:szCs w:val="24"/>
        </w:rPr>
        <w:t xml:space="preserve">But this </w:t>
      </w:r>
      <w:r w:rsidR="00EC77EA" w:rsidRPr="4C6C3BA8">
        <w:rPr>
          <w:sz w:val="24"/>
          <w:szCs w:val="24"/>
        </w:rPr>
        <w:t>study</w:t>
      </w:r>
      <w:r w:rsidR="00280E80" w:rsidRPr="4C6C3BA8">
        <w:rPr>
          <w:sz w:val="24"/>
          <w:szCs w:val="24"/>
        </w:rPr>
        <w:t xml:space="preserve"> </w:t>
      </w:r>
      <w:r w:rsidR="00207956" w:rsidRPr="4C6C3BA8">
        <w:rPr>
          <w:sz w:val="24"/>
          <w:szCs w:val="24"/>
        </w:rPr>
        <w:t>relied</w:t>
      </w:r>
      <w:r w:rsidR="00280E80" w:rsidRPr="4C6C3BA8">
        <w:rPr>
          <w:sz w:val="24"/>
          <w:szCs w:val="24"/>
        </w:rPr>
        <w:t xml:space="preserve"> on data features like location and time</w:t>
      </w:r>
      <w:r w:rsidR="001E1E18" w:rsidRPr="4C6C3BA8">
        <w:rPr>
          <w:sz w:val="24"/>
          <w:szCs w:val="24"/>
        </w:rPr>
        <w:t xml:space="preserve">, </w:t>
      </w:r>
      <w:r w:rsidR="000E21ED" w:rsidRPr="4C6C3BA8">
        <w:rPr>
          <w:sz w:val="24"/>
          <w:szCs w:val="24"/>
        </w:rPr>
        <w:t xml:space="preserve">not </w:t>
      </w:r>
      <w:r w:rsidR="008C44FA" w:rsidRPr="4C6C3BA8">
        <w:rPr>
          <w:sz w:val="24"/>
          <w:szCs w:val="24"/>
        </w:rPr>
        <w:t>consider</w:t>
      </w:r>
      <w:r w:rsidR="001E1E18" w:rsidRPr="4C6C3BA8">
        <w:rPr>
          <w:sz w:val="24"/>
          <w:szCs w:val="24"/>
        </w:rPr>
        <w:t>ing</w:t>
      </w:r>
      <w:r w:rsidR="000E21ED" w:rsidRPr="4C6C3BA8">
        <w:rPr>
          <w:sz w:val="24"/>
          <w:szCs w:val="24"/>
        </w:rPr>
        <w:t xml:space="preserve"> </w:t>
      </w:r>
      <w:r w:rsidR="003E0452" w:rsidRPr="4C6C3BA8">
        <w:rPr>
          <w:sz w:val="24"/>
          <w:szCs w:val="24"/>
        </w:rPr>
        <w:t>features</w:t>
      </w:r>
      <w:r w:rsidR="000E21ED" w:rsidRPr="4C6C3BA8">
        <w:rPr>
          <w:sz w:val="24"/>
          <w:szCs w:val="24"/>
        </w:rPr>
        <w:t xml:space="preserve"> like </w:t>
      </w:r>
      <w:r w:rsidR="002E2910" w:rsidRPr="4C6C3BA8">
        <w:rPr>
          <w:sz w:val="24"/>
          <w:szCs w:val="24"/>
        </w:rPr>
        <w:t>geographical displacement</w:t>
      </w:r>
      <w:r w:rsidR="009F4A8A" w:rsidRPr="4C6C3BA8">
        <w:rPr>
          <w:sz w:val="24"/>
          <w:szCs w:val="24"/>
        </w:rPr>
        <w:t xml:space="preserve"> which </w:t>
      </w:r>
      <w:r w:rsidR="003E0452" w:rsidRPr="4C6C3BA8">
        <w:rPr>
          <w:sz w:val="24"/>
          <w:szCs w:val="24"/>
        </w:rPr>
        <w:t>can influence</w:t>
      </w:r>
      <w:r w:rsidR="009F4A8A" w:rsidRPr="4C6C3BA8">
        <w:rPr>
          <w:sz w:val="24"/>
          <w:szCs w:val="24"/>
        </w:rPr>
        <w:t xml:space="preserve"> crime patterns</w:t>
      </w:r>
      <w:r w:rsidR="00A650D3" w:rsidRPr="4C6C3BA8">
        <w:rPr>
          <w:sz w:val="24"/>
          <w:szCs w:val="24"/>
        </w:rPr>
        <w:t xml:space="preserve"> and forecasts</w:t>
      </w:r>
      <w:r w:rsidR="002E2910" w:rsidRPr="4C6C3BA8">
        <w:rPr>
          <w:sz w:val="24"/>
          <w:szCs w:val="24"/>
        </w:rPr>
        <w:t>.</w:t>
      </w:r>
      <w:r w:rsidR="008C44FA" w:rsidRPr="4C6C3BA8">
        <w:rPr>
          <w:sz w:val="24"/>
          <w:szCs w:val="24"/>
        </w:rPr>
        <w:t xml:space="preserve"> </w:t>
      </w:r>
      <w:r w:rsidR="008505F8" w:rsidRPr="4C6C3BA8">
        <w:rPr>
          <w:sz w:val="24"/>
          <w:szCs w:val="24"/>
        </w:rPr>
        <w:t>C</w:t>
      </w:r>
      <w:r w:rsidR="00B00CF7" w:rsidRPr="4C6C3BA8">
        <w:rPr>
          <w:sz w:val="24"/>
          <w:szCs w:val="24"/>
        </w:rPr>
        <w:t>rime predictions can be i</w:t>
      </w:r>
      <w:r w:rsidR="008505F8" w:rsidRPr="4C6C3BA8">
        <w:rPr>
          <w:sz w:val="24"/>
          <w:szCs w:val="24"/>
        </w:rPr>
        <w:t>mpacted</w:t>
      </w:r>
      <w:r w:rsidR="00B00CF7" w:rsidRPr="4C6C3BA8">
        <w:rPr>
          <w:sz w:val="24"/>
          <w:szCs w:val="24"/>
        </w:rPr>
        <w:t xml:space="preserve"> by </w:t>
      </w:r>
      <w:r w:rsidR="00E22364" w:rsidRPr="4C6C3BA8">
        <w:rPr>
          <w:sz w:val="24"/>
          <w:szCs w:val="24"/>
        </w:rPr>
        <w:t xml:space="preserve">geographical displacement which when </w:t>
      </w:r>
      <w:r w:rsidR="0078544F" w:rsidRPr="4C6C3BA8">
        <w:rPr>
          <w:sz w:val="24"/>
          <w:szCs w:val="24"/>
        </w:rPr>
        <w:t>included in analysis</w:t>
      </w:r>
      <w:r w:rsidR="004E5FF4" w:rsidRPr="4C6C3BA8">
        <w:rPr>
          <w:sz w:val="24"/>
          <w:szCs w:val="24"/>
        </w:rPr>
        <w:t>, can improve forecasts of ML models</w:t>
      </w:r>
      <w:r w:rsidRPr="4C6C3BA8">
        <w:rPr>
          <w:sz w:val="24"/>
          <w:szCs w:val="24"/>
        </w:rPr>
        <w:fldChar w:fldCharType="begin"/>
      </w:r>
      <w:r w:rsidRPr="4C6C3BA8">
        <w:rPr>
          <w:sz w:val="24"/>
          <w:szCs w:val="24"/>
        </w:rPr>
        <w:instrText xml:space="preserve"> ADDIN ZOTERO_ITEM CSL_CITATION {"citationID":"0KCVZRtd","properties":{"formattedCitation":"(Wang {\\i{}et al.}, 2019)","plainCitation":"(Wang et al., 2019)","noteIndex":0},"citationItems":[{"id":251,"uris":["http://zotero.org/users/local/Ur3Wut78/items/WYWXCWFX"],"itemData":{"id":251,"type":"article-journal","abstract":"Crime geographical displacement has been examined in many Western countries. However, little is known about its existence, distribution, and potential predictive ability in large cities in China. Compared to the existing research, this study contributes to the current research in three ways. (1) It provides conﬁrmation that crime geographical displacement exists in relation to burglaries that occur in a large Chinese city. (2) A crime geographical displacement detector is proposed, where signiﬁcant displacements are statistically detected and geographically displayed. Interestingly, most of the displacements are not very far from one another. These ﬁndings conﬁrm the inferences in the existing literature. (3) Based on the quantitative results detected by the crime geographical displacement detector, a crime prediction method involving crime geographical displacement patterns could improve the accuracy of the empirical crime prediction method by 7.25% and 3.1 in the capture rate and prediction accuracy index (PAI), respectively. Our current study veriﬁes the feasibility of crime displacement for crime prediction. The feasibility of the crime geographical displacement detector and results should be veriﬁed in additional areas.","container-title":"ISPRS International Journal of Geo-Information","DOI":"10.3390/ijgi8090383","ISSN":"2220-9964","issue":"9","journalAbbreviation":"IJGI","language":"en","page":"383","source":"DOI.org (Crossref)","title":"Crime Geographical Displacement: Testing Its Potential Contribution to Crime Prediction","title-short":"Crime Geographical Displacement","volume":"8","author":[{"family":"Wang","given":"Zengli"},{"family":"Liu","given":"Lin"},{"family":"Zhou","given":"Hanlin"},{"family":"Lan","given":"Minxuan"}],"issued":{"date-parts":[["2019",9,2]]}}}],"schema":"https://github.com/citation-style-language/schema/raw/master/csl-citation.json"} </w:instrText>
      </w:r>
      <w:r w:rsidRPr="4C6C3BA8">
        <w:rPr>
          <w:sz w:val="24"/>
          <w:szCs w:val="24"/>
        </w:rPr>
        <w:fldChar w:fldCharType="separate"/>
      </w:r>
      <w:r w:rsidR="6F211725" w:rsidRPr="4C6C3BA8">
        <w:rPr>
          <w:sz w:val="24"/>
          <w:szCs w:val="24"/>
        </w:rPr>
        <w:t xml:space="preserve"> (</w:t>
      </w:r>
      <w:r w:rsidR="007506FF" w:rsidRPr="4C6C3BA8">
        <w:rPr>
          <w:sz w:val="24"/>
          <w:szCs w:val="24"/>
        </w:rPr>
        <w:t xml:space="preserve">Wang </w:t>
      </w:r>
      <w:r w:rsidR="007506FF" w:rsidRPr="4C6C3BA8">
        <w:rPr>
          <w:i/>
          <w:iCs/>
          <w:sz w:val="24"/>
          <w:szCs w:val="24"/>
        </w:rPr>
        <w:t>et al.</w:t>
      </w:r>
      <w:r w:rsidR="007506FF" w:rsidRPr="4C6C3BA8">
        <w:rPr>
          <w:sz w:val="24"/>
          <w:szCs w:val="24"/>
        </w:rPr>
        <w:t>, 2019)</w:t>
      </w:r>
      <w:r w:rsidRPr="4C6C3BA8">
        <w:rPr>
          <w:sz w:val="24"/>
          <w:szCs w:val="24"/>
        </w:rPr>
        <w:fldChar w:fldCharType="end"/>
      </w:r>
      <w:r w:rsidR="004E5FF4" w:rsidRPr="4C6C3BA8">
        <w:rPr>
          <w:sz w:val="24"/>
          <w:szCs w:val="24"/>
        </w:rPr>
        <w:t>.</w:t>
      </w:r>
      <w:r w:rsidR="00613264" w:rsidRPr="4C6C3BA8">
        <w:rPr>
          <w:sz w:val="24"/>
          <w:szCs w:val="24"/>
        </w:rPr>
        <w:t xml:space="preserve"> </w:t>
      </w:r>
      <w:r w:rsidR="007D2459" w:rsidRPr="4C6C3BA8">
        <w:rPr>
          <w:sz w:val="24"/>
          <w:szCs w:val="24"/>
        </w:rPr>
        <w:t>Another</w:t>
      </w:r>
      <w:r w:rsidR="009A0630" w:rsidRPr="4C6C3BA8">
        <w:rPr>
          <w:sz w:val="24"/>
          <w:szCs w:val="24"/>
        </w:rPr>
        <w:t xml:space="preserve"> research work </w:t>
      </w:r>
      <w:r w:rsidR="000D22E1" w:rsidRPr="4C6C3BA8">
        <w:rPr>
          <w:sz w:val="24"/>
          <w:szCs w:val="24"/>
        </w:rPr>
        <w:t xml:space="preserve">proposed </w:t>
      </w:r>
      <w:r w:rsidR="00336D89" w:rsidRPr="4C6C3BA8">
        <w:rPr>
          <w:sz w:val="24"/>
          <w:szCs w:val="24"/>
        </w:rPr>
        <w:t xml:space="preserve">the </w:t>
      </w:r>
      <w:r w:rsidR="00E5051D" w:rsidRPr="4C6C3BA8">
        <w:rPr>
          <w:sz w:val="24"/>
          <w:szCs w:val="24"/>
        </w:rPr>
        <w:t>significance</w:t>
      </w:r>
      <w:r w:rsidR="00336D89" w:rsidRPr="4C6C3BA8">
        <w:rPr>
          <w:sz w:val="24"/>
          <w:szCs w:val="24"/>
        </w:rPr>
        <w:t xml:space="preserve"> of crime displacement in </w:t>
      </w:r>
      <w:r w:rsidR="00193672" w:rsidRPr="4C6C3BA8">
        <w:rPr>
          <w:sz w:val="24"/>
          <w:szCs w:val="24"/>
        </w:rPr>
        <w:t>forecasting crime incidences</w:t>
      </w:r>
      <w:r w:rsidR="00E5051D" w:rsidRPr="4C6C3BA8">
        <w:rPr>
          <w:sz w:val="24"/>
          <w:szCs w:val="24"/>
        </w:rPr>
        <w:t xml:space="preserve"> </w:t>
      </w:r>
      <w:r w:rsidR="0036560B" w:rsidRPr="4C6C3BA8">
        <w:rPr>
          <w:sz w:val="24"/>
          <w:szCs w:val="24"/>
        </w:rPr>
        <w:t xml:space="preserve">by analysing </w:t>
      </w:r>
      <w:r w:rsidR="006573BD" w:rsidRPr="4C6C3BA8">
        <w:rPr>
          <w:sz w:val="24"/>
          <w:szCs w:val="24"/>
        </w:rPr>
        <w:t xml:space="preserve">crime records </w:t>
      </w:r>
      <w:r w:rsidR="00A53634" w:rsidRPr="4C6C3BA8">
        <w:rPr>
          <w:sz w:val="24"/>
          <w:szCs w:val="24"/>
        </w:rPr>
        <w:t>collected by the Public Security Bureau in China</w:t>
      </w:r>
      <w:r w:rsidR="00E10B93" w:rsidRPr="4C6C3BA8">
        <w:rPr>
          <w:sz w:val="24"/>
          <w:szCs w:val="24"/>
        </w:rPr>
        <w:t>.</w:t>
      </w:r>
      <w:r w:rsidR="00E5051D" w:rsidRPr="4C6C3BA8">
        <w:rPr>
          <w:sz w:val="24"/>
          <w:szCs w:val="24"/>
        </w:rPr>
        <w:t xml:space="preserve"> Displacements were identified</w:t>
      </w:r>
      <w:r w:rsidR="00C52CD4" w:rsidRPr="4C6C3BA8">
        <w:rPr>
          <w:sz w:val="24"/>
          <w:szCs w:val="24"/>
        </w:rPr>
        <w:t xml:space="preserve">, aided by the </w:t>
      </w:r>
      <w:r w:rsidR="00220F0C" w:rsidRPr="4C6C3BA8">
        <w:rPr>
          <w:sz w:val="24"/>
          <w:szCs w:val="24"/>
        </w:rPr>
        <w:t xml:space="preserve">Repeat and Near-Repeat (RNR) </w:t>
      </w:r>
      <w:r w:rsidR="00D4292C" w:rsidRPr="4C6C3BA8">
        <w:rPr>
          <w:sz w:val="24"/>
          <w:szCs w:val="24"/>
        </w:rPr>
        <w:t>victimization phenomen</w:t>
      </w:r>
      <w:r w:rsidR="00E157B8" w:rsidRPr="4C6C3BA8">
        <w:rPr>
          <w:sz w:val="24"/>
          <w:szCs w:val="24"/>
        </w:rPr>
        <w:t xml:space="preserve">a. </w:t>
      </w:r>
      <w:r w:rsidR="001E0FE6" w:rsidRPr="4C6C3BA8">
        <w:rPr>
          <w:sz w:val="24"/>
          <w:szCs w:val="24"/>
        </w:rPr>
        <w:t>T</w:t>
      </w:r>
      <w:r w:rsidR="00DD1FFF" w:rsidRPr="4C6C3BA8">
        <w:rPr>
          <w:sz w:val="24"/>
          <w:szCs w:val="24"/>
        </w:rPr>
        <w:t>he</w:t>
      </w:r>
      <w:r w:rsidR="001E0FE6" w:rsidRPr="4C6C3BA8">
        <w:rPr>
          <w:sz w:val="24"/>
          <w:szCs w:val="24"/>
        </w:rPr>
        <w:t xml:space="preserve"> quantitative result </w:t>
      </w:r>
      <w:r w:rsidR="00C15E2A" w:rsidRPr="4C6C3BA8">
        <w:rPr>
          <w:sz w:val="24"/>
          <w:szCs w:val="24"/>
        </w:rPr>
        <w:t xml:space="preserve">confirmed the </w:t>
      </w:r>
      <w:r w:rsidR="000248D2" w:rsidRPr="4C6C3BA8">
        <w:rPr>
          <w:sz w:val="24"/>
          <w:szCs w:val="24"/>
        </w:rPr>
        <w:t xml:space="preserve">importance </w:t>
      </w:r>
      <w:r w:rsidR="000637A3" w:rsidRPr="4C6C3BA8">
        <w:rPr>
          <w:sz w:val="24"/>
          <w:szCs w:val="24"/>
        </w:rPr>
        <w:t xml:space="preserve">of </w:t>
      </w:r>
      <w:r w:rsidR="00955F4C" w:rsidRPr="4C6C3BA8">
        <w:rPr>
          <w:sz w:val="24"/>
          <w:szCs w:val="24"/>
        </w:rPr>
        <w:t xml:space="preserve">spatial-temporal </w:t>
      </w:r>
      <w:r w:rsidR="00011A9E" w:rsidRPr="4C6C3BA8">
        <w:rPr>
          <w:sz w:val="24"/>
          <w:szCs w:val="24"/>
        </w:rPr>
        <w:t xml:space="preserve">displacement </w:t>
      </w:r>
      <w:r w:rsidR="000248D2" w:rsidRPr="4C6C3BA8">
        <w:rPr>
          <w:sz w:val="24"/>
          <w:szCs w:val="24"/>
        </w:rPr>
        <w:t>in</w:t>
      </w:r>
      <w:r w:rsidR="00011A9E" w:rsidRPr="4C6C3BA8">
        <w:rPr>
          <w:sz w:val="24"/>
          <w:szCs w:val="24"/>
        </w:rPr>
        <w:t xml:space="preserve"> improv</w:t>
      </w:r>
      <w:r w:rsidR="000248D2" w:rsidRPr="4C6C3BA8">
        <w:rPr>
          <w:sz w:val="24"/>
          <w:szCs w:val="24"/>
        </w:rPr>
        <w:t>ing</w:t>
      </w:r>
      <w:r w:rsidR="000637A3" w:rsidRPr="4C6C3BA8">
        <w:rPr>
          <w:sz w:val="24"/>
          <w:szCs w:val="24"/>
        </w:rPr>
        <w:t xml:space="preserve"> accuracy of</w:t>
      </w:r>
      <w:r w:rsidR="00011A9E" w:rsidRPr="4C6C3BA8">
        <w:rPr>
          <w:sz w:val="24"/>
          <w:szCs w:val="24"/>
        </w:rPr>
        <w:t xml:space="preserve"> crime </w:t>
      </w:r>
      <w:r w:rsidR="000637A3" w:rsidRPr="4C6C3BA8">
        <w:rPr>
          <w:sz w:val="24"/>
          <w:szCs w:val="24"/>
        </w:rPr>
        <w:t>prediction</w:t>
      </w:r>
      <w:r w:rsidR="00CA5930" w:rsidRPr="4C6C3BA8">
        <w:rPr>
          <w:sz w:val="24"/>
          <w:szCs w:val="24"/>
        </w:rPr>
        <w:t xml:space="preserve">, </w:t>
      </w:r>
      <w:r w:rsidR="00F12069" w:rsidRPr="4C6C3BA8">
        <w:rPr>
          <w:sz w:val="24"/>
          <w:szCs w:val="24"/>
        </w:rPr>
        <w:t xml:space="preserve">similar to the </w:t>
      </w:r>
      <w:r w:rsidR="00CA5930" w:rsidRPr="4C6C3BA8">
        <w:rPr>
          <w:sz w:val="24"/>
          <w:szCs w:val="24"/>
        </w:rPr>
        <w:t xml:space="preserve">results of </w:t>
      </w:r>
      <w:r w:rsidR="000F2000" w:rsidRPr="4C6C3BA8">
        <w:rPr>
          <w:sz w:val="24"/>
          <w:szCs w:val="24"/>
        </w:rPr>
        <w:t xml:space="preserve">a </w:t>
      </w:r>
      <w:r w:rsidR="00F33BAE" w:rsidRPr="4C6C3BA8">
        <w:rPr>
          <w:sz w:val="24"/>
          <w:szCs w:val="24"/>
        </w:rPr>
        <w:t>comparable</w:t>
      </w:r>
      <w:r w:rsidR="000F2000" w:rsidRPr="4C6C3BA8">
        <w:rPr>
          <w:sz w:val="24"/>
          <w:szCs w:val="24"/>
        </w:rPr>
        <w:t xml:space="preserve"> study on crime prediction </w:t>
      </w:r>
      <w:r w:rsidR="00B972F0" w:rsidRPr="4C6C3BA8">
        <w:rPr>
          <w:sz w:val="24"/>
          <w:szCs w:val="24"/>
        </w:rPr>
        <w:t xml:space="preserve">using data of </w:t>
      </w:r>
      <w:r w:rsidR="00A57356" w:rsidRPr="4C6C3BA8">
        <w:rPr>
          <w:sz w:val="24"/>
          <w:szCs w:val="24"/>
        </w:rPr>
        <w:t xml:space="preserve">past crimes and </w:t>
      </w:r>
      <w:r w:rsidR="00B972F0" w:rsidRPr="4C6C3BA8">
        <w:rPr>
          <w:sz w:val="24"/>
          <w:szCs w:val="24"/>
        </w:rPr>
        <w:t>transitional zones</w:t>
      </w:r>
      <w:r w:rsidR="676CC13F"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XNNAYCve","properties":{"formattedCitation":"(Yang {\\i{}et al.}, 2020)","plainCitation":"(Yang et al., 2020)","noteIndex":0},"citationItems":[{"id":325,"uris":["http://zotero.org/users/local/Ur3Wut78/items/DRBIQDXP"],"itemData":{"id":325,"type":"article-journal","abstract":"Accurate crime prediction can help allocate police resources for crime reduction and prevention. There are two popular approaches to predict criminal activities: one is based on historical crime, and the other is based on environmental variables correlated with criminal patterns. Previous research on geo-statistical modeling mainly considered one type of data in space-time domain, and few sought to blend multi-source data. In this research, we proposed a spatio-temporal Cokriging algorithm to integrate historical crime data and urban transitional zones for more accurate crime prediction. Time-series historical crime data were used as the primary variable, while urban transitional zones identified from the VIIRS nightlight imagery were used as the secondary co-variable. The algorithm has been applied to predict weekly-based street crime and hotspots in Cincinnati, Ohio. Statistical tests and Predictive Accuracy Index (PAI) and Predictive Efficiency Index (PEI) tests were used to validate predictions in comparison with those of the control group without using the co-variable. The validation results demonstrate that the proposed algorithm with historical crime data and urban transitional zones increased the correlation coefficient by 5.4% for weekdays and by 12.3% for weekends in statistical tests, and gained higher hit rates measured by PAI/PEI in the hotspots test.","container-title":"International Journal of Geographical Information Science","DOI":"10.1080/13658816.2020.1737701","ISSN":"1365-8816","issue":"9","note":"publisher: Taylor &amp; Francis\n_eprint: https://doi.org/10.1080/13658816.2020.1737701","page":"1740-1764","source":"Taylor and Francis+NEJM","title":"A spatio-temporal method for crime prediction using historical crime data and transitional zones identified from nightlight imagery","volume":"34","author":[{"family":"Yang","given":"Bo"},{"family":"Liu","given":"Lin"},{"family":"Lan","given":"Minxuan"},{"family":"Wang","given":"Zengli"},{"family":"Zhou","given":"Hanlin"},{"family":"Yu","given":"Hongjie"}],"issued":{"date-parts":[["2020",9,1]]}}}],"schema":"https://github.com/citation-style-language/schema/raw/master/csl-citation.json"} </w:instrText>
      </w:r>
      <w:r w:rsidRPr="4C6C3BA8">
        <w:rPr>
          <w:sz w:val="24"/>
          <w:szCs w:val="24"/>
        </w:rPr>
        <w:fldChar w:fldCharType="separate"/>
      </w:r>
      <w:r w:rsidR="00A57356" w:rsidRPr="4C6C3BA8">
        <w:rPr>
          <w:rFonts w:ascii="Calibri" w:hAnsi="Calibri" w:cs="Calibri"/>
          <w:sz w:val="24"/>
          <w:szCs w:val="24"/>
        </w:rPr>
        <w:t xml:space="preserve">(Yang </w:t>
      </w:r>
      <w:r w:rsidR="00A57356" w:rsidRPr="4C6C3BA8">
        <w:rPr>
          <w:rFonts w:ascii="Calibri" w:hAnsi="Calibri" w:cs="Calibri"/>
          <w:i/>
          <w:iCs/>
          <w:sz w:val="24"/>
          <w:szCs w:val="24"/>
        </w:rPr>
        <w:t>et al.</w:t>
      </w:r>
      <w:r w:rsidR="00A57356" w:rsidRPr="4C6C3BA8">
        <w:rPr>
          <w:rFonts w:ascii="Calibri" w:hAnsi="Calibri" w:cs="Calibri"/>
          <w:sz w:val="24"/>
          <w:szCs w:val="24"/>
        </w:rPr>
        <w:t>, 2020)</w:t>
      </w:r>
      <w:r w:rsidRPr="4C6C3BA8">
        <w:rPr>
          <w:sz w:val="24"/>
          <w:szCs w:val="24"/>
        </w:rPr>
        <w:fldChar w:fldCharType="end"/>
      </w:r>
      <w:r w:rsidR="00B972F0" w:rsidRPr="4C6C3BA8">
        <w:rPr>
          <w:sz w:val="24"/>
          <w:szCs w:val="24"/>
        </w:rPr>
        <w:t>.</w:t>
      </w:r>
    </w:p>
    <w:p w14:paraId="27EE3059" w14:textId="2BE93EAA" w:rsidR="00BA5CF9" w:rsidRPr="009D1BF1" w:rsidRDefault="00A65D77" w:rsidP="4C6C3BA8">
      <w:pPr>
        <w:spacing w:line="360" w:lineRule="auto"/>
        <w:jc w:val="both"/>
        <w:rPr>
          <w:sz w:val="24"/>
          <w:szCs w:val="24"/>
        </w:rPr>
      </w:pPr>
      <w:r w:rsidRPr="4C6C3BA8">
        <w:rPr>
          <w:sz w:val="24"/>
          <w:szCs w:val="24"/>
        </w:rPr>
        <w:t xml:space="preserve">Urbanization </w:t>
      </w:r>
      <w:r w:rsidR="008633A6" w:rsidRPr="4C6C3BA8">
        <w:rPr>
          <w:sz w:val="24"/>
          <w:szCs w:val="24"/>
        </w:rPr>
        <w:t xml:space="preserve">has been the source of economic development and on the other hand, </w:t>
      </w:r>
      <w:r w:rsidR="002648D2" w:rsidRPr="4C6C3BA8">
        <w:rPr>
          <w:sz w:val="24"/>
          <w:szCs w:val="24"/>
        </w:rPr>
        <w:t>cause of societal problems</w:t>
      </w:r>
      <w:r w:rsidR="00804DCC" w:rsidRPr="4C6C3BA8">
        <w:rPr>
          <w:sz w:val="24"/>
          <w:szCs w:val="24"/>
        </w:rPr>
        <w:t>, especially crime</w:t>
      </w:r>
      <w:r w:rsidR="00DA51B9" w:rsidRPr="4C6C3BA8">
        <w:rPr>
          <w:sz w:val="24"/>
          <w:szCs w:val="24"/>
        </w:rPr>
        <w:t xml:space="preserve">. </w:t>
      </w:r>
      <w:r w:rsidR="002F6549" w:rsidRPr="4C6C3BA8">
        <w:rPr>
          <w:sz w:val="24"/>
          <w:szCs w:val="24"/>
        </w:rPr>
        <w:t>A</w:t>
      </w:r>
      <w:r w:rsidR="00E157B8" w:rsidRPr="4C6C3BA8">
        <w:rPr>
          <w:sz w:val="24"/>
          <w:szCs w:val="24"/>
        </w:rPr>
        <w:t>nother</w:t>
      </w:r>
      <w:r w:rsidR="00593F31" w:rsidRPr="4C6C3BA8">
        <w:rPr>
          <w:sz w:val="24"/>
          <w:szCs w:val="24"/>
        </w:rPr>
        <w:t xml:space="preserve"> contribut</w:t>
      </w:r>
      <w:r w:rsidR="005B4AF0" w:rsidRPr="4C6C3BA8">
        <w:rPr>
          <w:sz w:val="24"/>
          <w:szCs w:val="24"/>
        </w:rPr>
        <w:t>ary study</w:t>
      </w:r>
      <w:r w:rsidR="00593F31" w:rsidRPr="4C6C3BA8">
        <w:rPr>
          <w:sz w:val="24"/>
          <w:szCs w:val="24"/>
        </w:rPr>
        <w:t xml:space="preserve"> to the field of crime prevention involved </w:t>
      </w:r>
      <w:r w:rsidR="00E965E6" w:rsidRPr="4C6C3BA8">
        <w:rPr>
          <w:sz w:val="24"/>
          <w:szCs w:val="24"/>
        </w:rPr>
        <w:t>testing Linear Regression, Logistic Regression and Gradient Boosting</w:t>
      </w:r>
      <w:r w:rsidR="00B736D3" w:rsidRPr="4C6C3BA8">
        <w:rPr>
          <w:sz w:val="24"/>
          <w:szCs w:val="24"/>
        </w:rPr>
        <w:t xml:space="preserve"> </w:t>
      </w:r>
      <w:r w:rsidR="6B716FB4" w:rsidRPr="4C6C3BA8">
        <w:rPr>
          <w:sz w:val="24"/>
          <w:szCs w:val="24"/>
        </w:rPr>
        <w:t xml:space="preserve"> (</w:t>
      </w:r>
      <w:r w:rsidR="00B736D3" w:rsidRPr="4C6C3BA8">
        <w:rPr>
          <w:sz w:val="24"/>
          <w:szCs w:val="24"/>
        </w:rPr>
        <w:t>GB)</w:t>
      </w:r>
      <w:r w:rsidR="00E965E6" w:rsidRPr="4C6C3BA8">
        <w:rPr>
          <w:sz w:val="24"/>
          <w:szCs w:val="24"/>
        </w:rPr>
        <w:t xml:space="preserve"> on </w:t>
      </w:r>
      <w:r w:rsidR="00E6231F" w:rsidRPr="4C6C3BA8">
        <w:rPr>
          <w:sz w:val="24"/>
          <w:szCs w:val="24"/>
        </w:rPr>
        <w:t>criminal dataset of Saint-Petersburg in Russia</w:t>
      </w:r>
      <w:r w:rsidRPr="4C6C3BA8">
        <w:rPr>
          <w:sz w:val="24"/>
          <w:szCs w:val="24"/>
        </w:rPr>
        <w:fldChar w:fldCharType="begin"/>
      </w:r>
      <w:r w:rsidRPr="4C6C3BA8">
        <w:rPr>
          <w:sz w:val="24"/>
          <w:szCs w:val="24"/>
        </w:rPr>
        <w:instrText xml:space="preserve"> ADDIN ZOTERO_ITEM CSL_CITATION {"citationID":"pZexT7ij","properties":{"formattedCitation":"(Ingilevich and Ivanov, 2018)","plainCitation":"(Ingilevich and Ivanov, 2018)","noteIndex":0},"citationItems":[{"id":247,"uris":["http://zotero.org/users/local/Ur3Wut78/items/KZX3UIQL"],"itemData":{"id":247,"type":"article-journal","abstract":"The aim of this study is to compare different approaches to the problem of forecasting the number of crimes in different areas of the city. During this research we studied three types of predictive models: linear regression, logistic regression and gradient boosting. The predictive factors used in these models have been selected using the feature selection techniques. This approach allowed us to increase the accuracy of predictions and to avoid the model’s overfitting. The obtained models were tested on criminal data of the city of Saint-Petersburg. We compared the results of model predictions and determined that gradient boosting is the most appropriate method for the problem of crime rate prediction in certain urban area.","collection-title":"7th International Young Scientists Conference on Computational Science, YSC2018, 02-06 July2018, Heraklion, Greece","container-title":"Procedia Computer Science","DOI":"10.1016/j.procs.2018.08.261","ISSN":"1877-0509","journalAbbreviation":"Procedia Computer Science","language":"en","page":"472-478","source":"ScienceDirect","title":"Crime rate prediction in the urban environment using social factors","volume":"136","author":[{"family":"Ingilevich","given":"Varvara"},{"family":"Ivanov","given":"Sergey"}],"issued":{"date-parts":[["2018",1,1]]}}}],"schema":"https://github.com/citation-style-language/schema/raw/master/csl-citation.json"} </w:instrText>
      </w:r>
      <w:r w:rsidRPr="4C6C3BA8">
        <w:rPr>
          <w:sz w:val="24"/>
          <w:szCs w:val="24"/>
        </w:rPr>
        <w:fldChar w:fldCharType="separate"/>
      </w:r>
      <w:r w:rsidR="009B53E8" w:rsidRPr="4C6C3BA8">
        <w:rPr>
          <w:sz w:val="24"/>
          <w:szCs w:val="24"/>
        </w:rPr>
        <w:t>(Ingilevich and Ivanov, 2018)</w:t>
      </w:r>
      <w:r w:rsidRPr="4C6C3BA8">
        <w:rPr>
          <w:sz w:val="24"/>
          <w:szCs w:val="24"/>
        </w:rPr>
        <w:fldChar w:fldCharType="end"/>
      </w:r>
      <w:r w:rsidR="00B736D3" w:rsidRPr="4C6C3BA8">
        <w:rPr>
          <w:sz w:val="24"/>
          <w:szCs w:val="24"/>
        </w:rPr>
        <w:t>.</w:t>
      </w:r>
      <w:r w:rsidR="00EA69E5" w:rsidRPr="4C6C3BA8">
        <w:rPr>
          <w:sz w:val="24"/>
          <w:szCs w:val="24"/>
        </w:rPr>
        <w:t xml:space="preserve"> </w:t>
      </w:r>
      <w:r w:rsidR="00D4000A" w:rsidRPr="4C6C3BA8">
        <w:rPr>
          <w:sz w:val="24"/>
          <w:szCs w:val="24"/>
        </w:rPr>
        <w:t>T</w:t>
      </w:r>
      <w:r w:rsidR="00C203F2" w:rsidRPr="4C6C3BA8">
        <w:rPr>
          <w:sz w:val="24"/>
          <w:szCs w:val="24"/>
        </w:rPr>
        <w:t xml:space="preserve">his </w:t>
      </w:r>
      <w:r w:rsidR="005B4AF0" w:rsidRPr="4C6C3BA8">
        <w:rPr>
          <w:sz w:val="24"/>
          <w:szCs w:val="24"/>
        </w:rPr>
        <w:t>research</w:t>
      </w:r>
      <w:r w:rsidR="00C203F2" w:rsidRPr="4C6C3BA8">
        <w:rPr>
          <w:sz w:val="24"/>
          <w:szCs w:val="24"/>
        </w:rPr>
        <w:t xml:space="preserve"> addressed issues of overfitting with feature </w:t>
      </w:r>
      <w:r w:rsidR="006D3183" w:rsidRPr="4C6C3BA8">
        <w:rPr>
          <w:sz w:val="24"/>
          <w:szCs w:val="24"/>
        </w:rPr>
        <w:t>selection,</w:t>
      </w:r>
      <w:r w:rsidR="00295EB0" w:rsidRPr="4C6C3BA8">
        <w:rPr>
          <w:sz w:val="24"/>
          <w:szCs w:val="24"/>
        </w:rPr>
        <w:t xml:space="preserve"> which </w:t>
      </w:r>
      <w:r w:rsidR="008637FF" w:rsidRPr="4C6C3BA8">
        <w:rPr>
          <w:sz w:val="24"/>
          <w:szCs w:val="24"/>
        </w:rPr>
        <w:t xml:space="preserve">is important to </w:t>
      </w:r>
      <w:r w:rsidR="00D4000A" w:rsidRPr="4C6C3BA8">
        <w:rPr>
          <w:sz w:val="24"/>
          <w:szCs w:val="24"/>
        </w:rPr>
        <w:t>machine</w:t>
      </w:r>
      <w:r w:rsidR="00295EB0" w:rsidRPr="4C6C3BA8">
        <w:rPr>
          <w:sz w:val="24"/>
          <w:szCs w:val="24"/>
        </w:rPr>
        <w:t xml:space="preserve"> </w:t>
      </w:r>
      <w:r w:rsidR="009B04C3" w:rsidRPr="4C6C3BA8">
        <w:rPr>
          <w:sz w:val="24"/>
          <w:szCs w:val="24"/>
        </w:rPr>
        <w:t>modelling</w:t>
      </w:r>
      <w:r w:rsidR="00687DD8" w:rsidRPr="4C6C3BA8">
        <w:rPr>
          <w:sz w:val="24"/>
          <w:szCs w:val="24"/>
        </w:rPr>
        <w:t>;</w:t>
      </w:r>
      <w:r w:rsidR="009066ED" w:rsidRPr="4C6C3BA8">
        <w:rPr>
          <w:sz w:val="24"/>
          <w:szCs w:val="24"/>
        </w:rPr>
        <w:t xml:space="preserve"> with the </w:t>
      </w:r>
      <w:r w:rsidR="00821775" w:rsidRPr="4C6C3BA8">
        <w:rPr>
          <w:sz w:val="24"/>
          <w:szCs w:val="24"/>
        </w:rPr>
        <w:t xml:space="preserve">GB model </w:t>
      </w:r>
      <w:r w:rsidR="009066ED" w:rsidRPr="4C6C3BA8">
        <w:rPr>
          <w:sz w:val="24"/>
          <w:szCs w:val="24"/>
        </w:rPr>
        <w:t>p</w:t>
      </w:r>
      <w:r w:rsidR="00922086" w:rsidRPr="4C6C3BA8">
        <w:rPr>
          <w:sz w:val="24"/>
          <w:szCs w:val="24"/>
        </w:rPr>
        <w:t xml:space="preserve">erforming best </w:t>
      </w:r>
      <w:r w:rsidR="0075530C">
        <w:rPr>
          <w:sz w:val="24"/>
          <w:szCs w:val="24"/>
        </w:rPr>
        <w:t xml:space="preserve">as </w:t>
      </w:r>
      <w:r w:rsidR="00922086" w:rsidRPr="4C6C3BA8">
        <w:rPr>
          <w:sz w:val="24"/>
          <w:szCs w:val="24"/>
        </w:rPr>
        <w:t>crime</w:t>
      </w:r>
      <w:r w:rsidR="0075530C">
        <w:rPr>
          <w:sz w:val="24"/>
          <w:szCs w:val="24"/>
        </w:rPr>
        <w:t xml:space="preserve"> predictor</w:t>
      </w:r>
      <w:r w:rsidR="00ED454D" w:rsidRPr="4C6C3BA8">
        <w:rPr>
          <w:sz w:val="24"/>
          <w:szCs w:val="24"/>
        </w:rPr>
        <w:t>.</w:t>
      </w:r>
    </w:p>
    <w:p w14:paraId="243E38E7" w14:textId="08EA060E" w:rsidR="009A327C" w:rsidRPr="009D1BF1" w:rsidRDefault="004B4F5C" w:rsidP="4C6C3BA8">
      <w:pPr>
        <w:spacing w:line="360" w:lineRule="auto"/>
        <w:jc w:val="both"/>
        <w:rPr>
          <w:sz w:val="24"/>
          <w:szCs w:val="24"/>
        </w:rPr>
      </w:pPr>
      <w:r w:rsidRPr="4C6C3BA8">
        <w:rPr>
          <w:sz w:val="24"/>
          <w:szCs w:val="24"/>
        </w:rPr>
        <w:t>Dynamic features</w:t>
      </w:r>
      <w:r w:rsidR="00CB06A8" w:rsidRPr="4C6C3BA8">
        <w:rPr>
          <w:sz w:val="24"/>
          <w:szCs w:val="24"/>
        </w:rPr>
        <w:t xml:space="preserve"> like social diversity and population distribution,</w:t>
      </w:r>
      <w:r w:rsidRPr="4C6C3BA8">
        <w:rPr>
          <w:sz w:val="24"/>
          <w:szCs w:val="24"/>
        </w:rPr>
        <w:t xml:space="preserve"> </w:t>
      </w:r>
      <w:r w:rsidR="0009206F" w:rsidRPr="4C6C3BA8">
        <w:rPr>
          <w:sz w:val="24"/>
          <w:szCs w:val="24"/>
        </w:rPr>
        <w:t xml:space="preserve">based on </w:t>
      </w:r>
      <w:r w:rsidR="0031660A" w:rsidRPr="4C6C3BA8">
        <w:rPr>
          <w:sz w:val="24"/>
          <w:szCs w:val="24"/>
        </w:rPr>
        <w:t>Criminology research</w:t>
      </w:r>
      <w:r w:rsidR="00B73F07" w:rsidRPr="4C6C3BA8">
        <w:rPr>
          <w:sz w:val="24"/>
          <w:szCs w:val="24"/>
        </w:rPr>
        <w:t xml:space="preserve"> findings,</w:t>
      </w:r>
      <w:r w:rsidR="0031660A" w:rsidRPr="4C6C3BA8">
        <w:rPr>
          <w:sz w:val="24"/>
          <w:szCs w:val="24"/>
        </w:rPr>
        <w:t xml:space="preserve"> have been found to correlate with different types of crime incidences</w:t>
      </w:r>
      <w:r w:rsidR="001C3496" w:rsidRPr="4C6C3BA8">
        <w:rPr>
          <w:sz w:val="24"/>
          <w:szCs w:val="24"/>
        </w:rPr>
        <w:t xml:space="preserve"> and can significantly improve</w:t>
      </w:r>
      <w:r w:rsidR="00AD12F8" w:rsidRPr="4C6C3BA8">
        <w:rPr>
          <w:sz w:val="24"/>
          <w:szCs w:val="24"/>
        </w:rPr>
        <w:t xml:space="preserve"> the performance of</w:t>
      </w:r>
      <w:r w:rsidR="001C3496" w:rsidRPr="4C6C3BA8">
        <w:rPr>
          <w:sz w:val="24"/>
          <w:szCs w:val="24"/>
        </w:rPr>
        <w:t xml:space="preserve"> </w:t>
      </w:r>
      <w:r w:rsidR="00AD12F8" w:rsidRPr="4C6C3BA8">
        <w:rPr>
          <w:sz w:val="24"/>
          <w:szCs w:val="24"/>
        </w:rPr>
        <w:t>crime predictions</w:t>
      </w:r>
      <w:r w:rsidRPr="4C6C3BA8">
        <w:rPr>
          <w:sz w:val="24"/>
          <w:szCs w:val="24"/>
        </w:rPr>
        <w:fldChar w:fldCharType="begin"/>
      </w:r>
      <w:r w:rsidRPr="4C6C3BA8">
        <w:rPr>
          <w:sz w:val="24"/>
          <w:szCs w:val="24"/>
        </w:rPr>
        <w:instrText xml:space="preserve"> ADDIN ZOTERO_ITEM CSL_CITATION {"citationID":"o52zzuBt","properties":{"formattedCitation":"(He {\\i{}et al.}, 2020)","plainCitation":"(He et al., 2020)","noteIndex":0},"citationItems":[{"id":327,"uris":["http://zotero.org/users/local/Ur3Wut78/items/BWBYH93L"],"itemData":{"id":327,"type":"article-journal","abstract":"In the spatial analysis of crime, the residential population has been a conventional measure of the population at risk. Recent studies suggest that the ambient population is a useful alternative measure of the population at risk that can better capture the activity patterns of a population. However, current studies are limited by the availability of high precision demographic characteristics, such as social activities and the origins of residents. In this research, we use spatially referenced mobile phone data to measure the size and activity patterns of various types of ambient population, and further investigate the link between urban larceny-theft and population with multiple demographic and activity characteristics. A series of crime attractors, generators, and detractors are also considered in the analysis to account for the spatial variation of crime opportunities. The major findings based on a negative binomial model are three-fold. (1) The size of the non-local population and people’s social regularity calculated from mobile phone big data significantly correlate with the spatial variation of larceny-theft. (2) Crime attractors, generators, and detractors, measured by five types of Points of Interest (POIs), significantly depict the criminality of places and impact opportunities for crime. (3) Higher levels of nighttime light are associated with increased levels of larceny-theft. The results have practical implications for linking the ambient population to crime, and the insights are informative for several theories of crime and crime prevention efforts.","container-title":"ISPRS International Journal of Geo-Information","DOI":"10.3390/ijgi9060342","ISSN":"2220-9964","issue":"6","language":"en","license":"http://creativecommons.org/licenses/by/3.0/","note":"number: 6\npublisher: Multidisciplinary Digital Publishing Institute","page":"342","source":"www.mdpi.com","title":"Ambient Population and Larceny-Theft: A Spatial Analysis Using Mobile Phone Data","title-short":"Ambient Population and Larceny-Theft","volume":"9","author":[{"family":"He","given":"Li"},{"family":"Páez","given":"Antonio"},{"family":"Jiao","given":"Jianmin"},{"family":"An","given":"Ping"},{"family":"Lu","given":"Chuntian"},{"family":"Mao","given":"Wen"},{"family":"Long","given":"Dongping"}],"issued":{"date-parts":[["2020",6]]}}}],"schema":"https://github.com/citation-style-language/schema/raw/master/csl-citation.json"} </w:instrText>
      </w:r>
      <w:r w:rsidRPr="4C6C3BA8">
        <w:rPr>
          <w:sz w:val="24"/>
          <w:szCs w:val="24"/>
        </w:rPr>
        <w:fldChar w:fldCharType="separate"/>
      </w:r>
      <w:r w:rsidR="02EA8E4F" w:rsidRPr="4C6C3BA8">
        <w:rPr>
          <w:rFonts w:ascii="Calibri" w:hAnsi="Calibri" w:cs="Calibri"/>
          <w:sz w:val="24"/>
          <w:szCs w:val="24"/>
        </w:rPr>
        <w:t xml:space="preserve"> (</w:t>
      </w:r>
      <w:r w:rsidR="00571BC1" w:rsidRPr="4C6C3BA8">
        <w:rPr>
          <w:rFonts w:ascii="Calibri" w:hAnsi="Calibri" w:cs="Calibri"/>
          <w:sz w:val="24"/>
          <w:szCs w:val="24"/>
        </w:rPr>
        <w:t xml:space="preserve">He </w:t>
      </w:r>
      <w:r w:rsidR="00571BC1" w:rsidRPr="4C6C3BA8">
        <w:rPr>
          <w:rFonts w:ascii="Calibri" w:hAnsi="Calibri" w:cs="Calibri"/>
          <w:i/>
          <w:iCs/>
          <w:sz w:val="24"/>
          <w:szCs w:val="24"/>
        </w:rPr>
        <w:t>et al.</w:t>
      </w:r>
      <w:r w:rsidR="00571BC1" w:rsidRPr="4C6C3BA8">
        <w:rPr>
          <w:rFonts w:ascii="Calibri" w:hAnsi="Calibri" w:cs="Calibri"/>
          <w:sz w:val="24"/>
          <w:szCs w:val="24"/>
        </w:rPr>
        <w:t>, 2020)</w:t>
      </w:r>
      <w:r w:rsidRPr="4C6C3BA8">
        <w:rPr>
          <w:sz w:val="24"/>
          <w:szCs w:val="24"/>
        </w:rPr>
        <w:fldChar w:fldCharType="end"/>
      </w:r>
      <w:r w:rsidR="000A155F" w:rsidRPr="4C6C3BA8">
        <w:rPr>
          <w:sz w:val="24"/>
          <w:szCs w:val="24"/>
        </w:rPr>
        <w:t xml:space="preserve">. </w:t>
      </w:r>
      <w:r w:rsidR="009C5831" w:rsidRPr="4C6C3BA8">
        <w:rPr>
          <w:sz w:val="24"/>
          <w:szCs w:val="24"/>
        </w:rPr>
        <w:t>Crime incidences records of Queensland, Austral</w:t>
      </w:r>
      <w:r w:rsidR="00A4140C" w:rsidRPr="4C6C3BA8">
        <w:rPr>
          <w:sz w:val="24"/>
          <w:szCs w:val="24"/>
        </w:rPr>
        <w:t xml:space="preserve">ia </w:t>
      </w:r>
      <w:r w:rsidR="003509D6" w:rsidRPr="4C6C3BA8">
        <w:rPr>
          <w:sz w:val="24"/>
          <w:szCs w:val="24"/>
        </w:rPr>
        <w:t xml:space="preserve">and New York City, USA, </w:t>
      </w:r>
      <w:r w:rsidR="00A4140C" w:rsidRPr="4C6C3BA8">
        <w:rPr>
          <w:sz w:val="24"/>
          <w:szCs w:val="24"/>
        </w:rPr>
        <w:t>were colle</w:t>
      </w:r>
      <w:r w:rsidR="0011709D" w:rsidRPr="4C6C3BA8">
        <w:rPr>
          <w:sz w:val="24"/>
          <w:szCs w:val="24"/>
        </w:rPr>
        <w:t>cted and partitioned by cens</w:t>
      </w:r>
      <w:r w:rsidR="00C57808" w:rsidRPr="4C6C3BA8">
        <w:rPr>
          <w:sz w:val="24"/>
          <w:szCs w:val="24"/>
        </w:rPr>
        <w:t>u</w:t>
      </w:r>
      <w:r w:rsidR="0011709D" w:rsidRPr="4C6C3BA8">
        <w:rPr>
          <w:sz w:val="24"/>
          <w:szCs w:val="24"/>
        </w:rPr>
        <w:t>s region.</w:t>
      </w:r>
      <w:r w:rsidR="00C57808" w:rsidRPr="4C6C3BA8">
        <w:rPr>
          <w:sz w:val="24"/>
          <w:szCs w:val="24"/>
        </w:rPr>
        <w:t xml:space="preserve"> </w:t>
      </w:r>
      <w:r w:rsidR="00307496" w:rsidRPr="4C6C3BA8">
        <w:rPr>
          <w:sz w:val="24"/>
          <w:szCs w:val="24"/>
        </w:rPr>
        <w:t xml:space="preserve">With Matrix Factorization modelling, </w:t>
      </w:r>
      <w:r w:rsidR="00702951" w:rsidRPr="4C6C3BA8">
        <w:rPr>
          <w:sz w:val="24"/>
          <w:szCs w:val="24"/>
        </w:rPr>
        <w:t xml:space="preserve">the </w:t>
      </w:r>
      <w:r w:rsidR="0012075D" w:rsidRPr="4C6C3BA8">
        <w:rPr>
          <w:sz w:val="24"/>
          <w:szCs w:val="24"/>
        </w:rPr>
        <w:t xml:space="preserve">sparse </w:t>
      </w:r>
      <w:r w:rsidR="00661FEA" w:rsidRPr="4C6C3BA8">
        <w:rPr>
          <w:sz w:val="24"/>
          <w:szCs w:val="24"/>
        </w:rPr>
        <w:t xml:space="preserve">dynamic features </w:t>
      </w:r>
      <w:r w:rsidR="0012075D" w:rsidRPr="4C6C3BA8">
        <w:rPr>
          <w:sz w:val="24"/>
          <w:szCs w:val="24"/>
        </w:rPr>
        <w:t xml:space="preserve">were estimated before modelling </w:t>
      </w:r>
      <w:r w:rsidR="00F955F2" w:rsidRPr="4C6C3BA8">
        <w:rPr>
          <w:sz w:val="24"/>
          <w:szCs w:val="24"/>
        </w:rPr>
        <w:t xml:space="preserve">with </w:t>
      </w:r>
      <w:r w:rsidR="00C140DA" w:rsidRPr="4C6C3BA8">
        <w:rPr>
          <w:sz w:val="24"/>
          <w:szCs w:val="24"/>
        </w:rPr>
        <w:t xml:space="preserve">an ensemble </w:t>
      </w:r>
      <w:r w:rsidR="004E4B4C" w:rsidRPr="4C6C3BA8">
        <w:rPr>
          <w:sz w:val="24"/>
          <w:szCs w:val="24"/>
        </w:rPr>
        <w:t xml:space="preserve">based learning network and </w:t>
      </w:r>
      <w:r w:rsidR="00F955F2" w:rsidRPr="4C6C3BA8">
        <w:rPr>
          <w:sz w:val="24"/>
          <w:szCs w:val="24"/>
        </w:rPr>
        <w:t>R</w:t>
      </w:r>
      <w:r w:rsidR="00C140DA" w:rsidRPr="4C6C3BA8">
        <w:rPr>
          <w:sz w:val="24"/>
          <w:szCs w:val="24"/>
        </w:rPr>
        <w:t>F</w:t>
      </w:r>
      <w:r w:rsidR="00F955F2" w:rsidRPr="4C6C3BA8">
        <w:rPr>
          <w:sz w:val="24"/>
          <w:szCs w:val="24"/>
        </w:rPr>
        <w:t xml:space="preserve">, NN, SVM </w:t>
      </w:r>
      <w:r w:rsidR="00EE4BCE" w:rsidRPr="4C6C3BA8">
        <w:rPr>
          <w:sz w:val="24"/>
          <w:szCs w:val="24"/>
        </w:rPr>
        <w:t>and</w:t>
      </w:r>
      <w:r w:rsidR="00F955F2" w:rsidRPr="4C6C3BA8">
        <w:rPr>
          <w:sz w:val="24"/>
          <w:szCs w:val="24"/>
        </w:rPr>
        <w:t xml:space="preserve"> Logistic Regression Model</w:t>
      </w:r>
      <w:r w:rsidR="00A4140C"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Sc4zJlGw","properties":{"formattedCitation":"(Rumi, Deng and Salim, 2018)","plainCitation":"(Rumi, Deng and Salim, 2018)","noteIndex":0},"citationItems":[{"id":252,"uris":["http://zotero.org/users/local/Ur3Wut78/items/N779BSEL"],"itemData":{"id":252,"type":"article-journal","abstract":"Nowadays, Location-Based Social Networks (LBSN) collect a vast range of information which can help us to understand the regional dynamics (i.e. human mobility) across an entire city. LBSN provides unprecedented opportunities to tackle various social problems. In this work, we explore dynamic features derived from Foursquare check-in data in short-term crime event prediction with fine spatio-temporal granularity. While crime event prediction has been investigated widely due to its social importance, its success rate is far from satisfactory. The existing studies rely on relatively static features such as regional characteristics, demographic information and the topics obtained from tweets but very few studies focus on exploring human mobility through social media. In this study, we identify a number of dynamic features based on the research findings in Criminology, and report their correlations with different types of crime events. In particular, we observe that some types of crime events are more highly correlated to the dynamic features, e.g., Theft, Drug Offence, Fraud, Unlawful Entry and Assault than others e.g. Traffic Related Offence. A key challenge of the research is that the dynamic information is very sparse compared to the relatively static information. To address this issue, we develop a matrix factorization based approach to estimate the missing dynamic features across the city. Interestingly, the estimated dynamic features still maintain the correlation with crime occurrence across different types. We evaluate the proposed methods in different time intervals. The results verify that the crime prediction performance can be significantly improved with the inclusion of dynamic features across different types of crime events.","container-title":"EPJ Data Science","DOI":"10.1140/epjds/s13688-018-0171-7","ISSN":"2193-1127","issue":"1","journalAbbreviation":"EPJ Data Sci.","language":"en","page":"43","source":"Semantic Scholar","title":"Crime event prediction with dynamic features","volume":"7","author":[{"family":"Rumi","given":"Shakila Khan"},{"family":"Deng","given":"Ke"},{"family":"Salim","given":"Flora Dilys"}],"issued":{"date-parts":[["2018",12]]}}}],"schema":"https://github.com/citation-style-language/schema/raw/master/csl-citation.json"} </w:instrText>
      </w:r>
      <w:r w:rsidRPr="4C6C3BA8">
        <w:rPr>
          <w:sz w:val="24"/>
          <w:szCs w:val="24"/>
        </w:rPr>
        <w:fldChar w:fldCharType="separate"/>
      </w:r>
      <w:r w:rsidR="0004799A" w:rsidRPr="4C6C3BA8">
        <w:rPr>
          <w:sz w:val="24"/>
          <w:szCs w:val="24"/>
        </w:rPr>
        <w:t>(Rumi, Deng and Salim, 2018)</w:t>
      </w:r>
      <w:r w:rsidRPr="4C6C3BA8">
        <w:rPr>
          <w:sz w:val="24"/>
          <w:szCs w:val="24"/>
        </w:rPr>
        <w:fldChar w:fldCharType="end"/>
      </w:r>
      <w:r w:rsidR="00AD12F8" w:rsidRPr="4C6C3BA8">
        <w:rPr>
          <w:sz w:val="24"/>
          <w:szCs w:val="24"/>
        </w:rPr>
        <w:t>.</w:t>
      </w:r>
      <w:r w:rsidR="00C5534B" w:rsidRPr="4C6C3BA8">
        <w:rPr>
          <w:sz w:val="24"/>
          <w:szCs w:val="24"/>
        </w:rPr>
        <w:t xml:space="preserve"> The models with </w:t>
      </w:r>
      <w:r w:rsidR="004143C6" w:rsidRPr="4C6C3BA8">
        <w:rPr>
          <w:sz w:val="24"/>
          <w:szCs w:val="24"/>
        </w:rPr>
        <w:t xml:space="preserve">dynamic features </w:t>
      </w:r>
      <w:r w:rsidR="006F298C" w:rsidRPr="4C6C3BA8">
        <w:rPr>
          <w:sz w:val="24"/>
          <w:szCs w:val="24"/>
        </w:rPr>
        <w:t xml:space="preserve">had better crime prediction accuracies as high as </w:t>
      </w:r>
      <w:r w:rsidR="001E62B5" w:rsidRPr="4C6C3BA8">
        <w:rPr>
          <w:sz w:val="24"/>
          <w:szCs w:val="24"/>
        </w:rPr>
        <w:t>98.</w:t>
      </w:r>
      <w:r w:rsidR="00713DAB" w:rsidRPr="4C6C3BA8">
        <w:rPr>
          <w:sz w:val="24"/>
          <w:szCs w:val="24"/>
        </w:rPr>
        <w:t>7</w:t>
      </w:r>
      <w:r w:rsidR="001E62B5" w:rsidRPr="4C6C3BA8">
        <w:rPr>
          <w:sz w:val="24"/>
          <w:szCs w:val="24"/>
        </w:rPr>
        <w:t>%</w:t>
      </w:r>
      <w:r w:rsidR="00C30FEC" w:rsidRPr="4C6C3BA8">
        <w:rPr>
          <w:sz w:val="24"/>
          <w:szCs w:val="24"/>
        </w:rPr>
        <w:t xml:space="preserve"> when compared with the modelling without dynamic features</w:t>
      </w:r>
      <w:r w:rsidR="004F1922" w:rsidRPr="4C6C3BA8">
        <w:rPr>
          <w:sz w:val="24"/>
          <w:szCs w:val="24"/>
        </w:rPr>
        <w:t xml:space="preserve"> at</w:t>
      </w:r>
      <w:r w:rsidR="00713DAB" w:rsidRPr="4C6C3BA8">
        <w:rPr>
          <w:sz w:val="24"/>
          <w:szCs w:val="24"/>
        </w:rPr>
        <w:t xml:space="preserve"> </w:t>
      </w:r>
      <w:r w:rsidR="00663EEA" w:rsidRPr="4C6C3BA8">
        <w:rPr>
          <w:sz w:val="24"/>
          <w:szCs w:val="24"/>
        </w:rPr>
        <w:t>91</w:t>
      </w:r>
      <w:r w:rsidR="00713DAB" w:rsidRPr="4C6C3BA8">
        <w:rPr>
          <w:sz w:val="24"/>
          <w:szCs w:val="24"/>
        </w:rPr>
        <w:t>.2%.</w:t>
      </w:r>
    </w:p>
    <w:p w14:paraId="4F94AB77" w14:textId="58DE156B" w:rsidR="005D21A3" w:rsidRDefault="002B6DAE" w:rsidP="005F74B9">
      <w:pPr>
        <w:pStyle w:val="Heading2"/>
      </w:pPr>
      <w:bookmarkStart w:id="237" w:name="_Toc135862664"/>
      <w:bookmarkStart w:id="238" w:name="_Toc135863856"/>
      <w:bookmarkStart w:id="239" w:name="_Toc135863938"/>
      <w:bookmarkStart w:id="240" w:name="_Toc135863979"/>
      <w:bookmarkStart w:id="241" w:name="_Toc135941900"/>
      <w:bookmarkStart w:id="242" w:name="_Toc135943449"/>
      <w:bookmarkStart w:id="243" w:name="_Toc135943900"/>
      <w:bookmarkStart w:id="244" w:name="_Toc135944386"/>
      <w:bookmarkStart w:id="245" w:name="_Toc135944820"/>
      <w:bookmarkStart w:id="246" w:name="_Toc135964488"/>
      <w:bookmarkStart w:id="247" w:name="_Toc135964609"/>
      <w:bookmarkStart w:id="248" w:name="_Toc135964947"/>
      <w:bookmarkStart w:id="249" w:name="_Toc135964991"/>
      <w:bookmarkStart w:id="250" w:name="_Toc135965250"/>
      <w:bookmarkStart w:id="251" w:name="_Toc135966165"/>
      <w:bookmarkStart w:id="252" w:name="_Toc135966214"/>
      <w:bookmarkStart w:id="253" w:name="_Toc136390409"/>
      <w:r>
        <w:t>2.4.</w:t>
      </w:r>
      <w:r w:rsidR="00EA746E">
        <w:tab/>
      </w:r>
      <w:r>
        <w:t xml:space="preserve">Principal Machine Learning Models Used </w:t>
      </w:r>
      <w:r w:rsidR="00B660E0">
        <w:t>to</w:t>
      </w:r>
      <w:r>
        <w:t xml:space="preserve"> Forecast Crimes</w:t>
      </w:r>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p>
    <w:p w14:paraId="22BC3FD2" w14:textId="77777777" w:rsidR="0011392E" w:rsidRPr="0011392E" w:rsidRDefault="0011392E" w:rsidP="0011392E"/>
    <w:p w14:paraId="6254EFBD" w14:textId="39786EFC" w:rsidR="007F1D96" w:rsidRPr="009D1BF1" w:rsidRDefault="00FD1147" w:rsidP="4C6C3BA8">
      <w:pPr>
        <w:spacing w:line="360" w:lineRule="auto"/>
        <w:jc w:val="both"/>
        <w:rPr>
          <w:sz w:val="24"/>
          <w:szCs w:val="24"/>
        </w:rPr>
      </w:pPr>
      <w:r w:rsidRPr="4C6C3BA8">
        <w:rPr>
          <w:sz w:val="24"/>
          <w:szCs w:val="24"/>
        </w:rPr>
        <w:t>As the intensity and complexity of crimes is</w:t>
      </w:r>
      <w:r w:rsidR="004C7E60" w:rsidRPr="4C6C3BA8">
        <w:rPr>
          <w:sz w:val="24"/>
          <w:szCs w:val="24"/>
        </w:rPr>
        <w:t xml:space="preserve"> increasing rapidly</w:t>
      </w:r>
      <w:r w:rsidRPr="4C6C3BA8">
        <w:rPr>
          <w:sz w:val="24"/>
          <w:szCs w:val="24"/>
        </w:rPr>
        <w:t>, the need for effective</w:t>
      </w:r>
      <w:r w:rsidR="00B93B31" w:rsidRPr="4C6C3BA8">
        <w:rPr>
          <w:sz w:val="24"/>
          <w:szCs w:val="24"/>
        </w:rPr>
        <w:t xml:space="preserve"> ML</w:t>
      </w:r>
      <w:r w:rsidRPr="4C6C3BA8">
        <w:rPr>
          <w:sz w:val="24"/>
          <w:szCs w:val="24"/>
        </w:rPr>
        <w:t xml:space="preserve"> tools</w:t>
      </w:r>
      <w:r w:rsidR="00082C2D" w:rsidRPr="4C6C3BA8">
        <w:rPr>
          <w:sz w:val="24"/>
          <w:szCs w:val="24"/>
        </w:rPr>
        <w:t xml:space="preserve"> like random forest, SVM, linear regression, K- </w:t>
      </w:r>
      <w:r w:rsidR="00945709" w:rsidRPr="4C6C3BA8">
        <w:rPr>
          <w:sz w:val="24"/>
          <w:szCs w:val="24"/>
        </w:rPr>
        <w:t xml:space="preserve">Means </w:t>
      </w:r>
      <w:r w:rsidR="00082C2D" w:rsidRPr="4C6C3BA8">
        <w:rPr>
          <w:sz w:val="24"/>
          <w:szCs w:val="24"/>
        </w:rPr>
        <w:t>clustering, ANN, NB, KNN, DNN</w:t>
      </w:r>
      <w:r w:rsidR="002046FE" w:rsidRPr="4C6C3BA8">
        <w:rPr>
          <w:sz w:val="24"/>
          <w:szCs w:val="24"/>
        </w:rPr>
        <w:t xml:space="preserve"> and other</w:t>
      </w:r>
      <w:r w:rsidRPr="4C6C3BA8">
        <w:rPr>
          <w:sz w:val="24"/>
          <w:szCs w:val="24"/>
        </w:rPr>
        <w:t xml:space="preserve"> different classification methods </w:t>
      </w:r>
      <w:r w:rsidR="0046408A" w:rsidRPr="4C6C3BA8">
        <w:rPr>
          <w:sz w:val="24"/>
          <w:szCs w:val="24"/>
        </w:rPr>
        <w:t xml:space="preserve">to analyse crime records, </w:t>
      </w:r>
      <w:r w:rsidRPr="4C6C3BA8">
        <w:rPr>
          <w:sz w:val="24"/>
          <w:szCs w:val="24"/>
        </w:rPr>
        <w:t>has been on the rise</w:t>
      </w:r>
      <w:r w:rsidR="002046FE" w:rsidRPr="4C6C3BA8">
        <w:rPr>
          <w:sz w:val="24"/>
          <w:szCs w:val="24"/>
        </w:rPr>
        <w:t xml:space="preserve">. </w:t>
      </w:r>
      <w:r w:rsidR="002046FE" w:rsidRPr="4C6C3BA8">
        <w:rPr>
          <w:sz w:val="24"/>
          <w:szCs w:val="24"/>
        </w:rPr>
        <w:lastRenderedPageBreak/>
        <w:t>These tools have been</w:t>
      </w:r>
      <w:r w:rsidR="0046408A" w:rsidRPr="4C6C3BA8">
        <w:rPr>
          <w:sz w:val="24"/>
          <w:szCs w:val="24"/>
        </w:rPr>
        <w:t xml:space="preserve"> in demand by regulation enforcement corporations</w:t>
      </w:r>
      <w:r w:rsidR="00B9355F" w:rsidRPr="4C6C3BA8">
        <w:rPr>
          <w:sz w:val="24"/>
          <w:szCs w:val="24"/>
        </w:rPr>
        <w:t xml:space="preserve"> and policing agencies</w:t>
      </w:r>
      <w:r w:rsidRPr="4C6C3BA8">
        <w:rPr>
          <w:sz w:val="24"/>
          <w:szCs w:val="24"/>
        </w:rPr>
        <w:fldChar w:fldCharType="begin"/>
      </w:r>
      <w:r w:rsidRPr="4C6C3BA8">
        <w:rPr>
          <w:sz w:val="24"/>
          <w:szCs w:val="24"/>
        </w:rPr>
        <w:instrText xml:space="preserve"> ADDIN ZOTERO_ITEM CSL_CITATION {"citationID":"8Q037yVa","properties":{"formattedCitation":"(Alparslan {\\i{}et al.}, 2020)","plainCitation":"(Alparslan et al., 2020)","noteIndex":0},"citationItems":[{"id":76,"uris":["http://zotero.org/users/local/Ur3Wut78/items/SPS9DDYN"],"itemData":{"id":76,"type":"article","abstract":"This study explores using different machine learning techniques and workflows to predict crime related statistics, specifically crime type in Philadelphia. We use crime location and time as main features, extract different features from the two features that our raw data has, and build models that would work with large number of class labels. We use different techniques to extract various features including combining unsupervised learning techniques and try to predict the crime type. Some of the models that we use are Support Vector Machines, Decision Trees, Random Forest, K-Nearest Neighbors. We report that the Random Forest as the best performing model to predict crime type with an error log loss of 2.3120.","note":"arXiv:2001.09764 [cs, stat]","number":"arXiv:2001.09764","publisher":"arXiv","source":"arXiv.org","title":"Perfecting the Crime Machine","URL":"http://arxiv.org/abs/2001.09764","author":[{"family":"Alparslan","given":"Yigit"},{"family":"Panagiotou","given":"Ioanna"},{"family":"Livengood","given":"Willow"},{"family":"Kane","given":"Robert"},{"family":"Cohen","given":"Andrew"}],"accessed":{"date-parts":[["2023",3,21]]},"issued":{"date-parts":[["2020",9,20]]}}}],"schema":"https://github.com/citation-style-language/schema/raw/master/csl-citation.json"} </w:instrText>
      </w:r>
      <w:r w:rsidRPr="4C6C3BA8">
        <w:rPr>
          <w:sz w:val="24"/>
          <w:szCs w:val="24"/>
        </w:rPr>
        <w:fldChar w:fldCharType="separate"/>
      </w:r>
      <w:r w:rsidR="23A9477A" w:rsidRPr="4C6C3BA8">
        <w:rPr>
          <w:sz w:val="24"/>
          <w:szCs w:val="24"/>
        </w:rPr>
        <w:t xml:space="preserve"> (</w:t>
      </w:r>
      <w:r w:rsidR="004B267F" w:rsidRPr="4C6C3BA8">
        <w:rPr>
          <w:sz w:val="24"/>
          <w:szCs w:val="24"/>
        </w:rPr>
        <w:t xml:space="preserve">Alparslan </w:t>
      </w:r>
      <w:r w:rsidR="004B267F" w:rsidRPr="4C6C3BA8">
        <w:rPr>
          <w:i/>
          <w:iCs/>
          <w:sz w:val="24"/>
          <w:szCs w:val="24"/>
        </w:rPr>
        <w:t>et al.</w:t>
      </w:r>
      <w:r w:rsidR="004B267F" w:rsidRPr="4C6C3BA8">
        <w:rPr>
          <w:sz w:val="24"/>
          <w:szCs w:val="24"/>
        </w:rPr>
        <w:t>, 2020)</w:t>
      </w:r>
      <w:r w:rsidRPr="4C6C3BA8">
        <w:rPr>
          <w:sz w:val="24"/>
          <w:szCs w:val="24"/>
        </w:rPr>
        <w:fldChar w:fldCharType="end"/>
      </w:r>
      <w:r w:rsidR="0046408A" w:rsidRPr="4C6C3BA8">
        <w:rPr>
          <w:sz w:val="24"/>
          <w:szCs w:val="24"/>
        </w:rPr>
        <w:t>.</w:t>
      </w:r>
      <w:r w:rsidR="00380E7D" w:rsidRPr="4C6C3BA8">
        <w:rPr>
          <w:sz w:val="24"/>
          <w:szCs w:val="24"/>
        </w:rPr>
        <w:t xml:space="preserve"> Some of these ML models are successful for </w:t>
      </w:r>
      <w:r w:rsidR="004C55C1" w:rsidRPr="4C6C3BA8">
        <w:rPr>
          <w:sz w:val="24"/>
          <w:szCs w:val="24"/>
        </w:rPr>
        <w:t>achieving</w:t>
      </w:r>
      <w:r w:rsidR="000D4C18" w:rsidRPr="4C6C3BA8">
        <w:rPr>
          <w:sz w:val="24"/>
          <w:szCs w:val="24"/>
        </w:rPr>
        <w:t xml:space="preserve"> </w:t>
      </w:r>
      <w:r w:rsidR="00A100F8" w:rsidRPr="4C6C3BA8">
        <w:rPr>
          <w:sz w:val="24"/>
          <w:szCs w:val="24"/>
        </w:rPr>
        <w:t xml:space="preserve">specific </w:t>
      </w:r>
      <w:r w:rsidR="00364A20" w:rsidRPr="4C6C3BA8">
        <w:rPr>
          <w:sz w:val="24"/>
          <w:szCs w:val="24"/>
        </w:rPr>
        <w:t>objectives</w:t>
      </w:r>
      <w:r w:rsidR="000D4C18" w:rsidRPr="4C6C3BA8">
        <w:rPr>
          <w:sz w:val="24"/>
          <w:szCs w:val="24"/>
        </w:rPr>
        <w:t xml:space="preserve"> in the field of crime prediction.</w:t>
      </w:r>
      <w:r w:rsidR="00630C8C" w:rsidRPr="4C6C3BA8">
        <w:rPr>
          <w:sz w:val="24"/>
          <w:szCs w:val="24"/>
        </w:rPr>
        <w:t xml:space="preserve"> </w:t>
      </w:r>
      <w:r w:rsidR="00683D36" w:rsidRPr="4C6C3BA8">
        <w:rPr>
          <w:sz w:val="24"/>
          <w:szCs w:val="24"/>
        </w:rPr>
        <w:t xml:space="preserve">SVM has found applications in handwriting identification and computational biology, image processing for crime detection and prediction. </w:t>
      </w:r>
      <w:r w:rsidR="00E4195A" w:rsidRPr="4C6C3BA8">
        <w:rPr>
          <w:sz w:val="24"/>
          <w:szCs w:val="24"/>
        </w:rPr>
        <w:t>But</w:t>
      </w:r>
      <w:r w:rsidR="00683D36" w:rsidRPr="4C6C3BA8">
        <w:rPr>
          <w:sz w:val="24"/>
          <w:szCs w:val="24"/>
        </w:rPr>
        <w:t xml:space="preserve"> </w:t>
      </w:r>
      <w:r w:rsidR="001D0368" w:rsidRPr="4C6C3BA8">
        <w:rPr>
          <w:sz w:val="24"/>
          <w:szCs w:val="24"/>
        </w:rPr>
        <w:t>SVM</w:t>
      </w:r>
      <w:r w:rsidR="00683D36" w:rsidRPr="4C6C3BA8">
        <w:rPr>
          <w:sz w:val="24"/>
          <w:szCs w:val="24"/>
        </w:rPr>
        <w:t xml:space="preserve"> can be slow to train and predict</w:t>
      </w:r>
      <w:r w:rsidR="00EA1065" w:rsidRPr="4C6C3BA8">
        <w:rPr>
          <w:sz w:val="24"/>
          <w:szCs w:val="24"/>
        </w:rPr>
        <w:t>, unlike NB which</w:t>
      </w:r>
      <w:r w:rsidR="0039033B" w:rsidRPr="4C6C3BA8">
        <w:rPr>
          <w:sz w:val="24"/>
          <w:szCs w:val="24"/>
        </w:rPr>
        <w:t xml:space="preserve"> is</w:t>
      </w:r>
      <w:r w:rsidR="00EA1065" w:rsidRPr="4C6C3BA8">
        <w:rPr>
          <w:sz w:val="24"/>
          <w:szCs w:val="24"/>
        </w:rPr>
        <w:t xml:space="preserve"> easy to deploy and runs fast.</w:t>
      </w:r>
      <w:r w:rsidR="00C236E7" w:rsidRPr="4C6C3BA8">
        <w:rPr>
          <w:sz w:val="24"/>
          <w:szCs w:val="24"/>
        </w:rPr>
        <w:t xml:space="preserve"> NB assumes all features are independent which is not always so for crime datasets</w:t>
      </w:r>
      <w:r w:rsidR="006A7D34" w:rsidRPr="4C6C3BA8">
        <w:rPr>
          <w:sz w:val="24"/>
          <w:szCs w:val="24"/>
        </w:rPr>
        <w:t xml:space="preserve">; this </w:t>
      </w:r>
      <w:r w:rsidR="00C236E7" w:rsidRPr="4C6C3BA8">
        <w:rPr>
          <w:sz w:val="24"/>
          <w:szCs w:val="24"/>
        </w:rPr>
        <w:t xml:space="preserve">is how </w:t>
      </w:r>
      <w:r w:rsidR="00A44C2A" w:rsidRPr="4C6C3BA8">
        <w:rPr>
          <w:sz w:val="24"/>
          <w:szCs w:val="24"/>
        </w:rPr>
        <w:t xml:space="preserve">SVM </w:t>
      </w:r>
      <w:r w:rsidR="00C04B45" w:rsidRPr="4C6C3BA8">
        <w:rPr>
          <w:sz w:val="24"/>
          <w:szCs w:val="24"/>
        </w:rPr>
        <w:t xml:space="preserve">proves to be a </w:t>
      </w:r>
      <w:r w:rsidR="00C236E7" w:rsidRPr="4C6C3BA8">
        <w:rPr>
          <w:sz w:val="24"/>
          <w:szCs w:val="24"/>
        </w:rPr>
        <w:t>better ML model as it handl</w:t>
      </w:r>
      <w:r w:rsidR="00173FCF" w:rsidRPr="4C6C3BA8">
        <w:rPr>
          <w:sz w:val="24"/>
          <w:szCs w:val="24"/>
        </w:rPr>
        <w:t>es</w:t>
      </w:r>
      <w:r w:rsidR="00C236E7" w:rsidRPr="4C6C3BA8">
        <w:rPr>
          <w:sz w:val="24"/>
          <w:szCs w:val="24"/>
        </w:rPr>
        <w:t xml:space="preserve"> multi-class classification problems</w:t>
      </w:r>
      <w:r w:rsidR="00173FCF" w:rsidRPr="4C6C3BA8">
        <w:rPr>
          <w:sz w:val="24"/>
          <w:szCs w:val="24"/>
        </w:rPr>
        <w:t xml:space="preserve"> </w:t>
      </w:r>
      <w:r w:rsidR="007F1AB6" w:rsidRPr="4C6C3BA8">
        <w:rPr>
          <w:sz w:val="24"/>
          <w:szCs w:val="24"/>
        </w:rPr>
        <w:t>successfully</w:t>
      </w:r>
      <w:r w:rsidRPr="4C6C3BA8">
        <w:rPr>
          <w:sz w:val="24"/>
          <w:szCs w:val="24"/>
        </w:rPr>
        <w:fldChar w:fldCharType="begin"/>
      </w:r>
      <w:r w:rsidRPr="4C6C3BA8">
        <w:rPr>
          <w:sz w:val="24"/>
          <w:szCs w:val="24"/>
        </w:rPr>
        <w:instrText xml:space="preserve"> ADDIN ZOTERO_ITEM CSL_CITATION {"citationID":"dLML9ETV","properties":{"formattedCitation":"(Suguna, Jeyavathana and Kanimozhi, 2022)","plainCitation":"(Suguna, Jeyavathana and Kanimozhi, 2022)","noteIndex":0},"citationItems":[{"id":347,"uris":["http://zotero.org/users/local/Ur3Wut78/items/FHW93VF4"],"itemData":{"id":347,"type":"article-journal","abstract":"Crime constitutes an action which is punishable by law. Crime Analysis involves the predictions of occurrence of future crime, the time and place of crime and to have insights into the trends of crime. Models are created by machine learning algorithms using the spatial, temporal and the demographic features extracted from the crime dataset. Reverse Geocoding technique is used to extract spatial features and also visualize the locations of the crime from the crime dataset using ArcGIS API of python along with WebMap and WebScene component provided by the API. Crime Analysis assists the Police, Investigation departments for the prediction of future crime and also take required actions which involves the deployment of crops in the predicted place at the time of the crime. The hotspots are identified; the hotspot is the area co-ordinates where more frequent crimes occur. After identifying hotspots, more focus is given on those crime prone areas for preventing and controlling the crime.","container-title":"AIP Conference Proceedings","DOI":"10.1063/5.0074141","ISSN":"0094-243X","issue":"1","journalAbbreviation":"AIP Conference Proceedings","page":"020004","title":"Comparative analysis of crime predictions using machine learning algorithms with geospatial features","volume":"2393","author":[{"family":"Suguna","given":"M. Raja"},{"family":"Jeyavathana","given":"R. Beaulah"},{"family":"Kanimozhi","given":"K. V."}],"issued":{"date-parts":[["2022",5,19]]}}}],"schema":"https://github.com/citation-style-language/schema/raw/master/csl-citation.json"} </w:instrText>
      </w:r>
      <w:r w:rsidRPr="4C6C3BA8">
        <w:rPr>
          <w:sz w:val="24"/>
          <w:szCs w:val="24"/>
        </w:rPr>
        <w:fldChar w:fldCharType="separate"/>
      </w:r>
      <w:r w:rsidR="177D3CC1" w:rsidRPr="4C6C3BA8">
        <w:rPr>
          <w:rFonts w:ascii="Calibri" w:hAnsi="Calibri" w:cs="Calibri"/>
          <w:sz w:val="24"/>
          <w:szCs w:val="24"/>
        </w:rPr>
        <w:t xml:space="preserve"> (</w:t>
      </w:r>
      <w:r w:rsidR="006E6A29" w:rsidRPr="4C6C3BA8">
        <w:rPr>
          <w:rFonts w:ascii="Calibri" w:hAnsi="Calibri" w:cs="Calibri"/>
          <w:sz w:val="24"/>
          <w:szCs w:val="24"/>
        </w:rPr>
        <w:t>Suguna, Jeyavathana and Kanimozhi, 2022)</w:t>
      </w:r>
      <w:r w:rsidRPr="4C6C3BA8">
        <w:rPr>
          <w:sz w:val="24"/>
          <w:szCs w:val="24"/>
        </w:rPr>
        <w:fldChar w:fldCharType="end"/>
      </w:r>
      <w:r w:rsidR="00C236E7" w:rsidRPr="4C6C3BA8">
        <w:rPr>
          <w:sz w:val="24"/>
          <w:szCs w:val="24"/>
        </w:rPr>
        <w:t>.</w:t>
      </w:r>
      <w:r w:rsidR="00582785" w:rsidRPr="4C6C3BA8">
        <w:rPr>
          <w:sz w:val="24"/>
          <w:szCs w:val="24"/>
        </w:rPr>
        <w:t xml:space="preserve"> </w:t>
      </w:r>
      <w:r w:rsidR="00A34399" w:rsidRPr="4C6C3BA8">
        <w:rPr>
          <w:sz w:val="24"/>
          <w:szCs w:val="24"/>
        </w:rPr>
        <w:t xml:space="preserve">SVM and RF take long to run unlike </w:t>
      </w:r>
      <w:r w:rsidR="00945709" w:rsidRPr="4C6C3BA8">
        <w:rPr>
          <w:sz w:val="24"/>
          <w:szCs w:val="24"/>
        </w:rPr>
        <w:t>K- Means clustering</w:t>
      </w:r>
      <w:r w:rsidR="000A08EA" w:rsidRPr="4C6C3BA8">
        <w:rPr>
          <w:sz w:val="24"/>
          <w:szCs w:val="24"/>
        </w:rPr>
        <w:t xml:space="preserve">. Reducing computational time of </w:t>
      </w:r>
      <w:r w:rsidR="005C5108" w:rsidRPr="4C6C3BA8">
        <w:rPr>
          <w:sz w:val="24"/>
          <w:szCs w:val="24"/>
        </w:rPr>
        <w:t xml:space="preserve">SVM and RF </w:t>
      </w:r>
      <w:r w:rsidR="007B4A72" w:rsidRPr="4C6C3BA8">
        <w:rPr>
          <w:sz w:val="24"/>
          <w:szCs w:val="24"/>
        </w:rPr>
        <w:t>is achievable using optimized datasets with appropriate feature selection like embedded, wrapper and filter methods. Overall</w:t>
      </w:r>
      <w:r w:rsidR="00582785" w:rsidRPr="4C6C3BA8">
        <w:rPr>
          <w:sz w:val="24"/>
          <w:szCs w:val="24"/>
        </w:rPr>
        <w:t>, each of the available ML models have their drawbacks and advantages</w:t>
      </w:r>
      <w:r w:rsidR="007B4A72" w:rsidRPr="4C6C3BA8">
        <w:rPr>
          <w:sz w:val="24"/>
          <w:szCs w:val="24"/>
        </w:rPr>
        <w:t xml:space="preserve">, but datasets can be engineered to aid the effectiveness of </w:t>
      </w:r>
      <w:r w:rsidR="00A44C2A" w:rsidRPr="4C6C3BA8">
        <w:rPr>
          <w:sz w:val="24"/>
          <w:szCs w:val="24"/>
        </w:rPr>
        <w:t>any</w:t>
      </w:r>
      <w:r w:rsidR="007B4A72" w:rsidRPr="4C6C3BA8">
        <w:rPr>
          <w:sz w:val="24"/>
          <w:szCs w:val="24"/>
        </w:rPr>
        <w:t xml:space="preserve"> model to predict crimes</w:t>
      </w:r>
      <w:r w:rsidRPr="4C6C3BA8">
        <w:rPr>
          <w:sz w:val="24"/>
          <w:szCs w:val="24"/>
        </w:rPr>
        <w:fldChar w:fldCharType="begin"/>
      </w:r>
      <w:r w:rsidRPr="4C6C3BA8">
        <w:rPr>
          <w:sz w:val="24"/>
          <w:szCs w:val="24"/>
        </w:rPr>
        <w:instrText xml:space="preserve"> ADDIN ZOTERO_ITEM CSL_CITATION {"citationID":"7XNu1S5j","properties":{"formattedCitation":"(Shinde {\\i{}et al.}, 2022)","plainCitation":"(Shinde et al., 2022)","noteIndex":0},"citationItems":[{"id":74,"uris":["http://zotero.org/users/local/Ur3Wut78/items/DVRQPFWC"],"itemData":{"id":74,"type":"article-journal","abstract":"Crime analysis tasks can usually be a lengthy process for the police or investigative team, and it is not new that people here of crime occurrence in developing country like India the aim of this researcher is to study the technique that will help us to predict what type of crime is happening the most in a particular area. As per our survey in most of the paper the crime data is taken from the Kaggle data set and various states. It consists of location, time, data, and type of crime. Before training the data, they have done preprocessing and filter out the data so the accuracy obtained will be high. According to our survey Support vector machine, data mining, Random forest, liner regression algorithm, clustering, naïve Bayesian, Artificial neural network, X G boot, KNN and various other classification and other algorithm are used for better accuracy. Overall, the study results before time recognition of crime, what type of crime rate is occurring the most. The aim of these researchers is to reduce the crime rate that will happen in future.","container-title":"Journal of Pharmaceutical Negative Results","DOI":"10.47750/pnr.2022.13.S07.915","ISSN":"2229-7723","language":"en","page":"7586-7594","source":"www.pnrjournal.com","title":"Study on Crime Examination and Forecasting using Machine Learning","author":[{"family":"Shinde","given":"Pankaj"},{"family":"Shukla","given":"Anchal"},{"family":"Patil","given":"Rohit"},{"family":"Mali","given":"Gayatri"},{"family":"Kakad","given":"Mahima"},{"family":"Dhore","given":"Prasad"}],"issued":{"date-parts":[["2022",12,31]]}}}],"schema":"https://github.com/citation-style-language/schema/raw/master/csl-citation.json"} </w:instrText>
      </w:r>
      <w:r w:rsidRPr="4C6C3BA8">
        <w:rPr>
          <w:sz w:val="24"/>
          <w:szCs w:val="24"/>
        </w:rPr>
        <w:fldChar w:fldCharType="separate"/>
      </w:r>
      <w:r w:rsidR="383D0559" w:rsidRPr="4C6C3BA8">
        <w:rPr>
          <w:sz w:val="24"/>
          <w:szCs w:val="24"/>
        </w:rPr>
        <w:t xml:space="preserve"> (</w:t>
      </w:r>
      <w:r w:rsidR="004B267F" w:rsidRPr="4C6C3BA8">
        <w:rPr>
          <w:sz w:val="24"/>
          <w:szCs w:val="24"/>
        </w:rPr>
        <w:t xml:space="preserve">Shinde </w:t>
      </w:r>
      <w:r w:rsidR="004B267F" w:rsidRPr="4C6C3BA8">
        <w:rPr>
          <w:i/>
          <w:iCs/>
          <w:sz w:val="24"/>
          <w:szCs w:val="24"/>
        </w:rPr>
        <w:t>et al.</w:t>
      </w:r>
      <w:r w:rsidR="004B267F" w:rsidRPr="4C6C3BA8">
        <w:rPr>
          <w:sz w:val="24"/>
          <w:szCs w:val="24"/>
        </w:rPr>
        <w:t>, 2022)</w:t>
      </w:r>
      <w:r w:rsidRPr="4C6C3BA8">
        <w:rPr>
          <w:sz w:val="24"/>
          <w:szCs w:val="24"/>
        </w:rPr>
        <w:fldChar w:fldCharType="end"/>
      </w:r>
      <w:r w:rsidR="007B4A72" w:rsidRPr="4C6C3BA8">
        <w:rPr>
          <w:sz w:val="24"/>
          <w:szCs w:val="24"/>
        </w:rPr>
        <w:t>.</w:t>
      </w:r>
    </w:p>
    <w:p w14:paraId="5EFA804A" w14:textId="4AE30245" w:rsidR="00A815EC" w:rsidRPr="009D1BF1" w:rsidRDefault="00911B13" w:rsidP="4C6C3BA8">
      <w:pPr>
        <w:spacing w:line="360" w:lineRule="auto"/>
        <w:jc w:val="both"/>
        <w:rPr>
          <w:sz w:val="24"/>
          <w:szCs w:val="24"/>
        </w:rPr>
      </w:pPr>
      <w:r w:rsidRPr="4C6C3BA8">
        <w:rPr>
          <w:sz w:val="24"/>
          <w:szCs w:val="24"/>
        </w:rPr>
        <w:t>A</w:t>
      </w:r>
      <w:r w:rsidR="00D178B4" w:rsidRPr="4C6C3BA8">
        <w:rPr>
          <w:sz w:val="24"/>
          <w:szCs w:val="24"/>
        </w:rPr>
        <w:t xml:space="preserve"> </w:t>
      </w:r>
      <w:r w:rsidR="00AF61CE" w:rsidRPr="4C6C3BA8">
        <w:rPr>
          <w:sz w:val="24"/>
          <w:szCs w:val="24"/>
        </w:rPr>
        <w:t>contributory study using Risk Terrain Modelling</w:t>
      </w:r>
      <w:r w:rsidR="6CA73653" w:rsidRPr="4C6C3BA8">
        <w:rPr>
          <w:sz w:val="24"/>
          <w:szCs w:val="24"/>
        </w:rPr>
        <w:t xml:space="preserve"> (</w:t>
      </w:r>
      <w:r w:rsidR="00AF61CE" w:rsidRPr="4C6C3BA8">
        <w:rPr>
          <w:sz w:val="24"/>
          <w:szCs w:val="24"/>
        </w:rPr>
        <w:t>RTM)</w:t>
      </w:r>
      <w:r w:rsidRPr="4C6C3BA8">
        <w:rPr>
          <w:sz w:val="24"/>
          <w:szCs w:val="24"/>
        </w:rPr>
        <w:t xml:space="preserve">, was </w:t>
      </w:r>
      <w:r w:rsidR="00AF61CE" w:rsidRPr="4C6C3BA8">
        <w:rPr>
          <w:sz w:val="24"/>
          <w:szCs w:val="24"/>
        </w:rPr>
        <w:t xml:space="preserve">to predict crimes related to the homeless in California, USA. </w:t>
      </w:r>
      <w:r w:rsidRPr="4C6C3BA8">
        <w:rPr>
          <w:sz w:val="24"/>
          <w:szCs w:val="24"/>
        </w:rPr>
        <w:fldChar w:fldCharType="begin"/>
      </w:r>
      <w:r w:rsidRPr="4C6C3BA8">
        <w:rPr>
          <w:sz w:val="24"/>
          <w:szCs w:val="24"/>
        </w:rPr>
        <w:instrText xml:space="preserve"> ADDIN ZOTERO_ITEM CSL_CITATION {"citationID":"ziI59KNv","properties":{"formattedCitation":"(Yoo and Wheeler, 2019)","plainCitation":"(Yoo and Wheeler, 2019)","noteIndex":0},"citationItems":[{"id":260,"uris":["http://zotero.org/users/local/Ur3Wut78/items/4TGP8DHG"],"itemData":{"id":260,"type":"article-journal","abstract":"Semantic Scholar extracted view of \"Using risk terrain modeling to predict homeless related crime in Los Angeles, California\" by Youngmi Yoo et al.","container-title":"Applied Geography","DOI":"10.1016/j.apgeog.2019.102039","ISSN":"01436228","journalAbbreviation":"Applied Geography","language":"en","page":"102039","source":"Semantic Scholar","title":"Using risk terrain modeling to predict homeless related crime in Los Angeles, California","volume":"109","author":[{"family":"Yoo","given":"Youngmin"},{"family":"Wheeler","given":"Andrew P."}],"issued":{"date-parts":[["2019",8]]}}}],"schema":"https://github.com/citation-style-language/schema/raw/master/csl-citation.json"} </w:instrText>
      </w:r>
      <w:r w:rsidRPr="4C6C3BA8">
        <w:rPr>
          <w:sz w:val="24"/>
          <w:szCs w:val="24"/>
        </w:rPr>
        <w:fldChar w:fldCharType="separate"/>
      </w:r>
      <w:r w:rsidR="00AF61CE" w:rsidRPr="4C6C3BA8">
        <w:rPr>
          <w:sz w:val="24"/>
          <w:szCs w:val="24"/>
        </w:rPr>
        <w:t>(Yoo and Wheeler, 2019)</w:t>
      </w:r>
      <w:r w:rsidRPr="4C6C3BA8">
        <w:rPr>
          <w:sz w:val="24"/>
          <w:szCs w:val="24"/>
        </w:rPr>
        <w:fldChar w:fldCharType="end"/>
      </w:r>
      <w:r w:rsidR="00AF61CE" w:rsidRPr="4C6C3BA8">
        <w:rPr>
          <w:sz w:val="24"/>
          <w:szCs w:val="24"/>
        </w:rPr>
        <w:t xml:space="preserve">. </w:t>
      </w:r>
      <w:r w:rsidR="0022284C" w:rsidRPr="4C6C3BA8">
        <w:rPr>
          <w:sz w:val="24"/>
          <w:szCs w:val="24"/>
        </w:rPr>
        <w:t>Homeless people h</w:t>
      </w:r>
      <w:r w:rsidR="00B069A9" w:rsidRPr="4C6C3BA8">
        <w:rPr>
          <w:sz w:val="24"/>
          <w:szCs w:val="24"/>
        </w:rPr>
        <w:t>a</w:t>
      </w:r>
      <w:r w:rsidR="00385E12" w:rsidRPr="4C6C3BA8">
        <w:rPr>
          <w:sz w:val="24"/>
          <w:szCs w:val="24"/>
        </w:rPr>
        <w:t>ve</w:t>
      </w:r>
      <w:r w:rsidR="00B069A9" w:rsidRPr="4C6C3BA8">
        <w:rPr>
          <w:sz w:val="24"/>
          <w:szCs w:val="24"/>
        </w:rPr>
        <w:t xml:space="preserve"> been linked to crime victimisation</w:t>
      </w:r>
      <w:r w:rsidR="007065E0" w:rsidRPr="4C6C3BA8">
        <w:rPr>
          <w:sz w:val="24"/>
          <w:szCs w:val="24"/>
        </w:rPr>
        <w:t xml:space="preserve"> and criminal offenses,</w:t>
      </w:r>
      <w:r w:rsidR="00161753" w:rsidRPr="4C6C3BA8">
        <w:rPr>
          <w:sz w:val="24"/>
          <w:szCs w:val="24"/>
        </w:rPr>
        <w:t xml:space="preserve"> which i</w:t>
      </w:r>
      <w:r w:rsidR="0029396A" w:rsidRPr="4C6C3BA8">
        <w:rPr>
          <w:sz w:val="24"/>
          <w:szCs w:val="24"/>
        </w:rPr>
        <w:t xml:space="preserve">s a </w:t>
      </w:r>
      <w:r w:rsidR="00161753" w:rsidRPr="4C6C3BA8">
        <w:rPr>
          <w:sz w:val="24"/>
          <w:szCs w:val="24"/>
        </w:rPr>
        <w:t xml:space="preserve">challenging </w:t>
      </w:r>
      <w:r w:rsidR="00FD28F9" w:rsidRPr="4C6C3BA8">
        <w:rPr>
          <w:sz w:val="24"/>
          <w:szCs w:val="24"/>
        </w:rPr>
        <w:t>societal proble</w:t>
      </w:r>
      <w:r w:rsidR="00161753" w:rsidRPr="4C6C3BA8">
        <w:rPr>
          <w:sz w:val="24"/>
          <w:szCs w:val="24"/>
        </w:rPr>
        <w:t xml:space="preserve">m. </w:t>
      </w:r>
      <w:r w:rsidR="003C5466" w:rsidRPr="4C6C3BA8">
        <w:rPr>
          <w:sz w:val="24"/>
          <w:szCs w:val="24"/>
        </w:rPr>
        <w:t xml:space="preserve">Crimes related to homelessness </w:t>
      </w:r>
      <w:r w:rsidR="00AB5426" w:rsidRPr="4C6C3BA8">
        <w:rPr>
          <w:sz w:val="24"/>
          <w:szCs w:val="24"/>
        </w:rPr>
        <w:t xml:space="preserve">can be reduced when </w:t>
      </w:r>
      <w:r w:rsidR="00E74012" w:rsidRPr="4C6C3BA8">
        <w:rPr>
          <w:sz w:val="24"/>
          <w:szCs w:val="24"/>
        </w:rPr>
        <w:t xml:space="preserve">placed-based </w:t>
      </w:r>
      <w:r w:rsidR="009179B8" w:rsidRPr="4C6C3BA8">
        <w:rPr>
          <w:sz w:val="24"/>
          <w:szCs w:val="24"/>
        </w:rPr>
        <w:t xml:space="preserve">risk </w:t>
      </w:r>
      <w:r w:rsidR="00E74012" w:rsidRPr="4C6C3BA8">
        <w:rPr>
          <w:sz w:val="24"/>
          <w:szCs w:val="24"/>
        </w:rPr>
        <w:t>factors</w:t>
      </w:r>
      <w:r w:rsidR="002F4429" w:rsidRPr="4C6C3BA8">
        <w:rPr>
          <w:sz w:val="24"/>
          <w:szCs w:val="24"/>
        </w:rPr>
        <w:t xml:space="preserve"> (crime generators and crime att</w:t>
      </w:r>
      <w:r w:rsidR="00A06762" w:rsidRPr="4C6C3BA8">
        <w:rPr>
          <w:sz w:val="24"/>
          <w:szCs w:val="24"/>
        </w:rPr>
        <w:t xml:space="preserve">ractors) </w:t>
      </w:r>
      <w:r w:rsidR="004D591B" w:rsidRPr="4C6C3BA8">
        <w:rPr>
          <w:sz w:val="24"/>
          <w:szCs w:val="24"/>
        </w:rPr>
        <w:t>are</w:t>
      </w:r>
      <w:r w:rsidR="00E74012" w:rsidRPr="4C6C3BA8">
        <w:rPr>
          <w:sz w:val="24"/>
          <w:szCs w:val="24"/>
        </w:rPr>
        <w:t xml:space="preserve"> identified</w:t>
      </w:r>
      <w:r w:rsidR="00A244C2" w:rsidRPr="4C6C3BA8">
        <w:rPr>
          <w:sz w:val="24"/>
          <w:szCs w:val="24"/>
        </w:rPr>
        <w:t xml:space="preserve">. </w:t>
      </w:r>
      <w:r w:rsidR="00126620" w:rsidRPr="4C6C3BA8">
        <w:rPr>
          <w:sz w:val="24"/>
          <w:szCs w:val="24"/>
        </w:rPr>
        <w:t xml:space="preserve">The aim was to analyse the </w:t>
      </w:r>
      <w:r w:rsidR="00954303" w:rsidRPr="4C6C3BA8">
        <w:rPr>
          <w:sz w:val="24"/>
          <w:szCs w:val="24"/>
        </w:rPr>
        <w:t xml:space="preserve">LAPD crime </w:t>
      </w:r>
      <w:r w:rsidR="00126620" w:rsidRPr="4C6C3BA8">
        <w:rPr>
          <w:sz w:val="24"/>
          <w:szCs w:val="24"/>
        </w:rPr>
        <w:t xml:space="preserve">dataset to provide </w:t>
      </w:r>
      <w:r w:rsidR="00C104A3" w:rsidRPr="4C6C3BA8">
        <w:rPr>
          <w:sz w:val="24"/>
          <w:szCs w:val="24"/>
        </w:rPr>
        <w:t>potential</w:t>
      </w:r>
      <w:r w:rsidR="00CA56D1" w:rsidRPr="4C6C3BA8">
        <w:rPr>
          <w:sz w:val="24"/>
          <w:szCs w:val="24"/>
        </w:rPr>
        <w:t xml:space="preserve"> policing</w:t>
      </w:r>
      <w:r w:rsidR="00126620" w:rsidRPr="4C6C3BA8">
        <w:rPr>
          <w:sz w:val="24"/>
          <w:szCs w:val="24"/>
        </w:rPr>
        <w:t xml:space="preserve"> s</w:t>
      </w:r>
      <w:r w:rsidR="00CA56D1" w:rsidRPr="4C6C3BA8">
        <w:rPr>
          <w:sz w:val="24"/>
          <w:szCs w:val="24"/>
        </w:rPr>
        <w:t>trategies to address</w:t>
      </w:r>
      <w:r w:rsidR="00D17F92" w:rsidRPr="4C6C3BA8">
        <w:rPr>
          <w:sz w:val="24"/>
          <w:szCs w:val="24"/>
        </w:rPr>
        <w:t xml:space="preserve"> future</w:t>
      </w:r>
      <w:r w:rsidR="00CA56D1" w:rsidRPr="4C6C3BA8">
        <w:rPr>
          <w:sz w:val="24"/>
          <w:szCs w:val="24"/>
        </w:rPr>
        <w:t xml:space="preserve"> </w:t>
      </w:r>
      <w:r w:rsidR="00BB1265" w:rsidRPr="4C6C3BA8">
        <w:rPr>
          <w:sz w:val="24"/>
          <w:szCs w:val="24"/>
        </w:rPr>
        <w:t>crimes</w:t>
      </w:r>
      <w:r w:rsidR="00F32ABE" w:rsidRPr="4C6C3BA8">
        <w:rPr>
          <w:sz w:val="24"/>
          <w:szCs w:val="24"/>
        </w:rPr>
        <w:t xml:space="preserve"> committed by</w:t>
      </w:r>
      <w:r w:rsidR="005E2BEA" w:rsidRPr="4C6C3BA8">
        <w:rPr>
          <w:sz w:val="24"/>
          <w:szCs w:val="24"/>
        </w:rPr>
        <w:t xml:space="preserve"> and against</w:t>
      </w:r>
      <w:r w:rsidR="00F32ABE" w:rsidRPr="4C6C3BA8">
        <w:rPr>
          <w:sz w:val="24"/>
          <w:szCs w:val="24"/>
        </w:rPr>
        <w:t xml:space="preserve"> the homeless</w:t>
      </w:r>
      <w:r w:rsidR="0018602E" w:rsidRPr="4C6C3BA8">
        <w:rPr>
          <w:sz w:val="24"/>
          <w:szCs w:val="24"/>
        </w:rPr>
        <w:t xml:space="preserve"> </w:t>
      </w:r>
      <w:r w:rsidR="00300D09" w:rsidRPr="4C6C3BA8">
        <w:rPr>
          <w:sz w:val="24"/>
          <w:szCs w:val="24"/>
        </w:rPr>
        <w:t>with</w:t>
      </w:r>
      <w:r w:rsidR="0018602E" w:rsidRPr="4C6C3BA8">
        <w:rPr>
          <w:sz w:val="24"/>
          <w:szCs w:val="24"/>
        </w:rPr>
        <w:t xml:space="preserve"> </w:t>
      </w:r>
      <w:r w:rsidR="00A26EFF" w:rsidRPr="4C6C3BA8">
        <w:rPr>
          <w:sz w:val="24"/>
          <w:szCs w:val="24"/>
        </w:rPr>
        <w:t xml:space="preserve">prediction result </w:t>
      </w:r>
      <w:r w:rsidR="00637717" w:rsidRPr="4C6C3BA8">
        <w:rPr>
          <w:sz w:val="24"/>
          <w:szCs w:val="24"/>
        </w:rPr>
        <w:t xml:space="preserve">having </w:t>
      </w:r>
      <w:r w:rsidR="003F4906" w:rsidRPr="4C6C3BA8">
        <w:rPr>
          <w:sz w:val="24"/>
          <w:szCs w:val="24"/>
        </w:rPr>
        <w:t>accuracy index above 17.</w:t>
      </w:r>
      <w:r w:rsidR="006C2317" w:rsidRPr="4C6C3BA8">
        <w:rPr>
          <w:sz w:val="24"/>
          <w:szCs w:val="24"/>
        </w:rPr>
        <w:t xml:space="preserve"> </w:t>
      </w:r>
      <w:r w:rsidR="001C7053" w:rsidRPr="4C6C3BA8">
        <w:rPr>
          <w:sz w:val="24"/>
          <w:szCs w:val="24"/>
        </w:rPr>
        <w:t xml:space="preserve">Comparing </w:t>
      </w:r>
      <w:r w:rsidR="006622DA" w:rsidRPr="4C6C3BA8">
        <w:rPr>
          <w:sz w:val="24"/>
          <w:szCs w:val="24"/>
        </w:rPr>
        <w:t xml:space="preserve">capability </w:t>
      </w:r>
      <w:r w:rsidR="00C00EFD" w:rsidRPr="4C6C3BA8">
        <w:rPr>
          <w:sz w:val="24"/>
          <w:szCs w:val="24"/>
        </w:rPr>
        <w:t xml:space="preserve">of RTM in crime forecasting with </w:t>
      </w:r>
      <w:r w:rsidR="003277C3" w:rsidRPr="4C6C3BA8">
        <w:rPr>
          <w:sz w:val="24"/>
          <w:szCs w:val="24"/>
        </w:rPr>
        <w:t>other approaches,</w:t>
      </w:r>
      <w:r w:rsidR="005E6AA9" w:rsidRPr="4C6C3BA8">
        <w:rPr>
          <w:sz w:val="24"/>
          <w:szCs w:val="24"/>
        </w:rPr>
        <w:t xml:space="preserve"> aided</w:t>
      </w:r>
      <w:r w:rsidR="000E2AB0" w:rsidRPr="4C6C3BA8">
        <w:rPr>
          <w:sz w:val="24"/>
          <w:szCs w:val="24"/>
        </w:rPr>
        <w:t xml:space="preserve"> </w:t>
      </w:r>
      <w:r w:rsidR="008A06B7" w:rsidRPr="4C6C3BA8">
        <w:rPr>
          <w:sz w:val="24"/>
          <w:szCs w:val="24"/>
        </w:rPr>
        <w:t>identif</w:t>
      </w:r>
      <w:r w:rsidR="005E6AA9" w:rsidRPr="4C6C3BA8">
        <w:rPr>
          <w:sz w:val="24"/>
          <w:szCs w:val="24"/>
        </w:rPr>
        <w:t>ica</w:t>
      </w:r>
      <w:r w:rsidR="00E75ABC" w:rsidRPr="4C6C3BA8">
        <w:rPr>
          <w:sz w:val="24"/>
          <w:szCs w:val="24"/>
        </w:rPr>
        <w:t>tion of</w:t>
      </w:r>
      <w:r w:rsidR="008A06B7" w:rsidRPr="4C6C3BA8">
        <w:rPr>
          <w:sz w:val="24"/>
          <w:szCs w:val="24"/>
        </w:rPr>
        <w:t xml:space="preserve"> </w:t>
      </w:r>
      <w:r w:rsidR="003277C3" w:rsidRPr="4C6C3BA8">
        <w:rPr>
          <w:sz w:val="24"/>
          <w:szCs w:val="24"/>
        </w:rPr>
        <w:t>crimes associated to homelessness</w:t>
      </w:r>
      <w:r w:rsidR="00F3038C" w:rsidRPr="4C6C3BA8">
        <w:rPr>
          <w:sz w:val="24"/>
          <w:szCs w:val="24"/>
        </w:rPr>
        <w:t>. B</w:t>
      </w:r>
      <w:r w:rsidR="00842FE4" w:rsidRPr="4C6C3BA8">
        <w:rPr>
          <w:sz w:val="24"/>
          <w:szCs w:val="24"/>
        </w:rPr>
        <w:t>ut</w:t>
      </w:r>
      <w:r w:rsidR="005220A9" w:rsidRPr="4C6C3BA8">
        <w:rPr>
          <w:sz w:val="24"/>
          <w:szCs w:val="24"/>
        </w:rPr>
        <w:t xml:space="preserve"> </w:t>
      </w:r>
      <w:r w:rsidR="005A13D8" w:rsidRPr="4C6C3BA8">
        <w:rPr>
          <w:sz w:val="24"/>
          <w:szCs w:val="24"/>
        </w:rPr>
        <w:t xml:space="preserve">using </w:t>
      </w:r>
      <w:r w:rsidR="005220A9" w:rsidRPr="4C6C3BA8">
        <w:rPr>
          <w:sz w:val="24"/>
          <w:szCs w:val="24"/>
        </w:rPr>
        <w:t xml:space="preserve">RTM </w:t>
      </w:r>
      <w:r w:rsidR="0098460E">
        <w:rPr>
          <w:sz w:val="24"/>
          <w:szCs w:val="24"/>
        </w:rPr>
        <w:t>with</w:t>
      </w:r>
      <w:r w:rsidR="00D53E02" w:rsidRPr="4C6C3BA8">
        <w:rPr>
          <w:sz w:val="24"/>
          <w:szCs w:val="24"/>
        </w:rPr>
        <w:t xml:space="preserve"> </w:t>
      </w:r>
      <w:r w:rsidR="005220A9" w:rsidRPr="4C6C3BA8">
        <w:rPr>
          <w:sz w:val="24"/>
          <w:szCs w:val="24"/>
        </w:rPr>
        <w:t xml:space="preserve">non-linear models </w:t>
      </w:r>
      <w:r w:rsidR="00842FE4" w:rsidRPr="4C6C3BA8">
        <w:rPr>
          <w:sz w:val="24"/>
          <w:szCs w:val="24"/>
        </w:rPr>
        <w:t xml:space="preserve">was </w:t>
      </w:r>
      <w:r w:rsidR="00D53E02" w:rsidRPr="4C6C3BA8">
        <w:rPr>
          <w:sz w:val="24"/>
          <w:szCs w:val="24"/>
        </w:rPr>
        <w:t xml:space="preserve">a </w:t>
      </w:r>
      <w:r w:rsidR="00842FE4" w:rsidRPr="4C6C3BA8">
        <w:rPr>
          <w:sz w:val="24"/>
          <w:szCs w:val="24"/>
        </w:rPr>
        <w:t>more effective</w:t>
      </w:r>
      <w:r w:rsidR="00D53E02" w:rsidRPr="4C6C3BA8">
        <w:rPr>
          <w:sz w:val="24"/>
          <w:szCs w:val="24"/>
        </w:rPr>
        <w:t xml:space="preserve"> an</w:t>
      </w:r>
      <w:r w:rsidR="00937217" w:rsidRPr="4C6C3BA8">
        <w:rPr>
          <w:sz w:val="24"/>
          <w:szCs w:val="24"/>
        </w:rPr>
        <w:t>alytical strategy</w:t>
      </w:r>
      <w:r w:rsidR="001A28EE" w:rsidRPr="4C6C3BA8">
        <w:rPr>
          <w:sz w:val="24"/>
          <w:szCs w:val="24"/>
        </w:rPr>
        <w:t xml:space="preserve"> for this crime type. This was done</w:t>
      </w:r>
      <w:r w:rsidR="00D53E02" w:rsidRPr="4C6C3BA8">
        <w:rPr>
          <w:sz w:val="24"/>
          <w:szCs w:val="24"/>
        </w:rPr>
        <w:t xml:space="preserve"> </w:t>
      </w:r>
      <w:r w:rsidR="008D2E5A">
        <w:rPr>
          <w:sz w:val="24"/>
          <w:szCs w:val="24"/>
        </w:rPr>
        <w:t>with</w:t>
      </w:r>
      <w:r w:rsidR="00D53E02" w:rsidRPr="4C6C3BA8">
        <w:rPr>
          <w:sz w:val="24"/>
          <w:szCs w:val="24"/>
        </w:rPr>
        <w:t xml:space="preserve"> a</w:t>
      </w:r>
      <w:r w:rsidR="005220A9" w:rsidRPr="4C6C3BA8">
        <w:rPr>
          <w:sz w:val="24"/>
          <w:szCs w:val="24"/>
        </w:rPr>
        <w:t xml:space="preserve"> </w:t>
      </w:r>
      <w:r w:rsidR="00962E48" w:rsidRPr="4C6C3BA8">
        <w:rPr>
          <w:sz w:val="24"/>
          <w:szCs w:val="24"/>
        </w:rPr>
        <w:t xml:space="preserve">Spanish </w:t>
      </w:r>
      <w:r w:rsidR="005220A9" w:rsidRPr="4C6C3BA8">
        <w:rPr>
          <w:sz w:val="24"/>
          <w:szCs w:val="24"/>
        </w:rPr>
        <w:t>crime</w:t>
      </w:r>
      <w:r w:rsidR="00962E48" w:rsidRPr="4C6C3BA8">
        <w:rPr>
          <w:sz w:val="24"/>
          <w:szCs w:val="24"/>
        </w:rPr>
        <w:t xml:space="preserve"> data</w:t>
      </w:r>
      <w:r w:rsidR="00EB2BB7" w:rsidRPr="4C6C3BA8">
        <w:rPr>
          <w:sz w:val="24"/>
          <w:szCs w:val="24"/>
        </w:rPr>
        <w:t>set</w:t>
      </w:r>
      <w:r w:rsidRPr="4C6C3BA8">
        <w:rPr>
          <w:sz w:val="24"/>
          <w:szCs w:val="24"/>
        </w:rPr>
        <w:fldChar w:fldCharType="begin"/>
      </w:r>
      <w:r w:rsidRPr="4C6C3BA8">
        <w:rPr>
          <w:sz w:val="24"/>
          <w:szCs w:val="24"/>
        </w:rPr>
        <w:instrText xml:space="preserve"> ADDIN ZOTERO_ITEM CSL_CITATION {"citationID":"cdhrrLtG","properties":{"formattedCitation":"(Briz-Red\\uc0\\u243{}n, Mateu and Montes, 2022)","plainCitation":"(Briz-Redón, Mateu and Montes, 2022)","noteIndex":0},"citationItems":[{"id":263,"uris":["http://zotero.org/users/local/Ur3Wut78/items/BGSPX3PB"],"itemData":{"id":263,"type":"article-journal","abstract":"Analyzing how the proximity to certain features or particular places in a city increases or decreases crime risk across space is a fundamental issue in quantitative criminology from both explanatory and predictive perspectives. Regarding the latter, the detection of high-risk cells is of special interest for practical reasons. There are several statistical modeling approaches that can be implemented in order to fulfil these two main objectives. The purpose of this study is to compare risk terrain modeling (RTM), a method widely used among quantitative criminologists, with a non-linear effects model that considers a non-linear function of distances to the selected places. To this end, a dataset containing crime events recorded in Valencia (Spain) along four years was used to perform the comparison. Several socio-demographic covariates and a selection of places in the city were considered for modeling crime counts with both the RTM and the non-linear approaches. The two modeling techniques were moderately coherent with regard to detecting certain types of places as responsible of higher (or lower) crime rates, but several differences arose. Furthermore, the non-linear model was more accurate than RTM to predict future crime occurrences for each of the three crime types that were considered for the analysis. In conclusion, the possibility of modeling the effect of a place on crime risk through non-linear functions appears as one competitive alternative or at least complement to RTM that may deserve further consideration.","container-title":"Applied Spatial Analysis and Policy","DOI":"10.1007/s12061-021-09410-6","ISSN":"1874-463X, 1874-4621","issue":"2","journalAbbreviation":"Appl. Spatial Analysis","language":"en","page":"507-527","source":"Semantic Scholar","title":"Modeling the Influence of Places on Crime Risk Through a Non-Linear Effects Model: a Comparison with Risk Terrain Modeling","title-short":"Modeling the Influence of Places on Crime Risk Through a Non-Linear Effects Model","volume":"15","author":[{"family":"Briz-Redón","given":"Álvaro"},{"family":"Mateu","given":"Jorge"},{"family":"Montes","given":"Francisco"}],"issued":{"date-parts":[["2022",6]]}}}],"schema":"https://github.com/citation-style-language/schema/raw/master/csl-citation.json"} </w:instrText>
      </w:r>
      <w:r w:rsidRPr="4C6C3BA8">
        <w:rPr>
          <w:sz w:val="24"/>
          <w:szCs w:val="24"/>
        </w:rPr>
        <w:fldChar w:fldCharType="separate"/>
      </w:r>
      <w:r w:rsidR="58419425" w:rsidRPr="4C6C3BA8">
        <w:rPr>
          <w:sz w:val="24"/>
          <w:szCs w:val="24"/>
        </w:rPr>
        <w:t xml:space="preserve"> (</w:t>
      </w:r>
      <w:r w:rsidR="00A5790C" w:rsidRPr="4C6C3BA8">
        <w:rPr>
          <w:sz w:val="24"/>
          <w:szCs w:val="24"/>
        </w:rPr>
        <w:t>Briz-Redón, Mateu and Montes, 2022)</w:t>
      </w:r>
      <w:r w:rsidRPr="4C6C3BA8">
        <w:rPr>
          <w:sz w:val="24"/>
          <w:szCs w:val="24"/>
        </w:rPr>
        <w:fldChar w:fldCharType="end"/>
      </w:r>
      <w:r w:rsidR="001E19B4" w:rsidRPr="4C6C3BA8">
        <w:rPr>
          <w:sz w:val="24"/>
          <w:szCs w:val="24"/>
        </w:rPr>
        <w:t>.</w:t>
      </w:r>
      <w:r w:rsidR="00A44792" w:rsidRPr="4C6C3BA8">
        <w:rPr>
          <w:sz w:val="24"/>
          <w:szCs w:val="24"/>
        </w:rPr>
        <w:t xml:space="preserve"> The crime </w:t>
      </w:r>
      <w:r w:rsidR="005C1301" w:rsidRPr="4C6C3BA8">
        <w:rPr>
          <w:sz w:val="24"/>
          <w:szCs w:val="24"/>
        </w:rPr>
        <w:t xml:space="preserve">counts predicted by </w:t>
      </w:r>
      <w:r w:rsidR="00322733" w:rsidRPr="4C6C3BA8">
        <w:rPr>
          <w:sz w:val="24"/>
          <w:szCs w:val="24"/>
        </w:rPr>
        <w:t xml:space="preserve">the RTM </w:t>
      </w:r>
      <w:r w:rsidR="00A655AE" w:rsidRPr="4C6C3BA8">
        <w:rPr>
          <w:sz w:val="24"/>
          <w:szCs w:val="24"/>
        </w:rPr>
        <w:t xml:space="preserve">was closer to the observed mean of the crime </w:t>
      </w:r>
      <w:r w:rsidR="005345BF" w:rsidRPr="4C6C3BA8">
        <w:rPr>
          <w:sz w:val="24"/>
          <w:szCs w:val="24"/>
        </w:rPr>
        <w:t>types,</w:t>
      </w:r>
      <w:r w:rsidR="00A655AE" w:rsidRPr="4C6C3BA8">
        <w:rPr>
          <w:sz w:val="24"/>
          <w:szCs w:val="24"/>
        </w:rPr>
        <w:t xml:space="preserve"> </w:t>
      </w:r>
      <w:r w:rsidR="00842A30" w:rsidRPr="4C6C3BA8">
        <w:rPr>
          <w:sz w:val="24"/>
          <w:szCs w:val="24"/>
        </w:rPr>
        <w:t>but</w:t>
      </w:r>
      <w:r w:rsidR="00A655AE" w:rsidRPr="4C6C3BA8">
        <w:rPr>
          <w:sz w:val="24"/>
          <w:szCs w:val="24"/>
        </w:rPr>
        <w:t xml:space="preserve"> the non-linear model</w:t>
      </w:r>
      <w:r w:rsidR="00842A30" w:rsidRPr="4C6C3BA8">
        <w:rPr>
          <w:sz w:val="24"/>
          <w:szCs w:val="24"/>
        </w:rPr>
        <w:t xml:space="preserve"> </w:t>
      </w:r>
      <w:r w:rsidR="00A6608B" w:rsidRPr="4C6C3BA8">
        <w:rPr>
          <w:sz w:val="24"/>
          <w:szCs w:val="24"/>
        </w:rPr>
        <w:t xml:space="preserve">predicted </w:t>
      </w:r>
      <w:r w:rsidR="00842A30" w:rsidRPr="4C6C3BA8">
        <w:rPr>
          <w:sz w:val="24"/>
          <w:szCs w:val="24"/>
        </w:rPr>
        <w:t>the crime</w:t>
      </w:r>
      <w:r w:rsidR="00F72AFC" w:rsidRPr="4C6C3BA8">
        <w:rPr>
          <w:sz w:val="24"/>
          <w:szCs w:val="24"/>
        </w:rPr>
        <w:t xml:space="preserve"> count</w:t>
      </w:r>
      <w:r w:rsidR="00842A30" w:rsidRPr="4C6C3BA8">
        <w:rPr>
          <w:sz w:val="24"/>
          <w:szCs w:val="24"/>
        </w:rPr>
        <w:t xml:space="preserve"> </w:t>
      </w:r>
      <w:r w:rsidR="00D4539B" w:rsidRPr="4C6C3BA8">
        <w:rPr>
          <w:sz w:val="24"/>
          <w:szCs w:val="24"/>
        </w:rPr>
        <w:t>better</w:t>
      </w:r>
      <w:r w:rsidR="00F72AFC" w:rsidRPr="4C6C3BA8">
        <w:rPr>
          <w:sz w:val="24"/>
          <w:szCs w:val="24"/>
        </w:rPr>
        <w:t>.</w:t>
      </w:r>
    </w:p>
    <w:p w14:paraId="7690B791" w14:textId="1CD88875" w:rsidR="009A327C" w:rsidRPr="009D1BF1" w:rsidRDefault="00AE1CD5" w:rsidP="4C6C3BA8">
      <w:pPr>
        <w:spacing w:line="360" w:lineRule="auto"/>
        <w:jc w:val="both"/>
        <w:rPr>
          <w:sz w:val="24"/>
          <w:szCs w:val="24"/>
        </w:rPr>
      </w:pPr>
      <w:r w:rsidRPr="4C6C3BA8">
        <w:rPr>
          <w:sz w:val="24"/>
          <w:szCs w:val="24"/>
        </w:rPr>
        <w:t>M</w:t>
      </w:r>
      <w:r w:rsidR="004377E6" w:rsidRPr="4C6C3BA8">
        <w:rPr>
          <w:sz w:val="24"/>
          <w:szCs w:val="24"/>
        </w:rPr>
        <w:t>achine learning</w:t>
      </w:r>
      <w:r w:rsidRPr="4C6C3BA8">
        <w:rPr>
          <w:sz w:val="24"/>
          <w:szCs w:val="24"/>
        </w:rPr>
        <w:t xml:space="preserve"> modelling of criminal histories were </w:t>
      </w:r>
      <w:r w:rsidR="005345BF" w:rsidRPr="4C6C3BA8">
        <w:rPr>
          <w:sz w:val="24"/>
          <w:szCs w:val="24"/>
        </w:rPr>
        <w:t xml:space="preserve">posited to </w:t>
      </w:r>
      <w:r w:rsidR="00195B51" w:rsidRPr="4C6C3BA8">
        <w:rPr>
          <w:sz w:val="24"/>
          <w:szCs w:val="24"/>
        </w:rPr>
        <w:t xml:space="preserve">provide better predictions </w:t>
      </w:r>
      <w:r w:rsidR="006351D8" w:rsidRPr="4C6C3BA8">
        <w:rPr>
          <w:sz w:val="24"/>
          <w:szCs w:val="24"/>
        </w:rPr>
        <w:t xml:space="preserve">and can be </w:t>
      </w:r>
      <w:r w:rsidR="00A678B2" w:rsidRPr="4C6C3BA8">
        <w:rPr>
          <w:sz w:val="24"/>
          <w:szCs w:val="24"/>
        </w:rPr>
        <w:t>instrumental to prior</w:t>
      </w:r>
      <w:r w:rsidR="0027455D" w:rsidRPr="4C6C3BA8">
        <w:rPr>
          <w:sz w:val="24"/>
          <w:szCs w:val="24"/>
        </w:rPr>
        <w:t>itising incoming calls for service by the police.</w:t>
      </w:r>
      <w:r w:rsidR="004446AE" w:rsidRPr="4C6C3BA8">
        <w:rPr>
          <w:sz w:val="24"/>
          <w:szCs w:val="24"/>
        </w:rPr>
        <w:t xml:space="preserve"> This </w:t>
      </w:r>
      <w:r w:rsidR="00216404" w:rsidRPr="4C6C3BA8">
        <w:rPr>
          <w:sz w:val="24"/>
          <w:szCs w:val="24"/>
        </w:rPr>
        <w:t>was</w:t>
      </w:r>
      <w:r w:rsidR="00E1301E" w:rsidRPr="4C6C3BA8">
        <w:rPr>
          <w:sz w:val="24"/>
          <w:szCs w:val="24"/>
        </w:rPr>
        <w:t xml:space="preserve"> a </w:t>
      </w:r>
      <w:r w:rsidR="004446AE" w:rsidRPr="4C6C3BA8">
        <w:rPr>
          <w:sz w:val="24"/>
          <w:szCs w:val="24"/>
        </w:rPr>
        <w:t xml:space="preserve">research </w:t>
      </w:r>
      <w:r w:rsidR="00E1301E" w:rsidRPr="4C6C3BA8">
        <w:rPr>
          <w:sz w:val="24"/>
          <w:szCs w:val="24"/>
        </w:rPr>
        <w:t xml:space="preserve">objective </w:t>
      </w:r>
      <w:r w:rsidR="004446AE" w:rsidRPr="4C6C3BA8">
        <w:rPr>
          <w:sz w:val="24"/>
          <w:szCs w:val="24"/>
        </w:rPr>
        <w:t xml:space="preserve">involving </w:t>
      </w:r>
      <w:r w:rsidR="00771693" w:rsidRPr="4C6C3BA8">
        <w:rPr>
          <w:sz w:val="24"/>
          <w:szCs w:val="24"/>
        </w:rPr>
        <w:t>a Bayes classifier</w:t>
      </w:r>
      <w:r w:rsidR="00ED7243" w:rsidRPr="4C6C3BA8">
        <w:rPr>
          <w:sz w:val="24"/>
          <w:szCs w:val="24"/>
        </w:rPr>
        <w:t>, RF and Logistic Regression</w:t>
      </w:r>
      <w:r w:rsidR="00771693" w:rsidRPr="4C6C3BA8">
        <w:rPr>
          <w:sz w:val="24"/>
          <w:szCs w:val="24"/>
        </w:rPr>
        <w:t xml:space="preserve"> to analyse </w:t>
      </w:r>
      <w:r w:rsidR="00547473" w:rsidRPr="4C6C3BA8">
        <w:rPr>
          <w:sz w:val="24"/>
          <w:szCs w:val="24"/>
        </w:rPr>
        <w:t xml:space="preserve">a </w:t>
      </w:r>
      <w:r w:rsidR="002772C4" w:rsidRPr="4C6C3BA8">
        <w:rPr>
          <w:sz w:val="24"/>
          <w:szCs w:val="24"/>
        </w:rPr>
        <w:t xml:space="preserve">criminal dataset </w:t>
      </w:r>
      <w:r w:rsidR="00547473" w:rsidRPr="4C6C3BA8">
        <w:rPr>
          <w:sz w:val="24"/>
          <w:szCs w:val="24"/>
        </w:rPr>
        <w:t>obtained from</w:t>
      </w:r>
      <w:r w:rsidR="002772C4" w:rsidRPr="4C6C3BA8">
        <w:rPr>
          <w:sz w:val="24"/>
          <w:szCs w:val="24"/>
        </w:rPr>
        <w:t xml:space="preserve"> the Greater Manchester Public Protection Investigation data</w:t>
      </w:r>
      <w:r w:rsidR="00970565" w:rsidRPr="4C6C3BA8">
        <w:rPr>
          <w:sz w:val="24"/>
          <w:szCs w:val="24"/>
        </w:rPr>
        <w:t>base</w:t>
      </w:r>
      <w:r w:rsidRPr="4C6C3BA8">
        <w:rPr>
          <w:sz w:val="24"/>
          <w:szCs w:val="24"/>
        </w:rPr>
        <w:fldChar w:fldCharType="begin"/>
      </w:r>
      <w:r w:rsidRPr="4C6C3BA8">
        <w:rPr>
          <w:sz w:val="24"/>
          <w:szCs w:val="24"/>
        </w:rPr>
        <w:instrText xml:space="preserve"> ADDIN ZOTERO_ITEM CSL_CITATION {"citationID":"dQHguRcC","properties":{"formattedCitation":"(Grogger {\\i{}et al.}, 2021)","plainCitation":"(Grogger et al., 2021)","noteIndex":0},"citationItems":[{"id":266,"uris":["http://zotero.org/users/local/Ur3Wut78/items/AH7RWVHV"],"itemData":{"id":266,"type":"article-journal","abstract":"We compare predictions from a conventional protocol-based approach to risk assessment with those based on a machine-learning approach. We first show that the conventional predictions are less accurate than, and have similar rates of negative prediction error as, a simple Bayes classifier that makes use only of the base failure rate. A random forest based on the underlying risk assessment questionnaire does better under the assumption that negative prediction errors are more costly than positive prediction errors. A random forest based on two-year criminal histories does better still. Indeed, adding the protocol-based features to the criminal histories adds almost nothing to the predictive adequacy of the model. We suggest using the predictions based on criminal histories to prioritize incoming calls for service, and devising a more sensitive instrument to distinguish true from false positives that result from this initial screening.","container-title":"SSRN Electronic Journal","DOI":"10.2139/ssrn.3760094","ISSN":"1556-5068","journalAbbreviation":"SSRN Journal","language":"en","source":"Semantic Scholar","title":"Comparing Conventional and Machine-Learning Approaches to Risk Assessment in Domestic Abuse Cases","URL":"https://www.ssrn.com/abstract=3760094","author":[{"family":"Grogger","given":"Jeffrey T."},{"family":"Gupta","given":"Sean"},{"family":"Ivandic","given":"Ria"},{"family":"Kirchmaier","given":"Tom"}],"accessed":{"date-parts":[["2023",4,17]]},"issued":{"date-parts":[["2021"]]}}}],"schema":"https://github.com/citation-style-language/schema/raw/master/csl-citation.json"} </w:instrText>
      </w:r>
      <w:r w:rsidRPr="4C6C3BA8">
        <w:rPr>
          <w:sz w:val="24"/>
          <w:szCs w:val="24"/>
        </w:rPr>
        <w:fldChar w:fldCharType="separate"/>
      </w:r>
      <w:r w:rsidR="018BBD83" w:rsidRPr="4C6C3BA8">
        <w:rPr>
          <w:sz w:val="24"/>
          <w:szCs w:val="24"/>
        </w:rPr>
        <w:t xml:space="preserve"> (</w:t>
      </w:r>
      <w:r w:rsidR="00575E9C" w:rsidRPr="4C6C3BA8">
        <w:rPr>
          <w:sz w:val="24"/>
          <w:szCs w:val="24"/>
        </w:rPr>
        <w:t xml:space="preserve">Grogger </w:t>
      </w:r>
      <w:r w:rsidR="00575E9C" w:rsidRPr="4C6C3BA8">
        <w:rPr>
          <w:i/>
          <w:iCs/>
          <w:sz w:val="24"/>
          <w:szCs w:val="24"/>
        </w:rPr>
        <w:t>et al.</w:t>
      </w:r>
      <w:r w:rsidR="00575E9C" w:rsidRPr="4C6C3BA8">
        <w:rPr>
          <w:sz w:val="24"/>
          <w:szCs w:val="24"/>
        </w:rPr>
        <w:t>, 2021)</w:t>
      </w:r>
      <w:r w:rsidRPr="4C6C3BA8">
        <w:rPr>
          <w:sz w:val="24"/>
          <w:szCs w:val="24"/>
        </w:rPr>
        <w:fldChar w:fldCharType="end"/>
      </w:r>
      <w:r w:rsidR="00970565" w:rsidRPr="4C6C3BA8">
        <w:rPr>
          <w:sz w:val="24"/>
          <w:szCs w:val="24"/>
        </w:rPr>
        <w:t>.</w:t>
      </w:r>
      <w:r w:rsidR="005143C5" w:rsidRPr="4C6C3BA8">
        <w:rPr>
          <w:sz w:val="24"/>
          <w:szCs w:val="24"/>
        </w:rPr>
        <w:t xml:space="preserve"> </w:t>
      </w:r>
      <w:r w:rsidR="00E80C85" w:rsidRPr="4C6C3BA8">
        <w:rPr>
          <w:sz w:val="24"/>
          <w:szCs w:val="24"/>
        </w:rPr>
        <w:t>Results of</w:t>
      </w:r>
      <w:r w:rsidR="00C44461" w:rsidRPr="4C6C3BA8">
        <w:rPr>
          <w:sz w:val="24"/>
          <w:szCs w:val="24"/>
        </w:rPr>
        <w:t xml:space="preserve"> domestic abuse</w:t>
      </w:r>
      <w:r w:rsidR="00F632CE" w:rsidRPr="4C6C3BA8">
        <w:rPr>
          <w:sz w:val="24"/>
          <w:szCs w:val="24"/>
        </w:rPr>
        <w:t xml:space="preserve"> crime</w:t>
      </w:r>
      <w:r w:rsidR="00091A59" w:rsidRPr="4C6C3BA8">
        <w:rPr>
          <w:sz w:val="24"/>
          <w:szCs w:val="24"/>
        </w:rPr>
        <w:t xml:space="preserve"> </w:t>
      </w:r>
      <w:r w:rsidR="00904DB7" w:rsidRPr="4C6C3BA8">
        <w:rPr>
          <w:sz w:val="24"/>
          <w:szCs w:val="24"/>
        </w:rPr>
        <w:t>prediction</w:t>
      </w:r>
      <w:r w:rsidR="00C00E82" w:rsidRPr="4C6C3BA8">
        <w:rPr>
          <w:sz w:val="24"/>
          <w:szCs w:val="24"/>
        </w:rPr>
        <w:t>s</w:t>
      </w:r>
      <w:r w:rsidR="00904DB7" w:rsidRPr="4C6C3BA8">
        <w:rPr>
          <w:sz w:val="24"/>
          <w:szCs w:val="24"/>
        </w:rPr>
        <w:t xml:space="preserve"> </w:t>
      </w:r>
      <w:r w:rsidR="00784F7A" w:rsidRPr="4C6C3BA8">
        <w:rPr>
          <w:sz w:val="24"/>
          <w:szCs w:val="24"/>
        </w:rPr>
        <w:t xml:space="preserve">of ML models </w:t>
      </w:r>
      <w:r w:rsidR="00784F7A" w:rsidRPr="4C6C3BA8">
        <w:rPr>
          <w:sz w:val="24"/>
          <w:szCs w:val="24"/>
        </w:rPr>
        <w:lastRenderedPageBreak/>
        <w:t>based on</w:t>
      </w:r>
      <w:r w:rsidR="005143C5" w:rsidRPr="4C6C3BA8">
        <w:rPr>
          <w:sz w:val="24"/>
          <w:szCs w:val="24"/>
        </w:rPr>
        <w:t xml:space="preserve"> conventional protocol-based technique</w:t>
      </w:r>
      <w:r w:rsidR="00511C06" w:rsidRPr="4C6C3BA8">
        <w:rPr>
          <w:sz w:val="24"/>
          <w:szCs w:val="24"/>
        </w:rPr>
        <w:t xml:space="preserve"> </w:t>
      </w:r>
      <w:r w:rsidR="005A5689" w:rsidRPr="4C6C3BA8">
        <w:rPr>
          <w:sz w:val="24"/>
          <w:szCs w:val="24"/>
        </w:rPr>
        <w:t>called DASH (</w:t>
      </w:r>
      <w:r w:rsidR="0024082F" w:rsidRPr="4C6C3BA8">
        <w:rPr>
          <w:sz w:val="24"/>
          <w:szCs w:val="24"/>
        </w:rPr>
        <w:t>Domestic Abuse, Stalking, Harassment and Honour-Based Violence</w:t>
      </w:r>
      <w:r w:rsidR="001A49F2" w:rsidRPr="4C6C3BA8">
        <w:rPr>
          <w:sz w:val="24"/>
          <w:szCs w:val="24"/>
        </w:rPr>
        <w:t xml:space="preserve">) risk assessment model </w:t>
      </w:r>
      <w:r w:rsidR="00511C06" w:rsidRPr="4C6C3BA8">
        <w:rPr>
          <w:sz w:val="24"/>
          <w:szCs w:val="24"/>
        </w:rPr>
        <w:t>was compared to th</w:t>
      </w:r>
      <w:r w:rsidR="00BE3C4B" w:rsidRPr="4C6C3BA8">
        <w:rPr>
          <w:sz w:val="24"/>
          <w:szCs w:val="24"/>
        </w:rPr>
        <w:t xml:space="preserve">at of </w:t>
      </w:r>
      <w:r w:rsidR="00784F7A" w:rsidRPr="4C6C3BA8">
        <w:rPr>
          <w:sz w:val="24"/>
          <w:szCs w:val="24"/>
        </w:rPr>
        <w:t xml:space="preserve">ML models based </w:t>
      </w:r>
      <w:r w:rsidR="00C2600C">
        <w:rPr>
          <w:sz w:val="24"/>
          <w:szCs w:val="24"/>
        </w:rPr>
        <w:t>o</w:t>
      </w:r>
      <w:r w:rsidR="00784F7A" w:rsidRPr="4C6C3BA8">
        <w:rPr>
          <w:sz w:val="24"/>
          <w:szCs w:val="24"/>
        </w:rPr>
        <w:t>n criminal feature histories</w:t>
      </w:r>
      <w:r w:rsidR="00511C06" w:rsidRPr="4C6C3BA8">
        <w:rPr>
          <w:sz w:val="24"/>
          <w:szCs w:val="24"/>
        </w:rPr>
        <w:t>.</w:t>
      </w:r>
      <w:r w:rsidR="00F631F2" w:rsidRPr="4C6C3BA8">
        <w:rPr>
          <w:sz w:val="24"/>
          <w:szCs w:val="24"/>
        </w:rPr>
        <w:t xml:space="preserve"> The ML models </w:t>
      </w:r>
      <w:r w:rsidR="004848CC" w:rsidRPr="4C6C3BA8">
        <w:rPr>
          <w:sz w:val="24"/>
          <w:szCs w:val="24"/>
        </w:rPr>
        <w:t xml:space="preserve">based </w:t>
      </w:r>
      <w:r w:rsidR="00657BBB" w:rsidRPr="4C6C3BA8">
        <w:rPr>
          <w:sz w:val="24"/>
          <w:szCs w:val="24"/>
        </w:rPr>
        <w:t>on</w:t>
      </w:r>
      <w:r w:rsidR="006426C5" w:rsidRPr="4C6C3BA8">
        <w:rPr>
          <w:sz w:val="24"/>
          <w:szCs w:val="24"/>
        </w:rPr>
        <w:t xml:space="preserve"> </w:t>
      </w:r>
      <w:r w:rsidR="004848CC" w:rsidRPr="4C6C3BA8">
        <w:rPr>
          <w:sz w:val="24"/>
          <w:szCs w:val="24"/>
        </w:rPr>
        <w:t>criminal history features performed better as</w:t>
      </w:r>
      <w:r w:rsidR="007F77B1" w:rsidRPr="4C6C3BA8">
        <w:rPr>
          <w:sz w:val="24"/>
          <w:szCs w:val="24"/>
        </w:rPr>
        <w:t xml:space="preserve"> some</w:t>
      </w:r>
      <w:r w:rsidR="004848CC" w:rsidRPr="4C6C3BA8">
        <w:rPr>
          <w:sz w:val="24"/>
          <w:szCs w:val="24"/>
        </w:rPr>
        <w:t xml:space="preserve"> </w:t>
      </w:r>
      <w:r w:rsidR="005C5A46" w:rsidRPr="4C6C3BA8">
        <w:rPr>
          <w:sz w:val="24"/>
          <w:szCs w:val="24"/>
        </w:rPr>
        <w:t xml:space="preserve">DASH </w:t>
      </w:r>
      <w:r w:rsidR="009D7474" w:rsidRPr="4C6C3BA8">
        <w:rPr>
          <w:sz w:val="24"/>
          <w:szCs w:val="24"/>
        </w:rPr>
        <w:t>attributes</w:t>
      </w:r>
      <w:r w:rsidR="00BC08BB" w:rsidRPr="4C6C3BA8">
        <w:rPr>
          <w:sz w:val="24"/>
          <w:szCs w:val="24"/>
        </w:rPr>
        <w:t>, collated from lengthy q</w:t>
      </w:r>
      <w:r w:rsidR="00A207EB" w:rsidRPr="4C6C3BA8">
        <w:rPr>
          <w:sz w:val="24"/>
          <w:szCs w:val="24"/>
        </w:rPr>
        <w:t xml:space="preserve">uestionnaires </w:t>
      </w:r>
      <w:r w:rsidR="00E65BCB" w:rsidRPr="4C6C3BA8">
        <w:rPr>
          <w:sz w:val="24"/>
          <w:szCs w:val="24"/>
        </w:rPr>
        <w:t>filled under challenging circumstances</w:t>
      </w:r>
      <w:r w:rsidR="00990E38" w:rsidRPr="4C6C3BA8">
        <w:rPr>
          <w:sz w:val="24"/>
          <w:szCs w:val="24"/>
        </w:rPr>
        <w:t>,</w:t>
      </w:r>
      <w:r w:rsidR="00B86971" w:rsidRPr="4C6C3BA8">
        <w:rPr>
          <w:sz w:val="24"/>
          <w:szCs w:val="24"/>
        </w:rPr>
        <w:t xml:space="preserve"> lead to poor data quality</w:t>
      </w:r>
      <w:r w:rsidR="00C9582A" w:rsidRPr="4C6C3BA8">
        <w:rPr>
          <w:sz w:val="24"/>
          <w:szCs w:val="24"/>
        </w:rPr>
        <w:t>.</w:t>
      </w:r>
    </w:p>
    <w:p w14:paraId="4EADEFE9" w14:textId="10A6E623" w:rsidR="0011392E" w:rsidRPr="0011392E" w:rsidRDefault="002B6DAE" w:rsidP="00CB71E6">
      <w:pPr>
        <w:pStyle w:val="Heading2"/>
      </w:pPr>
      <w:bookmarkStart w:id="254" w:name="_Toc135862665"/>
      <w:bookmarkStart w:id="255" w:name="_Toc135863857"/>
      <w:bookmarkStart w:id="256" w:name="_Toc135863939"/>
      <w:bookmarkStart w:id="257" w:name="_Toc135863980"/>
      <w:bookmarkStart w:id="258" w:name="_Toc135941901"/>
      <w:bookmarkStart w:id="259" w:name="_Toc135943450"/>
      <w:bookmarkStart w:id="260" w:name="_Toc135943901"/>
      <w:bookmarkStart w:id="261" w:name="_Toc135944387"/>
      <w:bookmarkStart w:id="262" w:name="_Toc135944821"/>
      <w:bookmarkStart w:id="263" w:name="_Toc135964489"/>
      <w:bookmarkStart w:id="264" w:name="_Toc135964610"/>
      <w:bookmarkStart w:id="265" w:name="_Toc135964948"/>
      <w:bookmarkStart w:id="266" w:name="_Toc135964992"/>
      <w:bookmarkStart w:id="267" w:name="_Toc135965251"/>
      <w:bookmarkStart w:id="268" w:name="_Toc135966166"/>
      <w:bookmarkStart w:id="269" w:name="_Toc135966215"/>
      <w:bookmarkStart w:id="270" w:name="_Toc136390410"/>
      <w:r>
        <w:t>2.5.</w:t>
      </w:r>
      <w:r w:rsidR="008B2D3F">
        <w:tab/>
      </w:r>
      <w:r>
        <w:t xml:space="preserve"> Machine Learning Models </w:t>
      </w:r>
      <w:r w:rsidR="00B660E0">
        <w:t>to</w:t>
      </w:r>
      <w:r>
        <w:t xml:space="preserve"> Forecast </w:t>
      </w:r>
      <w:r w:rsidR="00B660E0">
        <w:t>and</w:t>
      </w:r>
      <w:r>
        <w:t xml:space="preserve"> Prevent Definitive Crimes</w:t>
      </w:r>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p>
    <w:p w14:paraId="001E40D0" w14:textId="77777777" w:rsidR="00CB71E6" w:rsidRDefault="00CB71E6" w:rsidP="00F9299B">
      <w:pPr>
        <w:pStyle w:val="Heading2"/>
        <w:rPr>
          <w:sz w:val="24"/>
          <w:szCs w:val="24"/>
        </w:rPr>
      </w:pPr>
      <w:bookmarkStart w:id="271" w:name="_Toc135862666"/>
      <w:bookmarkStart w:id="272" w:name="_Toc135863858"/>
      <w:bookmarkStart w:id="273" w:name="_Toc135863940"/>
      <w:bookmarkStart w:id="274" w:name="_Toc135863981"/>
      <w:bookmarkStart w:id="275" w:name="_Toc135941902"/>
      <w:bookmarkStart w:id="276" w:name="_Toc135943451"/>
      <w:bookmarkStart w:id="277" w:name="_Toc135943902"/>
      <w:bookmarkStart w:id="278" w:name="_Toc135944388"/>
      <w:bookmarkStart w:id="279" w:name="_Toc135944822"/>
      <w:bookmarkStart w:id="280" w:name="_Toc135964490"/>
      <w:bookmarkStart w:id="281" w:name="_Toc135964611"/>
      <w:bookmarkStart w:id="282" w:name="_Toc135964949"/>
      <w:bookmarkStart w:id="283" w:name="_Toc135964993"/>
      <w:bookmarkStart w:id="284" w:name="_Toc135965252"/>
      <w:bookmarkStart w:id="285" w:name="_Toc135966167"/>
      <w:bookmarkStart w:id="286" w:name="_Toc135966216"/>
    </w:p>
    <w:p w14:paraId="57FDF13C" w14:textId="35FC2746" w:rsidR="00921BF6" w:rsidRDefault="00921BF6" w:rsidP="00921BF6">
      <w:pPr>
        <w:pStyle w:val="Heading3"/>
        <w:rPr>
          <w:rStyle w:val="Heading3Char"/>
          <w:sz w:val="28"/>
          <w:szCs w:val="28"/>
        </w:rPr>
      </w:pPr>
      <w:bookmarkStart w:id="287" w:name="_Toc136390411"/>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r w:rsidRPr="00B660E0">
        <w:rPr>
          <w:sz w:val="28"/>
          <w:szCs w:val="28"/>
        </w:rPr>
        <w:t>2.5.</w:t>
      </w:r>
      <w:r>
        <w:rPr>
          <w:sz w:val="28"/>
          <w:szCs w:val="28"/>
        </w:rPr>
        <w:t>1</w:t>
      </w:r>
      <w:r w:rsidRPr="00B660E0">
        <w:rPr>
          <w:sz w:val="28"/>
          <w:szCs w:val="28"/>
        </w:rPr>
        <w:t>.</w:t>
      </w:r>
      <w:r>
        <w:rPr>
          <w:sz w:val="28"/>
          <w:szCs w:val="28"/>
        </w:rPr>
        <w:t xml:space="preserve">   </w:t>
      </w:r>
      <w:r>
        <w:rPr>
          <w:rStyle w:val="Heading3Char"/>
          <w:sz w:val="28"/>
          <w:szCs w:val="28"/>
        </w:rPr>
        <w:t>Terrorism</w:t>
      </w:r>
      <w:bookmarkEnd w:id="287"/>
    </w:p>
    <w:p w14:paraId="1580CB9B" w14:textId="77777777" w:rsidR="0011392E" w:rsidRPr="0011392E" w:rsidRDefault="0011392E" w:rsidP="0011392E"/>
    <w:p w14:paraId="274002D6" w14:textId="4A22ABCB" w:rsidR="002D29A1" w:rsidRPr="009D1BF1" w:rsidRDefault="00150933" w:rsidP="4C6C3BA8">
      <w:pPr>
        <w:spacing w:line="360" w:lineRule="auto"/>
        <w:jc w:val="both"/>
        <w:rPr>
          <w:sz w:val="24"/>
          <w:szCs w:val="24"/>
        </w:rPr>
      </w:pPr>
      <w:r w:rsidRPr="4C6C3BA8">
        <w:rPr>
          <w:sz w:val="24"/>
          <w:szCs w:val="24"/>
        </w:rPr>
        <w:t>T</w:t>
      </w:r>
      <w:r w:rsidR="00595A26" w:rsidRPr="4C6C3BA8">
        <w:rPr>
          <w:sz w:val="24"/>
          <w:szCs w:val="24"/>
        </w:rPr>
        <w:t>erroris</w:t>
      </w:r>
      <w:r w:rsidR="00670120" w:rsidRPr="4C6C3BA8">
        <w:rPr>
          <w:sz w:val="24"/>
          <w:szCs w:val="24"/>
        </w:rPr>
        <w:t>m</w:t>
      </w:r>
      <w:r w:rsidR="002B7692" w:rsidRPr="4C6C3BA8">
        <w:rPr>
          <w:sz w:val="24"/>
          <w:szCs w:val="24"/>
        </w:rPr>
        <w:t xml:space="preserve">, a </w:t>
      </w:r>
      <w:r w:rsidR="00670120" w:rsidRPr="4C6C3BA8">
        <w:rPr>
          <w:sz w:val="24"/>
          <w:szCs w:val="24"/>
        </w:rPr>
        <w:t>global problem</w:t>
      </w:r>
      <w:r w:rsidR="002B7692" w:rsidRPr="4C6C3BA8">
        <w:rPr>
          <w:sz w:val="24"/>
          <w:szCs w:val="24"/>
        </w:rPr>
        <w:t>,</w:t>
      </w:r>
      <w:r w:rsidR="00595A26" w:rsidRPr="4C6C3BA8">
        <w:rPr>
          <w:sz w:val="24"/>
          <w:szCs w:val="24"/>
        </w:rPr>
        <w:t xml:space="preserve"> </w:t>
      </w:r>
      <w:r w:rsidR="002B7692" w:rsidRPr="4C6C3BA8">
        <w:rPr>
          <w:sz w:val="24"/>
          <w:szCs w:val="24"/>
        </w:rPr>
        <w:t>has</w:t>
      </w:r>
      <w:r w:rsidR="003A122A" w:rsidRPr="4C6C3BA8">
        <w:rPr>
          <w:sz w:val="24"/>
          <w:szCs w:val="24"/>
        </w:rPr>
        <w:t xml:space="preserve"> </w:t>
      </w:r>
      <w:r w:rsidR="00670120" w:rsidRPr="4C6C3BA8">
        <w:rPr>
          <w:sz w:val="24"/>
          <w:szCs w:val="24"/>
        </w:rPr>
        <w:t xml:space="preserve">destructive </w:t>
      </w:r>
      <w:r w:rsidR="003A122A" w:rsidRPr="4C6C3BA8">
        <w:rPr>
          <w:sz w:val="24"/>
          <w:szCs w:val="24"/>
        </w:rPr>
        <w:t>effects</w:t>
      </w:r>
      <w:r w:rsidR="002B7692" w:rsidRPr="4C6C3BA8">
        <w:rPr>
          <w:sz w:val="24"/>
          <w:szCs w:val="24"/>
        </w:rPr>
        <w:t xml:space="preserve"> which</w:t>
      </w:r>
      <w:r w:rsidR="003A122A" w:rsidRPr="4C6C3BA8">
        <w:rPr>
          <w:sz w:val="24"/>
          <w:szCs w:val="24"/>
        </w:rPr>
        <w:t xml:space="preserve"> can be far-reaching</w:t>
      </w:r>
      <w:r w:rsidR="00532D31" w:rsidRPr="4C6C3BA8">
        <w:rPr>
          <w:sz w:val="24"/>
          <w:szCs w:val="24"/>
        </w:rPr>
        <w:t>,</w:t>
      </w:r>
      <w:r w:rsidR="003A122A" w:rsidRPr="4C6C3BA8">
        <w:rPr>
          <w:sz w:val="24"/>
          <w:szCs w:val="24"/>
        </w:rPr>
        <w:t xml:space="preserve"> affecting </w:t>
      </w:r>
      <w:r w:rsidR="00F7183C" w:rsidRPr="4C6C3BA8">
        <w:rPr>
          <w:sz w:val="24"/>
          <w:szCs w:val="24"/>
        </w:rPr>
        <w:t xml:space="preserve">not only </w:t>
      </w:r>
      <w:r w:rsidR="003A122A" w:rsidRPr="4C6C3BA8">
        <w:rPr>
          <w:sz w:val="24"/>
          <w:szCs w:val="24"/>
        </w:rPr>
        <w:t>people</w:t>
      </w:r>
      <w:r w:rsidR="00F7183C" w:rsidRPr="4C6C3BA8">
        <w:rPr>
          <w:sz w:val="24"/>
          <w:szCs w:val="24"/>
        </w:rPr>
        <w:t xml:space="preserve"> </w:t>
      </w:r>
      <w:r w:rsidR="00167590" w:rsidRPr="4C6C3BA8">
        <w:rPr>
          <w:sz w:val="24"/>
          <w:szCs w:val="24"/>
        </w:rPr>
        <w:t xml:space="preserve">but also </w:t>
      </w:r>
      <w:r w:rsidR="00F7183C" w:rsidRPr="4C6C3BA8">
        <w:rPr>
          <w:sz w:val="24"/>
          <w:szCs w:val="24"/>
        </w:rPr>
        <w:t>economies,</w:t>
      </w:r>
      <w:r w:rsidR="00B74580" w:rsidRPr="4C6C3BA8">
        <w:rPr>
          <w:sz w:val="24"/>
          <w:szCs w:val="24"/>
        </w:rPr>
        <w:t xml:space="preserve"> </w:t>
      </w:r>
      <w:r w:rsidRPr="4C6C3BA8">
        <w:rPr>
          <w:sz w:val="24"/>
          <w:szCs w:val="24"/>
        </w:rPr>
        <w:t xml:space="preserve">therefore </w:t>
      </w:r>
      <w:r w:rsidR="005815E9" w:rsidRPr="4C6C3BA8">
        <w:rPr>
          <w:sz w:val="24"/>
          <w:szCs w:val="24"/>
        </w:rPr>
        <w:t>methodologies</w:t>
      </w:r>
      <w:r w:rsidR="003D022E" w:rsidRPr="4C6C3BA8">
        <w:rPr>
          <w:sz w:val="24"/>
          <w:szCs w:val="24"/>
        </w:rPr>
        <w:t xml:space="preserve"> applicable in the</w:t>
      </w:r>
      <w:r w:rsidR="002C0DCB" w:rsidRPr="4C6C3BA8">
        <w:rPr>
          <w:sz w:val="24"/>
          <w:szCs w:val="24"/>
        </w:rPr>
        <w:t xml:space="preserve"> </w:t>
      </w:r>
      <w:r w:rsidR="005815E9" w:rsidRPr="4C6C3BA8">
        <w:rPr>
          <w:sz w:val="24"/>
          <w:szCs w:val="24"/>
        </w:rPr>
        <w:t>predict</w:t>
      </w:r>
      <w:r w:rsidR="003D022E" w:rsidRPr="4C6C3BA8">
        <w:rPr>
          <w:sz w:val="24"/>
          <w:szCs w:val="24"/>
        </w:rPr>
        <w:t>ion of</w:t>
      </w:r>
      <w:r w:rsidR="005815E9" w:rsidRPr="4C6C3BA8">
        <w:rPr>
          <w:sz w:val="24"/>
          <w:szCs w:val="24"/>
        </w:rPr>
        <w:t xml:space="preserve"> </w:t>
      </w:r>
      <w:r w:rsidR="00047719" w:rsidRPr="4C6C3BA8">
        <w:rPr>
          <w:sz w:val="24"/>
          <w:szCs w:val="24"/>
        </w:rPr>
        <w:t xml:space="preserve">acts of </w:t>
      </w:r>
      <w:r w:rsidR="005815E9" w:rsidRPr="4C6C3BA8">
        <w:rPr>
          <w:sz w:val="24"/>
          <w:szCs w:val="24"/>
        </w:rPr>
        <w:t>terrori</w:t>
      </w:r>
      <w:r w:rsidR="0064445A" w:rsidRPr="4C6C3BA8">
        <w:rPr>
          <w:sz w:val="24"/>
          <w:szCs w:val="24"/>
        </w:rPr>
        <w:t xml:space="preserve">sm will be of </w:t>
      </w:r>
      <w:r w:rsidR="002C0DCB" w:rsidRPr="4C6C3BA8">
        <w:rPr>
          <w:sz w:val="24"/>
          <w:szCs w:val="24"/>
        </w:rPr>
        <w:t>immense value</w:t>
      </w:r>
      <w:r w:rsidR="0064445A" w:rsidRPr="4C6C3BA8">
        <w:rPr>
          <w:sz w:val="24"/>
          <w:szCs w:val="24"/>
        </w:rPr>
        <w:t xml:space="preserve"> in preventing future attacks</w:t>
      </w:r>
      <w:r w:rsidRPr="4C6C3BA8">
        <w:rPr>
          <w:sz w:val="24"/>
          <w:szCs w:val="24"/>
        </w:rPr>
        <w:fldChar w:fldCharType="begin"/>
      </w:r>
      <w:r w:rsidRPr="4C6C3BA8">
        <w:rPr>
          <w:sz w:val="24"/>
          <w:szCs w:val="24"/>
        </w:rPr>
        <w:instrText xml:space="preserve"> ADDIN ZOTERO_ITEM CSL_CITATION {"citationID":"h88ZXlbo","properties":{"formattedCitation":"(Singh, Chaudhary and Kaur, 2019)","plainCitation":"(Singh, Chaudhary and Kaur, 2019)","noteIndex":0},"citationItems":[{"id":349,"uris":["http://zotero.org/users/local/Ur3Wut78/items/XT7C5G55"],"itemData":{"id":349,"type":"paper-conference","abstract":"The objective of this work is to predict the region and country of a terrorist attack using machine learning approaches. The work has been carried out upon the Global Terrorism Database (GTD), which is an open database containing list of terrorist activities from 1970 to 2017. Six machine learning algorithms have been applied on a selected set of features from the dataset to achieve an accuracy of up to 82%. The results suggest that it is possible to train machine learning models in order to predict the region and country of terrorist attack if certain parameters are known. It is postulated that the work can be used for enhancing security against terrorist attacks in the world.","container-title":"2019 Twelfth International Conference on Contemporary Computing (IC3)","DOI":"10.1109/IC3.2019.8844947","event-title":"2019 Twelfth International Conference on Contemporary Computing (IC3)","note":"ISSN: 2572-6129","page":"1-5","source":"IEEE Xplore","title":"A Machine Learning Approach for Enhancing Defence Against Global Terrorism","author":[{"family":"Singh","given":"Kanika"},{"family":"Chaudhary","given":"Anurag Singh"},{"family":"Kaur","given":"Parmeet"}],"issued":{"date-parts":[["2019",8]]}}}],"schema":"https://github.com/citation-style-language/schema/raw/master/csl-citation.json"} </w:instrText>
      </w:r>
      <w:r w:rsidRPr="4C6C3BA8">
        <w:rPr>
          <w:sz w:val="24"/>
          <w:szCs w:val="24"/>
        </w:rPr>
        <w:fldChar w:fldCharType="separate"/>
      </w:r>
      <w:r w:rsidR="7C5BFD2A" w:rsidRPr="4C6C3BA8">
        <w:rPr>
          <w:rFonts w:ascii="Calibri" w:hAnsi="Calibri" w:cs="Calibri"/>
          <w:sz w:val="24"/>
          <w:szCs w:val="24"/>
        </w:rPr>
        <w:t xml:space="preserve"> (</w:t>
      </w:r>
      <w:r w:rsidR="00496E04" w:rsidRPr="4C6C3BA8">
        <w:rPr>
          <w:rFonts w:ascii="Calibri" w:hAnsi="Calibri" w:cs="Calibri"/>
          <w:sz w:val="24"/>
          <w:szCs w:val="24"/>
        </w:rPr>
        <w:t>Singh, Chaudhary and Kaur, 2019)</w:t>
      </w:r>
      <w:r w:rsidRPr="4C6C3BA8">
        <w:rPr>
          <w:sz w:val="24"/>
          <w:szCs w:val="24"/>
        </w:rPr>
        <w:fldChar w:fldCharType="end"/>
      </w:r>
      <w:r w:rsidR="005C7B57">
        <w:rPr>
          <w:sz w:val="24"/>
          <w:szCs w:val="24"/>
        </w:rPr>
        <w:t xml:space="preserve">. </w:t>
      </w:r>
      <w:r w:rsidR="006F69AF" w:rsidRPr="4C6C3BA8">
        <w:rPr>
          <w:sz w:val="24"/>
          <w:szCs w:val="24"/>
        </w:rPr>
        <w:t>Results of r</w:t>
      </w:r>
      <w:r w:rsidR="00336728" w:rsidRPr="4C6C3BA8">
        <w:rPr>
          <w:sz w:val="24"/>
          <w:szCs w:val="24"/>
        </w:rPr>
        <w:t xml:space="preserve">esearch work which used real time terrorist incidents data collection system </w:t>
      </w:r>
      <w:r w:rsidR="0020756A" w:rsidRPr="4C6C3BA8">
        <w:rPr>
          <w:sz w:val="24"/>
          <w:szCs w:val="24"/>
        </w:rPr>
        <w:t>for developing a risk model to calculate the risk level of terrorist attacks in different locations</w:t>
      </w:r>
      <w:r w:rsidR="006F69AF" w:rsidRPr="4C6C3BA8">
        <w:rPr>
          <w:sz w:val="24"/>
          <w:szCs w:val="24"/>
        </w:rPr>
        <w:t>, can be</w:t>
      </w:r>
      <w:r w:rsidR="00324BB6" w:rsidRPr="4C6C3BA8">
        <w:rPr>
          <w:sz w:val="24"/>
          <w:szCs w:val="24"/>
        </w:rPr>
        <w:t xml:space="preserve"> helpful</w:t>
      </w:r>
      <w:r w:rsidR="00995DF2" w:rsidRPr="4C6C3BA8">
        <w:rPr>
          <w:sz w:val="24"/>
          <w:szCs w:val="24"/>
        </w:rPr>
        <w:t xml:space="preserve"> in developing </w:t>
      </w:r>
      <w:r w:rsidR="00486FCD" w:rsidRPr="4C6C3BA8">
        <w:rPr>
          <w:sz w:val="24"/>
          <w:szCs w:val="24"/>
        </w:rPr>
        <w:t>counter-</w:t>
      </w:r>
      <w:r w:rsidR="007A2541" w:rsidRPr="4C6C3BA8">
        <w:rPr>
          <w:sz w:val="24"/>
          <w:szCs w:val="24"/>
        </w:rPr>
        <w:t>terrorism</w:t>
      </w:r>
      <w:r w:rsidR="00486FCD" w:rsidRPr="4C6C3BA8">
        <w:rPr>
          <w:sz w:val="24"/>
          <w:szCs w:val="24"/>
        </w:rPr>
        <w:t xml:space="preserve"> </w:t>
      </w:r>
      <w:r w:rsidR="00A13326" w:rsidRPr="4C6C3BA8">
        <w:rPr>
          <w:sz w:val="24"/>
          <w:szCs w:val="24"/>
        </w:rPr>
        <w:t>measures</w:t>
      </w:r>
      <w:r w:rsidRPr="4C6C3BA8">
        <w:rPr>
          <w:sz w:val="24"/>
          <w:szCs w:val="24"/>
        </w:rPr>
        <w:fldChar w:fldCharType="begin"/>
      </w:r>
      <w:r w:rsidRPr="4C6C3BA8">
        <w:rPr>
          <w:sz w:val="24"/>
          <w:szCs w:val="24"/>
        </w:rPr>
        <w:instrText xml:space="preserve"> ADDIN ZOTERO_ITEM CSL_CITATION {"citationID":"4yEswjph","properties":{"formattedCitation":"(Toure and Gangopadhyay, 2016)","plainCitation":"(Toure and Gangopadhyay, 2016)","noteIndex":0},"citationItems":[{"id":146,"uris":["http://zotero.org/users/local/Ur3Wut78/items/HFLDZ56S"],"itemData":{"id":146,"type":"paper-conference","container-title":"2016 IEEE Symposium on Technologies for Homeland Security (HST)","DOI":"10.1109/THS.2016.7568906","event-place":"Waltham, MA, USA","event-title":"2016 IEEE Symposium on Technologies for Homeland Security (HST)","ISBN":"978-1-5090-0770-7","language":"en","page":"1-6","publisher":"IEEE","publisher-place":"Waltham, MA, USA","source":"DOI.org (Crossref)","title":"Real time big data analytics for predicting terrorist incidents","URL":"http://ieeexplore.ieee.org/document/7568906/","author":[{"family":"Toure","given":"Ibrahim"},{"family":"Gangopadhyay","given":"Aryya"}],"accessed":{"date-parts":[["2023",4,4]]},"issued":{"date-parts":[["2016",5]]}}}],"schema":"https://github.com/citation-style-language/schema/raw/master/csl-citation.json"} </w:instrText>
      </w:r>
      <w:r w:rsidRPr="4C6C3BA8">
        <w:rPr>
          <w:sz w:val="24"/>
          <w:szCs w:val="24"/>
        </w:rPr>
        <w:fldChar w:fldCharType="separate"/>
      </w:r>
      <w:r w:rsidR="10D2CB1D" w:rsidRPr="4C6C3BA8">
        <w:rPr>
          <w:sz w:val="24"/>
          <w:szCs w:val="24"/>
        </w:rPr>
        <w:t xml:space="preserve"> (</w:t>
      </w:r>
      <w:r w:rsidR="003A2AAF" w:rsidRPr="4C6C3BA8">
        <w:rPr>
          <w:sz w:val="24"/>
          <w:szCs w:val="24"/>
        </w:rPr>
        <w:t>Toure and Gangopadhyay, 2016)</w:t>
      </w:r>
      <w:r w:rsidRPr="4C6C3BA8">
        <w:rPr>
          <w:sz w:val="24"/>
          <w:szCs w:val="24"/>
        </w:rPr>
        <w:fldChar w:fldCharType="end"/>
      </w:r>
      <w:r w:rsidR="003B0B06" w:rsidRPr="4C6C3BA8">
        <w:rPr>
          <w:sz w:val="24"/>
          <w:szCs w:val="24"/>
        </w:rPr>
        <w:t>.</w:t>
      </w:r>
      <w:r w:rsidR="00FC4AFC" w:rsidRPr="4C6C3BA8">
        <w:rPr>
          <w:sz w:val="24"/>
          <w:szCs w:val="24"/>
        </w:rPr>
        <w:t xml:space="preserve"> A novel algorithm with Latent Dirichlet Allocation </w:t>
      </w:r>
      <w:r w:rsidR="00F91C2B" w:rsidRPr="4C6C3BA8">
        <w:rPr>
          <w:sz w:val="24"/>
          <w:szCs w:val="24"/>
        </w:rPr>
        <w:t>was utilized for root cause analysis</w:t>
      </w:r>
      <w:r w:rsidR="00240EA5" w:rsidRPr="4C6C3BA8">
        <w:rPr>
          <w:sz w:val="24"/>
          <w:szCs w:val="24"/>
        </w:rPr>
        <w:t xml:space="preserve"> while the real time data was </w:t>
      </w:r>
      <w:r w:rsidR="005027D6" w:rsidRPr="4C6C3BA8">
        <w:rPr>
          <w:sz w:val="24"/>
          <w:szCs w:val="24"/>
        </w:rPr>
        <w:t xml:space="preserve">collected from selected data sources through </w:t>
      </w:r>
      <w:r w:rsidR="003B595A" w:rsidRPr="4C6C3BA8">
        <w:rPr>
          <w:sz w:val="24"/>
          <w:szCs w:val="24"/>
        </w:rPr>
        <w:t>Really Simple Sy</w:t>
      </w:r>
      <w:r w:rsidR="0011090A" w:rsidRPr="4C6C3BA8">
        <w:rPr>
          <w:sz w:val="24"/>
          <w:szCs w:val="24"/>
        </w:rPr>
        <w:t>ndication (</w:t>
      </w:r>
      <w:r w:rsidR="005027D6" w:rsidRPr="4C6C3BA8">
        <w:rPr>
          <w:sz w:val="24"/>
          <w:szCs w:val="24"/>
        </w:rPr>
        <w:t>RSS</w:t>
      </w:r>
      <w:r w:rsidR="0011090A" w:rsidRPr="4C6C3BA8">
        <w:rPr>
          <w:sz w:val="24"/>
          <w:szCs w:val="24"/>
        </w:rPr>
        <w:t>)</w:t>
      </w:r>
      <w:r w:rsidR="005027D6" w:rsidRPr="4C6C3BA8">
        <w:rPr>
          <w:sz w:val="24"/>
          <w:szCs w:val="24"/>
        </w:rPr>
        <w:t xml:space="preserve"> Feeds</w:t>
      </w:r>
      <w:r w:rsidR="001D1B59" w:rsidRPr="4C6C3BA8">
        <w:rPr>
          <w:sz w:val="24"/>
          <w:szCs w:val="24"/>
        </w:rPr>
        <w:t>.</w:t>
      </w:r>
      <w:r w:rsidR="005B3136" w:rsidRPr="4C6C3BA8">
        <w:rPr>
          <w:sz w:val="24"/>
          <w:szCs w:val="24"/>
        </w:rPr>
        <w:t xml:space="preserve"> </w:t>
      </w:r>
      <w:r w:rsidR="003B0B06" w:rsidRPr="4C6C3BA8">
        <w:rPr>
          <w:sz w:val="24"/>
          <w:szCs w:val="24"/>
        </w:rPr>
        <w:t>Th</w:t>
      </w:r>
      <w:r w:rsidR="0011090A" w:rsidRPr="4C6C3BA8">
        <w:rPr>
          <w:sz w:val="24"/>
          <w:szCs w:val="24"/>
        </w:rPr>
        <w:t>e result was</w:t>
      </w:r>
      <w:r w:rsidR="005F1422" w:rsidRPr="4C6C3BA8">
        <w:rPr>
          <w:sz w:val="24"/>
          <w:szCs w:val="24"/>
        </w:rPr>
        <w:t xml:space="preserve"> </w:t>
      </w:r>
      <w:r w:rsidR="00141E97" w:rsidRPr="4C6C3BA8">
        <w:rPr>
          <w:sz w:val="24"/>
          <w:szCs w:val="24"/>
        </w:rPr>
        <w:t xml:space="preserve">a </w:t>
      </w:r>
      <w:r w:rsidR="005F1422" w:rsidRPr="4C6C3BA8">
        <w:rPr>
          <w:sz w:val="24"/>
          <w:szCs w:val="24"/>
        </w:rPr>
        <w:t>prediction</w:t>
      </w:r>
      <w:r w:rsidR="0019391F" w:rsidRPr="4C6C3BA8">
        <w:rPr>
          <w:sz w:val="24"/>
          <w:szCs w:val="24"/>
        </w:rPr>
        <w:t xml:space="preserve"> system</w:t>
      </w:r>
      <w:r w:rsidR="005F1422" w:rsidRPr="4C6C3BA8">
        <w:rPr>
          <w:sz w:val="24"/>
          <w:szCs w:val="24"/>
        </w:rPr>
        <w:t xml:space="preserve"> </w:t>
      </w:r>
      <w:r w:rsidR="000A1765" w:rsidRPr="4C6C3BA8">
        <w:rPr>
          <w:sz w:val="24"/>
          <w:szCs w:val="24"/>
        </w:rPr>
        <w:t xml:space="preserve">of terrorist </w:t>
      </w:r>
      <w:r w:rsidR="004C23F6" w:rsidRPr="4C6C3BA8">
        <w:rPr>
          <w:sz w:val="24"/>
          <w:szCs w:val="24"/>
        </w:rPr>
        <w:t xml:space="preserve">incidents with </w:t>
      </w:r>
      <w:r w:rsidR="00C45A3E" w:rsidRPr="4C6C3BA8">
        <w:rPr>
          <w:sz w:val="24"/>
          <w:szCs w:val="24"/>
        </w:rPr>
        <w:t>maximum accuracy</w:t>
      </w:r>
      <w:r w:rsidR="004C23F6" w:rsidRPr="4C6C3BA8">
        <w:rPr>
          <w:sz w:val="24"/>
          <w:szCs w:val="24"/>
        </w:rPr>
        <w:t xml:space="preserve"> of 96.</w:t>
      </w:r>
      <w:r w:rsidR="00C45A3E" w:rsidRPr="4C6C3BA8">
        <w:rPr>
          <w:sz w:val="24"/>
          <w:szCs w:val="24"/>
        </w:rPr>
        <w:t>85</w:t>
      </w:r>
      <w:r w:rsidR="004C23F6" w:rsidRPr="4C6C3BA8">
        <w:rPr>
          <w:sz w:val="24"/>
          <w:szCs w:val="24"/>
        </w:rPr>
        <w:t>%</w:t>
      </w:r>
      <w:r w:rsidR="00C80B23" w:rsidRPr="4C6C3BA8">
        <w:rPr>
          <w:sz w:val="24"/>
          <w:szCs w:val="24"/>
        </w:rPr>
        <w:t xml:space="preserve"> and provision of </w:t>
      </w:r>
      <w:r w:rsidR="003E38F0" w:rsidRPr="4C6C3BA8">
        <w:rPr>
          <w:sz w:val="24"/>
          <w:szCs w:val="24"/>
        </w:rPr>
        <w:t>accurate risk values</w:t>
      </w:r>
      <w:r w:rsidR="002D41EC" w:rsidRPr="4C6C3BA8">
        <w:rPr>
          <w:sz w:val="24"/>
          <w:szCs w:val="24"/>
        </w:rPr>
        <w:t>.</w:t>
      </w:r>
      <w:r w:rsidR="00841B49" w:rsidRPr="4C6C3BA8">
        <w:rPr>
          <w:sz w:val="24"/>
          <w:szCs w:val="24"/>
        </w:rPr>
        <w:t xml:space="preserve"> </w:t>
      </w:r>
      <w:r w:rsidR="005C3996" w:rsidRPr="4C6C3BA8">
        <w:rPr>
          <w:sz w:val="24"/>
          <w:szCs w:val="24"/>
        </w:rPr>
        <w:t>But</w:t>
      </w:r>
      <w:r w:rsidR="001A790A" w:rsidRPr="4C6C3BA8">
        <w:rPr>
          <w:sz w:val="24"/>
          <w:szCs w:val="24"/>
        </w:rPr>
        <w:t xml:space="preserve"> another research work </w:t>
      </w:r>
      <w:r w:rsidR="003626CB" w:rsidRPr="4C6C3BA8">
        <w:rPr>
          <w:sz w:val="24"/>
          <w:szCs w:val="24"/>
        </w:rPr>
        <w:t xml:space="preserve">with the aim to </w:t>
      </w:r>
      <w:r w:rsidR="002C2BAE" w:rsidRPr="4C6C3BA8">
        <w:rPr>
          <w:sz w:val="24"/>
          <w:szCs w:val="24"/>
        </w:rPr>
        <w:t>forecast</w:t>
      </w:r>
      <w:r w:rsidR="005234C0" w:rsidRPr="4C6C3BA8">
        <w:rPr>
          <w:sz w:val="24"/>
          <w:szCs w:val="24"/>
        </w:rPr>
        <w:t xml:space="preserve"> locations susceptible to </w:t>
      </w:r>
      <w:r w:rsidR="001E663E" w:rsidRPr="4C6C3BA8">
        <w:rPr>
          <w:sz w:val="24"/>
          <w:szCs w:val="24"/>
        </w:rPr>
        <w:t>terroris</w:t>
      </w:r>
      <w:r w:rsidR="00BF56C0" w:rsidRPr="4C6C3BA8">
        <w:rPr>
          <w:sz w:val="24"/>
          <w:szCs w:val="24"/>
        </w:rPr>
        <w:t>t attacks</w:t>
      </w:r>
      <w:r w:rsidR="00F82619" w:rsidRPr="4C6C3BA8">
        <w:rPr>
          <w:sz w:val="24"/>
          <w:szCs w:val="24"/>
        </w:rPr>
        <w:t xml:space="preserve"> was a better approach in the fight against Terrorism</w:t>
      </w:r>
      <w:r w:rsidR="00716379" w:rsidRPr="4C6C3BA8">
        <w:rPr>
          <w:sz w:val="24"/>
          <w:szCs w:val="24"/>
        </w:rPr>
        <w:t>.</w:t>
      </w:r>
      <w:r w:rsidR="002C2BAE" w:rsidRPr="4C6C3BA8">
        <w:rPr>
          <w:sz w:val="24"/>
          <w:szCs w:val="24"/>
        </w:rPr>
        <w:t xml:space="preserve"> </w:t>
      </w:r>
      <w:r w:rsidR="00716379" w:rsidRPr="4C6C3BA8">
        <w:rPr>
          <w:sz w:val="24"/>
          <w:szCs w:val="24"/>
        </w:rPr>
        <w:t xml:space="preserve">The </w:t>
      </w:r>
      <w:r w:rsidR="00441F4E" w:rsidRPr="4C6C3BA8">
        <w:rPr>
          <w:sz w:val="24"/>
          <w:szCs w:val="24"/>
        </w:rPr>
        <w:t xml:space="preserve">prediction </w:t>
      </w:r>
      <w:r w:rsidR="00041D83" w:rsidRPr="4C6C3BA8">
        <w:rPr>
          <w:sz w:val="24"/>
          <w:szCs w:val="24"/>
        </w:rPr>
        <w:t>accuracie</w:t>
      </w:r>
      <w:r w:rsidR="00BB4897" w:rsidRPr="4C6C3BA8">
        <w:rPr>
          <w:sz w:val="24"/>
          <w:szCs w:val="24"/>
        </w:rPr>
        <w:t>s</w:t>
      </w:r>
      <w:r w:rsidR="009F4B74" w:rsidRPr="4C6C3BA8">
        <w:rPr>
          <w:sz w:val="24"/>
          <w:szCs w:val="24"/>
        </w:rPr>
        <w:t xml:space="preserve"> with </w:t>
      </w:r>
      <w:r w:rsidR="006F592E" w:rsidRPr="4C6C3BA8">
        <w:rPr>
          <w:sz w:val="24"/>
          <w:szCs w:val="24"/>
        </w:rPr>
        <w:t>specificity</w:t>
      </w:r>
      <w:r w:rsidR="004826D9" w:rsidRPr="4C6C3BA8">
        <w:rPr>
          <w:sz w:val="24"/>
          <w:szCs w:val="24"/>
        </w:rPr>
        <w:t xml:space="preserve"> and sensitivity</w:t>
      </w:r>
      <w:r w:rsidR="006F592E" w:rsidRPr="4C6C3BA8">
        <w:rPr>
          <w:sz w:val="24"/>
          <w:szCs w:val="24"/>
        </w:rPr>
        <w:t xml:space="preserve"> scores</w:t>
      </w:r>
      <w:r w:rsidR="00716379" w:rsidRPr="4C6C3BA8">
        <w:rPr>
          <w:sz w:val="24"/>
          <w:szCs w:val="24"/>
        </w:rPr>
        <w:t xml:space="preserve"> were</w:t>
      </w:r>
      <w:r w:rsidR="006F592E" w:rsidRPr="4C6C3BA8">
        <w:rPr>
          <w:sz w:val="24"/>
          <w:szCs w:val="24"/>
        </w:rPr>
        <w:t xml:space="preserve"> </w:t>
      </w:r>
      <w:r w:rsidR="00F34D7D" w:rsidRPr="4C6C3BA8">
        <w:rPr>
          <w:sz w:val="24"/>
          <w:szCs w:val="24"/>
        </w:rPr>
        <w:t xml:space="preserve">higher than </w:t>
      </w:r>
      <w:r w:rsidR="004826D9" w:rsidRPr="4C6C3BA8">
        <w:rPr>
          <w:sz w:val="24"/>
          <w:szCs w:val="24"/>
        </w:rPr>
        <w:t>82</w:t>
      </w:r>
      <w:r w:rsidR="002B7015" w:rsidRPr="4C6C3BA8">
        <w:rPr>
          <w:sz w:val="24"/>
          <w:szCs w:val="24"/>
        </w:rPr>
        <w:t>%</w:t>
      </w:r>
      <w:r w:rsidR="00A83129">
        <w:rPr>
          <w:sz w:val="24"/>
          <w:szCs w:val="24"/>
        </w:rPr>
        <w:t xml:space="preserve"> </w:t>
      </w:r>
      <w:r w:rsidRPr="4C6C3BA8">
        <w:rPr>
          <w:sz w:val="24"/>
          <w:szCs w:val="24"/>
        </w:rPr>
        <w:fldChar w:fldCharType="begin"/>
      </w:r>
      <w:r w:rsidRPr="4C6C3BA8">
        <w:rPr>
          <w:sz w:val="24"/>
          <w:szCs w:val="24"/>
        </w:rPr>
        <w:instrText xml:space="preserve"> ADDIN ZOTERO_ITEM CSL_CITATION {"citationID":"F9xss3dp","properties":{"formattedCitation":"(Olabanjo {\\i{}et al.}, 2021)","plainCitation":"(Olabanjo et al., 2021)","noteIndex":0},"citationItems":[{"id":149,"uris":["http://zotero.org/users/local/Ur3Wut78/items/L9SWF42S"],"itemData":{"id":149,"type":"article-journal","abstract":"Terrorism can be described as the use of violence against persons or properties to intimidate or coerce a government or its citizens to some certain political or social objectives. It is a global problem which has led to loss of lives and properties and known to have negative impacts on tourism and global economy. Terrorism has also been associated with high level of insecurity and most nations of the world are interested in any research efforts that can reduce its menace. Most of the research efforts on terrorism have focused on measures to fight terrorism or how to reduce the activities of terrorists but there are limited efforts on terrorism prediction. The aim of this work is to develop an ensemble machine learning model which combines Support Vector Machine and K-Nearest Neighbor for prediction of continents susceptible to terrorism. Data was obtained from Global Terrorism Database and data preprocessing included data cleaning and dimensionality reduction. Two feature selection techniques, Chi-squared, Information Gain and a hybrid of both were applied to the dataset before modeling. Ensemble machine learning models were then constructed and applied on the selected features. Chi-squared, Information Gain and the hybrid-based features produced an accuracy of 94.17%, 97.34% and 97.81% respectively at predicting danger zones with respective sensitivity scores of 82.3%, 88.7% and 92.2% and specificity scores of 98%, 90.5% and 99.67% respectively. These imply that the hybrid-based selected features produced the best results among the feature selection techniques at predicting terrorism locations. Our results show that ensemble machine learning model can accurately predict terrorism locations.","container-title":"Soft Computing Letters","DOI":"10.1016/j.socl.2021.100020","ISSN":"2666-2221","journalAbbreviation":"Soft Computing Letters","language":"en","page":"100020","source":"ScienceDirect","title":"An ensemble machine learning model for the prediction of danger zones: Towards a global counter-terrorism","title-short":"An ensemble machine learning model for the prediction of danger zones","volume":"3","author":[{"family":"Olabanjo","given":"Olusola A."},{"family":"Aribisala","given":"Benjamin S."},{"family":"Mazzara","given":"Manuel"},{"family":"Wusu","given":"Ashiribo S."}],"issued":{"date-parts":[["2021",12,1]]}}}],"schema":"https://github.com/citation-style-language/schema/raw/master/csl-citation.json"} </w:instrText>
      </w:r>
      <w:r w:rsidRPr="4C6C3BA8">
        <w:rPr>
          <w:sz w:val="24"/>
          <w:szCs w:val="24"/>
        </w:rPr>
        <w:fldChar w:fldCharType="separate"/>
      </w:r>
      <w:r w:rsidR="009F195E" w:rsidRPr="4C6C3BA8">
        <w:rPr>
          <w:sz w:val="24"/>
          <w:szCs w:val="24"/>
        </w:rPr>
        <w:t xml:space="preserve">(Olabanjo </w:t>
      </w:r>
      <w:r w:rsidR="009F195E" w:rsidRPr="4C6C3BA8">
        <w:rPr>
          <w:i/>
          <w:iCs/>
          <w:sz w:val="24"/>
          <w:szCs w:val="24"/>
        </w:rPr>
        <w:t>et al.</w:t>
      </w:r>
      <w:r w:rsidR="009F195E" w:rsidRPr="4C6C3BA8">
        <w:rPr>
          <w:sz w:val="24"/>
          <w:szCs w:val="24"/>
        </w:rPr>
        <w:t>, 2021)</w:t>
      </w:r>
      <w:r w:rsidRPr="4C6C3BA8">
        <w:rPr>
          <w:sz w:val="24"/>
          <w:szCs w:val="24"/>
        </w:rPr>
        <w:fldChar w:fldCharType="end"/>
      </w:r>
      <w:r w:rsidR="00441F4E" w:rsidRPr="4C6C3BA8">
        <w:rPr>
          <w:sz w:val="24"/>
          <w:szCs w:val="24"/>
        </w:rPr>
        <w:t>.</w:t>
      </w:r>
      <w:r w:rsidR="00A43FFB" w:rsidRPr="4C6C3BA8">
        <w:rPr>
          <w:sz w:val="24"/>
          <w:szCs w:val="24"/>
        </w:rPr>
        <w:t xml:space="preserve"> </w:t>
      </w:r>
      <w:r w:rsidR="00716379" w:rsidRPr="4C6C3BA8">
        <w:rPr>
          <w:sz w:val="24"/>
          <w:szCs w:val="24"/>
        </w:rPr>
        <w:t>This was achieved using a</w:t>
      </w:r>
      <w:r w:rsidR="00503D14" w:rsidRPr="4C6C3BA8">
        <w:rPr>
          <w:sz w:val="24"/>
          <w:szCs w:val="24"/>
        </w:rPr>
        <w:t xml:space="preserve">n ensemble machine learning model which combined </w:t>
      </w:r>
      <w:r w:rsidR="004834B5" w:rsidRPr="4C6C3BA8">
        <w:rPr>
          <w:sz w:val="24"/>
          <w:szCs w:val="24"/>
        </w:rPr>
        <w:t>SVM, KNN</w:t>
      </w:r>
      <w:r w:rsidR="00947BAD" w:rsidRPr="4C6C3BA8">
        <w:rPr>
          <w:sz w:val="24"/>
          <w:szCs w:val="24"/>
        </w:rPr>
        <w:t xml:space="preserve"> and this</w:t>
      </w:r>
      <w:r w:rsidR="004834B5" w:rsidRPr="4C6C3BA8">
        <w:rPr>
          <w:sz w:val="24"/>
          <w:szCs w:val="24"/>
        </w:rPr>
        <w:t xml:space="preserve"> was applied to </w:t>
      </w:r>
      <w:r w:rsidR="00C647B1" w:rsidRPr="4C6C3BA8">
        <w:rPr>
          <w:sz w:val="24"/>
          <w:szCs w:val="24"/>
        </w:rPr>
        <w:t>data obtained from Global Terrorism Databas</w:t>
      </w:r>
      <w:r w:rsidR="00947BAD" w:rsidRPr="4C6C3BA8">
        <w:rPr>
          <w:sz w:val="24"/>
          <w:szCs w:val="24"/>
        </w:rPr>
        <w:t>e.</w:t>
      </w:r>
      <w:r w:rsidR="00B87B70" w:rsidRPr="4C6C3BA8">
        <w:rPr>
          <w:sz w:val="24"/>
          <w:szCs w:val="24"/>
        </w:rPr>
        <w:t xml:space="preserve"> </w:t>
      </w:r>
      <w:r w:rsidR="00947BAD" w:rsidRPr="4C6C3BA8">
        <w:rPr>
          <w:sz w:val="24"/>
          <w:szCs w:val="24"/>
        </w:rPr>
        <w:t>T</w:t>
      </w:r>
      <w:r w:rsidR="00B87B70" w:rsidRPr="4C6C3BA8">
        <w:rPr>
          <w:sz w:val="24"/>
          <w:szCs w:val="24"/>
        </w:rPr>
        <w:t>wo feature selection techniques</w:t>
      </w:r>
      <w:r w:rsidR="00CB4840" w:rsidRPr="4C6C3BA8">
        <w:rPr>
          <w:sz w:val="24"/>
          <w:szCs w:val="24"/>
        </w:rPr>
        <w:t>, Chi-squared</w:t>
      </w:r>
      <w:r w:rsidR="00342C3D" w:rsidRPr="4C6C3BA8">
        <w:rPr>
          <w:sz w:val="24"/>
          <w:szCs w:val="24"/>
        </w:rPr>
        <w:t xml:space="preserve">, </w:t>
      </w:r>
      <w:r w:rsidR="00CB4840" w:rsidRPr="4C6C3BA8">
        <w:rPr>
          <w:sz w:val="24"/>
          <w:szCs w:val="24"/>
        </w:rPr>
        <w:t>Information Gain</w:t>
      </w:r>
      <w:r w:rsidR="00342C3D" w:rsidRPr="4C6C3BA8">
        <w:rPr>
          <w:sz w:val="24"/>
          <w:szCs w:val="24"/>
        </w:rPr>
        <w:t xml:space="preserve"> and a hybrid of these two techniques</w:t>
      </w:r>
      <w:r w:rsidR="00947BAD" w:rsidRPr="4C6C3BA8">
        <w:rPr>
          <w:sz w:val="24"/>
          <w:szCs w:val="24"/>
        </w:rPr>
        <w:t xml:space="preserve"> were </w:t>
      </w:r>
      <w:r w:rsidR="005A3DAD" w:rsidRPr="4C6C3BA8">
        <w:rPr>
          <w:sz w:val="24"/>
          <w:szCs w:val="24"/>
        </w:rPr>
        <w:t>used</w:t>
      </w:r>
      <w:r w:rsidR="00E05F45" w:rsidRPr="4C6C3BA8">
        <w:rPr>
          <w:sz w:val="24"/>
          <w:szCs w:val="24"/>
        </w:rPr>
        <w:t>.</w:t>
      </w:r>
      <w:r w:rsidR="00342C3D" w:rsidRPr="4C6C3BA8">
        <w:rPr>
          <w:sz w:val="24"/>
          <w:szCs w:val="24"/>
        </w:rPr>
        <w:t xml:space="preserve"> </w:t>
      </w:r>
      <w:r w:rsidR="0083698A" w:rsidRPr="4C6C3BA8">
        <w:rPr>
          <w:sz w:val="24"/>
          <w:szCs w:val="24"/>
        </w:rPr>
        <w:t>However, it was the hybrid-based selected features which produced the best result</w:t>
      </w:r>
      <w:r w:rsidR="00481648" w:rsidRPr="4C6C3BA8">
        <w:rPr>
          <w:sz w:val="24"/>
          <w:szCs w:val="24"/>
        </w:rPr>
        <w:t>s</w:t>
      </w:r>
      <w:r w:rsidR="00B1038A" w:rsidRPr="4C6C3BA8">
        <w:rPr>
          <w:sz w:val="24"/>
          <w:szCs w:val="24"/>
        </w:rPr>
        <w:t xml:space="preserve"> with </w:t>
      </w:r>
      <w:r w:rsidR="009F6E6A" w:rsidRPr="4C6C3BA8">
        <w:rPr>
          <w:sz w:val="24"/>
          <w:szCs w:val="24"/>
        </w:rPr>
        <w:t xml:space="preserve">the highest </w:t>
      </w:r>
      <w:r w:rsidR="00B1038A" w:rsidRPr="4C6C3BA8">
        <w:rPr>
          <w:sz w:val="24"/>
          <w:szCs w:val="24"/>
        </w:rPr>
        <w:t>accuracy of 97.81%</w:t>
      </w:r>
      <w:r w:rsidR="00372BBA" w:rsidRPr="4C6C3BA8">
        <w:rPr>
          <w:sz w:val="24"/>
          <w:szCs w:val="24"/>
        </w:rPr>
        <w:t xml:space="preserve">, specificity score of </w:t>
      </w:r>
      <w:r w:rsidR="009B3B93" w:rsidRPr="4C6C3BA8">
        <w:rPr>
          <w:sz w:val="24"/>
          <w:szCs w:val="24"/>
        </w:rPr>
        <w:t xml:space="preserve">99.67% </w:t>
      </w:r>
      <w:r w:rsidR="00B1038A" w:rsidRPr="4C6C3BA8">
        <w:rPr>
          <w:sz w:val="24"/>
          <w:szCs w:val="24"/>
        </w:rPr>
        <w:t>and sensiti</w:t>
      </w:r>
      <w:r w:rsidR="00BB4897" w:rsidRPr="4C6C3BA8">
        <w:rPr>
          <w:sz w:val="24"/>
          <w:szCs w:val="24"/>
        </w:rPr>
        <w:t>vity score of 9</w:t>
      </w:r>
      <w:r w:rsidR="00372BBA" w:rsidRPr="4C6C3BA8">
        <w:rPr>
          <w:sz w:val="24"/>
          <w:szCs w:val="24"/>
        </w:rPr>
        <w:t>2</w:t>
      </w:r>
      <w:r w:rsidR="007A043B" w:rsidRPr="4C6C3BA8">
        <w:rPr>
          <w:sz w:val="24"/>
          <w:szCs w:val="24"/>
        </w:rPr>
        <w:t>.</w:t>
      </w:r>
      <w:r w:rsidR="00372BBA" w:rsidRPr="4C6C3BA8">
        <w:rPr>
          <w:sz w:val="24"/>
          <w:szCs w:val="24"/>
        </w:rPr>
        <w:t>2</w:t>
      </w:r>
      <w:r w:rsidR="00BB4897" w:rsidRPr="4C6C3BA8">
        <w:rPr>
          <w:sz w:val="24"/>
          <w:szCs w:val="24"/>
        </w:rPr>
        <w:t>%</w:t>
      </w:r>
      <w:r w:rsidR="00481648" w:rsidRPr="4C6C3BA8">
        <w:rPr>
          <w:sz w:val="24"/>
          <w:szCs w:val="24"/>
        </w:rPr>
        <w:t>.</w:t>
      </w:r>
      <w:r w:rsidR="009B0ADB" w:rsidRPr="4C6C3BA8">
        <w:rPr>
          <w:sz w:val="24"/>
          <w:szCs w:val="24"/>
        </w:rPr>
        <w:t xml:space="preserve"> </w:t>
      </w:r>
      <w:r w:rsidR="00720ABF" w:rsidRPr="4C6C3BA8">
        <w:rPr>
          <w:sz w:val="24"/>
          <w:szCs w:val="24"/>
        </w:rPr>
        <w:t xml:space="preserve">One drawback </w:t>
      </w:r>
      <w:r w:rsidR="00182314" w:rsidRPr="4C6C3BA8">
        <w:rPr>
          <w:sz w:val="24"/>
          <w:szCs w:val="24"/>
        </w:rPr>
        <w:t xml:space="preserve">of this research </w:t>
      </w:r>
      <w:r w:rsidR="00720ABF" w:rsidRPr="4C6C3BA8">
        <w:rPr>
          <w:sz w:val="24"/>
          <w:szCs w:val="24"/>
        </w:rPr>
        <w:t>was</w:t>
      </w:r>
      <w:r w:rsidR="00E60696" w:rsidRPr="4C6C3BA8">
        <w:rPr>
          <w:sz w:val="24"/>
          <w:szCs w:val="24"/>
        </w:rPr>
        <w:t xml:space="preserve"> unavailability of</w:t>
      </w:r>
      <w:r w:rsidR="00594CF6" w:rsidRPr="4C6C3BA8">
        <w:rPr>
          <w:sz w:val="24"/>
          <w:szCs w:val="24"/>
        </w:rPr>
        <w:t xml:space="preserve"> pr</w:t>
      </w:r>
      <w:r w:rsidR="006638A3" w:rsidRPr="4C6C3BA8">
        <w:rPr>
          <w:sz w:val="24"/>
          <w:szCs w:val="24"/>
        </w:rPr>
        <w:t>ediction</w:t>
      </w:r>
      <w:r w:rsidR="00594CF6" w:rsidRPr="4C6C3BA8">
        <w:rPr>
          <w:sz w:val="24"/>
          <w:szCs w:val="24"/>
        </w:rPr>
        <w:t>s</w:t>
      </w:r>
      <w:r w:rsidR="006638A3" w:rsidRPr="4C6C3BA8">
        <w:rPr>
          <w:sz w:val="24"/>
          <w:szCs w:val="24"/>
        </w:rPr>
        <w:t xml:space="preserve"> of c</w:t>
      </w:r>
      <w:r w:rsidR="005E1443" w:rsidRPr="4C6C3BA8">
        <w:rPr>
          <w:sz w:val="24"/>
          <w:szCs w:val="24"/>
        </w:rPr>
        <w:t xml:space="preserve">ountries </w:t>
      </w:r>
      <w:r w:rsidR="009572AD" w:rsidRPr="4C6C3BA8">
        <w:rPr>
          <w:sz w:val="24"/>
          <w:szCs w:val="24"/>
        </w:rPr>
        <w:t xml:space="preserve">susceptible to </w:t>
      </w:r>
      <w:r w:rsidR="00212160" w:rsidRPr="4C6C3BA8">
        <w:rPr>
          <w:sz w:val="24"/>
          <w:szCs w:val="24"/>
        </w:rPr>
        <w:t xml:space="preserve">terrorist </w:t>
      </w:r>
      <w:r w:rsidR="00743A34" w:rsidRPr="4C6C3BA8">
        <w:rPr>
          <w:sz w:val="24"/>
          <w:szCs w:val="24"/>
        </w:rPr>
        <w:t>attacks,</w:t>
      </w:r>
      <w:r w:rsidR="00212160" w:rsidRPr="4C6C3BA8">
        <w:rPr>
          <w:sz w:val="24"/>
          <w:szCs w:val="24"/>
        </w:rPr>
        <w:t xml:space="preserve"> </w:t>
      </w:r>
      <w:r w:rsidR="00594CF6" w:rsidRPr="4C6C3BA8">
        <w:rPr>
          <w:sz w:val="24"/>
          <w:szCs w:val="24"/>
        </w:rPr>
        <w:t>but the</w:t>
      </w:r>
      <w:r w:rsidR="00FC1B08" w:rsidRPr="4C6C3BA8">
        <w:rPr>
          <w:sz w:val="24"/>
          <w:szCs w:val="24"/>
        </w:rPr>
        <w:t xml:space="preserve"> results provided</w:t>
      </w:r>
      <w:r w:rsidR="003A25A8" w:rsidRPr="4C6C3BA8">
        <w:rPr>
          <w:sz w:val="24"/>
          <w:szCs w:val="24"/>
        </w:rPr>
        <w:t xml:space="preserve"> useful</w:t>
      </w:r>
      <w:r w:rsidR="00FC1B08" w:rsidRPr="4C6C3BA8">
        <w:rPr>
          <w:sz w:val="24"/>
          <w:szCs w:val="24"/>
        </w:rPr>
        <w:t xml:space="preserve"> </w:t>
      </w:r>
      <w:r w:rsidR="00594CF6" w:rsidRPr="4C6C3BA8">
        <w:rPr>
          <w:sz w:val="24"/>
          <w:szCs w:val="24"/>
        </w:rPr>
        <w:t>predictions of continents</w:t>
      </w:r>
      <w:r w:rsidR="00DF6AAF" w:rsidRPr="4C6C3BA8">
        <w:rPr>
          <w:sz w:val="24"/>
          <w:szCs w:val="24"/>
        </w:rPr>
        <w:t xml:space="preserve"> like Asia, North America and South America</w:t>
      </w:r>
      <w:r w:rsidR="001F6BD6">
        <w:rPr>
          <w:sz w:val="24"/>
          <w:szCs w:val="24"/>
        </w:rPr>
        <w:t>,</w:t>
      </w:r>
      <w:r w:rsidR="00DF6AAF" w:rsidRPr="4C6C3BA8">
        <w:rPr>
          <w:sz w:val="24"/>
          <w:szCs w:val="24"/>
        </w:rPr>
        <w:t xml:space="preserve"> as possible future </w:t>
      </w:r>
      <w:r w:rsidR="001D11D6" w:rsidRPr="4C6C3BA8">
        <w:rPr>
          <w:sz w:val="24"/>
          <w:szCs w:val="24"/>
        </w:rPr>
        <w:t>targets of terrorists</w:t>
      </w:r>
      <w:r w:rsidR="00CA3FF6" w:rsidRPr="4C6C3BA8">
        <w:rPr>
          <w:sz w:val="24"/>
          <w:szCs w:val="24"/>
        </w:rPr>
        <w:t>.</w:t>
      </w:r>
    </w:p>
    <w:p w14:paraId="57D7CE3E" w14:textId="35C6A905" w:rsidR="00796C1E" w:rsidRPr="009D1BF1" w:rsidRDefault="005B424E" w:rsidP="4C6C3BA8">
      <w:pPr>
        <w:spacing w:line="360" w:lineRule="auto"/>
        <w:jc w:val="both"/>
        <w:rPr>
          <w:sz w:val="24"/>
          <w:szCs w:val="24"/>
        </w:rPr>
      </w:pPr>
      <w:r w:rsidRPr="1EE02484">
        <w:rPr>
          <w:sz w:val="24"/>
          <w:szCs w:val="24"/>
        </w:rPr>
        <w:lastRenderedPageBreak/>
        <w:t xml:space="preserve">Another </w:t>
      </w:r>
      <w:r w:rsidR="00AE4941" w:rsidRPr="1EE02484">
        <w:rPr>
          <w:sz w:val="24"/>
          <w:szCs w:val="24"/>
        </w:rPr>
        <w:t xml:space="preserve">contributary </w:t>
      </w:r>
      <w:r w:rsidRPr="1EE02484">
        <w:rPr>
          <w:sz w:val="24"/>
          <w:szCs w:val="24"/>
        </w:rPr>
        <w:t xml:space="preserve">research </w:t>
      </w:r>
      <w:r w:rsidR="00AE4941" w:rsidRPr="1EE02484">
        <w:rPr>
          <w:sz w:val="24"/>
          <w:szCs w:val="24"/>
        </w:rPr>
        <w:t>effort in the fight against</w:t>
      </w:r>
      <w:r w:rsidR="001349FA" w:rsidRPr="1EE02484">
        <w:rPr>
          <w:sz w:val="24"/>
          <w:szCs w:val="24"/>
        </w:rPr>
        <w:t xml:space="preserve"> terrorism in the US</w:t>
      </w:r>
      <w:r w:rsidR="0048046C">
        <w:rPr>
          <w:sz w:val="24"/>
          <w:szCs w:val="24"/>
        </w:rPr>
        <w:t>,</w:t>
      </w:r>
      <w:r w:rsidR="00AA7F93" w:rsidRPr="1EE02484">
        <w:rPr>
          <w:sz w:val="24"/>
          <w:szCs w:val="24"/>
        </w:rPr>
        <w:t xml:space="preserve"> </w:t>
      </w:r>
      <w:r w:rsidR="00B57952" w:rsidRPr="1EE02484">
        <w:rPr>
          <w:sz w:val="24"/>
          <w:szCs w:val="24"/>
        </w:rPr>
        <w:t xml:space="preserve">utilised </w:t>
      </w:r>
      <w:r w:rsidR="00694A8E" w:rsidRPr="1EE02484">
        <w:rPr>
          <w:sz w:val="24"/>
          <w:szCs w:val="24"/>
        </w:rPr>
        <w:t xml:space="preserve">news data for predictive analysis. </w:t>
      </w:r>
      <w:r w:rsidR="00B64944" w:rsidRPr="1EE02484">
        <w:rPr>
          <w:sz w:val="24"/>
          <w:szCs w:val="24"/>
        </w:rPr>
        <w:t>The ML models were trained to learn from news data</w:t>
      </w:r>
      <w:r w:rsidR="009D7D25" w:rsidRPr="1EE02484">
        <w:rPr>
          <w:sz w:val="24"/>
          <w:szCs w:val="24"/>
        </w:rPr>
        <w:t xml:space="preserve"> collected from the Global Database of Events, Language and T</w:t>
      </w:r>
      <w:r w:rsidR="008C68D5" w:rsidRPr="1EE02484">
        <w:rPr>
          <w:sz w:val="24"/>
          <w:szCs w:val="24"/>
        </w:rPr>
        <w:t>one</w:t>
      </w:r>
      <w:r w:rsidR="75B3AA60" w:rsidRPr="1EE02484">
        <w:rPr>
          <w:sz w:val="24"/>
          <w:szCs w:val="24"/>
        </w:rPr>
        <w:t xml:space="preserve"> (</w:t>
      </w:r>
      <w:r w:rsidR="008C68D5" w:rsidRPr="1EE02484">
        <w:rPr>
          <w:sz w:val="24"/>
          <w:szCs w:val="24"/>
        </w:rPr>
        <w:t>GDELT)</w:t>
      </w:r>
      <w:r w:rsidR="004A096C" w:rsidRPr="1EE02484">
        <w:rPr>
          <w:sz w:val="24"/>
          <w:szCs w:val="24"/>
        </w:rPr>
        <w:t>,</w:t>
      </w:r>
      <w:r w:rsidR="006833B5" w:rsidRPr="1EE02484">
        <w:rPr>
          <w:sz w:val="24"/>
          <w:szCs w:val="24"/>
        </w:rPr>
        <w:t xml:space="preserve"> to predict if a terrorist attack will occur </w:t>
      </w:r>
      <w:r w:rsidR="002D12D5" w:rsidRPr="1EE02484">
        <w:rPr>
          <w:sz w:val="24"/>
          <w:szCs w:val="24"/>
        </w:rPr>
        <w:t>on a specific date and in a specific state</w:t>
      </w:r>
      <w:r w:rsidRPr="1EE02484">
        <w:rPr>
          <w:sz w:val="24"/>
          <w:szCs w:val="24"/>
        </w:rPr>
        <w:fldChar w:fldCharType="begin"/>
      </w:r>
      <w:r w:rsidRPr="1EE02484">
        <w:rPr>
          <w:sz w:val="24"/>
          <w:szCs w:val="24"/>
        </w:rPr>
        <w:instrText xml:space="preserve"> ADDIN ZOTERO_ITEM CSL_CITATION {"citationID":"ev4NIZO1","properties":{"formattedCitation":"(Krieg {\\i{}et al.}, 2022)","plainCitation":"(Krieg et al., 2022)","noteIndex":0},"citationItems":[{"id":274,"uris":["http://zotero.org/users/local/Ur3Wut78/items/YFBL2CMS"],"itemData":{"id":274,"type":"article-journal","abstract":"Terrorism is a major problem worldwide, causing thousands of fatalities and billions of dollars in damage every year. To address this threat, we propose a novel feature representation method and evaluate machine learning models that learn from localized news data in order to predict whether a terrorist attack will occur on a given calendar date and in a given state. The best model (a Random Forest aided by a novel variable-length moving average method) achieved area under the receiver operating characteristic (AUROC) of ≥ 0.667 (statistically significant w.r.t. random guessing with\n              p\n              ≤ .0001) on four of the five states that were impacted most by terrorism between 2015 and 2018. These results demonstrate that treating terrorism as a set of independent events, rather than as a continuous process, is a fruitful approach—especially when historical events are sparse and dissimilar—and that large-scale news data contains information that is useful for terrorism prediction. Our analysis also suggests that predictive models should be localized (i.e., state models should be independently designed, trained, and evaluated) and that the characteristics of individual attacks (e.g., responsible group or weapon type) were not correlated with prediction success. These contributions provide a foundation for the use of machine learning in efforts against terrorism in the United States and beyond.","container-title":"PLOS ONE","DOI":"10.1371/journal.pone.0270681","ISSN":"1932-6203","issue":"6","journalAbbreviation":"PLoS ONE","language":"en","page":"e0270681","source":"Semantic Scholar","title":"Predicting terrorist attacks in the United States using localized news data","volume":"17","author":[{"family":"Krieg","given":"Steven J."},{"family":"Smith","given":"Christian W."},{"family":"Chatterjee","given":"Rusha"},{"family":"Chawla","given":"Nitesh V."}],"editor":[{"family":"V E","given":"Sathishkumar"}],"issued":{"date-parts":[["2022",6,30]]}}}],"schema":"https://github.com/citation-style-language/schema/raw/master/csl-citation.json"} </w:instrText>
      </w:r>
      <w:r w:rsidRPr="1EE02484">
        <w:rPr>
          <w:sz w:val="24"/>
          <w:szCs w:val="24"/>
        </w:rPr>
        <w:fldChar w:fldCharType="separate"/>
      </w:r>
      <w:r w:rsidR="75B3AA60" w:rsidRPr="1EE02484">
        <w:rPr>
          <w:sz w:val="24"/>
          <w:szCs w:val="24"/>
        </w:rPr>
        <w:t xml:space="preserve"> (</w:t>
      </w:r>
      <w:r w:rsidR="00C6150F" w:rsidRPr="1EE02484">
        <w:rPr>
          <w:sz w:val="24"/>
          <w:szCs w:val="24"/>
        </w:rPr>
        <w:t xml:space="preserve">Krieg </w:t>
      </w:r>
      <w:r w:rsidR="00C6150F" w:rsidRPr="1EE02484">
        <w:rPr>
          <w:i/>
          <w:iCs/>
          <w:sz w:val="24"/>
          <w:szCs w:val="24"/>
        </w:rPr>
        <w:t>et al.</w:t>
      </w:r>
      <w:r w:rsidR="00C6150F" w:rsidRPr="1EE02484">
        <w:rPr>
          <w:sz w:val="24"/>
          <w:szCs w:val="24"/>
        </w:rPr>
        <w:t>, 2022)</w:t>
      </w:r>
      <w:r w:rsidRPr="1EE02484">
        <w:rPr>
          <w:sz w:val="24"/>
          <w:szCs w:val="24"/>
        </w:rPr>
        <w:fldChar w:fldCharType="end"/>
      </w:r>
      <w:r w:rsidR="002D12D5" w:rsidRPr="1EE02484">
        <w:rPr>
          <w:sz w:val="24"/>
          <w:szCs w:val="24"/>
        </w:rPr>
        <w:t>.</w:t>
      </w:r>
      <w:r w:rsidR="006A7826" w:rsidRPr="1EE02484">
        <w:rPr>
          <w:sz w:val="24"/>
          <w:szCs w:val="24"/>
        </w:rPr>
        <w:t xml:space="preserve"> RF aided by a novel variable-length moving average method</w:t>
      </w:r>
      <w:r w:rsidR="007F2DD5" w:rsidRPr="1EE02484">
        <w:rPr>
          <w:sz w:val="24"/>
          <w:szCs w:val="24"/>
        </w:rPr>
        <w:t xml:space="preserve">, achieved the best performance with an Achieved Area Under the Receiver </w:t>
      </w:r>
      <w:r w:rsidR="00193251" w:rsidRPr="1EE02484">
        <w:rPr>
          <w:sz w:val="24"/>
          <w:szCs w:val="24"/>
        </w:rPr>
        <w:t>Operating Characteristic</w:t>
      </w:r>
      <w:r w:rsidR="002D29A1" w:rsidRPr="1EE02484">
        <w:rPr>
          <w:sz w:val="24"/>
          <w:szCs w:val="24"/>
        </w:rPr>
        <w:t xml:space="preserve"> </w:t>
      </w:r>
      <w:r w:rsidR="00193251" w:rsidRPr="1EE02484">
        <w:rPr>
          <w:sz w:val="24"/>
          <w:szCs w:val="24"/>
        </w:rPr>
        <w:t xml:space="preserve">(AUROC) </w:t>
      </w:r>
      <w:r w:rsidR="002F012B" w:rsidRPr="1EE02484">
        <w:rPr>
          <w:sz w:val="24"/>
          <w:szCs w:val="24"/>
        </w:rPr>
        <w:t>above 0.677</w:t>
      </w:r>
      <w:r w:rsidR="00473341" w:rsidRPr="1EE02484">
        <w:rPr>
          <w:sz w:val="24"/>
          <w:szCs w:val="24"/>
        </w:rPr>
        <w:t xml:space="preserve"> which was better</w:t>
      </w:r>
      <w:r w:rsidR="000815B4" w:rsidRPr="1EE02484">
        <w:rPr>
          <w:sz w:val="24"/>
          <w:szCs w:val="24"/>
        </w:rPr>
        <w:t xml:space="preserve"> than </w:t>
      </w:r>
      <w:r w:rsidR="00981536" w:rsidRPr="1EE02484">
        <w:rPr>
          <w:sz w:val="24"/>
          <w:szCs w:val="24"/>
        </w:rPr>
        <w:t>Feedforward Neural Network (FF</w:t>
      </w:r>
      <w:r w:rsidR="002F7E08" w:rsidRPr="1EE02484">
        <w:rPr>
          <w:sz w:val="24"/>
          <w:szCs w:val="24"/>
        </w:rPr>
        <w:t>NN) and LSTM</w:t>
      </w:r>
      <w:r w:rsidR="002F012B" w:rsidRPr="1EE02484">
        <w:rPr>
          <w:sz w:val="24"/>
          <w:szCs w:val="24"/>
        </w:rPr>
        <w:t>.</w:t>
      </w:r>
      <w:r w:rsidR="001B3BC5" w:rsidRPr="1EE02484">
        <w:rPr>
          <w:sz w:val="24"/>
          <w:szCs w:val="24"/>
        </w:rPr>
        <w:t xml:space="preserve"> </w:t>
      </w:r>
      <w:r w:rsidR="009A75FF" w:rsidRPr="1EE02484">
        <w:rPr>
          <w:sz w:val="24"/>
          <w:szCs w:val="24"/>
        </w:rPr>
        <w:t xml:space="preserve">Another paper </w:t>
      </w:r>
      <w:r w:rsidR="005E2FAE" w:rsidRPr="1EE02484">
        <w:rPr>
          <w:sz w:val="24"/>
          <w:szCs w:val="24"/>
        </w:rPr>
        <w:t>took</w:t>
      </w:r>
      <w:r w:rsidR="001B3BC5" w:rsidRPr="1EE02484">
        <w:rPr>
          <w:sz w:val="24"/>
          <w:szCs w:val="24"/>
        </w:rPr>
        <w:t xml:space="preserve"> a better </w:t>
      </w:r>
      <w:r w:rsidR="005E2FAE" w:rsidRPr="1EE02484">
        <w:rPr>
          <w:sz w:val="24"/>
          <w:szCs w:val="24"/>
        </w:rPr>
        <w:t>approach</w:t>
      </w:r>
      <w:r w:rsidR="001B3BC5" w:rsidRPr="1EE02484">
        <w:rPr>
          <w:sz w:val="24"/>
          <w:szCs w:val="24"/>
        </w:rPr>
        <w:t xml:space="preserve"> as </w:t>
      </w:r>
      <w:r w:rsidR="005E2FAE" w:rsidRPr="1EE02484">
        <w:rPr>
          <w:sz w:val="24"/>
          <w:szCs w:val="24"/>
        </w:rPr>
        <w:t>it posited</w:t>
      </w:r>
      <w:r w:rsidR="00AA14B4" w:rsidRPr="1EE02484">
        <w:rPr>
          <w:sz w:val="24"/>
          <w:szCs w:val="24"/>
        </w:rPr>
        <w:t xml:space="preserve"> th</w:t>
      </w:r>
      <w:r w:rsidR="00C858AC" w:rsidRPr="1EE02484">
        <w:rPr>
          <w:sz w:val="24"/>
          <w:szCs w:val="24"/>
        </w:rPr>
        <w:t>at democra</w:t>
      </w:r>
      <w:r w:rsidR="00A479ED" w:rsidRPr="1EE02484">
        <w:rPr>
          <w:sz w:val="24"/>
          <w:szCs w:val="24"/>
        </w:rPr>
        <w:t>tic institutions</w:t>
      </w:r>
      <w:r w:rsidR="00C858AC" w:rsidRPr="1EE02484">
        <w:rPr>
          <w:sz w:val="24"/>
          <w:szCs w:val="24"/>
        </w:rPr>
        <w:t xml:space="preserve"> could </w:t>
      </w:r>
      <w:r w:rsidR="00063377" w:rsidRPr="1EE02484">
        <w:rPr>
          <w:sz w:val="24"/>
          <w:szCs w:val="24"/>
        </w:rPr>
        <w:t xml:space="preserve">influence </w:t>
      </w:r>
      <w:r w:rsidR="00C858AC" w:rsidRPr="1EE02484">
        <w:rPr>
          <w:sz w:val="24"/>
          <w:szCs w:val="24"/>
        </w:rPr>
        <w:t xml:space="preserve">transnational terrorist attacks. </w:t>
      </w:r>
      <w:r w:rsidR="00FC503C" w:rsidRPr="1EE02484">
        <w:rPr>
          <w:sz w:val="24"/>
          <w:szCs w:val="24"/>
        </w:rPr>
        <w:t>Utilising</w:t>
      </w:r>
      <w:r w:rsidR="007B6225" w:rsidRPr="1EE02484">
        <w:rPr>
          <w:sz w:val="24"/>
          <w:szCs w:val="24"/>
        </w:rPr>
        <w:t xml:space="preserve"> Logit model </w:t>
      </w:r>
      <w:r w:rsidR="00FC503C" w:rsidRPr="1EE02484">
        <w:rPr>
          <w:sz w:val="24"/>
          <w:szCs w:val="24"/>
        </w:rPr>
        <w:t>to</w:t>
      </w:r>
      <w:r w:rsidR="008574CD" w:rsidRPr="1EE02484">
        <w:rPr>
          <w:sz w:val="24"/>
          <w:szCs w:val="24"/>
        </w:rPr>
        <w:t xml:space="preserve"> </w:t>
      </w:r>
      <w:r w:rsidR="00F33162" w:rsidRPr="1EE02484">
        <w:rPr>
          <w:sz w:val="24"/>
          <w:szCs w:val="24"/>
        </w:rPr>
        <w:t xml:space="preserve">forecast </w:t>
      </w:r>
      <w:r w:rsidR="00C01847">
        <w:rPr>
          <w:sz w:val="24"/>
          <w:szCs w:val="24"/>
        </w:rPr>
        <w:t>the</w:t>
      </w:r>
      <w:r w:rsidR="008574CD" w:rsidRPr="1EE02484">
        <w:rPr>
          <w:sz w:val="24"/>
          <w:szCs w:val="24"/>
        </w:rPr>
        <w:t xml:space="preserve"> terrorist attacks </w:t>
      </w:r>
      <w:r w:rsidR="00FB0D15" w:rsidRPr="1EE02484">
        <w:rPr>
          <w:sz w:val="24"/>
          <w:szCs w:val="24"/>
        </w:rPr>
        <w:t xml:space="preserve">by </w:t>
      </w:r>
      <w:r w:rsidR="1B294E74" w:rsidRPr="1EE02484">
        <w:rPr>
          <w:sz w:val="24"/>
          <w:szCs w:val="24"/>
        </w:rPr>
        <w:t>analysing dyad</w:t>
      </w:r>
      <w:r w:rsidR="002B6A17" w:rsidRPr="1EE02484">
        <w:rPr>
          <w:sz w:val="24"/>
          <w:szCs w:val="24"/>
        </w:rPr>
        <w:t xml:space="preserve"> year cases of </w:t>
      </w:r>
      <w:r w:rsidR="000E219F" w:rsidRPr="1EE02484">
        <w:rPr>
          <w:sz w:val="24"/>
          <w:szCs w:val="24"/>
        </w:rPr>
        <w:t xml:space="preserve">132 </w:t>
      </w:r>
      <w:r w:rsidR="00D404F1" w:rsidRPr="1EE02484">
        <w:rPr>
          <w:sz w:val="24"/>
          <w:szCs w:val="24"/>
        </w:rPr>
        <w:t>targets of transnational terrorist attacks</w:t>
      </w:r>
      <w:r w:rsidR="006621F5" w:rsidRPr="1EE02484">
        <w:rPr>
          <w:sz w:val="24"/>
          <w:szCs w:val="24"/>
        </w:rPr>
        <w:t xml:space="preserve"> between 1968 and 2007</w:t>
      </w:r>
      <w:r w:rsidR="007B24B2" w:rsidRPr="1EE02484">
        <w:rPr>
          <w:sz w:val="24"/>
          <w:szCs w:val="24"/>
        </w:rPr>
        <w:t xml:space="preserve">, </w:t>
      </w:r>
      <w:r w:rsidR="00284F64" w:rsidRPr="1EE02484">
        <w:rPr>
          <w:sz w:val="24"/>
          <w:szCs w:val="24"/>
        </w:rPr>
        <w:t>drawn f</w:t>
      </w:r>
      <w:r w:rsidR="006F59E9" w:rsidRPr="1EE02484">
        <w:rPr>
          <w:sz w:val="24"/>
          <w:szCs w:val="24"/>
        </w:rPr>
        <w:t>ro</w:t>
      </w:r>
      <w:r w:rsidR="00284F64" w:rsidRPr="1EE02484">
        <w:rPr>
          <w:sz w:val="24"/>
          <w:szCs w:val="24"/>
        </w:rPr>
        <w:t>m the E</w:t>
      </w:r>
      <w:r w:rsidR="00BE046A">
        <w:rPr>
          <w:sz w:val="24"/>
          <w:szCs w:val="24"/>
        </w:rPr>
        <w:t xml:space="preserve">xpected </w:t>
      </w:r>
      <w:r w:rsidR="00284F64" w:rsidRPr="1EE02484">
        <w:rPr>
          <w:sz w:val="24"/>
          <w:szCs w:val="24"/>
        </w:rPr>
        <w:t>U</w:t>
      </w:r>
      <w:r w:rsidR="00BE046A">
        <w:rPr>
          <w:sz w:val="24"/>
          <w:szCs w:val="24"/>
        </w:rPr>
        <w:t xml:space="preserve">tility </w:t>
      </w:r>
      <w:r w:rsidR="00284F64" w:rsidRPr="1EE02484">
        <w:rPr>
          <w:sz w:val="24"/>
          <w:szCs w:val="24"/>
        </w:rPr>
        <w:t>Gene data management software</w:t>
      </w:r>
      <w:r w:rsidRPr="1EE02484">
        <w:rPr>
          <w:sz w:val="24"/>
          <w:szCs w:val="24"/>
        </w:rPr>
        <w:fldChar w:fldCharType="begin"/>
      </w:r>
      <w:r w:rsidRPr="1EE02484">
        <w:rPr>
          <w:sz w:val="24"/>
          <w:szCs w:val="24"/>
        </w:rPr>
        <w:instrText xml:space="preserve"> ADDIN ZOTERO_ITEM CSL_CITATION {"citationID":"imweglTe","properties":{"formattedCitation":"(Gelpi and Avdan, 2018)","plainCitation":"(Gelpi and Avdan, 2018)","noteIndex":0},"citationItems":[{"id":278,"uris":["http://zotero.org/users/local/Ur3Wut78/items/2CK36TIA"],"itemData":{"id":278,"type":"article-journal","abstract":"How substantial is democracy as a cause of transnational terrorist attacks? Can our identification of democratic political systems help us to anticipate the flow of transnational terrorism? We seek to address these questions by analyzing data on transnational terrorist incidents from 1968 to 2007. We rely on receiver operating curves as a diagnostic tool to assess forecasting ability of various models of terrorist activity. Our analyses yield four central conclusions. First, our model of transnational terrorism provides a fairly strong basis for forecasting attacks?at least at the (relatively broad) level of the country-year. Second, while the overall forecasting capacity of this model is fairly strong, democracy adds very little to our capacity to forecast terrorist attacks relative to a parsimonious model that includes only distance and the prior history of terrorism. Collectively, these two variables perform about as well as a much more broadly specified model in forecasting terrorist attacks out of sample. Third, the model is highly redundant in a predictive sense. That is, many if not most of the other variables appear to provide similar information in terms of identifying terrorist attacks. Finally, we suggest that scholars focus on the development of more fine-grained and time-variant predictive indicators in order to improve our ability to forecast transnational terrorism.","container-title":"Conflict Management and Peace Science","DOI":"10.1177/0738894215608998","ISSN":"0738-8942","issue":"1","language":"en","note":"publisher: SAGE Publications Ltd","page":"18-42","source":"SAGE Journals","title":"Democracies at risk? A forecasting analysis of regime type and the risk of terrorist attack","title-short":"Democracies at risk?","volume":"35","author":[{"family":"Gelpi","given":"Christopher"},{"family":"Avdan","given":"Nazli"}],"issued":{"date-parts":[["2018",1,1]]}}}],"schema":"https://github.com/citation-style-language/schema/raw/master/csl-citation.json"} </w:instrText>
      </w:r>
      <w:r w:rsidRPr="1EE02484">
        <w:rPr>
          <w:sz w:val="24"/>
          <w:szCs w:val="24"/>
        </w:rPr>
        <w:fldChar w:fldCharType="separate"/>
      </w:r>
      <w:r w:rsidR="3D2B094B" w:rsidRPr="1EE02484">
        <w:rPr>
          <w:sz w:val="24"/>
          <w:szCs w:val="24"/>
        </w:rPr>
        <w:t xml:space="preserve"> (</w:t>
      </w:r>
      <w:r w:rsidR="00656AF6" w:rsidRPr="1EE02484">
        <w:rPr>
          <w:sz w:val="24"/>
          <w:szCs w:val="24"/>
        </w:rPr>
        <w:t>Gelpi and Avdan, 2018)</w:t>
      </w:r>
      <w:r w:rsidRPr="1EE02484">
        <w:rPr>
          <w:sz w:val="24"/>
          <w:szCs w:val="24"/>
        </w:rPr>
        <w:fldChar w:fldCharType="end"/>
      </w:r>
      <w:r w:rsidR="00FE1DA6" w:rsidRPr="1EE02484">
        <w:rPr>
          <w:sz w:val="24"/>
          <w:szCs w:val="24"/>
        </w:rPr>
        <w:t>.</w:t>
      </w:r>
      <w:r w:rsidR="00F77C69" w:rsidRPr="1EE02484">
        <w:rPr>
          <w:sz w:val="24"/>
          <w:szCs w:val="24"/>
        </w:rPr>
        <w:t xml:space="preserve"> The result showed that </w:t>
      </w:r>
      <w:r w:rsidR="005D2D60" w:rsidRPr="1EE02484">
        <w:rPr>
          <w:sz w:val="24"/>
          <w:szCs w:val="24"/>
        </w:rPr>
        <w:t xml:space="preserve">variables </w:t>
      </w:r>
      <w:r w:rsidR="00133812" w:rsidRPr="1EE02484">
        <w:rPr>
          <w:sz w:val="24"/>
          <w:szCs w:val="24"/>
        </w:rPr>
        <w:t>for democracy</w:t>
      </w:r>
      <w:r w:rsidR="00CC36BD" w:rsidRPr="1EE02484">
        <w:rPr>
          <w:sz w:val="24"/>
          <w:szCs w:val="24"/>
        </w:rPr>
        <w:t xml:space="preserve"> and Gross Domestic Product</w:t>
      </w:r>
      <w:r w:rsidR="00924C9B" w:rsidRPr="1EE02484">
        <w:rPr>
          <w:sz w:val="24"/>
          <w:szCs w:val="24"/>
        </w:rPr>
        <w:t xml:space="preserve"> </w:t>
      </w:r>
      <w:r w:rsidR="00CC36BD" w:rsidRPr="1EE02484">
        <w:rPr>
          <w:sz w:val="24"/>
          <w:szCs w:val="24"/>
        </w:rPr>
        <w:t>(GDP)</w:t>
      </w:r>
      <w:r w:rsidR="00133812" w:rsidRPr="1EE02484">
        <w:rPr>
          <w:sz w:val="24"/>
          <w:szCs w:val="24"/>
        </w:rPr>
        <w:t xml:space="preserve"> when excluded from the model</w:t>
      </w:r>
      <w:r w:rsidR="00907A2D">
        <w:rPr>
          <w:sz w:val="24"/>
          <w:szCs w:val="24"/>
        </w:rPr>
        <w:t xml:space="preserve">, </w:t>
      </w:r>
      <w:r w:rsidR="008036C2" w:rsidRPr="1EE02484">
        <w:rPr>
          <w:sz w:val="24"/>
          <w:szCs w:val="24"/>
        </w:rPr>
        <w:t>hardly had an impact on the crime forecasts.</w:t>
      </w:r>
      <w:r w:rsidR="00E44904" w:rsidRPr="1EE02484">
        <w:rPr>
          <w:sz w:val="24"/>
          <w:szCs w:val="24"/>
        </w:rPr>
        <w:t xml:space="preserve"> However, distance</w:t>
      </w:r>
      <w:r w:rsidR="007E3462" w:rsidRPr="1EE02484">
        <w:rPr>
          <w:sz w:val="24"/>
          <w:szCs w:val="24"/>
        </w:rPr>
        <w:t xml:space="preserve"> between nations</w:t>
      </w:r>
      <w:r w:rsidR="00E44904" w:rsidRPr="1EE02484">
        <w:rPr>
          <w:sz w:val="24"/>
          <w:szCs w:val="24"/>
        </w:rPr>
        <w:t xml:space="preserve"> and time </w:t>
      </w:r>
      <w:r w:rsidR="00B8495D" w:rsidRPr="1EE02484">
        <w:rPr>
          <w:sz w:val="24"/>
          <w:szCs w:val="24"/>
        </w:rPr>
        <w:t>between terrorist attacks</w:t>
      </w:r>
      <w:r w:rsidR="00CF0293" w:rsidRPr="1EE02484">
        <w:rPr>
          <w:sz w:val="24"/>
          <w:szCs w:val="24"/>
        </w:rPr>
        <w:t xml:space="preserve">, </w:t>
      </w:r>
      <w:r w:rsidR="005118D5" w:rsidRPr="1EE02484">
        <w:rPr>
          <w:sz w:val="24"/>
          <w:szCs w:val="24"/>
        </w:rPr>
        <w:t>reduced the predictive ability of the ML model.</w:t>
      </w:r>
    </w:p>
    <w:p w14:paraId="43CC10A8" w14:textId="57438216" w:rsidR="00B429E9" w:rsidRDefault="002B6DAE" w:rsidP="000D55C2">
      <w:pPr>
        <w:pStyle w:val="Heading3"/>
        <w:rPr>
          <w:rStyle w:val="Heading3Char"/>
          <w:sz w:val="28"/>
          <w:szCs w:val="28"/>
        </w:rPr>
      </w:pPr>
      <w:bookmarkStart w:id="288" w:name="_Toc135862667"/>
      <w:bookmarkStart w:id="289" w:name="_Toc135863859"/>
      <w:bookmarkStart w:id="290" w:name="_Toc135863941"/>
      <w:bookmarkStart w:id="291" w:name="_Toc135863982"/>
      <w:bookmarkStart w:id="292" w:name="_Toc135941903"/>
      <w:bookmarkStart w:id="293" w:name="_Toc135943452"/>
      <w:bookmarkStart w:id="294" w:name="_Toc135943903"/>
      <w:bookmarkStart w:id="295" w:name="_Toc135944389"/>
      <w:bookmarkStart w:id="296" w:name="_Toc135944823"/>
      <w:bookmarkStart w:id="297" w:name="_Toc135964491"/>
      <w:bookmarkStart w:id="298" w:name="_Toc135964612"/>
      <w:bookmarkStart w:id="299" w:name="_Toc135964950"/>
      <w:bookmarkStart w:id="300" w:name="_Toc135964994"/>
      <w:bookmarkStart w:id="301" w:name="_Toc135965253"/>
      <w:bookmarkStart w:id="302" w:name="_Toc135966168"/>
      <w:bookmarkStart w:id="303" w:name="_Toc135966217"/>
      <w:bookmarkStart w:id="304" w:name="_Toc136390412"/>
      <w:r w:rsidRPr="00B660E0">
        <w:rPr>
          <w:sz w:val="28"/>
          <w:szCs w:val="28"/>
        </w:rPr>
        <w:t>2.5.2.</w:t>
      </w:r>
      <w:r w:rsidR="00921BF6">
        <w:rPr>
          <w:sz w:val="28"/>
          <w:szCs w:val="28"/>
        </w:rPr>
        <w:t xml:space="preserve">   </w:t>
      </w:r>
      <w:r w:rsidRPr="00B660E0">
        <w:rPr>
          <w:rStyle w:val="Heading3Char"/>
          <w:sz w:val="28"/>
          <w:szCs w:val="28"/>
        </w:rPr>
        <w:t>Cybercrime</w:t>
      </w:r>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p>
    <w:p w14:paraId="740DA054" w14:textId="77777777" w:rsidR="00921BF6" w:rsidRPr="00921BF6" w:rsidRDefault="00921BF6" w:rsidP="00921BF6"/>
    <w:p w14:paraId="7FEEB37F" w14:textId="764DE629" w:rsidR="000C35E8" w:rsidRDefault="000C35E8" w:rsidP="4C6C3BA8">
      <w:pPr>
        <w:spacing w:line="360" w:lineRule="auto"/>
        <w:jc w:val="both"/>
        <w:rPr>
          <w:sz w:val="24"/>
          <w:szCs w:val="24"/>
        </w:rPr>
      </w:pPr>
      <w:r w:rsidRPr="4C6C3BA8">
        <w:rPr>
          <w:sz w:val="24"/>
          <w:szCs w:val="24"/>
        </w:rPr>
        <w:t xml:space="preserve">Currently, priorities in cybersecurity are </w:t>
      </w:r>
      <w:r w:rsidR="00AA526E" w:rsidRPr="4C6C3BA8">
        <w:rPr>
          <w:sz w:val="24"/>
          <w:szCs w:val="24"/>
        </w:rPr>
        <w:t xml:space="preserve">more </w:t>
      </w:r>
      <w:r w:rsidRPr="4C6C3BA8">
        <w:rPr>
          <w:sz w:val="24"/>
          <w:szCs w:val="24"/>
        </w:rPr>
        <w:t>focused on the need to identify future threats and their perpetrators. The application of Machine Learning technologies (MLT) specifically automated computer algorithms</w:t>
      </w:r>
      <w:r w:rsidR="009934ED" w:rsidRPr="4C6C3BA8">
        <w:rPr>
          <w:sz w:val="24"/>
          <w:szCs w:val="24"/>
        </w:rPr>
        <w:t>,</w:t>
      </w:r>
      <w:r w:rsidRPr="4C6C3BA8">
        <w:rPr>
          <w:sz w:val="24"/>
          <w:szCs w:val="24"/>
        </w:rPr>
        <w:t xml:space="preserve"> are beneficial in discovering valuable crime patterns which</w:t>
      </w:r>
      <w:r w:rsidR="00D65073" w:rsidRPr="4C6C3BA8">
        <w:rPr>
          <w:sz w:val="24"/>
          <w:szCs w:val="24"/>
        </w:rPr>
        <w:t xml:space="preserve"> manual methods </w:t>
      </w:r>
      <w:r w:rsidR="00820BD4" w:rsidRPr="4C6C3BA8">
        <w:rPr>
          <w:sz w:val="24"/>
          <w:szCs w:val="24"/>
        </w:rPr>
        <w:t>using</w:t>
      </w:r>
      <w:r w:rsidRPr="4C6C3BA8">
        <w:rPr>
          <w:sz w:val="24"/>
          <w:szCs w:val="24"/>
        </w:rPr>
        <w:t xml:space="preserve"> individual human intelligence</w:t>
      </w:r>
      <w:r w:rsidR="00552783" w:rsidRPr="4C6C3BA8">
        <w:rPr>
          <w:sz w:val="24"/>
          <w:szCs w:val="24"/>
        </w:rPr>
        <w:t>,</w:t>
      </w:r>
      <w:r w:rsidRPr="4C6C3BA8">
        <w:rPr>
          <w:sz w:val="24"/>
          <w:szCs w:val="24"/>
        </w:rPr>
        <w:t xml:space="preserve"> might not find</w:t>
      </w:r>
      <w:r w:rsidRPr="4C6C3BA8">
        <w:rPr>
          <w:sz w:val="24"/>
          <w:szCs w:val="24"/>
        </w:rPr>
        <w:fldChar w:fldCharType="begin"/>
      </w:r>
      <w:r w:rsidRPr="4C6C3BA8">
        <w:rPr>
          <w:sz w:val="24"/>
          <w:szCs w:val="24"/>
        </w:rPr>
        <w:instrText xml:space="preserve"> ADDIN ZOTERO_ITEM CSL_CITATION {"citationID":"scd2HxK5","properties":{"formattedCitation":"(Ch {\\i{}et al.}, 2020)","plainCitation":"(Ch et al., 2020)","noteIndex":0},"citationItems":[{"id":352,"uris":["http://zotero.org/users/local/Ur3Wut78/items/UJHZP4T4"],"itemData":{"id":352,"type":"article-journal","abstract":"Particularly in the last decade, Internet usage has been growing rapidly. However, as the Internet becomes a part of the day to day activities, cybercrime is also on the rise. Cybercrime will cost nearly $6 trillion per annum by 2021 as per the cybersecurity ventures report in 2020. For illegal activities, cybercriminals utilize any network computing devices as a primary means of communication with a victims’ devices, so attackers get profit in terms of finance, publicity and others by exploiting the vulnerabilities over the system. Cybercrimes are steadily increasing daily. Evaluating cybercrime attacks and providing protective measures by manual methods using existing technical approaches and also investigations has often failed to control cybercrime attacks. Existing literature in the area of cybercrime offenses suffers from a lack of a computation methods to predict cybercrime, especially on unstructured data. Therefore, this study proposes a flexible computational tool using machine learning techniques to analyze cybercrimes rate at a state wise in a country that helps to classify cybercrimes. Security analytics with the association of data analytic approaches help us for analyzing and classifying offenses from India-based integrated data that may be either structured or unstructured. The main strength of this work is testing analysis reports, which classify the offenses accurately with 99 percent accuracy.","container-title":"Sustainability","DOI":"10.3390/su12104087","ISSN":"2071-1050","issue":"10","language":"en","license":"http://creativecommons.org/licenses/by/3.0/","note":"number: 10\npublisher: Multidisciplinary Digital Publishing Institute","page":"4087","source":"www.mdpi.com","title":"Computational System to Classify Cyber Crime Offenses using Machine Learning","volume":"12","author":[{"family":"Ch","given":"Rupa"},{"family":"Gadekallu","given":"Thippa Reddy"},{"family":"Abidi","given":"Mustufa Haider"},{"family":"Al-Ahmari","given":"Abdulrahman"}],"issued":{"date-parts":[["2020",1]]}}}],"schema":"https://github.com/citation-style-language/schema/raw/master/csl-citation.json"} </w:instrText>
      </w:r>
      <w:r w:rsidRPr="4C6C3BA8">
        <w:rPr>
          <w:sz w:val="24"/>
          <w:szCs w:val="24"/>
        </w:rPr>
        <w:fldChar w:fldCharType="separate"/>
      </w:r>
      <w:r w:rsidR="2C0DCC59" w:rsidRPr="4C6C3BA8">
        <w:rPr>
          <w:rFonts w:ascii="Calibri" w:hAnsi="Calibri" w:cs="Calibri"/>
          <w:sz w:val="24"/>
          <w:szCs w:val="24"/>
        </w:rPr>
        <w:t xml:space="preserve"> (</w:t>
      </w:r>
      <w:r w:rsidR="00225B2E" w:rsidRPr="4C6C3BA8">
        <w:rPr>
          <w:rFonts w:ascii="Calibri" w:hAnsi="Calibri" w:cs="Calibri"/>
          <w:sz w:val="24"/>
          <w:szCs w:val="24"/>
        </w:rPr>
        <w:t xml:space="preserve">Ch </w:t>
      </w:r>
      <w:r w:rsidR="00225B2E" w:rsidRPr="4C6C3BA8">
        <w:rPr>
          <w:rFonts w:ascii="Calibri" w:hAnsi="Calibri" w:cs="Calibri"/>
          <w:i/>
          <w:iCs/>
          <w:sz w:val="24"/>
          <w:szCs w:val="24"/>
        </w:rPr>
        <w:t>et al.</w:t>
      </w:r>
      <w:r w:rsidR="00225B2E" w:rsidRPr="4C6C3BA8">
        <w:rPr>
          <w:rFonts w:ascii="Calibri" w:hAnsi="Calibri" w:cs="Calibri"/>
          <w:sz w:val="24"/>
          <w:szCs w:val="24"/>
        </w:rPr>
        <w:t>, 2020)</w:t>
      </w:r>
      <w:r w:rsidRPr="4C6C3BA8">
        <w:rPr>
          <w:sz w:val="24"/>
          <w:szCs w:val="24"/>
        </w:rPr>
        <w:fldChar w:fldCharType="end"/>
      </w:r>
      <w:r w:rsidRPr="4C6C3BA8">
        <w:rPr>
          <w:sz w:val="24"/>
          <w:szCs w:val="24"/>
        </w:rPr>
        <w:t>.</w:t>
      </w:r>
    </w:p>
    <w:p w14:paraId="0F56EE9C" w14:textId="55B3F776" w:rsidR="00744818" w:rsidRPr="009D1BF1" w:rsidRDefault="00823FBE" w:rsidP="4C6C3BA8">
      <w:pPr>
        <w:spacing w:line="360" w:lineRule="auto"/>
        <w:jc w:val="both"/>
        <w:rPr>
          <w:sz w:val="24"/>
          <w:szCs w:val="24"/>
        </w:rPr>
      </w:pPr>
      <w:r w:rsidRPr="4C6C3BA8">
        <w:rPr>
          <w:sz w:val="24"/>
          <w:szCs w:val="24"/>
        </w:rPr>
        <w:t>Trained ML models</w:t>
      </w:r>
      <w:r w:rsidR="001261BB" w:rsidRPr="4C6C3BA8">
        <w:rPr>
          <w:sz w:val="24"/>
          <w:szCs w:val="24"/>
        </w:rPr>
        <w:t xml:space="preserve"> </w:t>
      </w:r>
      <w:r w:rsidR="00992A1B" w:rsidRPr="4C6C3BA8">
        <w:rPr>
          <w:sz w:val="24"/>
          <w:szCs w:val="24"/>
        </w:rPr>
        <w:t xml:space="preserve">including RF, DT, LR, NB and KNN were </w:t>
      </w:r>
      <w:r w:rsidR="00EB1BDE" w:rsidRPr="4C6C3BA8">
        <w:rPr>
          <w:sz w:val="24"/>
          <w:szCs w:val="24"/>
        </w:rPr>
        <w:t xml:space="preserve">deployed to </w:t>
      </w:r>
      <w:r w:rsidR="002A6EB3" w:rsidRPr="4C6C3BA8">
        <w:rPr>
          <w:sz w:val="24"/>
          <w:szCs w:val="24"/>
        </w:rPr>
        <w:t xml:space="preserve">detect </w:t>
      </w:r>
      <w:r w:rsidR="00C6572B" w:rsidRPr="4C6C3BA8">
        <w:rPr>
          <w:sz w:val="24"/>
          <w:szCs w:val="24"/>
        </w:rPr>
        <w:t xml:space="preserve">sophisticated cyber-attacks which were conducted against a </w:t>
      </w:r>
      <w:r w:rsidR="00F95293" w:rsidRPr="4C6C3BA8">
        <w:rPr>
          <w:sz w:val="24"/>
          <w:szCs w:val="24"/>
        </w:rPr>
        <w:t xml:space="preserve">developed </w:t>
      </w:r>
      <w:r w:rsidR="00C6572B" w:rsidRPr="4C6C3BA8">
        <w:rPr>
          <w:sz w:val="24"/>
          <w:szCs w:val="24"/>
        </w:rPr>
        <w:t>Supervisory Control and Data Acquisition</w:t>
      </w:r>
      <w:r w:rsidR="00B429B6" w:rsidRPr="4C6C3BA8">
        <w:rPr>
          <w:sz w:val="24"/>
          <w:szCs w:val="24"/>
        </w:rPr>
        <w:t xml:space="preserve"> (SCADA)</w:t>
      </w:r>
      <w:r w:rsidR="00F95293" w:rsidRPr="4C6C3BA8">
        <w:rPr>
          <w:sz w:val="24"/>
          <w:szCs w:val="24"/>
        </w:rPr>
        <w:t>. Th</w:t>
      </w:r>
      <w:r w:rsidR="00155536" w:rsidRPr="4C6C3BA8">
        <w:rPr>
          <w:sz w:val="24"/>
          <w:szCs w:val="24"/>
        </w:rPr>
        <w:t xml:space="preserve">is </w:t>
      </w:r>
      <w:r w:rsidR="00F95293" w:rsidRPr="4C6C3BA8">
        <w:rPr>
          <w:sz w:val="24"/>
          <w:szCs w:val="24"/>
        </w:rPr>
        <w:t xml:space="preserve">testbed </w:t>
      </w:r>
      <w:r w:rsidR="00892B45" w:rsidRPr="4C6C3BA8">
        <w:rPr>
          <w:sz w:val="24"/>
          <w:szCs w:val="24"/>
        </w:rPr>
        <w:t>consisted of a water storage tank</w:t>
      </w:r>
      <w:r w:rsidR="00670E1D" w:rsidRPr="4C6C3BA8">
        <w:rPr>
          <w:sz w:val="24"/>
          <w:szCs w:val="24"/>
        </w:rPr>
        <w:t>’</w:t>
      </w:r>
      <w:r w:rsidR="00892B45" w:rsidRPr="4C6C3BA8">
        <w:rPr>
          <w:sz w:val="24"/>
          <w:szCs w:val="24"/>
        </w:rPr>
        <w:t>s control syste</w:t>
      </w:r>
      <w:r w:rsidR="00670E1D" w:rsidRPr="4C6C3BA8">
        <w:rPr>
          <w:sz w:val="24"/>
          <w:szCs w:val="24"/>
        </w:rPr>
        <w:t>m</w:t>
      </w:r>
      <w:r w:rsidR="00013C60" w:rsidRPr="4C6C3BA8">
        <w:rPr>
          <w:sz w:val="24"/>
          <w:szCs w:val="24"/>
        </w:rPr>
        <w:t xml:space="preserve"> and network traffic</w:t>
      </w:r>
      <w:r w:rsidR="00915029" w:rsidRPr="4C6C3BA8">
        <w:rPr>
          <w:sz w:val="24"/>
          <w:szCs w:val="24"/>
        </w:rPr>
        <w:t xml:space="preserve"> was obtained</w:t>
      </w:r>
      <w:r w:rsidR="003D1EEE" w:rsidRPr="4C6C3BA8">
        <w:rPr>
          <w:sz w:val="24"/>
          <w:szCs w:val="24"/>
        </w:rPr>
        <w:t xml:space="preserve"> with </w:t>
      </w:r>
      <w:r w:rsidR="00915029" w:rsidRPr="4C6C3BA8">
        <w:rPr>
          <w:sz w:val="24"/>
          <w:szCs w:val="24"/>
        </w:rPr>
        <w:t>its features extracted</w:t>
      </w:r>
      <w:r w:rsidR="007D3A08" w:rsidRPr="4C6C3BA8">
        <w:rPr>
          <w:sz w:val="24"/>
          <w:szCs w:val="24"/>
        </w:rPr>
        <w:t xml:space="preserve"> </w:t>
      </w:r>
      <w:r w:rsidR="003D0AAF" w:rsidRPr="4C6C3BA8">
        <w:rPr>
          <w:sz w:val="24"/>
          <w:szCs w:val="24"/>
        </w:rPr>
        <w:t xml:space="preserve">to </w:t>
      </w:r>
      <w:r w:rsidR="00A371F1" w:rsidRPr="4C6C3BA8">
        <w:rPr>
          <w:sz w:val="24"/>
          <w:szCs w:val="24"/>
        </w:rPr>
        <w:t>generate</w:t>
      </w:r>
      <w:r w:rsidR="003D0AAF" w:rsidRPr="4C6C3BA8">
        <w:rPr>
          <w:sz w:val="24"/>
          <w:szCs w:val="24"/>
        </w:rPr>
        <w:t xml:space="preserve"> a dataset used for cybercrime pred</w:t>
      </w:r>
      <w:r w:rsidR="00C83812" w:rsidRPr="4C6C3BA8">
        <w:rPr>
          <w:sz w:val="24"/>
          <w:szCs w:val="24"/>
        </w:rPr>
        <w:t>iction</w:t>
      </w:r>
      <w:r w:rsidRPr="4C6C3BA8">
        <w:rPr>
          <w:sz w:val="24"/>
          <w:szCs w:val="24"/>
        </w:rPr>
        <w:fldChar w:fldCharType="begin"/>
      </w:r>
      <w:r w:rsidRPr="4C6C3BA8">
        <w:rPr>
          <w:sz w:val="24"/>
          <w:szCs w:val="24"/>
        </w:rPr>
        <w:instrText xml:space="preserve"> ADDIN ZOTERO_ITEM CSL_CITATION {"citationID":"mk7CIvQ7","properties":{"formattedCitation":"(Teixeira {\\i{}et al.}, 2018)","plainCitation":"(Teixeira et al., 2018)","noteIndex":0},"citationItems":[{"id":186,"uris":["http://zotero.org/users/local/Ur3Wut78/items/BS9J9Z93"],"itemData":{"id":186,"type":"article-journal","abstract":"This paper presents the development of a SCADA system testbed used for cybersecurity research. The testbed consists of a water storage tank’s control system, which is a stage in the process of water treatment and distribution. Sophisticated cyber-attacks are conducted against the testbed. During the attacks, the network traffic is captured, and features are extracted from the traffic to build a dataset for training and testing different machine learning algorithms. Five traditional machine learning algorithms are trained to detect the attacks: Random Forest, Decision Tree, Logistic Regression, Naïve Bayes and KNN. After that, the trained machine learning models are built and deployed in the network, where new tests are made using online network traffic. The performance obtained during the training and test of the machine learning models is compared to the performance obtained during the online deployment of these models in the network. The results show the efficiency of the machine learning models in detecting the attacks in real time. The testbed provides a good understanding of the effects and consequences of attacks on real SCADA environments.","container-title":"Future Internet","DOI":"10.3390/fi10080076","ISSN":"1999-5903","issue":"8","journalAbbreviation":"Future Internet","language":"en","page":"76","source":"DOI.org (Crossref)","title":"SCADA System Testbed for Cybersecurity Research Using Machine Learning Approach","volume":"10","author":[{"family":"Teixeira","given":"Marcio"},{"family":"Salman","given":"Tara"},{"family":"Zolanvari","given":"Maede"},{"family":"Jain","given":"Raj"},{"family":"Meskin","given":"Nader"},{"family":"Samaka","given":"Mohammed"}],"issued":{"date-parts":[["2018",8,9]]}}}],"schema":"https://github.com/citation-style-language/schema/raw/master/csl-citation.json"} </w:instrText>
      </w:r>
      <w:r w:rsidRPr="4C6C3BA8">
        <w:rPr>
          <w:sz w:val="24"/>
          <w:szCs w:val="24"/>
        </w:rPr>
        <w:fldChar w:fldCharType="separate"/>
      </w:r>
      <w:r w:rsidR="35BFF640" w:rsidRPr="4C6C3BA8">
        <w:rPr>
          <w:sz w:val="24"/>
          <w:szCs w:val="24"/>
        </w:rPr>
        <w:t xml:space="preserve"> (</w:t>
      </w:r>
      <w:r w:rsidR="00FA34A7" w:rsidRPr="4C6C3BA8">
        <w:rPr>
          <w:sz w:val="24"/>
          <w:szCs w:val="24"/>
        </w:rPr>
        <w:t xml:space="preserve">Teixeira </w:t>
      </w:r>
      <w:r w:rsidR="00FA34A7" w:rsidRPr="4C6C3BA8">
        <w:rPr>
          <w:i/>
          <w:iCs/>
          <w:sz w:val="24"/>
          <w:szCs w:val="24"/>
        </w:rPr>
        <w:t>et al.</w:t>
      </w:r>
      <w:r w:rsidR="00FA34A7" w:rsidRPr="4C6C3BA8">
        <w:rPr>
          <w:sz w:val="24"/>
          <w:szCs w:val="24"/>
        </w:rPr>
        <w:t>, 2018)</w:t>
      </w:r>
      <w:r w:rsidRPr="4C6C3BA8">
        <w:rPr>
          <w:sz w:val="24"/>
          <w:szCs w:val="24"/>
        </w:rPr>
        <w:fldChar w:fldCharType="end"/>
      </w:r>
      <w:r w:rsidR="00C83812" w:rsidRPr="4C6C3BA8">
        <w:rPr>
          <w:sz w:val="24"/>
          <w:szCs w:val="24"/>
        </w:rPr>
        <w:t>.</w:t>
      </w:r>
      <w:r w:rsidR="007F004C" w:rsidRPr="4C6C3BA8">
        <w:rPr>
          <w:sz w:val="24"/>
          <w:szCs w:val="24"/>
        </w:rPr>
        <w:t xml:space="preserve"> </w:t>
      </w:r>
      <w:r w:rsidR="00CB6848" w:rsidRPr="4C6C3BA8">
        <w:rPr>
          <w:sz w:val="24"/>
          <w:szCs w:val="24"/>
        </w:rPr>
        <w:t xml:space="preserve">A second analysis was performed using </w:t>
      </w:r>
      <w:r w:rsidR="00B97121" w:rsidRPr="4C6C3BA8">
        <w:rPr>
          <w:sz w:val="24"/>
          <w:szCs w:val="24"/>
        </w:rPr>
        <w:t xml:space="preserve">online network traffic and the </w:t>
      </w:r>
      <w:r w:rsidR="008B0FE3" w:rsidRPr="4C6C3BA8">
        <w:rPr>
          <w:sz w:val="24"/>
          <w:szCs w:val="24"/>
        </w:rPr>
        <w:t>resulting predictions were compared to th</w:t>
      </w:r>
      <w:r w:rsidR="00AB3E7D" w:rsidRPr="4C6C3BA8">
        <w:rPr>
          <w:sz w:val="24"/>
          <w:szCs w:val="24"/>
        </w:rPr>
        <w:t xml:space="preserve">e results of the analysis of the built, offline </w:t>
      </w:r>
      <w:r w:rsidR="00832E79" w:rsidRPr="4C6C3BA8">
        <w:rPr>
          <w:sz w:val="24"/>
          <w:szCs w:val="24"/>
        </w:rPr>
        <w:t>dataset.</w:t>
      </w:r>
      <w:r w:rsidR="00FD1562" w:rsidRPr="4C6C3BA8">
        <w:rPr>
          <w:sz w:val="24"/>
          <w:szCs w:val="24"/>
        </w:rPr>
        <w:t xml:space="preserve"> </w:t>
      </w:r>
      <w:r w:rsidR="003B56CE" w:rsidRPr="4C6C3BA8">
        <w:rPr>
          <w:sz w:val="24"/>
          <w:szCs w:val="24"/>
        </w:rPr>
        <w:t>False Alarm Rate (</w:t>
      </w:r>
      <w:r w:rsidR="00FD1562" w:rsidRPr="4C6C3BA8">
        <w:rPr>
          <w:sz w:val="24"/>
          <w:szCs w:val="24"/>
        </w:rPr>
        <w:t>FAR</w:t>
      </w:r>
      <w:r w:rsidR="003B56CE" w:rsidRPr="4C6C3BA8">
        <w:rPr>
          <w:sz w:val="24"/>
          <w:szCs w:val="24"/>
        </w:rPr>
        <w:t>)</w:t>
      </w:r>
      <w:r w:rsidR="00F27CE7" w:rsidRPr="4C6C3BA8">
        <w:rPr>
          <w:sz w:val="24"/>
          <w:szCs w:val="24"/>
        </w:rPr>
        <w:t xml:space="preserve">, </w:t>
      </w:r>
      <w:r w:rsidR="00385864" w:rsidRPr="4C6C3BA8">
        <w:rPr>
          <w:sz w:val="24"/>
          <w:szCs w:val="24"/>
        </w:rPr>
        <w:t>Un-detection Rate Metric (</w:t>
      </w:r>
      <w:r w:rsidR="00F27CE7" w:rsidRPr="4C6C3BA8">
        <w:rPr>
          <w:sz w:val="24"/>
          <w:szCs w:val="24"/>
        </w:rPr>
        <w:t>UND</w:t>
      </w:r>
      <w:r w:rsidR="00385864" w:rsidRPr="4C6C3BA8">
        <w:rPr>
          <w:sz w:val="24"/>
          <w:szCs w:val="24"/>
        </w:rPr>
        <w:t>)</w:t>
      </w:r>
      <w:r w:rsidR="00F27CE7" w:rsidRPr="4C6C3BA8">
        <w:rPr>
          <w:sz w:val="24"/>
          <w:szCs w:val="24"/>
        </w:rPr>
        <w:t xml:space="preserve"> and accuracy were the metrics used for model evaluation</w:t>
      </w:r>
      <w:r w:rsidR="0065346C" w:rsidRPr="4C6C3BA8">
        <w:rPr>
          <w:sz w:val="24"/>
          <w:szCs w:val="24"/>
        </w:rPr>
        <w:t xml:space="preserve">. Accuracy of all the models </w:t>
      </w:r>
      <w:r w:rsidR="00BA0022" w:rsidRPr="4C6C3BA8">
        <w:rPr>
          <w:sz w:val="24"/>
          <w:szCs w:val="24"/>
        </w:rPr>
        <w:t>for the offline data performed excellently</w:t>
      </w:r>
      <w:r w:rsidR="00D20D71" w:rsidRPr="4C6C3BA8">
        <w:rPr>
          <w:sz w:val="24"/>
          <w:szCs w:val="24"/>
        </w:rPr>
        <w:t>, same for the online data</w:t>
      </w:r>
      <w:r w:rsidR="00F10799" w:rsidRPr="4C6C3BA8">
        <w:rPr>
          <w:sz w:val="24"/>
          <w:szCs w:val="24"/>
        </w:rPr>
        <w:t xml:space="preserve"> which was as high as </w:t>
      </w:r>
      <w:r w:rsidR="00D85443" w:rsidRPr="4C6C3BA8">
        <w:rPr>
          <w:sz w:val="24"/>
          <w:szCs w:val="24"/>
        </w:rPr>
        <w:t>99</w:t>
      </w:r>
      <w:r w:rsidR="003E23A7" w:rsidRPr="4C6C3BA8">
        <w:rPr>
          <w:sz w:val="24"/>
          <w:szCs w:val="24"/>
        </w:rPr>
        <w:t>%</w:t>
      </w:r>
      <w:r w:rsidR="00D20D71" w:rsidRPr="4C6C3BA8">
        <w:rPr>
          <w:sz w:val="24"/>
          <w:szCs w:val="24"/>
        </w:rPr>
        <w:t xml:space="preserve">. However, KNN </w:t>
      </w:r>
      <w:r w:rsidR="006E64DA" w:rsidRPr="4C6C3BA8">
        <w:rPr>
          <w:sz w:val="24"/>
          <w:szCs w:val="24"/>
        </w:rPr>
        <w:t xml:space="preserve">had </w:t>
      </w:r>
      <w:r w:rsidR="00C05143" w:rsidRPr="4C6C3BA8">
        <w:rPr>
          <w:sz w:val="24"/>
          <w:szCs w:val="24"/>
        </w:rPr>
        <w:t xml:space="preserve">lower </w:t>
      </w:r>
      <w:r w:rsidR="00125DF4" w:rsidRPr="4C6C3BA8">
        <w:rPr>
          <w:sz w:val="24"/>
          <w:szCs w:val="24"/>
        </w:rPr>
        <w:t>accuracy of</w:t>
      </w:r>
      <w:r w:rsidR="00FC77CA" w:rsidRPr="4C6C3BA8">
        <w:rPr>
          <w:sz w:val="24"/>
          <w:szCs w:val="24"/>
        </w:rPr>
        <w:t xml:space="preserve"> </w:t>
      </w:r>
      <w:r w:rsidR="00DF02C6" w:rsidRPr="4C6C3BA8">
        <w:rPr>
          <w:sz w:val="24"/>
          <w:szCs w:val="24"/>
        </w:rPr>
        <w:t>about 72%.</w:t>
      </w:r>
    </w:p>
    <w:p w14:paraId="273A2869" w14:textId="2B389A9D" w:rsidR="00FB56EE" w:rsidRPr="009D1BF1" w:rsidRDefault="00EC1A5C" w:rsidP="4C6C3BA8">
      <w:pPr>
        <w:spacing w:line="360" w:lineRule="auto"/>
        <w:jc w:val="both"/>
        <w:rPr>
          <w:sz w:val="24"/>
          <w:szCs w:val="24"/>
        </w:rPr>
      </w:pPr>
      <w:r w:rsidRPr="4C6C3BA8">
        <w:rPr>
          <w:sz w:val="24"/>
          <w:szCs w:val="24"/>
        </w:rPr>
        <w:lastRenderedPageBreak/>
        <w:t xml:space="preserve">Though </w:t>
      </w:r>
      <w:r w:rsidR="005B639B" w:rsidRPr="4C6C3BA8">
        <w:rPr>
          <w:sz w:val="24"/>
          <w:szCs w:val="24"/>
        </w:rPr>
        <w:t xml:space="preserve">ML models can </w:t>
      </w:r>
      <w:r w:rsidR="008C3BF6" w:rsidRPr="4C6C3BA8">
        <w:rPr>
          <w:sz w:val="24"/>
          <w:szCs w:val="24"/>
        </w:rPr>
        <w:t>identify future cybe</w:t>
      </w:r>
      <w:r w:rsidR="00FB636F" w:rsidRPr="4C6C3BA8">
        <w:rPr>
          <w:sz w:val="24"/>
          <w:szCs w:val="24"/>
        </w:rPr>
        <w:t>r threats,</w:t>
      </w:r>
      <w:r w:rsidRPr="4C6C3BA8">
        <w:rPr>
          <w:sz w:val="24"/>
          <w:szCs w:val="24"/>
        </w:rPr>
        <w:t xml:space="preserve"> </w:t>
      </w:r>
      <w:r w:rsidR="00FB636F" w:rsidRPr="4C6C3BA8">
        <w:rPr>
          <w:sz w:val="24"/>
          <w:szCs w:val="24"/>
        </w:rPr>
        <w:t xml:space="preserve">there is need for legal framework as to what actions are allowed </w:t>
      </w:r>
      <w:r w:rsidR="00B01D2A" w:rsidRPr="4C6C3BA8">
        <w:rPr>
          <w:sz w:val="24"/>
          <w:szCs w:val="24"/>
        </w:rPr>
        <w:t>by private actors or security agencies</w:t>
      </w:r>
      <w:r w:rsidR="00853CC8" w:rsidRPr="4C6C3BA8">
        <w:rPr>
          <w:sz w:val="24"/>
          <w:szCs w:val="24"/>
        </w:rPr>
        <w:t xml:space="preserve"> </w:t>
      </w:r>
      <w:r w:rsidR="0047714F" w:rsidRPr="4C6C3BA8">
        <w:rPr>
          <w:sz w:val="24"/>
          <w:szCs w:val="24"/>
        </w:rPr>
        <w:t xml:space="preserve">which </w:t>
      </w:r>
      <w:r w:rsidR="00275FD4" w:rsidRPr="4C6C3BA8">
        <w:rPr>
          <w:sz w:val="24"/>
          <w:szCs w:val="24"/>
        </w:rPr>
        <w:t xml:space="preserve">was the objective of </w:t>
      </w:r>
      <w:r w:rsidR="003B69F1">
        <w:rPr>
          <w:sz w:val="24"/>
          <w:szCs w:val="24"/>
        </w:rPr>
        <w:t xml:space="preserve">another </w:t>
      </w:r>
      <w:r w:rsidR="00275FD4" w:rsidRPr="4C6C3BA8">
        <w:rPr>
          <w:sz w:val="24"/>
          <w:szCs w:val="24"/>
        </w:rPr>
        <w:t>study</w:t>
      </w:r>
      <w:r w:rsidRPr="4C6C3BA8">
        <w:rPr>
          <w:sz w:val="24"/>
          <w:szCs w:val="24"/>
        </w:rPr>
        <w:fldChar w:fldCharType="begin"/>
      </w:r>
      <w:r w:rsidRPr="4C6C3BA8">
        <w:rPr>
          <w:sz w:val="24"/>
          <w:szCs w:val="24"/>
        </w:rPr>
        <w:instrText xml:space="preserve"> ADDIN ZOTERO_ITEM CSL_CITATION {"citationID":"DkG8MwzL","properties":{"formattedCitation":"(Ghappour, 2015)","plainCitation":"(Ghappour, 2015)","noteIndex":0},"citationItems":[{"id":239,"uris":["http://zotero.org/users/local/Ur3Wut78/items/8YTYGVVW"],"itemData":{"id":239,"type":"article-journal","container-title":"Available at SSRN 2587340","source":"Google Scholar","title":"Machine Generated Culpability: Socio-Legal Agency in Machine Learning for Cybersecurity Enforcement","title-short":"Machine Generated Culpability","author":[{"family":"Ghappour","given":"Ahmed"}],"issued":{"date-parts":[["2015"]]}}}],"schema":"https://github.com/citation-style-language/schema/raw/master/csl-citation.json"} </w:instrText>
      </w:r>
      <w:r w:rsidRPr="4C6C3BA8">
        <w:rPr>
          <w:sz w:val="24"/>
          <w:szCs w:val="24"/>
        </w:rPr>
        <w:fldChar w:fldCharType="separate"/>
      </w:r>
      <w:r w:rsidR="3D924B80" w:rsidRPr="4C6C3BA8">
        <w:rPr>
          <w:sz w:val="24"/>
          <w:szCs w:val="24"/>
        </w:rPr>
        <w:t xml:space="preserve"> (</w:t>
      </w:r>
      <w:r w:rsidR="005C2286" w:rsidRPr="4C6C3BA8">
        <w:rPr>
          <w:sz w:val="24"/>
          <w:szCs w:val="24"/>
        </w:rPr>
        <w:t>Ghappour, 2015)</w:t>
      </w:r>
      <w:r w:rsidRPr="4C6C3BA8">
        <w:rPr>
          <w:sz w:val="24"/>
          <w:szCs w:val="24"/>
        </w:rPr>
        <w:fldChar w:fldCharType="end"/>
      </w:r>
      <w:r w:rsidR="00275FD4" w:rsidRPr="4C6C3BA8">
        <w:rPr>
          <w:sz w:val="24"/>
          <w:szCs w:val="24"/>
        </w:rPr>
        <w:t xml:space="preserve">. </w:t>
      </w:r>
      <w:r w:rsidR="00DB651B" w:rsidRPr="4C6C3BA8">
        <w:rPr>
          <w:sz w:val="24"/>
          <w:szCs w:val="24"/>
        </w:rPr>
        <w:t>The research proposed</w:t>
      </w:r>
      <w:r w:rsidR="00A01364" w:rsidRPr="4C6C3BA8">
        <w:rPr>
          <w:sz w:val="24"/>
          <w:szCs w:val="24"/>
        </w:rPr>
        <w:t xml:space="preserve"> how </w:t>
      </w:r>
      <w:r w:rsidR="00B95E84" w:rsidRPr="4C6C3BA8">
        <w:rPr>
          <w:sz w:val="24"/>
          <w:szCs w:val="24"/>
        </w:rPr>
        <w:t xml:space="preserve">a combination of ML model-driven technologies and </w:t>
      </w:r>
      <w:r w:rsidR="00093A3A" w:rsidRPr="4C6C3BA8">
        <w:rPr>
          <w:sz w:val="24"/>
          <w:szCs w:val="24"/>
        </w:rPr>
        <w:t xml:space="preserve">socio-legal mechanisms can be used </w:t>
      </w:r>
      <w:r w:rsidR="00A5647C" w:rsidRPr="4C6C3BA8">
        <w:rPr>
          <w:sz w:val="24"/>
          <w:szCs w:val="24"/>
        </w:rPr>
        <w:t>for</w:t>
      </w:r>
      <w:r w:rsidR="00093A3A" w:rsidRPr="4C6C3BA8">
        <w:rPr>
          <w:sz w:val="24"/>
          <w:szCs w:val="24"/>
        </w:rPr>
        <w:t xml:space="preserve"> </w:t>
      </w:r>
      <w:r w:rsidR="00D13271" w:rsidRPr="4C6C3BA8">
        <w:rPr>
          <w:sz w:val="24"/>
          <w:szCs w:val="24"/>
        </w:rPr>
        <w:t xml:space="preserve">achieving trustworthy </w:t>
      </w:r>
      <w:r w:rsidR="00093A3A" w:rsidRPr="4C6C3BA8">
        <w:rPr>
          <w:sz w:val="24"/>
          <w:szCs w:val="24"/>
        </w:rPr>
        <w:t>predictive anal</w:t>
      </w:r>
      <w:r w:rsidR="00A5647C" w:rsidRPr="4C6C3BA8">
        <w:rPr>
          <w:sz w:val="24"/>
          <w:szCs w:val="24"/>
        </w:rPr>
        <w:t xml:space="preserve">ytics in </w:t>
      </w:r>
      <w:r w:rsidR="00D13271" w:rsidRPr="4C6C3BA8">
        <w:rPr>
          <w:sz w:val="24"/>
          <w:szCs w:val="24"/>
        </w:rPr>
        <w:t>cyberspace.</w:t>
      </w:r>
    </w:p>
    <w:p w14:paraId="66A19909" w14:textId="34E2E9E6" w:rsidR="00B735CA" w:rsidRPr="009D1BF1" w:rsidRDefault="001C13C6" w:rsidP="4C6C3BA8">
      <w:pPr>
        <w:spacing w:line="360" w:lineRule="auto"/>
        <w:jc w:val="both"/>
        <w:rPr>
          <w:sz w:val="24"/>
          <w:szCs w:val="24"/>
        </w:rPr>
      </w:pPr>
      <w:r w:rsidRPr="4C6C3BA8">
        <w:rPr>
          <w:sz w:val="24"/>
          <w:szCs w:val="24"/>
        </w:rPr>
        <w:t>Predicting cyber</w:t>
      </w:r>
      <w:r w:rsidR="001E6464" w:rsidRPr="4C6C3BA8">
        <w:rPr>
          <w:sz w:val="24"/>
          <w:szCs w:val="24"/>
        </w:rPr>
        <w:t>attacks is becoming increasingly important for organisations</w:t>
      </w:r>
      <w:r w:rsidR="00867B1B" w:rsidRPr="4C6C3BA8">
        <w:rPr>
          <w:sz w:val="24"/>
          <w:szCs w:val="24"/>
        </w:rPr>
        <w:t xml:space="preserve"> and has become </w:t>
      </w:r>
      <w:r w:rsidR="005B7AB8" w:rsidRPr="4C6C3BA8">
        <w:rPr>
          <w:sz w:val="24"/>
          <w:szCs w:val="24"/>
        </w:rPr>
        <w:t>more important</w:t>
      </w:r>
      <w:r w:rsidR="00821AC4" w:rsidRPr="4C6C3BA8">
        <w:rPr>
          <w:sz w:val="24"/>
          <w:szCs w:val="24"/>
        </w:rPr>
        <w:t xml:space="preserve"> </w:t>
      </w:r>
      <w:r w:rsidR="00A96F74" w:rsidRPr="4C6C3BA8">
        <w:rPr>
          <w:sz w:val="24"/>
          <w:szCs w:val="24"/>
        </w:rPr>
        <w:t>to cybercrime analy</w:t>
      </w:r>
      <w:r w:rsidR="00A13D4E" w:rsidRPr="4C6C3BA8">
        <w:rPr>
          <w:sz w:val="24"/>
          <w:szCs w:val="24"/>
        </w:rPr>
        <w:t>sts and security administrators</w:t>
      </w:r>
      <w:r w:rsidR="00DE5F4F" w:rsidRPr="4C6C3BA8">
        <w:rPr>
          <w:sz w:val="24"/>
          <w:szCs w:val="24"/>
        </w:rPr>
        <w:t>.</w:t>
      </w:r>
      <w:r w:rsidR="00806A8E" w:rsidRPr="4C6C3BA8">
        <w:rPr>
          <w:sz w:val="24"/>
          <w:szCs w:val="24"/>
        </w:rPr>
        <w:t xml:space="preserve"> A new method which interprets mu</w:t>
      </w:r>
      <w:r w:rsidR="00ED63A5" w:rsidRPr="4C6C3BA8">
        <w:rPr>
          <w:sz w:val="24"/>
          <w:szCs w:val="24"/>
        </w:rPr>
        <w:t>lti</w:t>
      </w:r>
      <w:r w:rsidR="00806A8E" w:rsidRPr="4C6C3BA8">
        <w:rPr>
          <w:sz w:val="24"/>
          <w:szCs w:val="24"/>
        </w:rPr>
        <w:t xml:space="preserve">-step attacks from a dataset </w:t>
      </w:r>
      <w:r w:rsidR="008A7E3C" w:rsidRPr="4C6C3BA8">
        <w:rPr>
          <w:sz w:val="24"/>
          <w:szCs w:val="24"/>
        </w:rPr>
        <w:t xml:space="preserve">to provide a universal attack prediction model is a valuable contribution to </w:t>
      </w:r>
      <w:r w:rsidR="001F034D" w:rsidRPr="4C6C3BA8">
        <w:rPr>
          <w:sz w:val="24"/>
          <w:szCs w:val="24"/>
        </w:rPr>
        <w:t>cybercrime prevention</w:t>
      </w:r>
      <w:r w:rsidRPr="4C6C3BA8">
        <w:rPr>
          <w:sz w:val="24"/>
          <w:szCs w:val="24"/>
        </w:rPr>
        <w:fldChar w:fldCharType="begin"/>
      </w:r>
      <w:r w:rsidRPr="4C6C3BA8">
        <w:rPr>
          <w:sz w:val="24"/>
          <w:szCs w:val="24"/>
        </w:rPr>
        <w:instrText xml:space="preserve"> ADDIN ZOTERO_ITEM CSL_CITATION {"citationID":"mi8B7bW5","properties":{"formattedCitation":"(Fredj, 2022)","plainCitation":"(Fredj, 2022)","noteIndex":0},"citationItems":[{"id":284,"uris":["http://zotero.org/users/local/Ur3Wut78/items/PB6GR4IE"],"itemData":{"id":284,"type":"paper-conference","abstract":"Cybersecurity alert prediction is a relevant research field. Based on previous attack steps, the researchers try to know the intention of the attacker and the next attack steps. This paper presents a method that predicts the next future alert depending on previous alerts. The proposed prediction model is inspired from NLP prediction methods and it is a deep-learning method based mainly on LSTM. Our method is compared with different classification methods like SVM, Decision Tree, and Random Forest. The experimental measures show encouraging results, the accuracy reaches 98%.","container-title":"2022 15th International Conference on Security of Information and Networks (SIN)","DOI":"10.1109/SIN56466.2022.9970551","event-title":"2022 15th International Conference on Security of Information and Networks (SIN)","page":"1-6","source":"IEEE Xplore","title":"A NLP-inspired method to predict multi-step cyberattacks","author":[{"family":"Fredj","given":"Ouissem Ben"}],"issued":{"date-parts":[["2022",11]]}}}],"schema":"https://github.com/citation-style-language/schema/raw/master/csl-citation.json"} </w:instrText>
      </w:r>
      <w:r w:rsidRPr="4C6C3BA8">
        <w:rPr>
          <w:sz w:val="24"/>
          <w:szCs w:val="24"/>
        </w:rPr>
        <w:fldChar w:fldCharType="separate"/>
      </w:r>
      <w:r w:rsidR="5E521418" w:rsidRPr="4C6C3BA8">
        <w:rPr>
          <w:sz w:val="24"/>
          <w:szCs w:val="24"/>
        </w:rPr>
        <w:t xml:space="preserve"> (</w:t>
      </w:r>
      <w:r w:rsidR="0088183A" w:rsidRPr="4C6C3BA8">
        <w:rPr>
          <w:sz w:val="24"/>
          <w:szCs w:val="24"/>
        </w:rPr>
        <w:t>Fredj, 2022)</w:t>
      </w:r>
      <w:r w:rsidRPr="4C6C3BA8">
        <w:rPr>
          <w:sz w:val="24"/>
          <w:szCs w:val="24"/>
        </w:rPr>
        <w:fldChar w:fldCharType="end"/>
      </w:r>
      <w:r w:rsidR="001F034D" w:rsidRPr="4C6C3BA8">
        <w:rPr>
          <w:sz w:val="24"/>
          <w:szCs w:val="24"/>
        </w:rPr>
        <w:t>.</w:t>
      </w:r>
    </w:p>
    <w:p w14:paraId="4494458E" w14:textId="55AEDA32" w:rsidR="001A362C" w:rsidRDefault="001A362C" w:rsidP="001A362C">
      <w:pPr>
        <w:pStyle w:val="Heading3"/>
        <w:rPr>
          <w:rStyle w:val="Heading3Char"/>
          <w:sz w:val="28"/>
          <w:szCs w:val="28"/>
        </w:rPr>
      </w:pPr>
      <w:bookmarkStart w:id="305" w:name="_Toc136390413"/>
      <w:r w:rsidRPr="00B660E0">
        <w:rPr>
          <w:sz w:val="28"/>
          <w:szCs w:val="28"/>
        </w:rPr>
        <w:t>2.5.</w:t>
      </w:r>
      <w:r>
        <w:rPr>
          <w:sz w:val="28"/>
          <w:szCs w:val="28"/>
        </w:rPr>
        <w:t>3</w:t>
      </w:r>
      <w:r w:rsidRPr="00B660E0">
        <w:rPr>
          <w:sz w:val="28"/>
          <w:szCs w:val="28"/>
        </w:rPr>
        <w:t>.</w:t>
      </w:r>
      <w:r>
        <w:rPr>
          <w:sz w:val="28"/>
          <w:szCs w:val="28"/>
        </w:rPr>
        <w:t xml:space="preserve">   </w:t>
      </w:r>
      <w:r>
        <w:rPr>
          <w:rStyle w:val="Heading3Char"/>
          <w:sz w:val="28"/>
          <w:szCs w:val="28"/>
        </w:rPr>
        <w:t xml:space="preserve">Financial </w:t>
      </w:r>
      <w:r w:rsidRPr="00B660E0">
        <w:rPr>
          <w:rStyle w:val="Heading3Char"/>
          <w:sz w:val="28"/>
          <w:szCs w:val="28"/>
        </w:rPr>
        <w:t>crime</w:t>
      </w:r>
      <w:bookmarkEnd w:id="305"/>
    </w:p>
    <w:p w14:paraId="28E7E204" w14:textId="77777777" w:rsidR="00CB71E6" w:rsidRPr="00CB71E6" w:rsidRDefault="00CB71E6" w:rsidP="00CB71E6"/>
    <w:p w14:paraId="51355C2B" w14:textId="28FA6BB9" w:rsidR="00744818" w:rsidRPr="009D1BF1" w:rsidRDefault="00094750" w:rsidP="4C6C3BA8">
      <w:pPr>
        <w:spacing w:line="360" w:lineRule="auto"/>
        <w:jc w:val="both"/>
        <w:rPr>
          <w:sz w:val="24"/>
          <w:szCs w:val="24"/>
        </w:rPr>
      </w:pPr>
      <w:r w:rsidRPr="4C6C3BA8">
        <w:rPr>
          <w:sz w:val="24"/>
          <w:szCs w:val="24"/>
        </w:rPr>
        <w:t>Crimes like credit card fraud, ha</w:t>
      </w:r>
      <w:r w:rsidR="005D29D4" w:rsidRPr="4C6C3BA8">
        <w:rPr>
          <w:sz w:val="24"/>
          <w:szCs w:val="24"/>
        </w:rPr>
        <w:t>s been increasing significantly with advanced technology,</w:t>
      </w:r>
      <w:r w:rsidR="007E692A" w:rsidRPr="4C6C3BA8">
        <w:rPr>
          <w:sz w:val="24"/>
          <w:szCs w:val="24"/>
        </w:rPr>
        <w:t xml:space="preserve"> making detection challenging. However, </w:t>
      </w:r>
      <w:r w:rsidR="00977454" w:rsidRPr="4C6C3BA8">
        <w:rPr>
          <w:sz w:val="24"/>
          <w:szCs w:val="24"/>
        </w:rPr>
        <w:t xml:space="preserve">supervised machine learning models </w:t>
      </w:r>
      <w:r w:rsidR="00213014" w:rsidRPr="4C6C3BA8">
        <w:rPr>
          <w:sz w:val="24"/>
          <w:szCs w:val="24"/>
        </w:rPr>
        <w:t>can be</w:t>
      </w:r>
      <w:r w:rsidR="0044552D" w:rsidRPr="4C6C3BA8">
        <w:rPr>
          <w:sz w:val="24"/>
          <w:szCs w:val="24"/>
        </w:rPr>
        <w:t xml:space="preserve"> effective in detecting and preventing this </w:t>
      </w:r>
      <w:r w:rsidR="006C4EAD" w:rsidRPr="4C6C3BA8">
        <w:rPr>
          <w:sz w:val="24"/>
          <w:szCs w:val="24"/>
        </w:rPr>
        <w:t xml:space="preserve">type of </w:t>
      </w:r>
      <w:r w:rsidR="00213014" w:rsidRPr="4C6C3BA8">
        <w:rPr>
          <w:sz w:val="24"/>
          <w:szCs w:val="24"/>
        </w:rPr>
        <w:t xml:space="preserve">financial </w:t>
      </w:r>
      <w:r w:rsidR="006C4EAD" w:rsidRPr="4C6C3BA8">
        <w:rPr>
          <w:sz w:val="24"/>
          <w:szCs w:val="24"/>
        </w:rPr>
        <w:t>crime</w:t>
      </w:r>
      <w:r w:rsidR="002507B3"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ENNHCZVM","properties":{"formattedCitation":"(Dhankhad, Mohammed and Far, 2018)","plainCitation":"(Dhankhad, Mohammed and Far, 2018)","noteIndex":0},"citationItems":[{"id":193,"uris":["http://zotero.org/users/local/Ur3Wut78/items/4K4UMJPT"],"itemData":{"id":193,"type":"paper-conference","abstract":"The goal of data analytics is to delineate hidden patterns and use them to support informed decisions in a variety of situations. Credit card fraud is escalating significantly with the advancement of the modernized technology and become an easy target for fraudulent. Credit card fraud is a severe problem in the financial service and costs billions of a dollar every year. The design of fraud detection algorithm is a challenging task with the lack of real-world transaction dataset because of confidentiality and the highly imbalanced publicly available datasets. In this paper, we apply different supervised machine learning algorithms to detect credit card fraudulent transaction using a real-world dataset. Furthermore, we employ these algorithms to implement a super classifier using ensemble learning methods. We identify the most important variables that may lead to higher accuracy in credit card fraudulent transaction detection. Additionally, we compare and discuss the performance of various supervised machine learning algorithms exist in literature against the super classifier that we implemented in this paper.","container-title":"2018 IEEE International Conference on Information Reuse and Integration (IRI)","DOI":"10.1109/IRI.2018.00025","event-title":"2018 IEEE International Conference on Information Reuse and Integration (IRI)","page":"122-125","source":"IEEE Xplore","title":"Supervised Machine Learning Algorithms for Credit Card Fraudulent Transaction Detection: A Comparative Study","title-short":"Supervised Machine Learning Algorithms for Credit Card Fraudulent Transaction Detection","author":[{"family":"Dhankhad","given":"Sahil"},{"family":"Mohammed","given":"Emad"},{"family":"Far","given":"Behrouz"}],"issued":{"date-parts":[["2018",7]]}}}],"schema":"https://github.com/citation-style-language/schema/raw/master/csl-citation.json"} </w:instrText>
      </w:r>
      <w:r w:rsidRPr="4C6C3BA8">
        <w:rPr>
          <w:sz w:val="24"/>
          <w:szCs w:val="24"/>
        </w:rPr>
        <w:fldChar w:fldCharType="separate"/>
      </w:r>
      <w:r w:rsidR="009F27F0" w:rsidRPr="4C6C3BA8">
        <w:rPr>
          <w:sz w:val="24"/>
          <w:szCs w:val="24"/>
        </w:rPr>
        <w:t>(Dhankhad, Mohammed and Far, 2018)</w:t>
      </w:r>
      <w:r w:rsidRPr="4C6C3BA8">
        <w:rPr>
          <w:sz w:val="24"/>
          <w:szCs w:val="24"/>
        </w:rPr>
        <w:fldChar w:fldCharType="end"/>
      </w:r>
      <w:r w:rsidR="006C4EAD" w:rsidRPr="4C6C3BA8">
        <w:rPr>
          <w:sz w:val="24"/>
          <w:szCs w:val="24"/>
        </w:rPr>
        <w:t>.</w:t>
      </w:r>
      <w:r w:rsidR="006E4E1B" w:rsidRPr="4C6C3BA8">
        <w:rPr>
          <w:sz w:val="24"/>
          <w:szCs w:val="24"/>
        </w:rPr>
        <w:t xml:space="preserve"> </w:t>
      </w:r>
      <w:r w:rsidR="001B672B" w:rsidRPr="4C6C3BA8">
        <w:rPr>
          <w:sz w:val="24"/>
          <w:szCs w:val="24"/>
        </w:rPr>
        <w:t>A</w:t>
      </w:r>
      <w:r w:rsidR="00CF3F19">
        <w:rPr>
          <w:sz w:val="24"/>
          <w:szCs w:val="24"/>
        </w:rPr>
        <w:t>nother study a</w:t>
      </w:r>
      <w:r w:rsidR="001B672B" w:rsidRPr="4C6C3BA8">
        <w:rPr>
          <w:sz w:val="24"/>
          <w:szCs w:val="24"/>
        </w:rPr>
        <w:t>nalys</w:t>
      </w:r>
      <w:r w:rsidR="00CF3F19">
        <w:rPr>
          <w:sz w:val="24"/>
          <w:szCs w:val="24"/>
        </w:rPr>
        <w:t>ed</w:t>
      </w:r>
      <w:r w:rsidR="001B672B" w:rsidRPr="4C6C3BA8">
        <w:rPr>
          <w:sz w:val="24"/>
          <w:szCs w:val="24"/>
        </w:rPr>
        <w:t xml:space="preserve"> </w:t>
      </w:r>
      <w:r w:rsidR="006E4E1B" w:rsidRPr="4C6C3BA8">
        <w:rPr>
          <w:sz w:val="24"/>
          <w:szCs w:val="24"/>
        </w:rPr>
        <w:t xml:space="preserve">a real-world dataset </w:t>
      </w:r>
      <w:r w:rsidR="001B672B" w:rsidRPr="4C6C3BA8">
        <w:rPr>
          <w:sz w:val="24"/>
          <w:szCs w:val="24"/>
        </w:rPr>
        <w:t xml:space="preserve">with ten </w:t>
      </w:r>
      <w:r w:rsidR="00267F5C" w:rsidRPr="4C6C3BA8">
        <w:rPr>
          <w:sz w:val="24"/>
          <w:szCs w:val="24"/>
        </w:rPr>
        <w:t>ML models</w:t>
      </w:r>
      <w:r w:rsidR="004A62F9" w:rsidRPr="4C6C3BA8">
        <w:rPr>
          <w:sz w:val="24"/>
          <w:szCs w:val="24"/>
        </w:rPr>
        <w:t xml:space="preserve"> including KNN, </w:t>
      </w:r>
      <w:r w:rsidR="0065677C" w:rsidRPr="4C6C3BA8">
        <w:rPr>
          <w:sz w:val="24"/>
          <w:szCs w:val="24"/>
        </w:rPr>
        <w:t xml:space="preserve">Gradient Boosted Tree Classifier (GBT), </w:t>
      </w:r>
      <w:r w:rsidR="00387835" w:rsidRPr="4C6C3BA8">
        <w:rPr>
          <w:sz w:val="24"/>
          <w:szCs w:val="24"/>
        </w:rPr>
        <w:t>RF,</w:t>
      </w:r>
      <w:r w:rsidR="00BD7DBC" w:rsidRPr="4C6C3BA8">
        <w:rPr>
          <w:sz w:val="24"/>
          <w:szCs w:val="24"/>
        </w:rPr>
        <w:t xml:space="preserve"> Stacking</w:t>
      </w:r>
      <w:r w:rsidR="00A914C8" w:rsidRPr="4C6C3BA8">
        <w:rPr>
          <w:sz w:val="24"/>
          <w:szCs w:val="24"/>
        </w:rPr>
        <w:t xml:space="preserve"> </w:t>
      </w:r>
      <w:r w:rsidR="001258FE" w:rsidRPr="4C6C3BA8">
        <w:rPr>
          <w:sz w:val="24"/>
          <w:szCs w:val="24"/>
        </w:rPr>
        <w:t>Classifier (</w:t>
      </w:r>
      <w:r w:rsidR="00BD7DBC" w:rsidRPr="4C6C3BA8">
        <w:rPr>
          <w:sz w:val="24"/>
          <w:szCs w:val="24"/>
        </w:rPr>
        <w:t>SC)</w:t>
      </w:r>
      <w:r w:rsidR="0065677C" w:rsidRPr="4C6C3BA8">
        <w:rPr>
          <w:sz w:val="24"/>
          <w:szCs w:val="24"/>
        </w:rPr>
        <w:t xml:space="preserve"> and NB</w:t>
      </w:r>
      <w:r w:rsidR="00CF3F19">
        <w:rPr>
          <w:sz w:val="24"/>
          <w:szCs w:val="24"/>
        </w:rPr>
        <w:t>.</w:t>
      </w:r>
      <w:r w:rsidR="007B2B25" w:rsidRPr="4C6C3BA8">
        <w:rPr>
          <w:sz w:val="24"/>
          <w:szCs w:val="24"/>
        </w:rPr>
        <w:t xml:space="preserve"> RF </w:t>
      </w:r>
      <w:r w:rsidR="00FB0432" w:rsidRPr="4C6C3BA8">
        <w:rPr>
          <w:sz w:val="24"/>
          <w:szCs w:val="24"/>
        </w:rPr>
        <w:t>accuracies</w:t>
      </w:r>
      <w:r w:rsidR="007B2B25" w:rsidRPr="4C6C3BA8">
        <w:rPr>
          <w:sz w:val="24"/>
          <w:szCs w:val="24"/>
        </w:rPr>
        <w:t xml:space="preserve"> were</w:t>
      </w:r>
      <w:r w:rsidR="00FB0432" w:rsidRPr="4C6C3BA8">
        <w:rPr>
          <w:sz w:val="24"/>
          <w:szCs w:val="24"/>
        </w:rPr>
        <w:t xml:space="preserve"> as high as 0.94594,</w:t>
      </w:r>
      <w:r w:rsidR="00F13B5B" w:rsidRPr="4C6C3BA8">
        <w:rPr>
          <w:sz w:val="24"/>
          <w:szCs w:val="24"/>
        </w:rPr>
        <w:t xml:space="preserve"> while the lowest accuracy was NB </w:t>
      </w:r>
      <w:r w:rsidR="007B2B25" w:rsidRPr="4C6C3BA8">
        <w:rPr>
          <w:sz w:val="24"/>
          <w:szCs w:val="24"/>
        </w:rPr>
        <w:t>at</w:t>
      </w:r>
      <w:r w:rsidR="00F13B5B" w:rsidRPr="4C6C3BA8">
        <w:rPr>
          <w:sz w:val="24"/>
          <w:szCs w:val="24"/>
        </w:rPr>
        <w:t xml:space="preserve"> 0.90</w:t>
      </w:r>
      <w:r w:rsidR="008432D6" w:rsidRPr="4C6C3BA8">
        <w:rPr>
          <w:sz w:val="24"/>
          <w:szCs w:val="24"/>
        </w:rPr>
        <w:t>540.</w:t>
      </w:r>
      <w:r w:rsidR="0012351B" w:rsidRPr="4C6C3BA8">
        <w:rPr>
          <w:sz w:val="24"/>
          <w:szCs w:val="24"/>
        </w:rPr>
        <w:t xml:space="preserve"> This in-depth research also </w:t>
      </w:r>
      <w:r w:rsidR="00C778B6" w:rsidRPr="4C6C3BA8">
        <w:rPr>
          <w:sz w:val="24"/>
          <w:szCs w:val="24"/>
        </w:rPr>
        <w:t xml:space="preserve">provided evaluation of the models using F1-Score, </w:t>
      </w:r>
      <w:r w:rsidR="00282D12" w:rsidRPr="4C6C3BA8">
        <w:rPr>
          <w:sz w:val="24"/>
          <w:szCs w:val="24"/>
        </w:rPr>
        <w:t>Recall, G-mean</w:t>
      </w:r>
      <w:r w:rsidR="003E2E86" w:rsidRPr="4C6C3BA8">
        <w:rPr>
          <w:sz w:val="24"/>
          <w:szCs w:val="24"/>
        </w:rPr>
        <w:t>,</w:t>
      </w:r>
      <w:r w:rsidR="0033689D" w:rsidRPr="4C6C3BA8">
        <w:rPr>
          <w:sz w:val="24"/>
          <w:szCs w:val="24"/>
        </w:rPr>
        <w:t xml:space="preserve"> P</w:t>
      </w:r>
      <w:r w:rsidR="003E2E86" w:rsidRPr="4C6C3BA8">
        <w:rPr>
          <w:sz w:val="24"/>
          <w:szCs w:val="24"/>
        </w:rPr>
        <w:t xml:space="preserve">recision </w:t>
      </w:r>
      <w:r w:rsidR="00282D12" w:rsidRPr="4C6C3BA8">
        <w:rPr>
          <w:sz w:val="24"/>
          <w:szCs w:val="24"/>
        </w:rPr>
        <w:t>and Specificity</w:t>
      </w:r>
      <w:r w:rsidR="0033689D" w:rsidRPr="4C6C3BA8">
        <w:rPr>
          <w:sz w:val="24"/>
          <w:szCs w:val="24"/>
        </w:rPr>
        <w:t xml:space="preserve"> with </w:t>
      </w:r>
      <w:r w:rsidR="000572DD" w:rsidRPr="4C6C3BA8">
        <w:rPr>
          <w:sz w:val="24"/>
          <w:szCs w:val="24"/>
        </w:rPr>
        <w:t>RF</w:t>
      </w:r>
      <w:r w:rsidR="001258FE" w:rsidRPr="4C6C3BA8">
        <w:rPr>
          <w:sz w:val="24"/>
          <w:szCs w:val="24"/>
        </w:rPr>
        <w:t xml:space="preserve"> and </w:t>
      </w:r>
      <w:r w:rsidR="000572DD" w:rsidRPr="4C6C3BA8">
        <w:rPr>
          <w:sz w:val="24"/>
          <w:szCs w:val="24"/>
        </w:rPr>
        <w:t xml:space="preserve">SC having </w:t>
      </w:r>
      <w:r w:rsidR="002A38F6" w:rsidRPr="4C6C3BA8">
        <w:rPr>
          <w:sz w:val="24"/>
          <w:szCs w:val="24"/>
        </w:rPr>
        <w:t>the best values.</w:t>
      </w:r>
      <w:r w:rsidR="001258FE" w:rsidRPr="4C6C3BA8">
        <w:rPr>
          <w:sz w:val="24"/>
          <w:szCs w:val="24"/>
        </w:rPr>
        <w:t xml:space="preserve"> </w:t>
      </w:r>
      <w:r w:rsidR="00BD058E" w:rsidRPr="4C6C3BA8">
        <w:rPr>
          <w:sz w:val="24"/>
          <w:szCs w:val="24"/>
        </w:rPr>
        <w:t>One</w:t>
      </w:r>
      <w:r w:rsidR="004C2808" w:rsidRPr="4C6C3BA8">
        <w:rPr>
          <w:sz w:val="24"/>
          <w:szCs w:val="24"/>
        </w:rPr>
        <w:t xml:space="preserve"> </w:t>
      </w:r>
      <w:r w:rsidR="00BD058E" w:rsidRPr="4C6C3BA8">
        <w:rPr>
          <w:sz w:val="24"/>
          <w:szCs w:val="24"/>
        </w:rPr>
        <w:t xml:space="preserve">benefit of </w:t>
      </w:r>
      <w:r w:rsidR="00247A7D" w:rsidRPr="4C6C3BA8">
        <w:rPr>
          <w:sz w:val="24"/>
          <w:szCs w:val="24"/>
        </w:rPr>
        <w:t xml:space="preserve">Anti-money laundering (AML) solutions </w:t>
      </w:r>
      <w:r w:rsidR="00193F2F" w:rsidRPr="4C6C3BA8">
        <w:rPr>
          <w:sz w:val="24"/>
          <w:szCs w:val="24"/>
        </w:rPr>
        <w:t xml:space="preserve">integrated with </w:t>
      </w:r>
      <w:r w:rsidR="00836449" w:rsidRPr="4C6C3BA8">
        <w:rPr>
          <w:sz w:val="24"/>
          <w:szCs w:val="24"/>
        </w:rPr>
        <w:t xml:space="preserve">crime detection </w:t>
      </w:r>
      <w:r w:rsidR="00193F2F" w:rsidRPr="4C6C3BA8">
        <w:rPr>
          <w:sz w:val="24"/>
          <w:szCs w:val="24"/>
        </w:rPr>
        <w:t>ML models</w:t>
      </w:r>
      <w:r w:rsidR="00836449" w:rsidRPr="4C6C3BA8">
        <w:rPr>
          <w:sz w:val="24"/>
          <w:szCs w:val="24"/>
        </w:rPr>
        <w:t xml:space="preserve"> </w:t>
      </w:r>
      <w:r w:rsidR="00BD058E" w:rsidRPr="4C6C3BA8">
        <w:rPr>
          <w:sz w:val="24"/>
          <w:szCs w:val="24"/>
        </w:rPr>
        <w:t xml:space="preserve">is that it enables </w:t>
      </w:r>
      <w:r w:rsidR="00193F2F" w:rsidRPr="4C6C3BA8">
        <w:rPr>
          <w:sz w:val="24"/>
          <w:szCs w:val="24"/>
        </w:rPr>
        <w:t>users to investigate financial transactio</w:t>
      </w:r>
      <w:r w:rsidR="00836449" w:rsidRPr="4C6C3BA8">
        <w:rPr>
          <w:sz w:val="24"/>
          <w:szCs w:val="24"/>
        </w:rPr>
        <w:t>ns</w:t>
      </w:r>
      <w:r w:rsidR="003C5FE5" w:rsidRPr="4C6C3BA8">
        <w:rPr>
          <w:sz w:val="24"/>
          <w:szCs w:val="24"/>
        </w:rPr>
        <w:t xml:space="preserve"> and flag suspicious activities</w:t>
      </w:r>
      <w:r w:rsidR="00247DED" w:rsidRPr="4C6C3BA8">
        <w:rPr>
          <w:sz w:val="24"/>
          <w:szCs w:val="24"/>
        </w:rPr>
        <w:t xml:space="preserve">. </w:t>
      </w:r>
      <w:r w:rsidR="000F359B" w:rsidRPr="4C6C3BA8">
        <w:rPr>
          <w:sz w:val="24"/>
          <w:szCs w:val="24"/>
        </w:rPr>
        <w:t>Research</w:t>
      </w:r>
      <w:r w:rsidR="00D92B1B" w:rsidRPr="4C6C3BA8">
        <w:rPr>
          <w:sz w:val="24"/>
          <w:szCs w:val="24"/>
        </w:rPr>
        <w:t xml:space="preserve"> on the feasibility of ML models like </w:t>
      </w:r>
      <w:r w:rsidR="00DD6102" w:rsidRPr="4C6C3BA8">
        <w:rPr>
          <w:sz w:val="24"/>
          <w:szCs w:val="24"/>
        </w:rPr>
        <w:t>SVM, NB, Neural networks in de</w:t>
      </w:r>
      <w:r w:rsidR="00247DED" w:rsidRPr="4C6C3BA8">
        <w:rPr>
          <w:sz w:val="24"/>
          <w:szCs w:val="24"/>
        </w:rPr>
        <w:t xml:space="preserve">tecting and preventing </w:t>
      </w:r>
      <w:r w:rsidR="00ED478D" w:rsidRPr="4C6C3BA8">
        <w:rPr>
          <w:sz w:val="24"/>
          <w:szCs w:val="24"/>
        </w:rPr>
        <w:t xml:space="preserve">financial </w:t>
      </w:r>
      <w:r w:rsidR="0090651A" w:rsidRPr="4C6C3BA8">
        <w:rPr>
          <w:sz w:val="24"/>
          <w:szCs w:val="24"/>
        </w:rPr>
        <w:t>crimes</w:t>
      </w:r>
      <w:r w:rsidR="000F359B" w:rsidRPr="4C6C3BA8">
        <w:rPr>
          <w:sz w:val="24"/>
          <w:szCs w:val="24"/>
        </w:rPr>
        <w:t xml:space="preserve"> is </w:t>
      </w:r>
      <w:r w:rsidR="003565D8" w:rsidRPr="4C6C3BA8">
        <w:rPr>
          <w:sz w:val="24"/>
          <w:szCs w:val="24"/>
        </w:rPr>
        <w:t>beneficial to financial organisations</w:t>
      </w:r>
      <w:r w:rsidR="00ED478D" w:rsidRPr="4C6C3BA8">
        <w:rPr>
          <w:sz w:val="24"/>
          <w:szCs w:val="24"/>
        </w:rPr>
        <w:t xml:space="preserve"> as </w:t>
      </w:r>
      <w:r w:rsidR="009B5027" w:rsidRPr="4C6C3BA8">
        <w:rPr>
          <w:sz w:val="24"/>
          <w:szCs w:val="24"/>
        </w:rPr>
        <w:t xml:space="preserve">with their application, </w:t>
      </w:r>
      <w:r w:rsidR="00ED478D" w:rsidRPr="4C6C3BA8">
        <w:rPr>
          <w:sz w:val="24"/>
          <w:szCs w:val="24"/>
        </w:rPr>
        <w:t xml:space="preserve">there </w:t>
      </w:r>
      <w:r w:rsidR="009B5027" w:rsidRPr="4C6C3BA8">
        <w:rPr>
          <w:sz w:val="24"/>
          <w:szCs w:val="24"/>
        </w:rPr>
        <w:t>will be</w:t>
      </w:r>
      <w:r w:rsidR="00ED478D" w:rsidRPr="4C6C3BA8">
        <w:rPr>
          <w:sz w:val="24"/>
          <w:szCs w:val="24"/>
        </w:rPr>
        <w:t xml:space="preserve"> reduction </w:t>
      </w:r>
      <w:r w:rsidR="009B5027" w:rsidRPr="4C6C3BA8">
        <w:rPr>
          <w:sz w:val="24"/>
          <w:szCs w:val="24"/>
        </w:rPr>
        <w:t>of</w:t>
      </w:r>
      <w:r w:rsidR="00ED478D" w:rsidRPr="4C6C3BA8">
        <w:rPr>
          <w:sz w:val="24"/>
          <w:szCs w:val="24"/>
        </w:rPr>
        <w:t xml:space="preserve"> monetary loss</w:t>
      </w:r>
      <w:r w:rsidRPr="4C6C3BA8">
        <w:rPr>
          <w:sz w:val="24"/>
          <w:szCs w:val="24"/>
        </w:rPr>
        <w:fldChar w:fldCharType="begin"/>
      </w:r>
      <w:r w:rsidRPr="4C6C3BA8">
        <w:rPr>
          <w:sz w:val="24"/>
          <w:szCs w:val="24"/>
        </w:rPr>
        <w:instrText xml:space="preserve"> ADDIN ZOTERO_ITEM CSL_CITATION {"citationID":"nGeZJaaz","properties":{"formattedCitation":"(Chen {\\i{}et al.}, 2018)","plainCitation":"(Chen et al., 2018)","noteIndex":0},"citationItems":[{"id":191,"uris":["http://zotero.org/users/local/Ur3Wut78/items/NZJB578T"],"itemData":{"id":191,"type":"article-journal","abstract":"Money laundering has been affecting the global economy for many years. Large sums of money are laundered every year, posing a threat to the global economy and its security. Money laundering encompasses illegal activities that are used to make illegally acquired funds appear legal and legitimate. This paper aims to provide a comprehensive survey of machine learning algorithms and methods applied to detect suspicious transactions. In particular, solutions of anti-money laundering typologies, link analysis, behavioural modelling, risk scoring, anomaly detection, and geographic capability have been identified and analysed. Key steps of data preparation, data transformation, and data analytics techniques have been discussed; existing machine learning algorithms and methods described in the literature have been categorised, summarised, and compared. Finally, what techniques were lacking or under-addressed in the existing research has been elaborated with the purpose of pinpointing future research directions.","container-title":"Knowledge and Information Systems","DOI":"10.1007/s10115-017-1144-z","ISSN":"0219-3116","issue":"2","journalAbbreviation":"Knowl Inf Syst","language":"en","page":"245-285","source":"Springer Link","title":"Machine learning techniques for anti-money laundering (AML) solutions in suspicious transaction detection: a review","title-short":"Machine learning techniques for anti-money laundering (AML) solutions in suspicious transaction detection","volume":"57","author":[{"family":"Chen","given":"Zhiyuan"},{"family":"Van Khoa","given":"Le Dinh"},{"family":"Teoh","given":"Ee Na"},{"family":"Nazir","given":"Amril"},{"family":"Karuppiah","given":"Ettikan Kandasamy"},{"family":"Lam","given":"Kim Sim"}],"issued":{"date-parts":[["2018",11,1]]}}}],"schema":"https://github.com/citation-style-language/schema/raw/master/csl-citation.json"} </w:instrText>
      </w:r>
      <w:r w:rsidRPr="4C6C3BA8">
        <w:rPr>
          <w:sz w:val="24"/>
          <w:szCs w:val="24"/>
        </w:rPr>
        <w:fldChar w:fldCharType="separate"/>
      </w:r>
      <w:r w:rsidR="10921E24" w:rsidRPr="4C6C3BA8">
        <w:rPr>
          <w:sz w:val="24"/>
          <w:szCs w:val="24"/>
        </w:rPr>
        <w:t xml:space="preserve"> (</w:t>
      </w:r>
      <w:r w:rsidR="008F746C" w:rsidRPr="4C6C3BA8">
        <w:rPr>
          <w:sz w:val="24"/>
          <w:szCs w:val="24"/>
        </w:rPr>
        <w:t xml:space="preserve">Chen </w:t>
      </w:r>
      <w:r w:rsidR="008F746C" w:rsidRPr="4C6C3BA8">
        <w:rPr>
          <w:i/>
          <w:iCs/>
          <w:sz w:val="24"/>
          <w:szCs w:val="24"/>
        </w:rPr>
        <w:t>et al.</w:t>
      </w:r>
      <w:r w:rsidR="008F746C" w:rsidRPr="4C6C3BA8">
        <w:rPr>
          <w:sz w:val="24"/>
          <w:szCs w:val="24"/>
        </w:rPr>
        <w:t>, 2018)</w:t>
      </w:r>
      <w:r w:rsidRPr="4C6C3BA8">
        <w:rPr>
          <w:sz w:val="24"/>
          <w:szCs w:val="24"/>
        </w:rPr>
        <w:fldChar w:fldCharType="end"/>
      </w:r>
      <w:r w:rsidR="0090651A" w:rsidRPr="4C6C3BA8">
        <w:rPr>
          <w:sz w:val="24"/>
          <w:szCs w:val="24"/>
        </w:rPr>
        <w:t>.</w:t>
      </w:r>
      <w:r w:rsidR="00700F0E" w:rsidRPr="4C6C3BA8">
        <w:rPr>
          <w:sz w:val="24"/>
          <w:szCs w:val="24"/>
        </w:rPr>
        <w:t xml:space="preserve"> </w:t>
      </w:r>
      <w:r w:rsidR="00243D82" w:rsidRPr="4C6C3BA8">
        <w:rPr>
          <w:sz w:val="24"/>
          <w:szCs w:val="24"/>
        </w:rPr>
        <w:t xml:space="preserve">There are </w:t>
      </w:r>
      <w:r w:rsidR="007E3E40" w:rsidRPr="4C6C3BA8">
        <w:rPr>
          <w:sz w:val="24"/>
          <w:szCs w:val="24"/>
        </w:rPr>
        <w:t>c</w:t>
      </w:r>
      <w:r w:rsidR="00D71F02" w:rsidRPr="4C6C3BA8">
        <w:rPr>
          <w:sz w:val="24"/>
          <w:szCs w:val="24"/>
        </w:rPr>
        <w:t xml:space="preserve">ommercial </w:t>
      </w:r>
      <w:r w:rsidR="00E52199" w:rsidRPr="4C6C3BA8">
        <w:rPr>
          <w:sz w:val="24"/>
          <w:szCs w:val="24"/>
        </w:rPr>
        <w:t xml:space="preserve">crime detection </w:t>
      </w:r>
      <w:r w:rsidR="00D71F02" w:rsidRPr="4C6C3BA8">
        <w:rPr>
          <w:sz w:val="24"/>
          <w:szCs w:val="24"/>
        </w:rPr>
        <w:t>software</w:t>
      </w:r>
      <w:r w:rsidR="00772A5D" w:rsidRPr="4C6C3BA8">
        <w:rPr>
          <w:sz w:val="24"/>
          <w:szCs w:val="24"/>
        </w:rPr>
        <w:t xml:space="preserve"> like NICE Actimize, Logica ISL and Lexis-Nexis, incorporates ML models which can </w:t>
      </w:r>
      <w:r w:rsidR="00F90FB9" w:rsidRPr="4C6C3BA8">
        <w:rPr>
          <w:sz w:val="24"/>
          <w:szCs w:val="24"/>
        </w:rPr>
        <w:t>filter</w:t>
      </w:r>
      <w:r w:rsidR="00DB3A0E" w:rsidRPr="4C6C3BA8">
        <w:rPr>
          <w:sz w:val="24"/>
          <w:szCs w:val="24"/>
        </w:rPr>
        <w:t xml:space="preserve"> </w:t>
      </w:r>
      <w:r w:rsidR="005024D1" w:rsidRPr="4C6C3BA8">
        <w:rPr>
          <w:sz w:val="24"/>
          <w:szCs w:val="24"/>
        </w:rPr>
        <w:t>and flag suspicious transactions</w:t>
      </w:r>
      <w:r w:rsidR="00914F4E" w:rsidRPr="4C6C3BA8">
        <w:rPr>
          <w:sz w:val="24"/>
          <w:szCs w:val="24"/>
        </w:rPr>
        <w:t xml:space="preserve"> based on </w:t>
      </w:r>
      <w:r w:rsidR="00C7778C" w:rsidRPr="4C6C3BA8">
        <w:rPr>
          <w:sz w:val="24"/>
          <w:szCs w:val="24"/>
        </w:rPr>
        <w:t>pre-determined thresholds and rules</w:t>
      </w:r>
      <w:r w:rsidRPr="4C6C3BA8">
        <w:rPr>
          <w:sz w:val="24"/>
          <w:szCs w:val="24"/>
        </w:rPr>
        <w:fldChar w:fldCharType="begin"/>
      </w:r>
      <w:r w:rsidRPr="4C6C3BA8">
        <w:rPr>
          <w:sz w:val="24"/>
          <w:szCs w:val="24"/>
        </w:rPr>
        <w:instrText xml:space="preserve"> ADDIN ZOTERO_ITEM CSL_CITATION {"citationID":"z6J3nAUR","properties":{"formattedCitation":"(Sobh, 2020)","plainCitation":"(Sobh, 2020)","noteIndex":0},"citationItems":[{"id":361,"uris":["http://zotero.org/users/local/Ur3Wut78/items/CI4JYRSM"],"itemData":{"id":361,"type":"article-journal","abstract":"This paper aims to secure money transactions due to money laundering crimes. It presents a Secure Intelligent Framework for Anti-Money Laundering (SIFAML). This framework is new and includes two main processes. In addition, it supports several modules. The first process is the monitoring process for detecting possible ML. The second process is a STRIPS-based planning process that targets strengthening the belief in the potential problems detected in the monitoring process. In addition, STRIPS is a hierarchical planning technique that makes utilization of the means-ends tactic, by finding the goal in the root of the hierarchical. It searches gradually for the plan services that can diminish the distinction between the current state and the goal. An important feature of SIFAML is the integration of the planner and the OWL-'s reasoner. This means that the reasoner might do the entire planner’s interactions with a particular state. In addition, SIFAML contains several supporting modules for data gathering and mediation, link analysis, and risk scoring. To present the applicability of SIFAML, it has been discussed using different instances.This work provides an analytical study and a comparison between the performance and capabilities of SIFAML and other related works are given and the concluding remarks are discussed. The proposed framework improves the discovery of ML and reduces false-positive alarms. It moves anti-money laundering frameworks to make use of an intelligent formalism by using ontology and STRIPS-based planning.Finally, this work introduces SIFAML as a novel ontology-based and plan-based system for AML frameworks.","container-title":"Journal of Applied Security Research","DOI":"10.1080/19361610.2020.1812994","ISSN":"1936-1610","issue":"4","note":"publisher: Routledge\n_eprint: https://doi.org/10.1080/19361610.2020.1812994","page":"517-546","source":"Taylor and Francis+NEJM","title":"An Intelligent and Secure Framework for Anti-Money Laundering","volume":"15","author":[{"family":"Sobh","given":"Tarek S."}],"issued":{"date-parts":[["2020",10,1]]}}}],"schema":"https://github.com/citation-style-language/schema/raw/master/csl-citation.json"} </w:instrText>
      </w:r>
      <w:r w:rsidRPr="4C6C3BA8">
        <w:rPr>
          <w:sz w:val="24"/>
          <w:szCs w:val="24"/>
        </w:rPr>
        <w:fldChar w:fldCharType="separate"/>
      </w:r>
      <w:r w:rsidR="1DFB75F1" w:rsidRPr="4C6C3BA8">
        <w:rPr>
          <w:rFonts w:ascii="Calibri" w:hAnsi="Calibri" w:cs="Calibri"/>
          <w:sz w:val="24"/>
          <w:szCs w:val="24"/>
        </w:rPr>
        <w:t xml:space="preserve"> (</w:t>
      </w:r>
      <w:r w:rsidR="00E54E30" w:rsidRPr="4C6C3BA8">
        <w:rPr>
          <w:rFonts w:ascii="Calibri" w:hAnsi="Calibri" w:cs="Calibri"/>
          <w:sz w:val="24"/>
          <w:szCs w:val="24"/>
        </w:rPr>
        <w:t>Sobh, 2020)</w:t>
      </w:r>
      <w:r w:rsidRPr="4C6C3BA8">
        <w:rPr>
          <w:sz w:val="24"/>
          <w:szCs w:val="24"/>
        </w:rPr>
        <w:fldChar w:fldCharType="end"/>
      </w:r>
      <w:r w:rsidR="00C7778C" w:rsidRPr="4C6C3BA8">
        <w:rPr>
          <w:sz w:val="24"/>
          <w:szCs w:val="24"/>
        </w:rPr>
        <w:t>.</w:t>
      </w:r>
      <w:r w:rsidR="00277F4A" w:rsidRPr="4C6C3BA8">
        <w:rPr>
          <w:sz w:val="24"/>
          <w:szCs w:val="24"/>
        </w:rPr>
        <w:t xml:space="preserve"> However, drawbacks </w:t>
      </w:r>
      <w:r w:rsidR="000D55C2" w:rsidRPr="4C6C3BA8">
        <w:rPr>
          <w:sz w:val="24"/>
          <w:szCs w:val="24"/>
        </w:rPr>
        <w:t>include</w:t>
      </w:r>
      <w:r w:rsidR="00D70FC8" w:rsidRPr="4C6C3BA8">
        <w:rPr>
          <w:sz w:val="24"/>
          <w:szCs w:val="24"/>
        </w:rPr>
        <w:t xml:space="preserve"> the over-sensitivity of these ML-model based software</w:t>
      </w:r>
      <w:r w:rsidR="003E39D9" w:rsidRPr="4C6C3BA8">
        <w:rPr>
          <w:sz w:val="24"/>
          <w:szCs w:val="24"/>
        </w:rPr>
        <w:t xml:space="preserve">, </w:t>
      </w:r>
      <w:r w:rsidR="00EC36FE" w:rsidRPr="4C6C3BA8">
        <w:rPr>
          <w:sz w:val="24"/>
          <w:szCs w:val="24"/>
        </w:rPr>
        <w:t xml:space="preserve">racial bias </w:t>
      </w:r>
      <w:r w:rsidR="0047576E" w:rsidRPr="4C6C3BA8">
        <w:rPr>
          <w:sz w:val="24"/>
          <w:szCs w:val="24"/>
        </w:rPr>
        <w:t xml:space="preserve">and </w:t>
      </w:r>
      <w:r w:rsidR="00DF7CE8" w:rsidRPr="4C6C3BA8">
        <w:rPr>
          <w:sz w:val="24"/>
          <w:szCs w:val="24"/>
        </w:rPr>
        <w:t>issues of data privacy</w:t>
      </w:r>
      <w:r w:rsidR="00EC36FE" w:rsidRPr="4C6C3BA8">
        <w:rPr>
          <w:sz w:val="24"/>
          <w:szCs w:val="24"/>
        </w:rPr>
        <w:t>.</w:t>
      </w:r>
    </w:p>
    <w:p w14:paraId="10E347BE" w14:textId="77777777" w:rsidR="008E380E" w:rsidRDefault="008E380E" w:rsidP="00E167BC">
      <w:pPr>
        <w:pStyle w:val="Heading3"/>
        <w:rPr>
          <w:sz w:val="28"/>
          <w:szCs w:val="28"/>
        </w:rPr>
      </w:pPr>
    </w:p>
    <w:p w14:paraId="1B8F05C7" w14:textId="77777777" w:rsidR="008E380E" w:rsidRDefault="008E380E" w:rsidP="00E167BC">
      <w:pPr>
        <w:pStyle w:val="Heading3"/>
        <w:rPr>
          <w:sz w:val="28"/>
          <w:szCs w:val="28"/>
        </w:rPr>
      </w:pPr>
    </w:p>
    <w:p w14:paraId="1A41B08A" w14:textId="7A43F15A" w:rsidR="00E167BC" w:rsidRDefault="00E167BC" w:rsidP="00E167BC">
      <w:pPr>
        <w:pStyle w:val="Heading3"/>
        <w:rPr>
          <w:rStyle w:val="Heading3Char"/>
          <w:sz w:val="28"/>
          <w:szCs w:val="28"/>
        </w:rPr>
      </w:pPr>
      <w:bookmarkStart w:id="306" w:name="_Toc136390414"/>
      <w:r w:rsidRPr="00B660E0">
        <w:rPr>
          <w:sz w:val="28"/>
          <w:szCs w:val="28"/>
        </w:rPr>
        <w:t>2.5.</w:t>
      </w:r>
      <w:r>
        <w:rPr>
          <w:sz w:val="28"/>
          <w:szCs w:val="28"/>
        </w:rPr>
        <w:t>4</w:t>
      </w:r>
      <w:r w:rsidRPr="00B660E0">
        <w:rPr>
          <w:sz w:val="28"/>
          <w:szCs w:val="28"/>
        </w:rPr>
        <w:t>.</w:t>
      </w:r>
      <w:r>
        <w:rPr>
          <w:sz w:val="28"/>
          <w:szCs w:val="28"/>
        </w:rPr>
        <w:t xml:space="preserve">   </w:t>
      </w:r>
      <w:r>
        <w:rPr>
          <w:rStyle w:val="Heading3Char"/>
          <w:sz w:val="28"/>
          <w:szCs w:val="28"/>
        </w:rPr>
        <w:t xml:space="preserve">Urban </w:t>
      </w:r>
      <w:r w:rsidRPr="00B660E0">
        <w:rPr>
          <w:rStyle w:val="Heading3Char"/>
          <w:sz w:val="28"/>
          <w:szCs w:val="28"/>
        </w:rPr>
        <w:t>crime</w:t>
      </w:r>
      <w:bookmarkEnd w:id="306"/>
    </w:p>
    <w:p w14:paraId="5A875878" w14:textId="77777777" w:rsidR="00CB71E6" w:rsidRPr="00CB71E6" w:rsidRDefault="00CB71E6" w:rsidP="00CB71E6"/>
    <w:p w14:paraId="69CA5132" w14:textId="46DF50B5" w:rsidR="00AE4483" w:rsidRPr="009D1BF1" w:rsidRDefault="00A15AB7" w:rsidP="009D1BF1">
      <w:pPr>
        <w:spacing w:line="360" w:lineRule="auto"/>
        <w:jc w:val="both"/>
        <w:rPr>
          <w:rFonts w:cstheme="minorHAnsi"/>
          <w:sz w:val="24"/>
          <w:szCs w:val="24"/>
        </w:rPr>
      </w:pPr>
      <w:r w:rsidRPr="009D1BF1">
        <w:rPr>
          <w:rFonts w:cstheme="minorHAnsi"/>
          <w:sz w:val="24"/>
          <w:szCs w:val="24"/>
        </w:rPr>
        <w:t xml:space="preserve">The research involving the analysis of Bahir Dar City Administration Criminal Database in Ethiopia </w:t>
      </w:r>
      <w:r w:rsidR="00C226EE" w:rsidRPr="009D1BF1">
        <w:rPr>
          <w:rFonts w:cstheme="minorHAnsi"/>
          <w:sz w:val="24"/>
          <w:szCs w:val="24"/>
        </w:rPr>
        <w:t xml:space="preserve">to predict </w:t>
      </w:r>
      <w:r w:rsidR="00C9780F" w:rsidRPr="009D1BF1">
        <w:rPr>
          <w:rFonts w:cstheme="minorHAnsi"/>
          <w:sz w:val="24"/>
          <w:szCs w:val="24"/>
        </w:rPr>
        <w:t xml:space="preserve">urban </w:t>
      </w:r>
      <w:r w:rsidR="00C226EE" w:rsidRPr="009D1BF1">
        <w:rPr>
          <w:rFonts w:cstheme="minorHAnsi"/>
          <w:sz w:val="24"/>
          <w:szCs w:val="24"/>
        </w:rPr>
        <w:t xml:space="preserve">crime </w:t>
      </w:r>
      <w:r w:rsidR="00A21F41" w:rsidRPr="009D1BF1">
        <w:rPr>
          <w:rFonts w:cstheme="minorHAnsi"/>
          <w:sz w:val="24"/>
          <w:szCs w:val="24"/>
        </w:rPr>
        <w:t xml:space="preserve">involved </w:t>
      </w:r>
      <w:r w:rsidR="00B233E7" w:rsidRPr="009D1BF1">
        <w:rPr>
          <w:rFonts w:cstheme="minorHAnsi"/>
          <w:sz w:val="24"/>
          <w:szCs w:val="24"/>
        </w:rPr>
        <w:t>time</w:t>
      </w:r>
      <w:r w:rsidR="00BF1CF8" w:rsidRPr="009D1BF1">
        <w:rPr>
          <w:rFonts w:cstheme="minorHAnsi"/>
          <w:sz w:val="24"/>
          <w:szCs w:val="24"/>
        </w:rPr>
        <w:t xml:space="preserve">-consuming </w:t>
      </w:r>
      <w:r w:rsidR="00A21F41" w:rsidRPr="009D1BF1">
        <w:rPr>
          <w:rFonts w:cstheme="minorHAnsi"/>
          <w:sz w:val="24"/>
          <w:szCs w:val="24"/>
        </w:rPr>
        <w:t>data preparation</w:t>
      </w:r>
      <w:r w:rsidR="00E32C1F" w:rsidRPr="009D1BF1">
        <w:rPr>
          <w:rFonts w:cstheme="minorHAnsi"/>
          <w:sz w:val="24"/>
          <w:szCs w:val="24"/>
        </w:rPr>
        <w:t>,</w:t>
      </w:r>
      <w:r w:rsidR="000C7F64">
        <w:rPr>
          <w:rFonts w:cstheme="minorHAnsi"/>
          <w:sz w:val="24"/>
          <w:szCs w:val="24"/>
        </w:rPr>
        <w:t xml:space="preserve"> </w:t>
      </w:r>
      <w:r w:rsidR="00A21F41" w:rsidRPr="009D1BF1">
        <w:rPr>
          <w:rFonts w:cstheme="minorHAnsi"/>
          <w:sz w:val="24"/>
          <w:szCs w:val="24"/>
        </w:rPr>
        <w:t xml:space="preserve">as the </w:t>
      </w:r>
      <w:r w:rsidR="00E670A9" w:rsidRPr="009D1BF1">
        <w:rPr>
          <w:rFonts w:cstheme="minorHAnsi"/>
          <w:sz w:val="24"/>
          <w:szCs w:val="24"/>
        </w:rPr>
        <w:t>dataset was organized in summary form</w:t>
      </w:r>
      <w:r w:rsidR="00D760E6" w:rsidRPr="009D1BF1">
        <w:rPr>
          <w:rFonts w:cstheme="minorHAnsi"/>
          <w:sz w:val="24"/>
          <w:szCs w:val="24"/>
        </w:rPr>
        <w:t xml:space="preserve"> and </w:t>
      </w:r>
      <w:r w:rsidR="000A4C97" w:rsidRPr="009D1BF1">
        <w:rPr>
          <w:rFonts w:cstheme="minorHAnsi"/>
          <w:sz w:val="24"/>
          <w:szCs w:val="24"/>
        </w:rPr>
        <w:t>only available as hardcopy</w:t>
      </w:r>
      <w:r w:rsidR="00E670A9" w:rsidRPr="009D1BF1">
        <w:rPr>
          <w:rFonts w:cstheme="minorHAnsi"/>
          <w:sz w:val="24"/>
          <w:szCs w:val="24"/>
        </w:rPr>
        <w:t>. T</w:t>
      </w:r>
      <w:r w:rsidR="000A4C97" w:rsidRPr="009D1BF1">
        <w:rPr>
          <w:rFonts w:cstheme="minorHAnsi"/>
          <w:sz w:val="24"/>
          <w:szCs w:val="24"/>
        </w:rPr>
        <w:t>he</w:t>
      </w:r>
      <w:r w:rsidR="00E670A9" w:rsidRPr="009D1BF1">
        <w:rPr>
          <w:rFonts w:cstheme="minorHAnsi"/>
          <w:sz w:val="24"/>
          <w:szCs w:val="24"/>
        </w:rPr>
        <w:t xml:space="preserve"> project </w:t>
      </w:r>
      <w:r w:rsidR="007A1B39">
        <w:rPr>
          <w:rFonts w:cstheme="minorHAnsi"/>
          <w:sz w:val="24"/>
          <w:szCs w:val="24"/>
        </w:rPr>
        <w:t>had</w:t>
      </w:r>
      <w:r w:rsidR="00F01EA6" w:rsidRPr="009D1BF1">
        <w:rPr>
          <w:rFonts w:cstheme="minorHAnsi"/>
          <w:sz w:val="24"/>
          <w:szCs w:val="24"/>
        </w:rPr>
        <w:t xml:space="preserve"> </w:t>
      </w:r>
      <w:r w:rsidR="002721FA" w:rsidRPr="009D1BF1">
        <w:rPr>
          <w:rFonts w:cstheme="minorHAnsi"/>
          <w:sz w:val="24"/>
          <w:szCs w:val="24"/>
        </w:rPr>
        <w:t>3,000 criminal record</w:t>
      </w:r>
      <w:r w:rsidR="00F01EA6" w:rsidRPr="009D1BF1">
        <w:rPr>
          <w:rFonts w:cstheme="minorHAnsi"/>
          <w:sz w:val="24"/>
          <w:szCs w:val="24"/>
        </w:rPr>
        <w:t xml:space="preserve"> samples</w:t>
      </w:r>
      <w:r w:rsidR="009771E4" w:rsidRPr="009D1BF1">
        <w:rPr>
          <w:rFonts w:cstheme="minorHAnsi"/>
          <w:sz w:val="24"/>
          <w:szCs w:val="24"/>
        </w:rPr>
        <w:t xml:space="preserve"> manually collated</w:t>
      </w:r>
      <w:r w:rsidR="00F01EA6" w:rsidRPr="009D1BF1">
        <w:rPr>
          <w:rFonts w:cstheme="minorHAnsi"/>
          <w:sz w:val="24"/>
          <w:szCs w:val="24"/>
        </w:rPr>
        <w:t xml:space="preserve"> for </w:t>
      </w:r>
      <w:r w:rsidR="00C941EE">
        <w:rPr>
          <w:rFonts w:cstheme="minorHAnsi"/>
          <w:sz w:val="24"/>
          <w:szCs w:val="24"/>
        </w:rPr>
        <w:t>analysis</w:t>
      </w:r>
      <w:r w:rsidR="00C941EE" w:rsidRPr="009D1BF1">
        <w:rPr>
          <w:rFonts w:cstheme="minorHAnsi"/>
          <w:sz w:val="24"/>
          <w:szCs w:val="24"/>
        </w:rPr>
        <w:t xml:space="preserve"> (</w:t>
      </w:r>
      <w:r w:rsidR="00F221DF" w:rsidRPr="009D1BF1">
        <w:rPr>
          <w:rFonts w:cstheme="minorHAnsi"/>
          <w:sz w:val="24"/>
          <w:szCs w:val="24"/>
        </w:rPr>
        <w:t>Alemu, 2020)</w:t>
      </w:r>
      <w:r w:rsidR="0009148D" w:rsidRPr="009D1BF1">
        <w:rPr>
          <w:rFonts w:cstheme="minorHAnsi"/>
          <w:sz w:val="24"/>
          <w:szCs w:val="24"/>
        </w:rPr>
        <w:t>.</w:t>
      </w:r>
      <w:r w:rsidR="00D168E7" w:rsidRPr="009D1BF1">
        <w:rPr>
          <w:rFonts w:cstheme="minorHAnsi"/>
          <w:sz w:val="24"/>
          <w:szCs w:val="24"/>
        </w:rPr>
        <w:t xml:space="preserve"> </w:t>
      </w:r>
      <w:r w:rsidR="005E25FF" w:rsidRPr="009D1BF1">
        <w:rPr>
          <w:rFonts w:cstheme="minorHAnsi"/>
          <w:sz w:val="24"/>
          <w:szCs w:val="24"/>
        </w:rPr>
        <w:t>I</w:t>
      </w:r>
      <w:r w:rsidR="004C1747" w:rsidRPr="009D1BF1">
        <w:rPr>
          <w:rFonts w:cstheme="minorHAnsi"/>
          <w:sz w:val="24"/>
          <w:szCs w:val="24"/>
        </w:rPr>
        <w:t>nstead of</w:t>
      </w:r>
      <w:r w:rsidR="00D168E7" w:rsidRPr="009D1BF1">
        <w:rPr>
          <w:rFonts w:cstheme="minorHAnsi"/>
          <w:sz w:val="24"/>
          <w:szCs w:val="24"/>
        </w:rPr>
        <w:t xml:space="preserve"> </w:t>
      </w:r>
      <w:r w:rsidR="00C941EE">
        <w:rPr>
          <w:rFonts w:cstheme="minorHAnsi"/>
          <w:sz w:val="24"/>
          <w:szCs w:val="24"/>
        </w:rPr>
        <w:t xml:space="preserve">using </w:t>
      </w:r>
      <w:r w:rsidR="0049509B" w:rsidRPr="009D1BF1">
        <w:rPr>
          <w:rFonts w:cstheme="minorHAnsi"/>
          <w:sz w:val="24"/>
          <w:szCs w:val="24"/>
        </w:rPr>
        <w:t xml:space="preserve">the </w:t>
      </w:r>
      <w:r w:rsidR="00D168E7" w:rsidRPr="009D1BF1">
        <w:rPr>
          <w:rFonts w:cstheme="minorHAnsi"/>
          <w:sz w:val="24"/>
          <w:szCs w:val="24"/>
        </w:rPr>
        <w:t>15 attributes</w:t>
      </w:r>
      <w:r w:rsidR="004C1747" w:rsidRPr="009D1BF1">
        <w:rPr>
          <w:rFonts w:cstheme="minorHAnsi"/>
          <w:sz w:val="24"/>
          <w:szCs w:val="24"/>
        </w:rPr>
        <w:t xml:space="preserve"> in </w:t>
      </w:r>
      <w:r w:rsidR="0049509B" w:rsidRPr="009D1BF1">
        <w:rPr>
          <w:rFonts w:cstheme="minorHAnsi"/>
          <w:sz w:val="24"/>
          <w:szCs w:val="24"/>
        </w:rPr>
        <w:t xml:space="preserve">the </w:t>
      </w:r>
      <w:r w:rsidR="004C1747" w:rsidRPr="009D1BF1">
        <w:rPr>
          <w:rFonts w:cstheme="minorHAnsi"/>
          <w:sz w:val="24"/>
          <w:szCs w:val="24"/>
        </w:rPr>
        <w:t xml:space="preserve">dataset, only </w:t>
      </w:r>
      <w:r w:rsidR="00BB6015" w:rsidRPr="009D1BF1">
        <w:rPr>
          <w:rFonts w:cstheme="minorHAnsi"/>
          <w:sz w:val="24"/>
          <w:szCs w:val="24"/>
        </w:rPr>
        <w:t>7</w:t>
      </w:r>
      <w:r w:rsidR="00D168E7" w:rsidRPr="009D1BF1">
        <w:rPr>
          <w:rFonts w:cstheme="minorHAnsi"/>
          <w:sz w:val="24"/>
          <w:szCs w:val="24"/>
        </w:rPr>
        <w:t xml:space="preserve"> were </w:t>
      </w:r>
      <w:r w:rsidR="0068274E" w:rsidRPr="009D1BF1">
        <w:rPr>
          <w:rFonts w:cstheme="minorHAnsi"/>
          <w:sz w:val="24"/>
          <w:szCs w:val="24"/>
        </w:rPr>
        <w:t>required</w:t>
      </w:r>
      <w:r w:rsidR="00892241">
        <w:rPr>
          <w:rFonts w:cstheme="minorHAnsi"/>
          <w:sz w:val="24"/>
          <w:szCs w:val="24"/>
        </w:rPr>
        <w:t>. T</w:t>
      </w:r>
      <w:r w:rsidR="00BB6015" w:rsidRPr="009D1BF1">
        <w:rPr>
          <w:rFonts w:cstheme="minorHAnsi"/>
          <w:sz w:val="24"/>
          <w:szCs w:val="24"/>
        </w:rPr>
        <w:t xml:space="preserve">he rest were deemed </w:t>
      </w:r>
      <w:r w:rsidR="009E3DB5" w:rsidRPr="009D1BF1">
        <w:rPr>
          <w:rFonts w:cstheme="minorHAnsi"/>
          <w:sz w:val="24"/>
          <w:szCs w:val="24"/>
        </w:rPr>
        <w:t>irrelevant for</w:t>
      </w:r>
      <w:r w:rsidR="00711DC5" w:rsidRPr="009D1BF1">
        <w:rPr>
          <w:rFonts w:cstheme="minorHAnsi"/>
          <w:sz w:val="24"/>
          <w:szCs w:val="24"/>
        </w:rPr>
        <w:t xml:space="preserve"> Naïve Bayes, </w:t>
      </w:r>
      <w:r w:rsidR="005D261E" w:rsidRPr="009D1BF1">
        <w:rPr>
          <w:rFonts w:cstheme="minorHAnsi"/>
          <w:sz w:val="24"/>
          <w:szCs w:val="24"/>
        </w:rPr>
        <w:t>Multi</w:t>
      </w:r>
      <w:r w:rsidR="00702E5E">
        <w:rPr>
          <w:rFonts w:cstheme="minorHAnsi"/>
          <w:sz w:val="24"/>
          <w:szCs w:val="24"/>
        </w:rPr>
        <w:t>-</w:t>
      </w:r>
      <w:r w:rsidR="005D261E" w:rsidRPr="009D1BF1">
        <w:rPr>
          <w:rFonts w:cstheme="minorHAnsi"/>
          <w:sz w:val="24"/>
          <w:szCs w:val="24"/>
        </w:rPr>
        <w:t xml:space="preserve">layer </w:t>
      </w:r>
      <w:r w:rsidR="00702E5E" w:rsidRPr="009D1BF1">
        <w:rPr>
          <w:rFonts w:cstheme="minorHAnsi"/>
          <w:sz w:val="24"/>
          <w:szCs w:val="24"/>
        </w:rPr>
        <w:t>Perceptron</w:t>
      </w:r>
      <w:r w:rsidR="0019388E">
        <w:rPr>
          <w:rFonts w:cstheme="minorHAnsi"/>
          <w:sz w:val="24"/>
          <w:szCs w:val="24"/>
        </w:rPr>
        <w:t xml:space="preserve"> </w:t>
      </w:r>
      <w:r w:rsidR="007F1FA8" w:rsidRPr="009D1BF1">
        <w:rPr>
          <w:rFonts w:cstheme="minorHAnsi"/>
          <w:sz w:val="24"/>
          <w:szCs w:val="24"/>
        </w:rPr>
        <w:t>(MLP)</w:t>
      </w:r>
      <w:r w:rsidR="0083127C" w:rsidRPr="009D1BF1">
        <w:rPr>
          <w:rFonts w:cstheme="minorHAnsi"/>
          <w:sz w:val="24"/>
          <w:szCs w:val="24"/>
        </w:rPr>
        <w:t xml:space="preserve"> </w:t>
      </w:r>
      <w:r w:rsidR="00F4203D" w:rsidRPr="009D1BF1">
        <w:rPr>
          <w:rFonts w:cstheme="minorHAnsi"/>
          <w:sz w:val="24"/>
          <w:szCs w:val="24"/>
        </w:rPr>
        <w:t>and K</w:t>
      </w:r>
      <w:r w:rsidR="00AA2BDC" w:rsidRPr="009D1BF1">
        <w:rPr>
          <w:rFonts w:cstheme="minorHAnsi"/>
          <w:sz w:val="24"/>
          <w:szCs w:val="24"/>
        </w:rPr>
        <w:t xml:space="preserve">Star </w:t>
      </w:r>
      <w:r w:rsidR="0083127C" w:rsidRPr="009D1BF1">
        <w:rPr>
          <w:rFonts w:cstheme="minorHAnsi"/>
          <w:sz w:val="24"/>
          <w:szCs w:val="24"/>
        </w:rPr>
        <w:t>classifie</w:t>
      </w:r>
      <w:r w:rsidR="005E25FF" w:rsidRPr="009D1BF1">
        <w:rPr>
          <w:rFonts w:cstheme="minorHAnsi"/>
          <w:sz w:val="24"/>
          <w:szCs w:val="24"/>
        </w:rPr>
        <w:t>r</w:t>
      </w:r>
      <w:r w:rsidR="00AA2BDC" w:rsidRPr="009D1BF1">
        <w:rPr>
          <w:rFonts w:cstheme="minorHAnsi"/>
          <w:sz w:val="24"/>
          <w:szCs w:val="24"/>
        </w:rPr>
        <w:t>s</w:t>
      </w:r>
      <w:r w:rsidR="00C02380">
        <w:rPr>
          <w:rFonts w:cstheme="minorHAnsi"/>
          <w:sz w:val="24"/>
          <w:szCs w:val="24"/>
        </w:rPr>
        <w:t>.</w:t>
      </w:r>
      <w:r w:rsidR="005E25FF" w:rsidRPr="009D1BF1">
        <w:rPr>
          <w:rFonts w:cstheme="minorHAnsi"/>
          <w:sz w:val="24"/>
          <w:szCs w:val="24"/>
        </w:rPr>
        <w:t xml:space="preserve"> </w:t>
      </w:r>
      <w:r w:rsidR="00D33EE9" w:rsidRPr="009D1BF1">
        <w:rPr>
          <w:rFonts w:cstheme="minorHAnsi"/>
          <w:sz w:val="24"/>
          <w:szCs w:val="24"/>
        </w:rPr>
        <w:t>T</w:t>
      </w:r>
      <w:r w:rsidR="00BE2ED5">
        <w:rPr>
          <w:rFonts w:cstheme="minorHAnsi"/>
          <w:sz w:val="24"/>
          <w:szCs w:val="24"/>
        </w:rPr>
        <w:t>he</w:t>
      </w:r>
      <w:r w:rsidR="006050D8" w:rsidRPr="009D1BF1">
        <w:rPr>
          <w:rFonts w:cstheme="minorHAnsi"/>
          <w:sz w:val="24"/>
          <w:szCs w:val="24"/>
        </w:rPr>
        <w:t xml:space="preserve"> prediction accuracies </w:t>
      </w:r>
      <w:r w:rsidR="00BE2ED5">
        <w:rPr>
          <w:rFonts w:cstheme="minorHAnsi"/>
          <w:sz w:val="24"/>
          <w:szCs w:val="24"/>
        </w:rPr>
        <w:t>were</w:t>
      </w:r>
      <w:r w:rsidR="006050D8" w:rsidRPr="009D1BF1">
        <w:rPr>
          <w:rFonts w:cstheme="minorHAnsi"/>
          <w:sz w:val="24"/>
          <w:szCs w:val="24"/>
        </w:rPr>
        <w:t xml:space="preserve"> </w:t>
      </w:r>
      <w:r w:rsidR="00567257">
        <w:rPr>
          <w:rFonts w:cstheme="minorHAnsi"/>
          <w:sz w:val="24"/>
          <w:szCs w:val="24"/>
        </w:rPr>
        <w:t xml:space="preserve">low at </w:t>
      </w:r>
      <w:r w:rsidR="006050D8" w:rsidRPr="009D1BF1">
        <w:rPr>
          <w:rFonts w:cstheme="minorHAnsi"/>
          <w:sz w:val="24"/>
          <w:szCs w:val="24"/>
        </w:rPr>
        <w:t>42.9%</w:t>
      </w:r>
      <w:r w:rsidR="00315E80" w:rsidRPr="009D1BF1">
        <w:rPr>
          <w:rFonts w:cstheme="minorHAnsi"/>
          <w:sz w:val="24"/>
          <w:szCs w:val="24"/>
        </w:rPr>
        <w:t xml:space="preserve"> and</w:t>
      </w:r>
      <w:r w:rsidR="006050D8" w:rsidRPr="009D1BF1">
        <w:rPr>
          <w:rFonts w:cstheme="minorHAnsi"/>
          <w:sz w:val="24"/>
          <w:szCs w:val="24"/>
        </w:rPr>
        <w:t xml:space="preserve"> </w:t>
      </w:r>
      <w:r w:rsidR="00FE7104" w:rsidRPr="009D1BF1">
        <w:rPr>
          <w:rFonts w:cstheme="minorHAnsi"/>
          <w:sz w:val="24"/>
          <w:szCs w:val="24"/>
        </w:rPr>
        <w:t>57.5%</w:t>
      </w:r>
      <w:r w:rsidR="00667973" w:rsidRPr="009D1BF1">
        <w:rPr>
          <w:rFonts w:cstheme="minorHAnsi"/>
          <w:sz w:val="24"/>
          <w:szCs w:val="24"/>
        </w:rPr>
        <w:t xml:space="preserve"> which was</w:t>
      </w:r>
      <w:r w:rsidR="00BE2ED5">
        <w:rPr>
          <w:rFonts w:cstheme="minorHAnsi"/>
          <w:sz w:val="24"/>
          <w:szCs w:val="24"/>
        </w:rPr>
        <w:t xml:space="preserve"> likely </w:t>
      </w:r>
      <w:r w:rsidR="00667973" w:rsidRPr="009D1BF1">
        <w:rPr>
          <w:rFonts w:cstheme="minorHAnsi"/>
          <w:sz w:val="24"/>
          <w:szCs w:val="24"/>
        </w:rPr>
        <w:t xml:space="preserve">because all the crime groups </w:t>
      </w:r>
      <w:r w:rsidR="00A44623">
        <w:rPr>
          <w:rFonts w:cstheme="minorHAnsi"/>
          <w:sz w:val="24"/>
          <w:szCs w:val="24"/>
        </w:rPr>
        <w:t xml:space="preserve">were </w:t>
      </w:r>
      <w:r w:rsidR="00667973" w:rsidRPr="009D1BF1">
        <w:rPr>
          <w:rFonts w:cstheme="minorHAnsi"/>
          <w:sz w:val="24"/>
          <w:szCs w:val="24"/>
        </w:rPr>
        <w:t xml:space="preserve">used for ML </w:t>
      </w:r>
      <w:r w:rsidR="006A45EE" w:rsidRPr="009D1BF1">
        <w:rPr>
          <w:rFonts w:cstheme="minorHAnsi"/>
          <w:sz w:val="24"/>
          <w:szCs w:val="24"/>
        </w:rPr>
        <w:t>modelling</w:t>
      </w:r>
      <w:r w:rsidR="00287E82" w:rsidRPr="009D1BF1">
        <w:rPr>
          <w:rFonts w:cstheme="minorHAnsi"/>
          <w:sz w:val="24"/>
          <w:szCs w:val="24"/>
        </w:rPr>
        <w:t xml:space="preserve">. However, </w:t>
      </w:r>
      <w:r w:rsidR="0079557B" w:rsidRPr="009D1BF1">
        <w:rPr>
          <w:rFonts w:cstheme="minorHAnsi"/>
          <w:sz w:val="24"/>
          <w:szCs w:val="24"/>
        </w:rPr>
        <w:t>w</w:t>
      </w:r>
      <w:r w:rsidR="00BD2B6D">
        <w:rPr>
          <w:rFonts w:cstheme="minorHAnsi"/>
          <w:sz w:val="24"/>
          <w:szCs w:val="24"/>
        </w:rPr>
        <w:t>ith</w:t>
      </w:r>
      <w:r w:rsidR="0079557B" w:rsidRPr="009D1BF1">
        <w:rPr>
          <w:rFonts w:cstheme="minorHAnsi"/>
          <w:sz w:val="24"/>
          <w:szCs w:val="24"/>
        </w:rPr>
        <w:t xml:space="preserve"> only 3 crime </w:t>
      </w:r>
      <w:r w:rsidR="000E2208" w:rsidRPr="009D1BF1">
        <w:rPr>
          <w:rFonts w:cstheme="minorHAnsi"/>
          <w:sz w:val="24"/>
          <w:szCs w:val="24"/>
        </w:rPr>
        <w:t>types: theft</w:t>
      </w:r>
      <w:r w:rsidR="0079557B" w:rsidRPr="009D1BF1">
        <w:rPr>
          <w:rFonts w:cstheme="minorHAnsi"/>
          <w:sz w:val="24"/>
          <w:szCs w:val="24"/>
        </w:rPr>
        <w:t xml:space="preserve">, robbery and </w:t>
      </w:r>
      <w:r w:rsidR="000E2208" w:rsidRPr="009D1BF1">
        <w:rPr>
          <w:rFonts w:cstheme="minorHAnsi"/>
          <w:sz w:val="24"/>
          <w:szCs w:val="24"/>
        </w:rPr>
        <w:t>social crimes, the accuracy</w:t>
      </w:r>
      <w:r w:rsidR="004A5FE4" w:rsidRPr="009D1BF1">
        <w:rPr>
          <w:rFonts w:cstheme="minorHAnsi"/>
          <w:sz w:val="24"/>
          <w:szCs w:val="24"/>
        </w:rPr>
        <w:t xml:space="preserve"> of crime prediction</w:t>
      </w:r>
      <w:r w:rsidR="00667973" w:rsidRPr="009D1BF1">
        <w:rPr>
          <w:rFonts w:cstheme="minorHAnsi"/>
          <w:sz w:val="24"/>
          <w:szCs w:val="24"/>
        </w:rPr>
        <w:t xml:space="preserve"> improved to</w:t>
      </w:r>
      <w:r w:rsidR="000E2208" w:rsidRPr="009D1BF1">
        <w:rPr>
          <w:rFonts w:cstheme="minorHAnsi"/>
          <w:sz w:val="24"/>
          <w:szCs w:val="24"/>
        </w:rPr>
        <w:t xml:space="preserve"> 71</w:t>
      </w:r>
      <w:r w:rsidR="004A5FE4" w:rsidRPr="009D1BF1">
        <w:rPr>
          <w:rFonts w:cstheme="minorHAnsi"/>
          <w:sz w:val="24"/>
          <w:szCs w:val="24"/>
        </w:rPr>
        <w:t>%</w:t>
      </w:r>
      <w:r w:rsidR="00BD2B6D">
        <w:rPr>
          <w:rFonts w:cstheme="minorHAnsi"/>
          <w:sz w:val="24"/>
          <w:szCs w:val="24"/>
        </w:rPr>
        <w:t>. This</w:t>
      </w:r>
      <w:r w:rsidR="009C2B8E">
        <w:rPr>
          <w:rFonts w:cstheme="minorHAnsi"/>
          <w:sz w:val="24"/>
          <w:szCs w:val="24"/>
        </w:rPr>
        <w:t xml:space="preserve"> data selection</w:t>
      </w:r>
      <w:r w:rsidR="000F3CA9">
        <w:rPr>
          <w:rFonts w:cstheme="minorHAnsi"/>
          <w:sz w:val="24"/>
          <w:szCs w:val="24"/>
        </w:rPr>
        <w:t xml:space="preserve"> is a drawback to the </w:t>
      </w:r>
      <w:r w:rsidR="0095720C">
        <w:rPr>
          <w:rFonts w:cstheme="minorHAnsi"/>
          <w:sz w:val="24"/>
          <w:szCs w:val="24"/>
        </w:rPr>
        <w:t>validity of</w:t>
      </w:r>
      <w:r w:rsidR="000F3CA9">
        <w:rPr>
          <w:rFonts w:cstheme="minorHAnsi"/>
          <w:sz w:val="24"/>
          <w:szCs w:val="24"/>
        </w:rPr>
        <w:t xml:space="preserve"> accuracy</w:t>
      </w:r>
      <w:r w:rsidR="004A5FE4" w:rsidRPr="009D1BF1">
        <w:rPr>
          <w:rFonts w:cstheme="minorHAnsi"/>
          <w:sz w:val="24"/>
          <w:szCs w:val="24"/>
        </w:rPr>
        <w:t>.</w:t>
      </w:r>
      <w:r w:rsidR="001814F9" w:rsidRPr="009D1BF1">
        <w:rPr>
          <w:rFonts w:cstheme="minorHAnsi"/>
          <w:sz w:val="24"/>
          <w:szCs w:val="24"/>
        </w:rPr>
        <w:t xml:space="preserve"> </w:t>
      </w:r>
      <w:r w:rsidR="009155B3" w:rsidRPr="009D1BF1">
        <w:rPr>
          <w:rFonts w:cstheme="minorHAnsi"/>
          <w:sz w:val="24"/>
          <w:szCs w:val="24"/>
        </w:rPr>
        <w:t>Research</w:t>
      </w:r>
      <w:r w:rsidR="00DB7531">
        <w:rPr>
          <w:rFonts w:cstheme="minorHAnsi"/>
          <w:sz w:val="24"/>
          <w:szCs w:val="24"/>
        </w:rPr>
        <w:t xml:space="preserve"> utilising a </w:t>
      </w:r>
      <w:r w:rsidR="0058081A" w:rsidRPr="009D1BF1">
        <w:rPr>
          <w:rFonts w:cstheme="minorHAnsi"/>
          <w:sz w:val="24"/>
          <w:szCs w:val="24"/>
        </w:rPr>
        <w:t>Bangladesh crime dataset</w:t>
      </w:r>
      <w:r w:rsidR="00DB7531">
        <w:rPr>
          <w:rFonts w:cstheme="minorHAnsi"/>
          <w:sz w:val="24"/>
          <w:szCs w:val="24"/>
        </w:rPr>
        <w:t xml:space="preserve"> </w:t>
      </w:r>
      <w:r w:rsidR="00F41E06" w:rsidRPr="009D1BF1">
        <w:rPr>
          <w:rFonts w:cstheme="minorHAnsi"/>
          <w:sz w:val="24"/>
          <w:szCs w:val="24"/>
        </w:rPr>
        <w:t>for urban crime foreca</w:t>
      </w:r>
      <w:r w:rsidR="00417945" w:rsidRPr="009D1BF1">
        <w:rPr>
          <w:rFonts w:cstheme="minorHAnsi"/>
          <w:sz w:val="24"/>
          <w:szCs w:val="24"/>
        </w:rPr>
        <w:t>sting</w:t>
      </w:r>
      <w:r w:rsidR="00C342DC">
        <w:rPr>
          <w:rFonts w:cstheme="minorHAnsi"/>
          <w:sz w:val="24"/>
          <w:szCs w:val="24"/>
        </w:rPr>
        <w:t>,</w:t>
      </w:r>
      <w:r w:rsidR="00381907" w:rsidRPr="009D1BF1">
        <w:rPr>
          <w:rFonts w:cstheme="minorHAnsi"/>
          <w:sz w:val="24"/>
          <w:szCs w:val="24"/>
        </w:rPr>
        <w:t xml:space="preserve"> </w:t>
      </w:r>
      <w:r w:rsidR="009155B3">
        <w:rPr>
          <w:rFonts w:cstheme="minorHAnsi"/>
          <w:sz w:val="24"/>
          <w:szCs w:val="24"/>
        </w:rPr>
        <w:t>was not</w:t>
      </w:r>
      <w:r w:rsidR="00B70896">
        <w:rPr>
          <w:rFonts w:cstheme="minorHAnsi"/>
          <w:sz w:val="24"/>
          <w:szCs w:val="24"/>
        </w:rPr>
        <w:t xml:space="preserve"> as</w:t>
      </w:r>
      <w:r w:rsidR="009155B3">
        <w:rPr>
          <w:rFonts w:cstheme="minorHAnsi"/>
          <w:sz w:val="24"/>
          <w:szCs w:val="24"/>
        </w:rPr>
        <w:t xml:space="preserve"> time-consuming </w:t>
      </w:r>
      <w:r w:rsidR="00956DA4">
        <w:rPr>
          <w:rFonts w:cstheme="minorHAnsi"/>
          <w:sz w:val="24"/>
          <w:szCs w:val="24"/>
        </w:rPr>
        <w:t xml:space="preserve">since </w:t>
      </w:r>
      <w:r w:rsidR="00074DC6" w:rsidRPr="009D1BF1">
        <w:rPr>
          <w:rFonts w:cstheme="minorHAnsi"/>
          <w:sz w:val="24"/>
          <w:szCs w:val="24"/>
        </w:rPr>
        <w:t>a soft copy</w:t>
      </w:r>
      <w:r w:rsidR="00296E20">
        <w:rPr>
          <w:rFonts w:cstheme="minorHAnsi"/>
          <w:sz w:val="24"/>
          <w:szCs w:val="24"/>
        </w:rPr>
        <w:t xml:space="preserve"> of the data</w:t>
      </w:r>
      <w:r w:rsidR="008A5B11" w:rsidRPr="009D1BF1">
        <w:rPr>
          <w:rFonts w:cstheme="minorHAnsi"/>
          <w:sz w:val="24"/>
          <w:szCs w:val="24"/>
        </w:rPr>
        <w:t xml:space="preserve"> was </w:t>
      </w:r>
      <w:r w:rsidR="00A4362A" w:rsidRPr="009D1BF1">
        <w:rPr>
          <w:rFonts w:cstheme="minorHAnsi"/>
          <w:sz w:val="24"/>
          <w:szCs w:val="24"/>
        </w:rPr>
        <w:t>available</w:t>
      </w:r>
      <w:r w:rsidR="00A4362A">
        <w:rPr>
          <w:rFonts w:cstheme="minorHAnsi"/>
          <w:sz w:val="24"/>
          <w:szCs w:val="24"/>
        </w:rPr>
        <w:t>,</w:t>
      </w:r>
      <w:r w:rsidR="00204E97">
        <w:rPr>
          <w:rFonts w:cstheme="minorHAnsi"/>
          <w:sz w:val="24"/>
          <w:szCs w:val="24"/>
        </w:rPr>
        <w:t xml:space="preserve"> </w:t>
      </w:r>
      <w:r w:rsidR="00611629" w:rsidRPr="009D1BF1">
        <w:rPr>
          <w:rFonts w:cstheme="minorHAnsi"/>
          <w:sz w:val="24"/>
          <w:szCs w:val="24"/>
        </w:rPr>
        <w:t>an advantage</w:t>
      </w:r>
      <w:r w:rsidR="00995E8D" w:rsidRPr="009D1BF1">
        <w:rPr>
          <w:rFonts w:cstheme="minorHAnsi"/>
          <w:sz w:val="24"/>
          <w:szCs w:val="24"/>
        </w:rPr>
        <w:t xml:space="preserve"> over the Ethiopian crime datas</w:t>
      </w:r>
      <w:r w:rsidR="00FB2F6D" w:rsidRPr="009D1BF1">
        <w:rPr>
          <w:rFonts w:cstheme="minorHAnsi"/>
          <w:sz w:val="24"/>
          <w:szCs w:val="24"/>
        </w:rPr>
        <w:t>et</w:t>
      </w:r>
      <w:r w:rsidR="00296E20">
        <w:rPr>
          <w:rFonts w:cstheme="minorHAnsi"/>
          <w:sz w:val="24"/>
          <w:szCs w:val="24"/>
        </w:rPr>
        <w:t xml:space="preserve"> analysis</w:t>
      </w:r>
      <w:r w:rsidR="00231A2E" w:rsidRPr="009D1BF1">
        <w:rPr>
          <w:rFonts w:cstheme="minorHAnsi"/>
          <w:sz w:val="24"/>
          <w:szCs w:val="24"/>
        </w:rPr>
        <w:t xml:space="preserve">. </w:t>
      </w:r>
      <w:r w:rsidR="00421F65" w:rsidRPr="009D1BF1">
        <w:rPr>
          <w:rFonts w:cstheme="minorHAnsi"/>
          <w:sz w:val="24"/>
          <w:szCs w:val="24"/>
        </w:rPr>
        <w:t>Implementing</w:t>
      </w:r>
      <w:r w:rsidR="00231A2E" w:rsidRPr="009D1BF1">
        <w:rPr>
          <w:rFonts w:cstheme="minorHAnsi"/>
          <w:sz w:val="24"/>
          <w:szCs w:val="24"/>
        </w:rPr>
        <w:t xml:space="preserve"> Linear </w:t>
      </w:r>
      <w:r w:rsidR="00421F65" w:rsidRPr="009D1BF1">
        <w:rPr>
          <w:rFonts w:cstheme="minorHAnsi"/>
          <w:sz w:val="24"/>
          <w:szCs w:val="24"/>
        </w:rPr>
        <w:t>regression</w:t>
      </w:r>
      <w:r w:rsidR="00F745F7" w:rsidRPr="009D1BF1">
        <w:rPr>
          <w:rFonts w:cstheme="minorHAnsi"/>
          <w:sz w:val="24"/>
          <w:szCs w:val="24"/>
        </w:rPr>
        <w:t xml:space="preserve"> model for</w:t>
      </w:r>
      <w:r w:rsidR="00231A2E" w:rsidRPr="009D1BF1">
        <w:rPr>
          <w:rFonts w:cstheme="minorHAnsi"/>
          <w:sz w:val="24"/>
          <w:szCs w:val="24"/>
        </w:rPr>
        <w:t xml:space="preserve"> </w:t>
      </w:r>
      <w:r w:rsidR="00683058" w:rsidRPr="009D1BF1">
        <w:rPr>
          <w:rFonts w:cstheme="minorHAnsi"/>
          <w:sz w:val="24"/>
          <w:szCs w:val="24"/>
        </w:rPr>
        <w:t xml:space="preserve">crime types: </w:t>
      </w:r>
      <w:r w:rsidR="000822D2" w:rsidRPr="009D1BF1">
        <w:rPr>
          <w:rFonts w:cstheme="minorHAnsi"/>
          <w:sz w:val="24"/>
          <w:szCs w:val="24"/>
        </w:rPr>
        <w:t xml:space="preserve">robbery, </w:t>
      </w:r>
      <w:r w:rsidR="00562E29" w:rsidRPr="009D1BF1">
        <w:rPr>
          <w:rFonts w:cstheme="minorHAnsi"/>
          <w:sz w:val="24"/>
          <w:szCs w:val="24"/>
        </w:rPr>
        <w:t xml:space="preserve">dacoit, </w:t>
      </w:r>
      <w:r w:rsidR="00CC509A" w:rsidRPr="009D1BF1">
        <w:rPr>
          <w:rFonts w:cstheme="minorHAnsi"/>
          <w:sz w:val="24"/>
          <w:szCs w:val="24"/>
        </w:rPr>
        <w:t>theft (</w:t>
      </w:r>
      <w:r w:rsidR="00090F67" w:rsidRPr="009D1BF1">
        <w:rPr>
          <w:rFonts w:cstheme="minorHAnsi"/>
          <w:sz w:val="24"/>
          <w:szCs w:val="24"/>
        </w:rPr>
        <w:t>put in a single group</w:t>
      </w:r>
      <w:r w:rsidR="00417945" w:rsidRPr="009D1BF1">
        <w:rPr>
          <w:rFonts w:cstheme="minorHAnsi"/>
          <w:sz w:val="24"/>
          <w:szCs w:val="24"/>
        </w:rPr>
        <w:t>), murder</w:t>
      </w:r>
      <w:r w:rsidR="00FD031C" w:rsidRPr="009D1BF1">
        <w:rPr>
          <w:rFonts w:cstheme="minorHAnsi"/>
          <w:sz w:val="24"/>
          <w:szCs w:val="24"/>
        </w:rPr>
        <w:t>,</w:t>
      </w:r>
      <w:r w:rsidR="005D7359" w:rsidRPr="009D1BF1">
        <w:rPr>
          <w:rFonts w:cstheme="minorHAnsi"/>
          <w:sz w:val="24"/>
          <w:szCs w:val="24"/>
        </w:rPr>
        <w:t xml:space="preserve"> women and child repression</w:t>
      </w:r>
      <w:r w:rsidR="001C3BBF" w:rsidRPr="009D1BF1">
        <w:rPr>
          <w:rFonts w:cstheme="minorHAnsi"/>
          <w:sz w:val="24"/>
          <w:szCs w:val="24"/>
        </w:rPr>
        <w:t xml:space="preserve"> in different </w:t>
      </w:r>
      <w:r w:rsidR="00D85C1D" w:rsidRPr="009D1BF1">
        <w:rPr>
          <w:rFonts w:cstheme="minorHAnsi"/>
          <w:sz w:val="24"/>
          <w:szCs w:val="24"/>
        </w:rPr>
        <w:t>regions of Bangladesh,</w:t>
      </w:r>
      <w:r w:rsidR="00683058" w:rsidRPr="009D1BF1">
        <w:rPr>
          <w:rFonts w:cstheme="minorHAnsi"/>
          <w:sz w:val="24"/>
          <w:szCs w:val="24"/>
        </w:rPr>
        <w:t xml:space="preserve"> </w:t>
      </w:r>
      <w:r w:rsidR="004C6F34" w:rsidRPr="009D1BF1">
        <w:rPr>
          <w:rFonts w:cstheme="minorHAnsi"/>
          <w:sz w:val="24"/>
          <w:szCs w:val="24"/>
        </w:rPr>
        <w:t xml:space="preserve">resulted in </w:t>
      </w:r>
      <w:r w:rsidR="00FB2F6D" w:rsidRPr="009D1BF1">
        <w:rPr>
          <w:rFonts w:cstheme="minorHAnsi"/>
          <w:sz w:val="24"/>
          <w:szCs w:val="24"/>
        </w:rPr>
        <w:t>good, predicted</w:t>
      </w:r>
      <w:r w:rsidR="007404E6" w:rsidRPr="009D1BF1">
        <w:rPr>
          <w:rFonts w:cstheme="minorHAnsi"/>
          <w:sz w:val="24"/>
          <w:szCs w:val="24"/>
        </w:rPr>
        <w:t xml:space="preserve"> values</w:t>
      </w:r>
      <w:r w:rsidR="002D2BE2" w:rsidRPr="009D1BF1">
        <w:rPr>
          <w:rFonts w:cstheme="minorHAnsi"/>
          <w:sz w:val="24"/>
          <w:szCs w:val="24"/>
        </w:rPr>
        <w:t xml:space="preserve"> </w:t>
      </w:r>
      <w:r w:rsidR="002D2BE2" w:rsidRPr="009D1BF1">
        <w:rPr>
          <w:rFonts w:cstheme="minorHAnsi"/>
          <w:sz w:val="24"/>
          <w:szCs w:val="24"/>
        </w:rPr>
        <w:fldChar w:fldCharType="begin"/>
      </w:r>
      <w:r w:rsidR="002D2BE2" w:rsidRPr="009D1BF1">
        <w:rPr>
          <w:rFonts w:cstheme="minorHAnsi"/>
          <w:sz w:val="24"/>
          <w:szCs w:val="24"/>
        </w:rPr>
        <w:instrText xml:space="preserve"> ADDIN ZOTERO_ITEM CSL_CITATION {"citationID":"elL5sSsb","properties":{"formattedCitation":"(Awal {\\i{}et al.}, 2016)","plainCitation":"(Awal et al., 2016)","noteIndex":0},"citationItems":[{"id":93,"uris":["http://zotero.org/users/local/Ur3Wut78/items/9B4BUNCF"],"itemData":{"id":93,"type":"paper-conference","abstract":"Crime is basically unpredictable and a social disturbance. With the increase in population of Bangladesh, the rate of crime is also increasing and affecting our society fatally in various ways. So it has become significant to analysis crime data for better understanding of future crime trends. In this case, machine learning and data mining techniques can play a significant role to discover future trends and patterns of crime. In this paper, linear regression model is used to forecast future crime trends of Bangladesh. The real dataset of crime is collected from the website of Bangladesh police. Then the linear regression model is trained on this dataset. After training the model, crime forecasting is done for dacoit, robbery, murder, women &amp; child repression, kidnapping, burglary, theft and others for different region of Bangladesh. This work may be helpful for Bangladesh police and law enforcement agencies to forecast, prevent or solve future crime of Bangladesh.","container-title":"2016 5th International Conference on Informatics, Electronics and Vision (ICIEV)","DOI":"10.1109/ICIEV.2016.7760021","event-title":"2016 5th International Conference on Informatics, Electronics and Vision (ICIEV)","page":"333-338","source":"IEEE Xplore","title":"Using linear regression to forecast future trends in crime of Bangladesh","author":[{"family":"Awal","given":"Md. Abdul"},{"family":"Rabbi","given":"Jakaria"},{"family":"Hossain","given":"Sk. Imran"},{"family":"Hashem","given":"M. M. A."}],"issued":{"date-parts":[["2016",5]]}}}],"schema":"https://github.com/citation-style-language/schema/raw/master/csl-citation.json"} </w:instrText>
      </w:r>
      <w:r w:rsidR="002D2BE2" w:rsidRPr="009D1BF1">
        <w:rPr>
          <w:rFonts w:cstheme="minorHAnsi"/>
          <w:sz w:val="24"/>
          <w:szCs w:val="24"/>
        </w:rPr>
        <w:fldChar w:fldCharType="separate"/>
      </w:r>
      <w:r w:rsidR="002D2BE2" w:rsidRPr="009D1BF1">
        <w:rPr>
          <w:rFonts w:cstheme="minorHAnsi"/>
          <w:sz w:val="24"/>
          <w:szCs w:val="24"/>
        </w:rPr>
        <w:t xml:space="preserve">(Awal </w:t>
      </w:r>
      <w:r w:rsidR="002D2BE2" w:rsidRPr="009D1BF1">
        <w:rPr>
          <w:rFonts w:cstheme="minorHAnsi"/>
          <w:i/>
          <w:iCs/>
          <w:sz w:val="24"/>
          <w:szCs w:val="24"/>
        </w:rPr>
        <w:t>et al.</w:t>
      </w:r>
      <w:r w:rsidR="002D2BE2" w:rsidRPr="009D1BF1">
        <w:rPr>
          <w:rFonts w:cstheme="minorHAnsi"/>
          <w:sz w:val="24"/>
          <w:szCs w:val="24"/>
        </w:rPr>
        <w:t>, 2016)</w:t>
      </w:r>
      <w:r w:rsidR="002D2BE2" w:rsidRPr="009D1BF1">
        <w:rPr>
          <w:rFonts w:cstheme="minorHAnsi"/>
          <w:sz w:val="24"/>
          <w:szCs w:val="24"/>
        </w:rPr>
        <w:fldChar w:fldCharType="end"/>
      </w:r>
      <w:r w:rsidR="00327328" w:rsidRPr="009D1BF1">
        <w:rPr>
          <w:rFonts w:cstheme="minorHAnsi"/>
          <w:sz w:val="24"/>
          <w:szCs w:val="24"/>
        </w:rPr>
        <w:t xml:space="preserve">. </w:t>
      </w:r>
      <w:r w:rsidR="00DB2626" w:rsidRPr="009D1BF1">
        <w:rPr>
          <w:rFonts w:cstheme="minorHAnsi"/>
          <w:sz w:val="24"/>
          <w:szCs w:val="24"/>
        </w:rPr>
        <w:t>Number of murder</w:t>
      </w:r>
      <w:r w:rsidR="007C65FE" w:rsidRPr="009D1BF1">
        <w:rPr>
          <w:rFonts w:cstheme="minorHAnsi"/>
          <w:sz w:val="24"/>
          <w:szCs w:val="24"/>
        </w:rPr>
        <w:t>s</w:t>
      </w:r>
      <w:r w:rsidR="006A1790" w:rsidRPr="009D1BF1">
        <w:rPr>
          <w:rFonts w:cstheme="minorHAnsi"/>
          <w:sz w:val="24"/>
          <w:szCs w:val="24"/>
        </w:rPr>
        <w:t xml:space="preserve"> in 2014</w:t>
      </w:r>
      <w:r w:rsidR="00DB2626" w:rsidRPr="009D1BF1">
        <w:rPr>
          <w:rFonts w:cstheme="minorHAnsi"/>
          <w:sz w:val="24"/>
          <w:szCs w:val="24"/>
        </w:rPr>
        <w:t xml:space="preserve"> </w:t>
      </w:r>
      <w:r w:rsidR="003130E5" w:rsidRPr="009D1BF1">
        <w:rPr>
          <w:rFonts w:cstheme="minorHAnsi"/>
          <w:sz w:val="24"/>
          <w:szCs w:val="24"/>
        </w:rPr>
        <w:t xml:space="preserve">was 792 in Chittagong Range and the predicted value was </w:t>
      </w:r>
      <w:r w:rsidR="00057AE9" w:rsidRPr="009D1BF1">
        <w:rPr>
          <w:rFonts w:cstheme="minorHAnsi"/>
          <w:sz w:val="24"/>
          <w:szCs w:val="24"/>
        </w:rPr>
        <w:t>757</w:t>
      </w:r>
      <w:r w:rsidR="001E0677" w:rsidRPr="009D1BF1">
        <w:rPr>
          <w:rFonts w:cstheme="minorHAnsi"/>
          <w:sz w:val="24"/>
          <w:szCs w:val="24"/>
        </w:rPr>
        <w:t xml:space="preserve">; in the </w:t>
      </w:r>
      <w:r w:rsidR="00132424" w:rsidRPr="009D1BF1">
        <w:rPr>
          <w:rFonts w:cstheme="minorHAnsi"/>
          <w:sz w:val="24"/>
          <w:szCs w:val="24"/>
        </w:rPr>
        <w:t xml:space="preserve">Dhaka Range </w:t>
      </w:r>
      <w:r w:rsidR="00EB4CE9" w:rsidRPr="009D1BF1">
        <w:rPr>
          <w:rFonts w:cstheme="minorHAnsi"/>
          <w:sz w:val="24"/>
          <w:szCs w:val="24"/>
        </w:rPr>
        <w:t>the actual</w:t>
      </w:r>
      <w:r w:rsidR="002107FB">
        <w:rPr>
          <w:rFonts w:cstheme="minorHAnsi"/>
          <w:sz w:val="24"/>
          <w:szCs w:val="24"/>
        </w:rPr>
        <w:t xml:space="preserve"> crime</w:t>
      </w:r>
      <w:r w:rsidR="00EB4CE9" w:rsidRPr="009D1BF1">
        <w:rPr>
          <w:rFonts w:cstheme="minorHAnsi"/>
          <w:sz w:val="24"/>
          <w:szCs w:val="24"/>
        </w:rPr>
        <w:t xml:space="preserve"> occurrence was 1</w:t>
      </w:r>
      <w:r w:rsidR="00375DCE" w:rsidRPr="009D1BF1">
        <w:rPr>
          <w:rFonts w:cstheme="minorHAnsi"/>
          <w:sz w:val="24"/>
          <w:szCs w:val="24"/>
        </w:rPr>
        <w:t>,</w:t>
      </w:r>
      <w:r w:rsidR="00EB4CE9" w:rsidRPr="009D1BF1">
        <w:rPr>
          <w:rFonts w:cstheme="minorHAnsi"/>
          <w:sz w:val="24"/>
          <w:szCs w:val="24"/>
        </w:rPr>
        <w:t>395 while the predicted value was 1</w:t>
      </w:r>
      <w:r w:rsidR="00375DCE" w:rsidRPr="009D1BF1">
        <w:rPr>
          <w:rFonts w:cstheme="minorHAnsi"/>
          <w:sz w:val="24"/>
          <w:szCs w:val="24"/>
        </w:rPr>
        <w:t>,</w:t>
      </w:r>
      <w:r w:rsidR="00EB4CE9" w:rsidRPr="009D1BF1">
        <w:rPr>
          <w:rFonts w:cstheme="minorHAnsi"/>
          <w:sz w:val="24"/>
          <w:szCs w:val="24"/>
        </w:rPr>
        <w:t>243</w:t>
      </w:r>
      <w:r w:rsidR="00760002" w:rsidRPr="009D1BF1">
        <w:rPr>
          <w:rFonts w:cstheme="minorHAnsi"/>
          <w:sz w:val="24"/>
          <w:szCs w:val="24"/>
        </w:rPr>
        <w:t xml:space="preserve">, showing Linear </w:t>
      </w:r>
      <w:r w:rsidR="005C0589" w:rsidRPr="009D1BF1">
        <w:rPr>
          <w:rFonts w:cstheme="minorHAnsi"/>
          <w:sz w:val="24"/>
          <w:szCs w:val="24"/>
        </w:rPr>
        <w:t>Regression</w:t>
      </w:r>
      <w:r w:rsidR="00760002" w:rsidRPr="009D1BF1">
        <w:rPr>
          <w:rFonts w:cstheme="minorHAnsi"/>
          <w:sz w:val="24"/>
          <w:szCs w:val="24"/>
        </w:rPr>
        <w:t xml:space="preserve"> is a better model for urban crime prediction</w:t>
      </w:r>
      <w:r w:rsidR="00D43CE0" w:rsidRPr="009D1BF1">
        <w:rPr>
          <w:rFonts w:cstheme="minorHAnsi"/>
          <w:sz w:val="24"/>
          <w:szCs w:val="24"/>
        </w:rPr>
        <w:t>.</w:t>
      </w:r>
    </w:p>
    <w:p w14:paraId="29F62850" w14:textId="0B654598" w:rsidR="00374290" w:rsidRDefault="002B6DAE" w:rsidP="005F74B9">
      <w:pPr>
        <w:pStyle w:val="Heading2"/>
      </w:pPr>
      <w:bookmarkStart w:id="307" w:name="_Toc135862670"/>
      <w:bookmarkStart w:id="308" w:name="_Toc135863862"/>
      <w:bookmarkStart w:id="309" w:name="_Toc135863944"/>
      <w:bookmarkStart w:id="310" w:name="_Toc135863985"/>
      <w:bookmarkStart w:id="311" w:name="_Toc135941906"/>
      <w:bookmarkStart w:id="312" w:name="_Toc135943455"/>
      <w:bookmarkStart w:id="313" w:name="_Toc135943906"/>
      <w:bookmarkStart w:id="314" w:name="_Toc135944392"/>
      <w:bookmarkStart w:id="315" w:name="_Toc135944826"/>
      <w:bookmarkStart w:id="316" w:name="_Toc135964494"/>
      <w:bookmarkStart w:id="317" w:name="_Toc135964615"/>
      <w:bookmarkStart w:id="318" w:name="_Toc135964953"/>
      <w:bookmarkStart w:id="319" w:name="_Toc135964997"/>
      <w:bookmarkStart w:id="320" w:name="_Toc135965256"/>
      <w:bookmarkStart w:id="321" w:name="_Toc135966171"/>
      <w:bookmarkStart w:id="322" w:name="_Toc135966220"/>
      <w:bookmarkStart w:id="323" w:name="_Toc136390415"/>
      <w:r>
        <w:t>2.6</w:t>
      </w:r>
      <w:r w:rsidR="00B660E0">
        <w:t>.</w:t>
      </w:r>
      <w:r w:rsidR="00976031">
        <w:tab/>
      </w:r>
      <w:r>
        <w:t xml:space="preserve">Evaluation </w:t>
      </w:r>
      <w:r w:rsidR="00B660E0">
        <w:t>of</w:t>
      </w:r>
      <w:r>
        <w:t xml:space="preserve"> Machine Learning Models </w:t>
      </w:r>
      <w:r w:rsidR="00B660E0">
        <w:t>for</w:t>
      </w:r>
      <w:r>
        <w:t xml:space="preserve"> Predicting </w:t>
      </w:r>
      <w:r w:rsidR="00F93314">
        <w:t>and</w:t>
      </w:r>
      <w:r>
        <w:t xml:space="preserve"> Preventing Crimes</w:t>
      </w:r>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p>
    <w:p w14:paraId="35697C1D" w14:textId="77777777" w:rsidR="00CB71E6" w:rsidRPr="00CB71E6" w:rsidRDefault="00CB71E6" w:rsidP="00CB71E6"/>
    <w:p w14:paraId="10D98F3D" w14:textId="68E3AE6A" w:rsidR="00266A37" w:rsidRPr="009D1BF1" w:rsidRDefault="00620A70" w:rsidP="4C6C3BA8">
      <w:pPr>
        <w:spacing w:line="360" w:lineRule="auto"/>
        <w:jc w:val="both"/>
        <w:rPr>
          <w:sz w:val="24"/>
          <w:szCs w:val="24"/>
        </w:rPr>
      </w:pPr>
      <w:r w:rsidRPr="4C6C3BA8">
        <w:rPr>
          <w:sz w:val="24"/>
          <w:szCs w:val="24"/>
        </w:rPr>
        <w:t>T</w:t>
      </w:r>
      <w:r w:rsidR="00352C60" w:rsidRPr="4C6C3BA8">
        <w:rPr>
          <w:sz w:val="24"/>
          <w:szCs w:val="24"/>
        </w:rPr>
        <w:t>op measures of</w:t>
      </w:r>
      <w:r w:rsidRPr="4C6C3BA8">
        <w:rPr>
          <w:sz w:val="24"/>
          <w:szCs w:val="24"/>
        </w:rPr>
        <w:t xml:space="preserve"> evaluation perf</w:t>
      </w:r>
      <w:r w:rsidR="00352C60" w:rsidRPr="4C6C3BA8">
        <w:rPr>
          <w:sz w:val="24"/>
          <w:szCs w:val="24"/>
        </w:rPr>
        <w:t xml:space="preserve">ormance </w:t>
      </w:r>
      <w:r w:rsidR="001D1B86" w:rsidRPr="4C6C3BA8">
        <w:rPr>
          <w:sz w:val="24"/>
          <w:szCs w:val="24"/>
        </w:rPr>
        <w:t xml:space="preserve">of ML models for </w:t>
      </w:r>
      <w:r w:rsidR="00847CCD" w:rsidRPr="4C6C3BA8">
        <w:rPr>
          <w:sz w:val="24"/>
          <w:szCs w:val="24"/>
        </w:rPr>
        <w:t xml:space="preserve">prediction </w:t>
      </w:r>
      <w:r w:rsidR="00B14EB9" w:rsidRPr="4C6C3BA8">
        <w:rPr>
          <w:sz w:val="24"/>
          <w:szCs w:val="24"/>
        </w:rPr>
        <w:t>includes Prediction Accuracy</w:t>
      </w:r>
      <w:r w:rsidR="00257B58" w:rsidRPr="4C6C3BA8">
        <w:rPr>
          <w:sz w:val="24"/>
          <w:szCs w:val="24"/>
        </w:rPr>
        <w:t xml:space="preserve"> (PA)</w:t>
      </w:r>
      <w:r w:rsidR="00B14EB9" w:rsidRPr="4C6C3BA8">
        <w:rPr>
          <w:sz w:val="24"/>
          <w:szCs w:val="24"/>
        </w:rPr>
        <w:t>, Prediction Accuracy Inde</w:t>
      </w:r>
      <w:r w:rsidR="001D1B86" w:rsidRPr="4C6C3BA8">
        <w:rPr>
          <w:sz w:val="24"/>
          <w:szCs w:val="24"/>
        </w:rPr>
        <w:t>x</w:t>
      </w:r>
      <w:r w:rsidR="00257B58" w:rsidRPr="4C6C3BA8">
        <w:rPr>
          <w:sz w:val="24"/>
          <w:szCs w:val="24"/>
        </w:rPr>
        <w:t xml:space="preserve"> (PA</w:t>
      </w:r>
      <w:r w:rsidR="00653E11" w:rsidRPr="4C6C3BA8">
        <w:rPr>
          <w:sz w:val="24"/>
          <w:szCs w:val="24"/>
        </w:rPr>
        <w:t>I)</w:t>
      </w:r>
      <w:r w:rsidR="001D1B86" w:rsidRPr="4C6C3BA8">
        <w:rPr>
          <w:sz w:val="24"/>
          <w:szCs w:val="24"/>
        </w:rPr>
        <w:t xml:space="preserve"> and F1-Score while the v</w:t>
      </w:r>
      <w:r w:rsidR="00847CCD" w:rsidRPr="4C6C3BA8">
        <w:rPr>
          <w:sz w:val="24"/>
          <w:szCs w:val="24"/>
        </w:rPr>
        <w:t xml:space="preserve">alidation approach </w:t>
      </w:r>
      <w:r w:rsidR="00D877FC" w:rsidRPr="4C6C3BA8">
        <w:rPr>
          <w:sz w:val="24"/>
          <w:szCs w:val="24"/>
        </w:rPr>
        <w:t>commonly implemented is the Train-Test Split</w:t>
      </w:r>
      <w:r w:rsidR="00226486">
        <w:rPr>
          <w:sz w:val="24"/>
          <w:szCs w:val="24"/>
        </w:rPr>
        <w:t>. O</w:t>
      </w:r>
      <w:r w:rsidR="00C538FC" w:rsidRPr="4C6C3BA8">
        <w:rPr>
          <w:sz w:val="24"/>
          <w:szCs w:val="24"/>
        </w:rPr>
        <w:t xml:space="preserve">thers are cross-validation, </w:t>
      </w:r>
      <w:r w:rsidR="00BB65AA" w:rsidRPr="4C6C3BA8">
        <w:rPr>
          <w:sz w:val="24"/>
          <w:szCs w:val="24"/>
        </w:rPr>
        <w:t>L</w:t>
      </w:r>
      <w:r w:rsidR="00C538FC" w:rsidRPr="4C6C3BA8">
        <w:rPr>
          <w:sz w:val="24"/>
          <w:szCs w:val="24"/>
        </w:rPr>
        <w:t xml:space="preserve">eave </w:t>
      </w:r>
      <w:r w:rsidR="00BB65AA" w:rsidRPr="4C6C3BA8">
        <w:rPr>
          <w:sz w:val="24"/>
          <w:szCs w:val="24"/>
        </w:rPr>
        <w:t>O</w:t>
      </w:r>
      <w:r w:rsidR="00C538FC" w:rsidRPr="4C6C3BA8">
        <w:rPr>
          <w:sz w:val="24"/>
          <w:szCs w:val="24"/>
        </w:rPr>
        <w:t xml:space="preserve">ne </w:t>
      </w:r>
      <w:r w:rsidR="00BB65AA" w:rsidRPr="4C6C3BA8">
        <w:rPr>
          <w:sz w:val="24"/>
          <w:szCs w:val="24"/>
        </w:rPr>
        <w:t>O</w:t>
      </w:r>
      <w:r w:rsidR="00C538FC" w:rsidRPr="4C6C3BA8">
        <w:rPr>
          <w:sz w:val="24"/>
          <w:szCs w:val="24"/>
        </w:rPr>
        <w:t xml:space="preserve">ut and the </w:t>
      </w:r>
      <w:r w:rsidR="00BB65AA" w:rsidRPr="4C6C3BA8">
        <w:rPr>
          <w:sz w:val="24"/>
          <w:szCs w:val="24"/>
        </w:rPr>
        <w:t>R</w:t>
      </w:r>
      <w:r w:rsidR="00C538FC" w:rsidRPr="4C6C3BA8">
        <w:rPr>
          <w:sz w:val="24"/>
          <w:szCs w:val="24"/>
        </w:rPr>
        <w:t>olling</w:t>
      </w:r>
      <w:r w:rsidR="00BB65AA" w:rsidRPr="4C6C3BA8">
        <w:rPr>
          <w:sz w:val="24"/>
          <w:szCs w:val="24"/>
        </w:rPr>
        <w:t xml:space="preserve"> Horizon</w:t>
      </w:r>
      <w:r w:rsidRPr="4C6C3BA8">
        <w:rPr>
          <w:sz w:val="24"/>
          <w:szCs w:val="24"/>
        </w:rPr>
        <w:fldChar w:fldCharType="begin"/>
      </w:r>
      <w:r w:rsidRPr="4C6C3BA8">
        <w:rPr>
          <w:sz w:val="24"/>
          <w:szCs w:val="24"/>
        </w:rPr>
        <w:instrText xml:space="preserve"> ADDIN ZOTERO_ITEM CSL_CITATION {"citationID":"74FNinuG","properties":{"formattedCitation":"(Kounadi {\\i{}et al.}, 2020)","plainCitation":"(Kounadi et al., 2020)","noteIndex":0},"citationItems":[{"id":96,"uris":["http://zotero.org/users/local/Ur3Wut78/items/PJQIVPVP"],"itemData":{"id":96,"type":"article-journal","abstract":"Predictive policing and crime analytics with a spatiotemporal focus get increasing attention among a variety of scientific communities and are already being implemented as effective policing tools. The goal of this paper is to provide an overview and evaluation of the state of the art in spatial crime forecasting focusing on study design and technical aspects.","container-title":"Crime Science","DOI":"10.1186/s40163-020-00116-7","ISSN":"2193-7680","issue":"1","journalAbbreviation":"Crime Sci","language":"en","page":"7","source":"Springer Link","title":"A systematic review on spatial crime forecasting","volume":"9","author":[{"family":"Kounadi","given":"Ourania"},{"family":"Ristea","given":"Alina"},{"family":"Araujo","given":"Adelson"},{"family":"Leitner","given":"Michael"}],"issued":{"date-parts":[["2020",5,27]]}}}],"schema":"https://github.com/citation-style-language/schema/raw/master/csl-citation.json"} </w:instrText>
      </w:r>
      <w:r w:rsidRPr="4C6C3BA8">
        <w:rPr>
          <w:sz w:val="24"/>
          <w:szCs w:val="24"/>
        </w:rPr>
        <w:fldChar w:fldCharType="separate"/>
      </w:r>
      <w:r w:rsidR="209F1A46" w:rsidRPr="4C6C3BA8">
        <w:rPr>
          <w:sz w:val="24"/>
          <w:szCs w:val="24"/>
        </w:rPr>
        <w:t xml:space="preserve"> (</w:t>
      </w:r>
      <w:r w:rsidR="00843F24" w:rsidRPr="4C6C3BA8">
        <w:rPr>
          <w:sz w:val="24"/>
          <w:szCs w:val="24"/>
        </w:rPr>
        <w:t xml:space="preserve">Kounadi </w:t>
      </w:r>
      <w:r w:rsidR="00843F24" w:rsidRPr="4C6C3BA8">
        <w:rPr>
          <w:i/>
          <w:iCs/>
          <w:sz w:val="24"/>
          <w:szCs w:val="24"/>
        </w:rPr>
        <w:t>et al.</w:t>
      </w:r>
      <w:r w:rsidR="00843F24" w:rsidRPr="4C6C3BA8">
        <w:rPr>
          <w:sz w:val="24"/>
          <w:szCs w:val="24"/>
        </w:rPr>
        <w:t>, 2020)</w:t>
      </w:r>
      <w:r w:rsidRPr="4C6C3BA8">
        <w:rPr>
          <w:sz w:val="24"/>
          <w:szCs w:val="24"/>
        </w:rPr>
        <w:fldChar w:fldCharType="end"/>
      </w:r>
      <w:r w:rsidR="00BB65AA" w:rsidRPr="4C6C3BA8">
        <w:rPr>
          <w:sz w:val="24"/>
          <w:szCs w:val="24"/>
        </w:rPr>
        <w:t>.</w:t>
      </w:r>
      <w:r w:rsidR="0054723A" w:rsidRPr="4C6C3BA8">
        <w:rPr>
          <w:sz w:val="24"/>
          <w:szCs w:val="24"/>
        </w:rPr>
        <w:t xml:space="preserve"> Spatial crime forecasting</w:t>
      </w:r>
      <w:r w:rsidR="00BD1169" w:rsidRPr="4C6C3BA8">
        <w:rPr>
          <w:sz w:val="24"/>
          <w:szCs w:val="24"/>
        </w:rPr>
        <w:t xml:space="preserve"> involves the use of some of these metrics </w:t>
      </w:r>
      <w:r w:rsidR="00F80CD3" w:rsidRPr="4C6C3BA8">
        <w:rPr>
          <w:sz w:val="24"/>
          <w:szCs w:val="24"/>
        </w:rPr>
        <w:t xml:space="preserve">but </w:t>
      </w:r>
      <w:r w:rsidR="00257B58" w:rsidRPr="4C6C3BA8">
        <w:rPr>
          <w:sz w:val="24"/>
          <w:szCs w:val="24"/>
        </w:rPr>
        <w:t xml:space="preserve">the </w:t>
      </w:r>
      <w:r w:rsidR="00F80CD3" w:rsidRPr="4C6C3BA8">
        <w:rPr>
          <w:sz w:val="24"/>
          <w:szCs w:val="24"/>
        </w:rPr>
        <w:t>top 3</w:t>
      </w:r>
      <w:r w:rsidR="00257B58" w:rsidRPr="4C6C3BA8">
        <w:rPr>
          <w:sz w:val="24"/>
          <w:szCs w:val="24"/>
        </w:rPr>
        <w:t xml:space="preserve"> are </w:t>
      </w:r>
      <w:r w:rsidR="009A7519" w:rsidRPr="4C6C3BA8">
        <w:rPr>
          <w:sz w:val="24"/>
          <w:szCs w:val="24"/>
        </w:rPr>
        <w:t>PA,</w:t>
      </w:r>
      <w:r w:rsidR="00653E11" w:rsidRPr="4C6C3BA8">
        <w:rPr>
          <w:sz w:val="24"/>
          <w:szCs w:val="24"/>
        </w:rPr>
        <w:t xml:space="preserve"> PA1 and F1-Score</w:t>
      </w:r>
      <w:r w:rsidR="00323120" w:rsidRPr="4C6C3BA8">
        <w:rPr>
          <w:sz w:val="24"/>
          <w:szCs w:val="24"/>
        </w:rPr>
        <w:t xml:space="preserve"> with PA</w:t>
      </w:r>
      <w:r w:rsidR="000F12E8" w:rsidRPr="4C6C3BA8">
        <w:rPr>
          <w:sz w:val="24"/>
          <w:szCs w:val="24"/>
        </w:rPr>
        <w:t xml:space="preserve"> implemented mostly by Computer Scientists while </w:t>
      </w:r>
      <w:r w:rsidR="003A45D7" w:rsidRPr="4C6C3BA8">
        <w:rPr>
          <w:sz w:val="24"/>
          <w:szCs w:val="24"/>
        </w:rPr>
        <w:t xml:space="preserve">Criminologists prefer PA1. </w:t>
      </w:r>
      <w:r w:rsidR="007F7290" w:rsidRPr="4C6C3BA8">
        <w:rPr>
          <w:sz w:val="24"/>
          <w:szCs w:val="24"/>
        </w:rPr>
        <w:t xml:space="preserve">For short-term crime predictions, PA </w:t>
      </w:r>
      <w:r w:rsidR="00AA6027" w:rsidRPr="4C6C3BA8">
        <w:rPr>
          <w:sz w:val="24"/>
          <w:szCs w:val="24"/>
        </w:rPr>
        <w:t xml:space="preserve">and F1-Score </w:t>
      </w:r>
      <w:r w:rsidR="00E2579A" w:rsidRPr="4C6C3BA8">
        <w:rPr>
          <w:sz w:val="24"/>
          <w:szCs w:val="24"/>
        </w:rPr>
        <w:t>have been the metrics for evaluation of ML models.</w:t>
      </w:r>
      <w:r w:rsidR="002C5B49" w:rsidRPr="4C6C3BA8">
        <w:rPr>
          <w:sz w:val="24"/>
          <w:szCs w:val="24"/>
        </w:rPr>
        <w:t xml:space="preserve"> </w:t>
      </w:r>
      <w:r w:rsidR="008820B6" w:rsidRPr="4C6C3BA8">
        <w:rPr>
          <w:sz w:val="24"/>
          <w:szCs w:val="24"/>
        </w:rPr>
        <w:t xml:space="preserve">Crime </w:t>
      </w:r>
      <w:r w:rsidR="008044F4" w:rsidRPr="4C6C3BA8">
        <w:rPr>
          <w:sz w:val="24"/>
          <w:szCs w:val="24"/>
        </w:rPr>
        <w:t xml:space="preserve">data of </w:t>
      </w:r>
      <w:r w:rsidR="008820B6" w:rsidRPr="4C6C3BA8">
        <w:rPr>
          <w:sz w:val="24"/>
          <w:szCs w:val="24"/>
        </w:rPr>
        <w:t>incidents</w:t>
      </w:r>
      <w:r w:rsidR="000F2960" w:rsidRPr="4C6C3BA8">
        <w:rPr>
          <w:sz w:val="24"/>
          <w:szCs w:val="24"/>
        </w:rPr>
        <w:t xml:space="preserve"> in</w:t>
      </w:r>
      <w:r w:rsidR="008820B6" w:rsidRPr="4C6C3BA8">
        <w:rPr>
          <w:sz w:val="24"/>
          <w:szCs w:val="24"/>
        </w:rPr>
        <w:t xml:space="preserve"> </w:t>
      </w:r>
      <w:r w:rsidR="00D0731A" w:rsidRPr="4C6C3BA8">
        <w:rPr>
          <w:sz w:val="24"/>
          <w:szCs w:val="24"/>
        </w:rPr>
        <w:t>Arizona, USA</w:t>
      </w:r>
      <w:r w:rsidR="00CC4D88">
        <w:rPr>
          <w:sz w:val="24"/>
          <w:szCs w:val="24"/>
        </w:rPr>
        <w:t>,</w:t>
      </w:r>
      <w:r w:rsidR="0045589F" w:rsidRPr="4C6C3BA8">
        <w:rPr>
          <w:sz w:val="24"/>
          <w:szCs w:val="24"/>
        </w:rPr>
        <w:t xml:space="preserve"> </w:t>
      </w:r>
      <w:r w:rsidR="008820B6" w:rsidRPr="4C6C3BA8">
        <w:rPr>
          <w:sz w:val="24"/>
          <w:szCs w:val="24"/>
        </w:rPr>
        <w:t>involving</w:t>
      </w:r>
      <w:r w:rsidR="008044F4" w:rsidRPr="4C6C3BA8">
        <w:rPr>
          <w:sz w:val="24"/>
          <w:szCs w:val="24"/>
        </w:rPr>
        <w:t xml:space="preserve"> </w:t>
      </w:r>
      <w:r w:rsidR="00D0731A" w:rsidRPr="4C6C3BA8">
        <w:rPr>
          <w:sz w:val="24"/>
          <w:szCs w:val="24"/>
        </w:rPr>
        <w:t>guns,</w:t>
      </w:r>
      <w:r w:rsidR="008044F4" w:rsidRPr="4C6C3BA8">
        <w:rPr>
          <w:sz w:val="24"/>
          <w:szCs w:val="24"/>
        </w:rPr>
        <w:t xml:space="preserve"> was </w:t>
      </w:r>
      <w:r w:rsidR="001F02DD" w:rsidRPr="4C6C3BA8">
        <w:rPr>
          <w:sz w:val="24"/>
          <w:szCs w:val="24"/>
        </w:rPr>
        <w:t xml:space="preserve">the basis of a study to </w:t>
      </w:r>
      <w:r w:rsidR="00BE7CBD" w:rsidRPr="4C6C3BA8">
        <w:rPr>
          <w:sz w:val="24"/>
          <w:szCs w:val="24"/>
        </w:rPr>
        <w:t>find</w:t>
      </w:r>
      <w:r w:rsidR="00250BC9" w:rsidRPr="4C6C3BA8">
        <w:rPr>
          <w:sz w:val="24"/>
          <w:szCs w:val="24"/>
        </w:rPr>
        <w:t xml:space="preserve"> differences in prediction </w:t>
      </w:r>
      <w:r w:rsidR="00250BC9" w:rsidRPr="4C6C3BA8">
        <w:rPr>
          <w:sz w:val="24"/>
          <w:szCs w:val="24"/>
        </w:rPr>
        <w:lastRenderedPageBreak/>
        <w:t xml:space="preserve">techniques using </w:t>
      </w:r>
      <w:r w:rsidR="00005338" w:rsidRPr="4C6C3BA8">
        <w:rPr>
          <w:sz w:val="24"/>
          <w:szCs w:val="24"/>
        </w:rPr>
        <w:t>metric comparison</w:t>
      </w:r>
      <w:r w:rsidRPr="4C6C3BA8">
        <w:rPr>
          <w:sz w:val="24"/>
          <w:szCs w:val="24"/>
        </w:rPr>
        <w:fldChar w:fldCharType="begin"/>
      </w:r>
      <w:r w:rsidRPr="4C6C3BA8">
        <w:rPr>
          <w:sz w:val="24"/>
          <w:szCs w:val="24"/>
        </w:rPr>
        <w:instrText xml:space="preserve"> ADDIN ZOTERO_ITEM CSL_CITATION {"citationID":"tyLJtqCw","properties":{"formattedCitation":"(Drawve, Moak and Berthelot, 2016)","plainCitation":"(Drawve, Moak and Berthelot, 2016)","noteIndex":0},"citationItems":[{"id":98,"uris":["http://zotero.org/users/local/Ur3Wut78/items/962X4REC"],"itemData":{"id":98,"type":"article-journal","abstract":"The current study was designed to assess the possible differences in the accuracy and precision of two methodological mapping techniques as predictors of future gun crimes in Little Rock, AR: (1) risk terrain modelling (RTM) and (2) nearest neighbour hierarchical (Nnh), a traditional hot spot technique, which relies on past crime to predict where future crime is likely to occur. Data from the Little Rock Police Department, the Little Rock Treasury Department and the 2000 census were used to examine Nnh hot spot and RTM methods of gun crime prediction. The RTM incorporated measures of crime generators and crime attractors, while Nnh hot spots were constructed from 2008 gun crime data. The two measures were compared using their predictive accuracy index (PAI) and recapture rate index (RRI) values. Six of the seven social and physical environmental measures in the RTM significantly predicted future gun crime locations and the Nnh hot spots predicted 7% of future gun crime. PAI and RRI values suggested the RTM was more precise than the Nnh hot spot technique and the Nnh hot spot technique was more accurate than the RTM technique. Relying on one spatial prediction technique may create problems with accuracy and reliability. Multiple techniques may be needed to fully assess the phenomenon. Accuracy is a potential limitation of RTM when compared to other techniques, however, RTM is more reliable than Nnh hot spots due to the inclusion of the environmental backcloth. The findings were discussed in relation to crime prediction and policing efforts.","container-title":"Policing and Society","DOI":"10.1080/10439463.2014.942851","ISSN":"1043-9463","issue":"3","note":"publisher: Routledge\n_eprint: https://doi.org/10.1080/10439463.2014.942851","page":"312-331","source":"Taylor and Francis+NEJM","title":"Predictability of gun crimes: a comparison of hot spot and risk terrain modelling techniques","title-short":"Predictability of gun crimes","volume":"26","author":[{"family":"Drawve","given":"Grant"},{"family":"Moak","given":"Stacy C."},{"family":"Berthelot","given":"Emily R."}],"issued":{"date-parts":[["2016",4,2]]}}}],"schema":"https://github.com/citation-style-language/schema/raw/master/csl-citation.json"} </w:instrText>
      </w:r>
      <w:r w:rsidRPr="4C6C3BA8">
        <w:rPr>
          <w:sz w:val="24"/>
          <w:szCs w:val="24"/>
        </w:rPr>
        <w:fldChar w:fldCharType="separate"/>
      </w:r>
      <w:r w:rsidR="0E01C46D" w:rsidRPr="4C6C3BA8">
        <w:rPr>
          <w:sz w:val="24"/>
          <w:szCs w:val="24"/>
        </w:rPr>
        <w:t xml:space="preserve"> (</w:t>
      </w:r>
      <w:r w:rsidR="00EF34FC" w:rsidRPr="4C6C3BA8">
        <w:rPr>
          <w:sz w:val="24"/>
          <w:szCs w:val="24"/>
        </w:rPr>
        <w:t>Drawve, Moak and Berthelot, 2016)</w:t>
      </w:r>
      <w:r w:rsidRPr="4C6C3BA8">
        <w:rPr>
          <w:sz w:val="24"/>
          <w:szCs w:val="24"/>
        </w:rPr>
        <w:fldChar w:fldCharType="end"/>
      </w:r>
      <w:r w:rsidR="00005338" w:rsidRPr="4C6C3BA8">
        <w:rPr>
          <w:sz w:val="24"/>
          <w:szCs w:val="24"/>
        </w:rPr>
        <w:t>.</w:t>
      </w:r>
      <w:r w:rsidR="00141D1A" w:rsidRPr="4C6C3BA8">
        <w:rPr>
          <w:sz w:val="24"/>
          <w:szCs w:val="24"/>
        </w:rPr>
        <w:t xml:space="preserve"> </w:t>
      </w:r>
      <w:r w:rsidR="00223C11" w:rsidRPr="4C6C3BA8">
        <w:rPr>
          <w:sz w:val="24"/>
          <w:szCs w:val="24"/>
        </w:rPr>
        <w:t>Nea</w:t>
      </w:r>
      <w:r w:rsidR="00141D1A" w:rsidRPr="4C6C3BA8">
        <w:rPr>
          <w:sz w:val="24"/>
          <w:szCs w:val="24"/>
        </w:rPr>
        <w:t>rest Neighbour Hierarchical (</w:t>
      </w:r>
      <w:r w:rsidR="00361140" w:rsidRPr="4C6C3BA8">
        <w:rPr>
          <w:sz w:val="24"/>
          <w:szCs w:val="24"/>
        </w:rPr>
        <w:t>N</w:t>
      </w:r>
      <w:r w:rsidR="00350346">
        <w:rPr>
          <w:sz w:val="24"/>
          <w:szCs w:val="24"/>
        </w:rPr>
        <w:t>NH</w:t>
      </w:r>
      <w:r w:rsidR="00141D1A" w:rsidRPr="4C6C3BA8">
        <w:rPr>
          <w:sz w:val="24"/>
          <w:szCs w:val="24"/>
        </w:rPr>
        <w:t xml:space="preserve">) </w:t>
      </w:r>
      <w:r w:rsidR="00361140" w:rsidRPr="4C6C3BA8">
        <w:rPr>
          <w:sz w:val="24"/>
          <w:szCs w:val="24"/>
        </w:rPr>
        <w:t>hot spot</w:t>
      </w:r>
      <w:r w:rsidR="004E224F" w:rsidRPr="4C6C3BA8">
        <w:rPr>
          <w:sz w:val="24"/>
          <w:szCs w:val="24"/>
        </w:rPr>
        <w:t xml:space="preserve"> technique</w:t>
      </w:r>
      <w:r w:rsidR="00361140" w:rsidRPr="4C6C3BA8">
        <w:rPr>
          <w:sz w:val="24"/>
          <w:szCs w:val="24"/>
        </w:rPr>
        <w:t xml:space="preserve"> and R</w:t>
      </w:r>
      <w:r w:rsidR="00971C1C" w:rsidRPr="4C6C3BA8">
        <w:rPr>
          <w:sz w:val="24"/>
          <w:szCs w:val="24"/>
        </w:rPr>
        <w:t xml:space="preserve">isk Terrain Modelling </w:t>
      </w:r>
      <w:r w:rsidR="00021FAC" w:rsidRPr="4C6C3BA8">
        <w:rPr>
          <w:sz w:val="24"/>
          <w:szCs w:val="24"/>
        </w:rPr>
        <w:t>(</w:t>
      </w:r>
      <w:r w:rsidR="00971C1C" w:rsidRPr="4C6C3BA8">
        <w:rPr>
          <w:sz w:val="24"/>
          <w:szCs w:val="24"/>
        </w:rPr>
        <w:t>R</w:t>
      </w:r>
      <w:r w:rsidR="00361140" w:rsidRPr="4C6C3BA8">
        <w:rPr>
          <w:sz w:val="24"/>
          <w:szCs w:val="24"/>
        </w:rPr>
        <w:t>TM</w:t>
      </w:r>
      <w:r w:rsidR="00021FAC" w:rsidRPr="4C6C3BA8">
        <w:rPr>
          <w:sz w:val="24"/>
          <w:szCs w:val="24"/>
        </w:rPr>
        <w:t>)</w:t>
      </w:r>
      <w:r w:rsidR="00361140" w:rsidRPr="4C6C3BA8">
        <w:rPr>
          <w:sz w:val="24"/>
          <w:szCs w:val="24"/>
        </w:rPr>
        <w:t xml:space="preserve"> were </w:t>
      </w:r>
      <w:r w:rsidR="00170EBD" w:rsidRPr="4C6C3BA8">
        <w:rPr>
          <w:sz w:val="24"/>
          <w:szCs w:val="24"/>
        </w:rPr>
        <w:t xml:space="preserve">specifically </w:t>
      </w:r>
      <w:r w:rsidR="00361140" w:rsidRPr="4C6C3BA8">
        <w:rPr>
          <w:sz w:val="24"/>
          <w:szCs w:val="24"/>
        </w:rPr>
        <w:t xml:space="preserve">used as </w:t>
      </w:r>
      <w:r w:rsidR="00170EBD" w:rsidRPr="4C6C3BA8">
        <w:rPr>
          <w:sz w:val="24"/>
          <w:szCs w:val="24"/>
        </w:rPr>
        <w:t>prediction methods</w:t>
      </w:r>
      <w:r w:rsidR="00485DF1" w:rsidRPr="4C6C3BA8">
        <w:rPr>
          <w:sz w:val="24"/>
          <w:szCs w:val="24"/>
        </w:rPr>
        <w:t>.</w:t>
      </w:r>
      <w:r w:rsidR="009C4227" w:rsidRPr="4C6C3BA8">
        <w:rPr>
          <w:sz w:val="24"/>
          <w:szCs w:val="24"/>
        </w:rPr>
        <w:t xml:space="preserve"> </w:t>
      </w:r>
      <w:r w:rsidR="00BF6093" w:rsidRPr="4C6C3BA8">
        <w:rPr>
          <w:sz w:val="24"/>
          <w:szCs w:val="24"/>
        </w:rPr>
        <w:t xml:space="preserve">The </w:t>
      </w:r>
      <w:r w:rsidR="00D55823" w:rsidRPr="4C6C3BA8">
        <w:rPr>
          <w:sz w:val="24"/>
          <w:szCs w:val="24"/>
        </w:rPr>
        <w:t>research extended the application of other studies to encompass all gun crimes and not only those involved in shootings.</w:t>
      </w:r>
      <w:r w:rsidR="008579B2" w:rsidRPr="4C6C3BA8">
        <w:rPr>
          <w:sz w:val="24"/>
          <w:szCs w:val="24"/>
        </w:rPr>
        <w:t xml:space="preserve"> </w:t>
      </w:r>
      <w:r w:rsidR="004F282F" w:rsidRPr="4C6C3BA8">
        <w:rPr>
          <w:sz w:val="24"/>
          <w:szCs w:val="24"/>
        </w:rPr>
        <w:t>The outcome showed</w:t>
      </w:r>
      <w:r w:rsidR="000151F1" w:rsidRPr="4C6C3BA8">
        <w:rPr>
          <w:sz w:val="24"/>
          <w:szCs w:val="24"/>
        </w:rPr>
        <w:t xml:space="preserve"> the RTM</w:t>
      </w:r>
      <w:r w:rsidR="00E42CAC" w:rsidRPr="4C6C3BA8">
        <w:rPr>
          <w:sz w:val="24"/>
          <w:szCs w:val="24"/>
        </w:rPr>
        <w:t xml:space="preserve"> which </w:t>
      </w:r>
      <w:r w:rsidR="00C94963" w:rsidRPr="4C6C3BA8">
        <w:rPr>
          <w:sz w:val="24"/>
          <w:szCs w:val="24"/>
        </w:rPr>
        <w:t>was</w:t>
      </w:r>
      <w:r w:rsidR="00E42CAC" w:rsidRPr="4C6C3BA8">
        <w:rPr>
          <w:sz w:val="24"/>
          <w:szCs w:val="24"/>
        </w:rPr>
        <w:t xml:space="preserve"> constructed from </w:t>
      </w:r>
      <w:r w:rsidR="006C6A09" w:rsidRPr="4C6C3BA8">
        <w:rPr>
          <w:sz w:val="24"/>
          <w:szCs w:val="24"/>
        </w:rPr>
        <w:t>social (</w:t>
      </w:r>
      <w:r w:rsidR="003B6AD2" w:rsidRPr="4C6C3BA8">
        <w:rPr>
          <w:sz w:val="24"/>
          <w:szCs w:val="24"/>
        </w:rPr>
        <w:t>spatial risk factors per cent black</w:t>
      </w:r>
      <w:r w:rsidR="00EB264A" w:rsidRPr="4C6C3BA8">
        <w:rPr>
          <w:sz w:val="24"/>
          <w:szCs w:val="24"/>
        </w:rPr>
        <w:t xml:space="preserve"> with</w:t>
      </w:r>
      <w:r w:rsidR="00A94039" w:rsidRPr="4C6C3BA8">
        <w:rPr>
          <w:sz w:val="24"/>
          <w:szCs w:val="24"/>
        </w:rPr>
        <w:t xml:space="preserve"> drug density) </w:t>
      </w:r>
      <w:r w:rsidR="00E42CAC" w:rsidRPr="4C6C3BA8">
        <w:rPr>
          <w:sz w:val="24"/>
          <w:szCs w:val="24"/>
        </w:rPr>
        <w:t>and physical measures</w:t>
      </w:r>
      <w:r w:rsidR="00EB264A" w:rsidRPr="4C6C3BA8">
        <w:rPr>
          <w:sz w:val="24"/>
          <w:szCs w:val="24"/>
        </w:rPr>
        <w:t>,</w:t>
      </w:r>
      <w:r w:rsidR="000151F1" w:rsidRPr="4C6C3BA8">
        <w:rPr>
          <w:sz w:val="24"/>
          <w:szCs w:val="24"/>
        </w:rPr>
        <w:t xml:space="preserve"> had better precision</w:t>
      </w:r>
      <w:r w:rsidR="007542D0" w:rsidRPr="4C6C3BA8">
        <w:rPr>
          <w:sz w:val="24"/>
          <w:szCs w:val="24"/>
        </w:rPr>
        <w:t xml:space="preserve"> and reliability</w:t>
      </w:r>
      <w:r w:rsidR="007433AD" w:rsidRPr="4C6C3BA8">
        <w:rPr>
          <w:sz w:val="24"/>
          <w:szCs w:val="24"/>
        </w:rPr>
        <w:t xml:space="preserve"> over time</w:t>
      </w:r>
      <w:r w:rsidR="000151F1" w:rsidRPr="4C6C3BA8">
        <w:rPr>
          <w:sz w:val="24"/>
          <w:szCs w:val="24"/>
        </w:rPr>
        <w:t xml:space="preserve"> than the </w:t>
      </w:r>
      <w:r w:rsidR="007433AD" w:rsidRPr="4C6C3BA8">
        <w:rPr>
          <w:sz w:val="24"/>
          <w:szCs w:val="24"/>
        </w:rPr>
        <w:t>N</w:t>
      </w:r>
      <w:r w:rsidR="00350346">
        <w:rPr>
          <w:sz w:val="24"/>
          <w:szCs w:val="24"/>
        </w:rPr>
        <w:t>NH</w:t>
      </w:r>
      <w:r w:rsidR="007433AD" w:rsidRPr="4C6C3BA8">
        <w:rPr>
          <w:sz w:val="24"/>
          <w:szCs w:val="24"/>
        </w:rPr>
        <w:t xml:space="preserve"> </w:t>
      </w:r>
      <w:r w:rsidR="000151F1" w:rsidRPr="4C6C3BA8">
        <w:rPr>
          <w:sz w:val="24"/>
          <w:szCs w:val="24"/>
        </w:rPr>
        <w:t>technique</w:t>
      </w:r>
      <w:r w:rsidR="00C12314" w:rsidRPr="4C6C3BA8">
        <w:rPr>
          <w:sz w:val="24"/>
          <w:szCs w:val="24"/>
        </w:rPr>
        <w:t>.</w:t>
      </w:r>
    </w:p>
    <w:p w14:paraId="46A5B90F" w14:textId="3FE3ED05" w:rsidR="00AE4483" w:rsidRPr="009D1BF1" w:rsidRDefault="000C57C7" w:rsidP="4C6C3BA8">
      <w:pPr>
        <w:spacing w:line="360" w:lineRule="auto"/>
        <w:jc w:val="both"/>
        <w:rPr>
          <w:sz w:val="24"/>
          <w:szCs w:val="24"/>
        </w:rPr>
      </w:pPr>
      <w:r w:rsidRPr="4C6C3BA8">
        <w:rPr>
          <w:sz w:val="24"/>
          <w:szCs w:val="24"/>
        </w:rPr>
        <w:t xml:space="preserve">Increasing changes in crime patterns </w:t>
      </w:r>
      <w:r w:rsidR="008C0909" w:rsidRPr="4C6C3BA8">
        <w:rPr>
          <w:sz w:val="24"/>
          <w:szCs w:val="24"/>
        </w:rPr>
        <w:t>with l</w:t>
      </w:r>
      <w:r w:rsidR="000F63B5" w:rsidRPr="4C6C3BA8">
        <w:rPr>
          <w:sz w:val="24"/>
          <w:szCs w:val="24"/>
        </w:rPr>
        <w:t>imitations of current methods</w:t>
      </w:r>
      <w:r w:rsidR="00F815C5" w:rsidRPr="4C6C3BA8">
        <w:rPr>
          <w:sz w:val="24"/>
          <w:szCs w:val="24"/>
        </w:rPr>
        <w:t xml:space="preserve"> for </w:t>
      </w:r>
      <w:r w:rsidR="00D46272" w:rsidRPr="4C6C3BA8">
        <w:rPr>
          <w:sz w:val="24"/>
          <w:szCs w:val="24"/>
        </w:rPr>
        <w:t>evaluati</w:t>
      </w:r>
      <w:r w:rsidR="00D602B1" w:rsidRPr="4C6C3BA8">
        <w:rPr>
          <w:sz w:val="24"/>
          <w:szCs w:val="24"/>
        </w:rPr>
        <w:t>ng</w:t>
      </w:r>
      <w:r w:rsidR="00D46272" w:rsidRPr="4C6C3BA8">
        <w:rPr>
          <w:sz w:val="24"/>
          <w:szCs w:val="24"/>
        </w:rPr>
        <w:t xml:space="preserve"> </w:t>
      </w:r>
      <w:r w:rsidR="00332094" w:rsidRPr="4C6C3BA8">
        <w:rPr>
          <w:sz w:val="24"/>
          <w:szCs w:val="24"/>
        </w:rPr>
        <w:t xml:space="preserve">ML </w:t>
      </w:r>
      <w:r w:rsidR="00D46272" w:rsidRPr="4C6C3BA8">
        <w:rPr>
          <w:sz w:val="24"/>
          <w:szCs w:val="24"/>
        </w:rPr>
        <w:t>models</w:t>
      </w:r>
      <w:r w:rsidR="008C0909" w:rsidRPr="4C6C3BA8">
        <w:rPr>
          <w:sz w:val="24"/>
          <w:szCs w:val="24"/>
        </w:rPr>
        <w:t>,</w:t>
      </w:r>
      <w:r w:rsidR="00332094" w:rsidRPr="4C6C3BA8">
        <w:rPr>
          <w:sz w:val="24"/>
          <w:szCs w:val="24"/>
        </w:rPr>
        <w:t xml:space="preserve"> can be</w:t>
      </w:r>
      <w:r w:rsidR="008C0909" w:rsidRPr="4C6C3BA8">
        <w:rPr>
          <w:sz w:val="24"/>
          <w:szCs w:val="24"/>
        </w:rPr>
        <w:t xml:space="preserve"> highly</w:t>
      </w:r>
      <w:r w:rsidR="00332094" w:rsidRPr="4C6C3BA8">
        <w:rPr>
          <w:sz w:val="24"/>
          <w:szCs w:val="24"/>
        </w:rPr>
        <w:t xml:space="preserve"> disadvantageous </w:t>
      </w:r>
      <w:r w:rsidR="000522B8" w:rsidRPr="4C6C3BA8">
        <w:rPr>
          <w:sz w:val="24"/>
          <w:szCs w:val="24"/>
        </w:rPr>
        <w:t>in crime detection</w:t>
      </w:r>
      <w:r w:rsidR="00B151BD" w:rsidRPr="4C6C3BA8">
        <w:rPr>
          <w:sz w:val="24"/>
          <w:szCs w:val="24"/>
        </w:rPr>
        <w:t>.</w:t>
      </w:r>
      <w:r w:rsidR="00776363" w:rsidRPr="4C6C3BA8">
        <w:rPr>
          <w:sz w:val="24"/>
          <w:szCs w:val="24"/>
        </w:rPr>
        <w:t xml:space="preserve"> </w:t>
      </w:r>
      <w:r w:rsidR="00B151BD" w:rsidRPr="4C6C3BA8">
        <w:rPr>
          <w:sz w:val="24"/>
          <w:szCs w:val="24"/>
        </w:rPr>
        <w:t>For</w:t>
      </w:r>
      <w:r w:rsidR="00776363" w:rsidRPr="4C6C3BA8">
        <w:rPr>
          <w:sz w:val="24"/>
          <w:szCs w:val="24"/>
        </w:rPr>
        <w:t xml:space="preserve"> </w:t>
      </w:r>
      <w:r w:rsidR="00D37FDA" w:rsidRPr="4C6C3BA8">
        <w:rPr>
          <w:sz w:val="24"/>
          <w:szCs w:val="24"/>
        </w:rPr>
        <w:t xml:space="preserve">local police departments </w:t>
      </w:r>
      <w:r w:rsidR="007C77C0" w:rsidRPr="4C6C3BA8">
        <w:rPr>
          <w:sz w:val="24"/>
          <w:szCs w:val="24"/>
        </w:rPr>
        <w:t xml:space="preserve">intending to incorporate ML models into their </w:t>
      </w:r>
      <w:r w:rsidR="005677B5" w:rsidRPr="4C6C3BA8">
        <w:rPr>
          <w:sz w:val="24"/>
          <w:szCs w:val="24"/>
        </w:rPr>
        <w:t>crime prevention strategies</w:t>
      </w:r>
      <w:r w:rsidR="004F1B24" w:rsidRPr="4C6C3BA8">
        <w:rPr>
          <w:sz w:val="24"/>
          <w:szCs w:val="24"/>
        </w:rPr>
        <w:t xml:space="preserve">, factors like </w:t>
      </w:r>
      <w:r w:rsidR="0013585F" w:rsidRPr="4C6C3BA8">
        <w:rPr>
          <w:sz w:val="24"/>
          <w:szCs w:val="24"/>
        </w:rPr>
        <w:t xml:space="preserve">education rate, local time and weather </w:t>
      </w:r>
      <w:r w:rsidR="006731F5">
        <w:rPr>
          <w:sz w:val="24"/>
          <w:szCs w:val="24"/>
        </w:rPr>
        <w:t>could</w:t>
      </w:r>
      <w:r w:rsidR="0013585F" w:rsidRPr="4C6C3BA8">
        <w:rPr>
          <w:sz w:val="24"/>
          <w:szCs w:val="24"/>
        </w:rPr>
        <w:t xml:space="preserve"> be considered</w:t>
      </w:r>
      <w:r w:rsidR="00390C1B" w:rsidRPr="4C6C3BA8">
        <w:rPr>
          <w:sz w:val="24"/>
          <w:szCs w:val="24"/>
        </w:rPr>
        <w:t>.</w:t>
      </w:r>
      <w:r w:rsidR="0013585F" w:rsidRPr="4C6C3BA8">
        <w:rPr>
          <w:sz w:val="24"/>
          <w:szCs w:val="24"/>
        </w:rPr>
        <w:t xml:space="preserve"> </w:t>
      </w:r>
      <w:r w:rsidR="00390C1B" w:rsidRPr="4C6C3BA8">
        <w:rPr>
          <w:sz w:val="24"/>
          <w:szCs w:val="24"/>
        </w:rPr>
        <w:t>T</w:t>
      </w:r>
      <w:r w:rsidR="00CB79C2">
        <w:rPr>
          <w:sz w:val="24"/>
          <w:szCs w:val="24"/>
        </w:rPr>
        <w:t>hey</w:t>
      </w:r>
      <w:r w:rsidR="00EE147D" w:rsidRPr="4C6C3BA8">
        <w:rPr>
          <w:sz w:val="24"/>
          <w:szCs w:val="24"/>
        </w:rPr>
        <w:t xml:space="preserve"> </w:t>
      </w:r>
      <w:r w:rsidR="009F07CC" w:rsidRPr="4C6C3BA8">
        <w:rPr>
          <w:sz w:val="24"/>
          <w:szCs w:val="24"/>
        </w:rPr>
        <w:t xml:space="preserve">have varying impacts on crime rates and </w:t>
      </w:r>
      <w:r w:rsidR="00EE147D" w:rsidRPr="4C6C3BA8">
        <w:rPr>
          <w:sz w:val="24"/>
          <w:szCs w:val="24"/>
        </w:rPr>
        <w:t xml:space="preserve">thereby, </w:t>
      </w:r>
      <w:r w:rsidR="00554E85" w:rsidRPr="4C6C3BA8">
        <w:rPr>
          <w:sz w:val="24"/>
          <w:szCs w:val="24"/>
        </w:rPr>
        <w:t xml:space="preserve">can </w:t>
      </w:r>
      <w:r w:rsidR="00CF1109" w:rsidRPr="4C6C3BA8">
        <w:rPr>
          <w:sz w:val="24"/>
          <w:szCs w:val="24"/>
        </w:rPr>
        <w:t xml:space="preserve">limit the </w:t>
      </w:r>
      <w:r w:rsidR="006B6268" w:rsidRPr="4C6C3BA8">
        <w:rPr>
          <w:sz w:val="24"/>
          <w:szCs w:val="24"/>
        </w:rPr>
        <w:t xml:space="preserve">accurate evaluation </w:t>
      </w:r>
      <w:r w:rsidR="00CF1109" w:rsidRPr="4C6C3BA8">
        <w:rPr>
          <w:sz w:val="24"/>
          <w:szCs w:val="24"/>
        </w:rPr>
        <w:t xml:space="preserve">of </w:t>
      </w:r>
      <w:r w:rsidR="00554E85" w:rsidRPr="4C6C3BA8">
        <w:rPr>
          <w:sz w:val="24"/>
          <w:szCs w:val="24"/>
        </w:rPr>
        <w:t>these models</w:t>
      </w:r>
      <w:r w:rsidRPr="4C6C3BA8">
        <w:rPr>
          <w:sz w:val="24"/>
          <w:szCs w:val="24"/>
        </w:rPr>
        <w:fldChar w:fldCharType="begin"/>
      </w:r>
      <w:r w:rsidRPr="4C6C3BA8">
        <w:rPr>
          <w:sz w:val="24"/>
          <w:szCs w:val="24"/>
        </w:rPr>
        <w:instrText xml:space="preserve"> ADDIN ZOTERO_ITEM CSL_CITATION {"citationID":"YK2BzWu1","properties":{"formattedCitation":"(Albahli {\\i{}et al.}, 2020)","plainCitation":"(Albahli et al., 2020)","noteIndex":0},"citationItems":[{"id":363,"uris":["http://zotero.org/users/local/Ur3Wut78/items/PRLC7ES5"],"itemData":{"id":363,"type":"article-journal","abstract":"Crimes are expected to rise with an increase in population and the rising gap between society's income levels. Crimes contribute to a significant portion of the socioeconomic loss to any society, not only through its indirect damage to the social fabric and peace but also the more direct negative impacts on the economy, social parameters, and reputation of a nation. Policing and other preventive resources are limited and have to be utilized. The conventional methods are being superseded by more modern approaches of machine learning algorithms capable of making predictions where the relationships between the features and the outcomes are complex. Making it possible for such algorithms to provide indicators of specific areas that may become criminal hot-spots. These predictions can be used by policymakers and police personals alike to make effective and informed strategies that can curtail criminal activities and contribute to the nation's development. This paper aims to predict factors that most affected crimes in Saudi Ara-bia by developing a machine learning model to predict an acceptable output value. Our results show that FAMD as features selection methods showed more accuracy on machine learning classifiers than the PCA method. The naïve Bayes classifier performs better than other classifiers on both features selections methods with an accuracy of 97.53% for FAMD, and PCA equals to 97.10%.","container-title":"Cmc -Tech Science Press-","DOI":"10.32604/cmc.2021.014113","journalAbbreviation":"Cmc -Tech Science Press-","page":"2318-2341","source":"ResearchGate","title":"Predicting the Type of Crime: Intelligence Gathering and Crime Analysis","title-short":"Predicting the Type of Crime","volume":"66","author":[{"family":"Albahli","given":"Saleh"},{"family":"Alsaqabi","given":"Anadil"},{"family":"Aldhubayi","given":"Fatimah"},{"family":"Rauf","given":"Hafiz Tayyab"},{"family":"Arif","given":"Muhammad"},{"family":"Mohammed","given":"Mazin"},{"family":"Tayyab","given":"Hafiz"}],"issued":{"date-parts":[["2020",12,28]]}}}],"schema":"https://github.com/citation-style-language/schema/raw/master/csl-citation.json"} </w:instrText>
      </w:r>
      <w:r w:rsidRPr="4C6C3BA8">
        <w:rPr>
          <w:sz w:val="24"/>
          <w:szCs w:val="24"/>
        </w:rPr>
        <w:fldChar w:fldCharType="separate"/>
      </w:r>
      <w:r w:rsidR="4CF42A2D" w:rsidRPr="4C6C3BA8">
        <w:rPr>
          <w:rFonts w:ascii="Calibri" w:hAnsi="Calibri" w:cs="Calibri"/>
          <w:sz w:val="24"/>
          <w:szCs w:val="24"/>
        </w:rPr>
        <w:t xml:space="preserve"> (</w:t>
      </w:r>
      <w:r w:rsidR="00430055" w:rsidRPr="4C6C3BA8">
        <w:rPr>
          <w:rFonts w:ascii="Calibri" w:hAnsi="Calibri" w:cs="Calibri"/>
          <w:sz w:val="24"/>
          <w:szCs w:val="24"/>
        </w:rPr>
        <w:t xml:space="preserve">Albahli </w:t>
      </w:r>
      <w:r w:rsidR="00430055" w:rsidRPr="4C6C3BA8">
        <w:rPr>
          <w:rFonts w:ascii="Calibri" w:hAnsi="Calibri" w:cs="Calibri"/>
          <w:i/>
          <w:iCs/>
          <w:sz w:val="24"/>
          <w:szCs w:val="24"/>
        </w:rPr>
        <w:t>et al.</w:t>
      </w:r>
      <w:r w:rsidR="00430055" w:rsidRPr="4C6C3BA8">
        <w:rPr>
          <w:rFonts w:ascii="Calibri" w:hAnsi="Calibri" w:cs="Calibri"/>
          <w:sz w:val="24"/>
          <w:szCs w:val="24"/>
        </w:rPr>
        <w:t>, 2020)</w:t>
      </w:r>
      <w:r w:rsidRPr="4C6C3BA8">
        <w:rPr>
          <w:sz w:val="24"/>
          <w:szCs w:val="24"/>
        </w:rPr>
        <w:fldChar w:fldCharType="end"/>
      </w:r>
      <w:r w:rsidR="009F07CC" w:rsidRPr="4C6C3BA8">
        <w:rPr>
          <w:sz w:val="24"/>
          <w:szCs w:val="24"/>
        </w:rPr>
        <w:t>.</w:t>
      </w:r>
      <w:r w:rsidR="005345B6" w:rsidRPr="4C6C3BA8">
        <w:rPr>
          <w:sz w:val="24"/>
          <w:szCs w:val="24"/>
        </w:rPr>
        <w:t xml:space="preserve"> </w:t>
      </w:r>
      <w:r w:rsidR="0070199A" w:rsidRPr="4C6C3BA8">
        <w:rPr>
          <w:sz w:val="24"/>
          <w:szCs w:val="24"/>
        </w:rPr>
        <w:t>This</w:t>
      </w:r>
      <w:r w:rsidR="00623885" w:rsidRPr="4C6C3BA8">
        <w:rPr>
          <w:sz w:val="24"/>
          <w:szCs w:val="24"/>
        </w:rPr>
        <w:t xml:space="preserve"> requirement</w:t>
      </w:r>
      <w:r w:rsidR="0070199A" w:rsidRPr="4C6C3BA8">
        <w:rPr>
          <w:sz w:val="24"/>
          <w:szCs w:val="24"/>
        </w:rPr>
        <w:t xml:space="preserve"> led to a research </w:t>
      </w:r>
      <w:r w:rsidR="00386199" w:rsidRPr="4C6C3BA8">
        <w:rPr>
          <w:sz w:val="24"/>
          <w:szCs w:val="24"/>
        </w:rPr>
        <w:t>involving 1-D convolutional neural network(CNN)</w:t>
      </w:r>
      <w:r w:rsidR="00B52B07" w:rsidRPr="4C6C3BA8">
        <w:rPr>
          <w:sz w:val="24"/>
          <w:szCs w:val="24"/>
        </w:rPr>
        <w:t xml:space="preserve"> and RNN</w:t>
      </w:r>
      <w:r w:rsidR="00386199" w:rsidRPr="4C6C3BA8">
        <w:rPr>
          <w:sz w:val="24"/>
          <w:szCs w:val="24"/>
        </w:rPr>
        <w:t xml:space="preserve"> with a proposed fusion </w:t>
      </w:r>
      <w:r w:rsidR="00FC34E2" w:rsidRPr="4C6C3BA8">
        <w:rPr>
          <w:sz w:val="24"/>
          <w:szCs w:val="24"/>
        </w:rPr>
        <w:t xml:space="preserve">technique </w:t>
      </w:r>
      <w:r w:rsidR="00BB576F" w:rsidRPr="4C6C3BA8">
        <w:rPr>
          <w:sz w:val="24"/>
          <w:szCs w:val="24"/>
        </w:rPr>
        <w:t xml:space="preserve">to analyse </w:t>
      </w:r>
      <w:r w:rsidR="00FA26EC" w:rsidRPr="4C6C3BA8">
        <w:rPr>
          <w:sz w:val="24"/>
          <w:szCs w:val="24"/>
        </w:rPr>
        <w:t xml:space="preserve">online weather information and crime </w:t>
      </w:r>
      <w:r w:rsidR="00577A61" w:rsidRPr="4C6C3BA8">
        <w:rPr>
          <w:sz w:val="24"/>
          <w:szCs w:val="24"/>
        </w:rPr>
        <w:t>data</w:t>
      </w:r>
      <w:r w:rsidR="00B72B01" w:rsidRPr="4C6C3BA8">
        <w:rPr>
          <w:sz w:val="24"/>
          <w:szCs w:val="24"/>
        </w:rPr>
        <w:t>set released by the Los Angeles police department in the U.S</w:t>
      </w:r>
      <w:r w:rsidRPr="4C6C3BA8">
        <w:rPr>
          <w:sz w:val="24"/>
          <w:szCs w:val="24"/>
        </w:rPr>
        <w:fldChar w:fldCharType="begin"/>
      </w:r>
      <w:r w:rsidRPr="4C6C3BA8">
        <w:rPr>
          <w:sz w:val="24"/>
          <w:szCs w:val="24"/>
        </w:rPr>
        <w:instrText xml:space="preserve"> ADDIN ZOTERO_ITEM CSL_CITATION {"citationID":"UjgWUR7K","properties":{"formattedCitation":"(Zhou {\\i{}et al.}, 2021)","plainCitation":"(Zhou et al., 2021)","noteIndex":0},"citationItems":[{"id":187,"uris":["http://zotero.org/users/local/Ur3Wut78/items/3XGI3G3Z"],"itemData":{"id":187,"type":"paper-conference","abstract":"Forecasting the crime rate in real-time is always an important task to public safety. However, there are no known models that provide satisfactory approximation to this complex spatio-temporal problem until recently. The crime rate may be affected by various factors, such as local education, public events, weather, etc. Such factors make the prediction of crimes more complex and challenging than other problems that are less influenced by outer factors. In this paper, we propose a deep-learning-based approach, which combines various methods in neural networks to handle the spatial temporal prediction problem. Some optimization techniques, such as Bayesian optimization, are applied for finding the optimal hyper-parameters as well as dealing with noises in the dataset. The model is trained on a dataset about crime information in Los Angeles at a scale of hours in block-divided areas, released by the LA Police Department (LAPD). The results of experiments on this dataset demonstrates the proposed model’s ability in predicting potential crimes in real time.","container-title":"2021 20th IEEE International Conference on Machine Learning and Applications (ICMLA)","DOI":"10.1109/ICMLA52953.2021.00277","event-title":"2021 20th IEEE International Conference on Machine Learning and Applications (ICMLA)","page":"1749-1754","source":"IEEE Xplore","title":"Mixed Spatio-Temporal Neural Networks on Real-time Prediction of Crimes","author":[{"family":"Zhou","given":"Xiao"},{"family":"Wang","given":"Xiao"},{"family":"Brown","given":"Gavin"},{"family":"Wang","given":"Chengchen"},{"family":"Chin","given":"Peter"}],"issued":{"date-parts":[["2021",12]]}}}],"schema":"https://github.com/citation-style-language/schema/raw/master/csl-citation.json"} </w:instrText>
      </w:r>
      <w:r w:rsidRPr="4C6C3BA8">
        <w:rPr>
          <w:sz w:val="24"/>
          <w:szCs w:val="24"/>
        </w:rPr>
        <w:fldChar w:fldCharType="separate"/>
      </w:r>
      <w:r w:rsidR="216960FC" w:rsidRPr="4C6C3BA8">
        <w:rPr>
          <w:sz w:val="24"/>
          <w:szCs w:val="24"/>
        </w:rPr>
        <w:t xml:space="preserve"> (</w:t>
      </w:r>
      <w:r w:rsidR="00C52C39" w:rsidRPr="4C6C3BA8">
        <w:rPr>
          <w:sz w:val="24"/>
          <w:szCs w:val="24"/>
        </w:rPr>
        <w:t xml:space="preserve">Zhou </w:t>
      </w:r>
      <w:r w:rsidR="00C52C39" w:rsidRPr="4C6C3BA8">
        <w:rPr>
          <w:i/>
          <w:iCs/>
          <w:sz w:val="24"/>
          <w:szCs w:val="24"/>
        </w:rPr>
        <w:t>et al.</w:t>
      </w:r>
      <w:r w:rsidR="00C52C39" w:rsidRPr="4C6C3BA8">
        <w:rPr>
          <w:sz w:val="24"/>
          <w:szCs w:val="24"/>
        </w:rPr>
        <w:t>, 2021)</w:t>
      </w:r>
      <w:r w:rsidRPr="4C6C3BA8">
        <w:rPr>
          <w:sz w:val="24"/>
          <w:szCs w:val="24"/>
        </w:rPr>
        <w:fldChar w:fldCharType="end"/>
      </w:r>
      <w:r w:rsidR="00577A61" w:rsidRPr="4C6C3BA8">
        <w:rPr>
          <w:sz w:val="24"/>
          <w:szCs w:val="24"/>
        </w:rPr>
        <w:t>.</w:t>
      </w:r>
      <w:r w:rsidR="00C26831" w:rsidRPr="4C6C3BA8">
        <w:rPr>
          <w:sz w:val="24"/>
          <w:szCs w:val="24"/>
        </w:rPr>
        <w:t xml:space="preserve"> </w:t>
      </w:r>
      <w:r w:rsidR="00E61A32" w:rsidRPr="4C6C3BA8">
        <w:rPr>
          <w:sz w:val="24"/>
          <w:szCs w:val="24"/>
        </w:rPr>
        <w:t xml:space="preserve">Training 2 fine-tuned convolutional </w:t>
      </w:r>
      <w:r w:rsidR="00E6417E" w:rsidRPr="4C6C3BA8">
        <w:rPr>
          <w:sz w:val="24"/>
          <w:szCs w:val="24"/>
        </w:rPr>
        <w:t>units and perceptron unit with the d</w:t>
      </w:r>
      <w:r w:rsidR="001602B4" w:rsidRPr="4C6C3BA8">
        <w:rPr>
          <w:sz w:val="24"/>
          <w:szCs w:val="24"/>
        </w:rPr>
        <w:t>ataset, t</w:t>
      </w:r>
      <w:r w:rsidR="00FF1292" w:rsidRPr="4C6C3BA8">
        <w:rPr>
          <w:sz w:val="24"/>
          <w:szCs w:val="24"/>
        </w:rPr>
        <w:t>he crime prediction was in real-time</w:t>
      </w:r>
      <w:r w:rsidR="00AD6B75" w:rsidRPr="4C6C3BA8">
        <w:rPr>
          <w:sz w:val="24"/>
          <w:szCs w:val="24"/>
        </w:rPr>
        <w:t xml:space="preserve"> </w:t>
      </w:r>
      <w:r w:rsidR="003524FE" w:rsidRPr="4C6C3BA8">
        <w:rPr>
          <w:sz w:val="24"/>
          <w:szCs w:val="24"/>
        </w:rPr>
        <w:t xml:space="preserve">and was </w:t>
      </w:r>
      <w:r w:rsidR="00B34CFB" w:rsidRPr="4C6C3BA8">
        <w:rPr>
          <w:sz w:val="24"/>
          <w:szCs w:val="24"/>
        </w:rPr>
        <w:t>close to the general trend</w:t>
      </w:r>
      <w:r w:rsidR="001F785A" w:rsidRPr="4C6C3BA8">
        <w:rPr>
          <w:sz w:val="24"/>
          <w:szCs w:val="24"/>
        </w:rPr>
        <w:t xml:space="preserve"> in </w:t>
      </w:r>
      <w:r w:rsidR="00105059">
        <w:rPr>
          <w:sz w:val="24"/>
          <w:szCs w:val="24"/>
        </w:rPr>
        <w:t xml:space="preserve">the </w:t>
      </w:r>
      <w:r w:rsidR="001F785A" w:rsidRPr="4C6C3BA8">
        <w:rPr>
          <w:sz w:val="24"/>
          <w:szCs w:val="24"/>
        </w:rPr>
        <w:t xml:space="preserve">specific </w:t>
      </w:r>
      <w:r w:rsidR="00BC787B" w:rsidRPr="4C6C3BA8">
        <w:rPr>
          <w:sz w:val="24"/>
          <w:szCs w:val="24"/>
        </w:rPr>
        <w:t>period</w:t>
      </w:r>
      <w:r w:rsidR="001F785A" w:rsidRPr="4C6C3BA8">
        <w:rPr>
          <w:sz w:val="24"/>
          <w:szCs w:val="24"/>
        </w:rPr>
        <w:t>.</w:t>
      </w:r>
      <w:r w:rsidR="00BC787B" w:rsidRPr="4C6C3BA8">
        <w:rPr>
          <w:sz w:val="24"/>
          <w:szCs w:val="24"/>
        </w:rPr>
        <w:t xml:space="preserve"> R</w:t>
      </w:r>
      <w:r w:rsidR="0078411C">
        <w:rPr>
          <w:sz w:val="24"/>
          <w:szCs w:val="24"/>
        </w:rPr>
        <w:t>oot Mean Squares</w:t>
      </w:r>
      <w:r w:rsidR="00BC787B" w:rsidRPr="4C6C3BA8">
        <w:rPr>
          <w:sz w:val="24"/>
          <w:szCs w:val="24"/>
        </w:rPr>
        <w:t xml:space="preserve"> </w:t>
      </w:r>
      <w:r w:rsidR="003B54B0" w:rsidRPr="4C6C3BA8">
        <w:rPr>
          <w:sz w:val="24"/>
          <w:szCs w:val="24"/>
        </w:rPr>
        <w:t xml:space="preserve">of the plain CNN and RNN models </w:t>
      </w:r>
      <w:r w:rsidR="003C6A03" w:rsidRPr="4C6C3BA8">
        <w:rPr>
          <w:sz w:val="24"/>
          <w:szCs w:val="24"/>
        </w:rPr>
        <w:t xml:space="preserve">were compared to </w:t>
      </w:r>
      <w:r w:rsidR="0050646B" w:rsidRPr="4C6C3BA8">
        <w:rPr>
          <w:sz w:val="24"/>
          <w:szCs w:val="24"/>
        </w:rPr>
        <w:t>that of the Mixed S</w:t>
      </w:r>
      <w:r w:rsidR="008A763E">
        <w:rPr>
          <w:sz w:val="24"/>
          <w:szCs w:val="24"/>
        </w:rPr>
        <w:t>patio Temporal</w:t>
      </w:r>
      <w:r w:rsidR="0050646B" w:rsidRPr="4C6C3BA8">
        <w:rPr>
          <w:sz w:val="24"/>
          <w:szCs w:val="24"/>
        </w:rPr>
        <w:t>-Ne</w:t>
      </w:r>
      <w:r w:rsidR="00993A3E">
        <w:rPr>
          <w:sz w:val="24"/>
          <w:szCs w:val="24"/>
        </w:rPr>
        <w:t>ural Network</w:t>
      </w:r>
      <w:r w:rsidR="00542ACE" w:rsidRPr="4C6C3BA8">
        <w:rPr>
          <w:sz w:val="24"/>
          <w:szCs w:val="24"/>
        </w:rPr>
        <w:t xml:space="preserve"> which performed better.</w:t>
      </w:r>
      <w:r w:rsidR="009364F0" w:rsidRPr="4C6C3BA8">
        <w:rPr>
          <w:sz w:val="24"/>
          <w:szCs w:val="24"/>
        </w:rPr>
        <w:t xml:space="preserve"> </w:t>
      </w:r>
      <w:r w:rsidR="00F90241" w:rsidRPr="4C6C3BA8">
        <w:rPr>
          <w:sz w:val="24"/>
          <w:szCs w:val="24"/>
        </w:rPr>
        <w:t>Downside of this research was</w:t>
      </w:r>
      <w:r w:rsidR="009364F0" w:rsidRPr="4C6C3BA8">
        <w:rPr>
          <w:sz w:val="24"/>
          <w:szCs w:val="24"/>
        </w:rPr>
        <w:t xml:space="preserve"> </w:t>
      </w:r>
      <w:r w:rsidR="008D359C" w:rsidRPr="4C6C3BA8">
        <w:rPr>
          <w:sz w:val="24"/>
          <w:szCs w:val="24"/>
        </w:rPr>
        <w:t>overfitting</w:t>
      </w:r>
      <w:r w:rsidR="00C1314E" w:rsidRPr="4C6C3BA8">
        <w:rPr>
          <w:sz w:val="24"/>
          <w:szCs w:val="24"/>
        </w:rPr>
        <w:t xml:space="preserve"> </w:t>
      </w:r>
      <w:r w:rsidR="008D359C" w:rsidRPr="4C6C3BA8">
        <w:rPr>
          <w:sz w:val="24"/>
          <w:szCs w:val="24"/>
        </w:rPr>
        <w:t xml:space="preserve">which could </w:t>
      </w:r>
      <w:r w:rsidR="00F84052" w:rsidRPr="4C6C3BA8">
        <w:rPr>
          <w:sz w:val="24"/>
          <w:szCs w:val="24"/>
        </w:rPr>
        <w:t xml:space="preserve">have been improved by hyperparameter tuning </w:t>
      </w:r>
      <w:r w:rsidR="0028159F" w:rsidRPr="4C6C3BA8">
        <w:rPr>
          <w:sz w:val="24"/>
          <w:szCs w:val="24"/>
        </w:rPr>
        <w:t xml:space="preserve">of the </w:t>
      </w:r>
      <w:r w:rsidR="00F66D8F">
        <w:rPr>
          <w:sz w:val="24"/>
          <w:szCs w:val="24"/>
        </w:rPr>
        <w:t>2</w:t>
      </w:r>
      <w:r w:rsidR="00C1314E" w:rsidRPr="4C6C3BA8">
        <w:rPr>
          <w:sz w:val="24"/>
          <w:szCs w:val="24"/>
        </w:rPr>
        <w:t xml:space="preserve"> </w:t>
      </w:r>
      <w:r w:rsidR="0028159F" w:rsidRPr="4C6C3BA8">
        <w:rPr>
          <w:sz w:val="24"/>
          <w:szCs w:val="24"/>
        </w:rPr>
        <w:t>networks.</w:t>
      </w:r>
      <w:r w:rsidR="005F0A6F" w:rsidRPr="4C6C3BA8">
        <w:rPr>
          <w:sz w:val="24"/>
          <w:szCs w:val="24"/>
        </w:rPr>
        <w:t xml:space="preserve"> </w:t>
      </w:r>
      <w:r w:rsidR="00573B62" w:rsidRPr="4C6C3BA8">
        <w:rPr>
          <w:sz w:val="24"/>
          <w:szCs w:val="24"/>
        </w:rPr>
        <w:t xml:space="preserve">Crime datasets often have imbalanced classes with </w:t>
      </w:r>
      <w:r w:rsidR="00585A13" w:rsidRPr="4C6C3BA8">
        <w:rPr>
          <w:sz w:val="24"/>
          <w:szCs w:val="24"/>
        </w:rPr>
        <w:t>s</w:t>
      </w:r>
      <w:r w:rsidR="00573B62" w:rsidRPr="4C6C3BA8">
        <w:rPr>
          <w:sz w:val="24"/>
          <w:szCs w:val="24"/>
        </w:rPr>
        <w:t>ome crimes occurring more than other</w:t>
      </w:r>
      <w:r w:rsidR="00585A13" w:rsidRPr="4C6C3BA8">
        <w:rPr>
          <w:sz w:val="24"/>
          <w:szCs w:val="24"/>
        </w:rPr>
        <w:t>s</w:t>
      </w:r>
      <w:r w:rsidR="00637F67">
        <w:rPr>
          <w:sz w:val="24"/>
          <w:szCs w:val="24"/>
        </w:rPr>
        <w:t>.</w:t>
      </w:r>
      <w:r w:rsidR="00585A13" w:rsidRPr="4C6C3BA8">
        <w:rPr>
          <w:sz w:val="24"/>
          <w:szCs w:val="24"/>
        </w:rPr>
        <w:t xml:space="preserve"> </w:t>
      </w:r>
      <w:r w:rsidR="00637F67">
        <w:rPr>
          <w:sz w:val="24"/>
          <w:szCs w:val="24"/>
        </w:rPr>
        <w:t>T</w:t>
      </w:r>
      <w:r w:rsidR="00585A13" w:rsidRPr="4C6C3BA8">
        <w:rPr>
          <w:sz w:val="24"/>
          <w:szCs w:val="24"/>
        </w:rPr>
        <w:t>his</w:t>
      </w:r>
      <w:r w:rsidR="00F1429E" w:rsidRPr="4C6C3BA8">
        <w:rPr>
          <w:sz w:val="24"/>
          <w:szCs w:val="24"/>
        </w:rPr>
        <w:t xml:space="preserve"> can be an </w:t>
      </w:r>
      <w:r w:rsidR="00BB0DF1" w:rsidRPr="4C6C3BA8">
        <w:rPr>
          <w:sz w:val="24"/>
          <w:szCs w:val="24"/>
        </w:rPr>
        <w:t xml:space="preserve">issue </w:t>
      </w:r>
      <w:r w:rsidR="00F1429E" w:rsidRPr="4C6C3BA8">
        <w:rPr>
          <w:sz w:val="24"/>
          <w:szCs w:val="24"/>
        </w:rPr>
        <w:t>for</w:t>
      </w:r>
      <w:r w:rsidR="00BB0DF1" w:rsidRPr="4C6C3BA8">
        <w:rPr>
          <w:sz w:val="24"/>
          <w:szCs w:val="24"/>
        </w:rPr>
        <w:t xml:space="preserve"> N</w:t>
      </w:r>
      <w:r w:rsidR="00E82255" w:rsidRPr="4C6C3BA8">
        <w:rPr>
          <w:sz w:val="24"/>
          <w:szCs w:val="24"/>
        </w:rPr>
        <w:t>eural Networks</w:t>
      </w:r>
      <w:r w:rsidR="00F1429E" w:rsidRPr="4C6C3BA8">
        <w:rPr>
          <w:sz w:val="24"/>
          <w:szCs w:val="24"/>
        </w:rPr>
        <w:t xml:space="preserve"> which</w:t>
      </w:r>
      <w:r w:rsidR="005D12D4" w:rsidRPr="4C6C3BA8">
        <w:rPr>
          <w:sz w:val="24"/>
          <w:szCs w:val="24"/>
        </w:rPr>
        <w:t xml:space="preserve"> do not </w:t>
      </w:r>
      <w:r w:rsidR="00853028" w:rsidRPr="4C6C3BA8">
        <w:rPr>
          <w:sz w:val="24"/>
          <w:szCs w:val="24"/>
        </w:rPr>
        <w:t>handle</w:t>
      </w:r>
      <w:r w:rsidR="005D12D4" w:rsidRPr="4C6C3BA8">
        <w:rPr>
          <w:sz w:val="24"/>
          <w:szCs w:val="24"/>
        </w:rPr>
        <w:t xml:space="preserve"> imbalanced datasets</w:t>
      </w:r>
      <w:r w:rsidR="00853028" w:rsidRPr="4C6C3BA8">
        <w:rPr>
          <w:sz w:val="24"/>
          <w:szCs w:val="24"/>
        </w:rPr>
        <w:t xml:space="preserve"> well</w:t>
      </w:r>
      <w:r w:rsidRPr="4C6C3BA8">
        <w:rPr>
          <w:sz w:val="24"/>
          <w:szCs w:val="24"/>
        </w:rPr>
        <w:fldChar w:fldCharType="begin"/>
      </w:r>
      <w:r w:rsidRPr="4C6C3BA8">
        <w:rPr>
          <w:sz w:val="24"/>
          <w:szCs w:val="24"/>
        </w:rPr>
        <w:instrText xml:space="preserve"> ADDIN ZOTERO_ITEM CSL_CITATION {"citationID":"YE57byIZ","properties":{"formattedCitation":"(Pavan Naidu Kavala {\\i{}et al.}, 2022)","plainCitation":"(Pavan Naidu Kavala et al., 2022)","noteIndex":0},"citationItems":[{"id":374,"uris":["http://zotero.org/users/local/Ur3Wut78/items/EGJ9HJD3"],"itemData":{"id":374,"type":"paper-conference","abstract":"Data Mining plays a prominent role in crime analysis. The criminal analysis requires quantitative and qualitative data blend with analytical methods which help the police &amp; crime department to sort out cases. Crime analysis is an important area to focus on public safety. We can resolve crime cases much easier with the help of data mining techniques. There are several algorithms accessible for Data analysis and Data prediction such as Naïve Bayes, Random Forest. In this regard, In the Proposed practice, we have applied Neural Network algorithm to simplify the process and to get better outcomes. In crime prediction analysis, we have used the following steps: 1) Collecting of crime Dataset 2) Preprocessing the data 3) Analysis 4) Prediction. Crime prediction analysis using data mining helps to understand the conception and applications of Crime Analysis in aid the police and assist to reduce, prevent, trace crimes quickly and crime disruption.","container-title":"2022 8th International Conference on Advanced Computing and Communication Systems (ICACCS)","DOI":"10.1109/ICACCS54159.2022.9785081","event-title":"2022 8th International Conference on Advanced Computing and Communication Systems (ICACCS)","note":"ISSN: 2575-7288","page":"2047-2050","source":"IEEE Xplore","title":"Crime analysis and Prediction using Neural Networks","volume":"1","author":[{"family":"Pavan Naidu Kavala","given":"Sri Adi"},{"family":"Sadi","given":"Gopi"},{"family":"Viswendra Nath","given":"G.S"},{"family":"Kartheek","given":"G"},{"family":"Chandra Sekhar","given":"M"},{"family":"Pothuraju","given":"Rajarajeswari"}],"issued":{"date-parts":[["2022",3]]}}}],"schema":"https://github.com/citation-style-language/schema/raw/master/csl-citation.json"} </w:instrText>
      </w:r>
      <w:r w:rsidRPr="4C6C3BA8">
        <w:rPr>
          <w:sz w:val="24"/>
          <w:szCs w:val="24"/>
        </w:rPr>
        <w:fldChar w:fldCharType="separate"/>
      </w:r>
      <w:r w:rsidR="24C94E8A" w:rsidRPr="4C6C3BA8">
        <w:rPr>
          <w:rFonts w:ascii="Calibri" w:hAnsi="Calibri" w:cs="Calibri"/>
          <w:sz w:val="24"/>
          <w:szCs w:val="24"/>
        </w:rPr>
        <w:t xml:space="preserve"> (</w:t>
      </w:r>
      <w:r w:rsidR="00B811F0" w:rsidRPr="4C6C3BA8">
        <w:rPr>
          <w:rFonts w:ascii="Calibri" w:hAnsi="Calibri" w:cs="Calibri"/>
          <w:sz w:val="24"/>
          <w:szCs w:val="24"/>
        </w:rPr>
        <w:t xml:space="preserve">Pavan Naidu Kavala </w:t>
      </w:r>
      <w:r w:rsidR="00B811F0" w:rsidRPr="4C6C3BA8">
        <w:rPr>
          <w:rFonts w:ascii="Calibri" w:hAnsi="Calibri" w:cs="Calibri"/>
          <w:i/>
          <w:iCs/>
          <w:sz w:val="24"/>
          <w:szCs w:val="24"/>
        </w:rPr>
        <w:t>et al.</w:t>
      </w:r>
      <w:r w:rsidR="00B811F0" w:rsidRPr="4C6C3BA8">
        <w:rPr>
          <w:rFonts w:ascii="Calibri" w:hAnsi="Calibri" w:cs="Calibri"/>
          <w:sz w:val="24"/>
          <w:szCs w:val="24"/>
        </w:rPr>
        <w:t>, 2022)</w:t>
      </w:r>
      <w:r w:rsidRPr="4C6C3BA8">
        <w:rPr>
          <w:sz w:val="24"/>
          <w:szCs w:val="24"/>
        </w:rPr>
        <w:fldChar w:fldCharType="end"/>
      </w:r>
      <w:r w:rsidR="00F1429E" w:rsidRPr="4C6C3BA8">
        <w:rPr>
          <w:sz w:val="24"/>
          <w:szCs w:val="24"/>
        </w:rPr>
        <w:t>.</w:t>
      </w:r>
      <w:r w:rsidR="00AA1E8C" w:rsidRPr="4C6C3BA8">
        <w:rPr>
          <w:sz w:val="24"/>
          <w:szCs w:val="24"/>
        </w:rPr>
        <w:t xml:space="preserve"> </w:t>
      </w:r>
      <w:r w:rsidR="00F03C26" w:rsidRPr="4C6C3BA8">
        <w:rPr>
          <w:sz w:val="24"/>
          <w:szCs w:val="24"/>
        </w:rPr>
        <w:t>Therefore, u</w:t>
      </w:r>
      <w:r w:rsidR="00AA1E8C" w:rsidRPr="4C6C3BA8">
        <w:rPr>
          <w:sz w:val="24"/>
          <w:szCs w:val="24"/>
        </w:rPr>
        <w:t xml:space="preserve">navailability of </w:t>
      </w:r>
      <w:r w:rsidR="00924D28" w:rsidRPr="4C6C3BA8">
        <w:rPr>
          <w:sz w:val="24"/>
          <w:szCs w:val="24"/>
        </w:rPr>
        <w:t>high quality</w:t>
      </w:r>
      <w:r w:rsidR="00F47831" w:rsidRPr="4C6C3BA8">
        <w:rPr>
          <w:sz w:val="24"/>
          <w:szCs w:val="24"/>
        </w:rPr>
        <w:t xml:space="preserve">, </w:t>
      </w:r>
      <w:r w:rsidR="0067603D" w:rsidRPr="4C6C3BA8">
        <w:rPr>
          <w:sz w:val="24"/>
          <w:szCs w:val="24"/>
        </w:rPr>
        <w:t>large datasets is a</w:t>
      </w:r>
      <w:r w:rsidR="0060260A" w:rsidRPr="4C6C3BA8">
        <w:rPr>
          <w:sz w:val="24"/>
          <w:szCs w:val="24"/>
        </w:rPr>
        <w:t xml:space="preserve">nother </w:t>
      </w:r>
      <w:r w:rsidR="0067603D" w:rsidRPr="4C6C3BA8">
        <w:rPr>
          <w:sz w:val="24"/>
          <w:szCs w:val="24"/>
        </w:rPr>
        <w:t xml:space="preserve"> limitation for evaluating</w:t>
      </w:r>
      <w:r w:rsidR="00F67BD5" w:rsidRPr="4C6C3BA8">
        <w:rPr>
          <w:sz w:val="24"/>
          <w:szCs w:val="24"/>
        </w:rPr>
        <w:t xml:space="preserve"> supervised</w:t>
      </w:r>
      <w:r w:rsidR="0067603D" w:rsidRPr="4C6C3BA8">
        <w:rPr>
          <w:sz w:val="24"/>
          <w:szCs w:val="24"/>
        </w:rPr>
        <w:t xml:space="preserve"> ML models</w:t>
      </w:r>
      <w:r w:rsidR="00092BC0" w:rsidRPr="4C6C3BA8">
        <w:rPr>
          <w:sz w:val="24"/>
          <w:szCs w:val="24"/>
        </w:rPr>
        <w:t xml:space="preserve"> </w:t>
      </w:r>
      <w:r w:rsidR="00B3082D" w:rsidRPr="4C6C3BA8">
        <w:rPr>
          <w:sz w:val="24"/>
          <w:szCs w:val="24"/>
        </w:rPr>
        <w:t>employed for</w:t>
      </w:r>
      <w:r w:rsidR="00092BC0" w:rsidRPr="4C6C3BA8">
        <w:rPr>
          <w:sz w:val="24"/>
          <w:szCs w:val="24"/>
        </w:rPr>
        <w:t xml:space="preserve"> crime </w:t>
      </w:r>
      <w:r w:rsidR="00B3082D" w:rsidRPr="4C6C3BA8">
        <w:rPr>
          <w:sz w:val="24"/>
          <w:szCs w:val="24"/>
        </w:rPr>
        <w:t>detection</w:t>
      </w:r>
      <w:r w:rsidRPr="4C6C3BA8">
        <w:rPr>
          <w:sz w:val="24"/>
          <w:szCs w:val="24"/>
        </w:rPr>
        <w:fldChar w:fldCharType="begin"/>
      </w:r>
      <w:r w:rsidRPr="4C6C3BA8">
        <w:rPr>
          <w:sz w:val="24"/>
          <w:szCs w:val="24"/>
        </w:rPr>
        <w:instrText xml:space="preserve"> ADDIN ZOTERO_ITEM CSL_CITATION {"citationID":"koJiMh7H","properties":{"formattedCitation":"(Canhoto, 2021)","plainCitation":"(Canhoto, 2021)","noteIndex":0},"citationItems":[{"id":198,"uris":["http://zotero.org/users/local/Ur3Wut78/items/FPT8RFW9"],"itemData":{"id":198,"type":"article-journal","abstract":"Financial services organisations facilitate the movement of money worldwide, and keep records of their clients’ identity and financial behaviour. As such, they have been enlisted by governments worldwide to assist with the detection and prevention of money laundering, which is a key tool in the fight to reduce crime and create sustainable economic development, corresponding to Goal 16 of the United Nations Sustainable Development Goals. In this paper, we investigate how the technical and contextual affordances of machine learning algorithms may enable these organisations to accomplish that task. We find that, due to the unavailability of high-quality, large training datasets regarding money laundering methods, there is limited scope for using supervised machine learning. Conversely, it is possible to use reinforced machine learning and, to an extent, unsupervised learning, although only to model unusual financial behaviour, not actual money laundering.","container-title":"Journal of Business Research","DOI":"10.1016/j.jbusres.2020.10.012","ISSN":"0148-2963","journalAbbreviation":"Journal of Business Research","language":"en","page":"441-452","source":"ScienceDirect","title":"Leveraging machine learning in the global fight against money laundering and terrorism financing: An affordances perspective","title-short":"Leveraging machine learning in the global fight against money laundering and terrorism financing","volume":"131","author":[{"family":"Canhoto","given":"Ana Isabel"}],"issued":{"date-parts":[["2021",7,1]]}}}],"schema":"https://github.com/citation-style-language/schema/raw/master/csl-citation.json"} </w:instrText>
      </w:r>
      <w:r w:rsidRPr="4C6C3BA8">
        <w:rPr>
          <w:sz w:val="24"/>
          <w:szCs w:val="24"/>
        </w:rPr>
        <w:fldChar w:fldCharType="separate"/>
      </w:r>
      <w:r w:rsidR="03A9CA32" w:rsidRPr="4C6C3BA8">
        <w:rPr>
          <w:sz w:val="24"/>
          <w:szCs w:val="24"/>
        </w:rPr>
        <w:t xml:space="preserve"> (</w:t>
      </w:r>
      <w:r w:rsidR="00E44671" w:rsidRPr="4C6C3BA8">
        <w:rPr>
          <w:sz w:val="24"/>
          <w:szCs w:val="24"/>
        </w:rPr>
        <w:t>Canhoto, 2021)</w:t>
      </w:r>
      <w:r w:rsidRPr="4C6C3BA8">
        <w:rPr>
          <w:sz w:val="24"/>
          <w:szCs w:val="24"/>
        </w:rPr>
        <w:fldChar w:fldCharType="end"/>
      </w:r>
      <w:r w:rsidR="00F67BD5" w:rsidRPr="4C6C3BA8">
        <w:rPr>
          <w:sz w:val="24"/>
          <w:szCs w:val="24"/>
        </w:rPr>
        <w:t>.</w:t>
      </w:r>
      <w:r w:rsidR="0067603D" w:rsidRPr="4C6C3BA8">
        <w:rPr>
          <w:sz w:val="24"/>
          <w:szCs w:val="24"/>
        </w:rPr>
        <w:t xml:space="preserve"> </w:t>
      </w:r>
      <w:r w:rsidR="004A53AE" w:rsidRPr="4C6C3BA8">
        <w:rPr>
          <w:sz w:val="24"/>
          <w:szCs w:val="24"/>
        </w:rPr>
        <w:t xml:space="preserve">But when the size of the crime data for prediction is small, </w:t>
      </w:r>
      <w:r w:rsidR="00845BD0" w:rsidRPr="4C6C3BA8">
        <w:rPr>
          <w:sz w:val="24"/>
          <w:szCs w:val="24"/>
        </w:rPr>
        <w:t xml:space="preserve">time series forecasting </w:t>
      </w:r>
      <w:r w:rsidR="00BD07F8" w:rsidRPr="4C6C3BA8">
        <w:rPr>
          <w:sz w:val="24"/>
          <w:szCs w:val="24"/>
        </w:rPr>
        <w:t>can be highly effective</w:t>
      </w:r>
      <w:r w:rsidR="004020F1" w:rsidRPr="4C6C3BA8">
        <w:rPr>
          <w:sz w:val="24"/>
          <w:szCs w:val="24"/>
        </w:rPr>
        <w:t>, especially in d</w:t>
      </w:r>
      <w:r w:rsidR="00246DEE" w:rsidRPr="4C6C3BA8">
        <w:rPr>
          <w:sz w:val="24"/>
          <w:szCs w:val="24"/>
        </w:rPr>
        <w:t xml:space="preserve">etermining </w:t>
      </w:r>
      <w:r w:rsidR="00F33E6A" w:rsidRPr="4C6C3BA8">
        <w:rPr>
          <w:sz w:val="24"/>
          <w:szCs w:val="24"/>
        </w:rPr>
        <w:t xml:space="preserve">potential increases in criminal activities. </w:t>
      </w:r>
      <w:r w:rsidR="00E17C38" w:rsidRPr="4C6C3BA8">
        <w:rPr>
          <w:sz w:val="24"/>
          <w:szCs w:val="24"/>
        </w:rPr>
        <w:t>Re</w:t>
      </w:r>
      <w:r w:rsidR="00FA322C" w:rsidRPr="4C6C3BA8">
        <w:rPr>
          <w:sz w:val="24"/>
          <w:szCs w:val="24"/>
        </w:rPr>
        <w:t>levant to this, is re</w:t>
      </w:r>
      <w:r w:rsidR="00E17C38" w:rsidRPr="4C6C3BA8">
        <w:rPr>
          <w:sz w:val="24"/>
          <w:szCs w:val="24"/>
        </w:rPr>
        <w:t xml:space="preserve">search work </w:t>
      </w:r>
      <w:r w:rsidR="001F61DD" w:rsidRPr="4C6C3BA8">
        <w:rPr>
          <w:sz w:val="24"/>
          <w:szCs w:val="24"/>
        </w:rPr>
        <w:t xml:space="preserve">which showed how cybercrimes </w:t>
      </w:r>
      <w:r w:rsidR="00163AEE" w:rsidRPr="4C6C3BA8">
        <w:rPr>
          <w:sz w:val="24"/>
          <w:szCs w:val="24"/>
        </w:rPr>
        <w:t xml:space="preserve">increased beyond predicted levels using </w:t>
      </w:r>
      <w:r w:rsidR="00E07073" w:rsidRPr="4C6C3BA8">
        <w:rPr>
          <w:sz w:val="24"/>
          <w:szCs w:val="24"/>
        </w:rPr>
        <w:t>ARIMA models</w:t>
      </w:r>
      <w:r w:rsidR="00BB3405" w:rsidRPr="4C6C3BA8">
        <w:rPr>
          <w:sz w:val="24"/>
          <w:szCs w:val="24"/>
        </w:rPr>
        <w:t xml:space="preserve"> applied to </w:t>
      </w:r>
      <w:r w:rsidR="00480F96" w:rsidRPr="4C6C3BA8">
        <w:rPr>
          <w:sz w:val="24"/>
          <w:szCs w:val="24"/>
        </w:rPr>
        <w:t>a UK crime dataset culled from crime reports</w:t>
      </w:r>
      <w:r w:rsidR="000D0BAE" w:rsidRPr="4C6C3BA8">
        <w:rPr>
          <w:sz w:val="24"/>
          <w:szCs w:val="24"/>
        </w:rPr>
        <w:t xml:space="preserve"> between 2017-2020</w:t>
      </w:r>
      <w:r w:rsidRPr="4C6C3BA8">
        <w:rPr>
          <w:sz w:val="24"/>
          <w:szCs w:val="24"/>
        </w:rPr>
        <w:fldChar w:fldCharType="begin"/>
      </w:r>
      <w:r w:rsidRPr="4C6C3BA8">
        <w:rPr>
          <w:sz w:val="24"/>
          <w:szCs w:val="24"/>
        </w:rPr>
        <w:instrText xml:space="preserve"> ADDIN ZOTERO_ITEM CSL_CITATION {"citationID":"iyMzcoTm","properties":{"formattedCitation":"(Kemp {\\i{}et al.}, 2021)","plainCitation":"(Kemp et al., 2021)","noteIndex":0},"citationItems":[{"id":201,"uris":["http://zotero.org/users/local/Ur3Wut78/items/78D84VUI"],"itemData":{"id":201,"type":"article-journal","abstract":"The unprecedented changes in routine activities brought about by COVID-19 and the associated lockdown measures contributed to a reduction in opportunities for predatory crimes in outdoor physical spaces, while people spent more time connected to the internet, and opportunities for cybercrime and fraud increased. This article applies time-series analysis to historical data on cybercrime and fraud reported to Action Fraud in the United Kingdom to examine whether any potential increases are beyond normal crime variability. Furthermore, the discrepancies between fraud types and individual and organizational victims are also analyzed. The results show that while both total cybercrime and total fraud increased beyond predicted levels, the changes in victimization were not homogeneous across fraud types and victims. The implications of these findings on how changes in routine activities during COVID-19 have influenced cybercrime and fraud opportunities are discussed in relation to policy, practice, and academic debate.","container-title":"Journal of Contemporary Criminal Justice","DOI":"10.1177/10439862211027986","ISSN":"1043-9862","issue":"4","note":"publisher: SAGE Publications Inc","page":"480-501","source":"SAGE Journals","title":"Empty Streets, Busy Internet: A Time-Series Analysis of Cybercrime and Fraud Trends During COVID-19","title-short":"Empty Streets, Busy Internet","volume":"37","author":[{"family":"Kemp","given":"Steven"},{"family":"Buil-Gil","given":"David"},{"family":"Moneva","given":"Asier"},{"family":"Miró-Llinares","given":"Fernando"},{"family":"Díaz-Castaño","given":"Nacho"}],"issued":{"date-parts":[["2021",11,1]]}}}],"schema":"https://github.com/citation-style-language/schema/raw/master/csl-citation.json"} </w:instrText>
      </w:r>
      <w:r w:rsidRPr="4C6C3BA8">
        <w:rPr>
          <w:sz w:val="24"/>
          <w:szCs w:val="24"/>
        </w:rPr>
        <w:fldChar w:fldCharType="separate"/>
      </w:r>
      <w:r w:rsidR="14D0AC73" w:rsidRPr="4C6C3BA8">
        <w:rPr>
          <w:sz w:val="24"/>
          <w:szCs w:val="24"/>
        </w:rPr>
        <w:t xml:space="preserve"> (</w:t>
      </w:r>
      <w:r w:rsidR="00091960" w:rsidRPr="4C6C3BA8">
        <w:rPr>
          <w:sz w:val="24"/>
          <w:szCs w:val="24"/>
        </w:rPr>
        <w:t xml:space="preserve">Kemp </w:t>
      </w:r>
      <w:r w:rsidR="00091960" w:rsidRPr="4C6C3BA8">
        <w:rPr>
          <w:i/>
          <w:iCs/>
          <w:sz w:val="24"/>
          <w:szCs w:val="24"/>
        </w:rPr>
        <w:t>et al.</w:t>
      </w:r>
      <w:r w:rsidR="00091960" w:rsidRPr="4C6C3BA8">
        <w:rPr>
          <w:sz w:val="24"/>
          <w:szCs w:val="24"/>
        </w:rPr>
        <w:t>, 2021)</w:t>
      </w:r>
      <w:r w:rsidRPr="4C6C3BA8">
        <w:rPr>
          <w:sz w:val="24"/>
          <w:szCs w:val="24"/>
        </w:rPr>
        <w:fldChar w:fldCharType="end"/>
      </w:r>
      <w:r w:rsidR="000D0BAE" w:rsidRPr="4C6C3BA8">
        <w:rPr>
          <w:sz w:val="24"/>
          <w:szCs w:val="24"/>
        </w:rPr>
        <w:t>.</w:t>
      </w:r>
    </w:p>
    <w:p w14:paraId="5191BABD" w14:textId="290BA4A4" w:rsidR="005D21A3" w:rsidRDefault="002B6DAE" w:rsidP="005F74B9">
      <w:pPr>
        <w:pStyle w:val="Heading2"/>
      </w:pPr>
      <w:bookmarkStart w:id="324" w:name="_Toc136390416"/>
      <w:r w:rsidRPr="00CD7B0A">
        <w:lastRenderedPageBreak/>
        <w:t>2.</w:t>
      </w:r>
      <w:bookmarkStart w:id="325" w:name="_Toc135862671"/>
      <w:bookmarkStart w:id="326" w:name="_Toc135863863"/>
      <w:bookmarkStart w:id="327" w:name="_Toc135863945"/>
      <w:bookmarkStart w:id="328" w:name="_Toc135863986"/>
      <w:bookmarkStart w:id="329" w:name="_Toc135941907"/>
      <w:bookmarkStart w:id="330" w:name="_Toc135943456"/>
      <w:bookmarkStart w:id="331" w:name="_Toc135943907"/>
      <w:bookmarkStart w:id="332" w:name="_Toc135944393"/>
      <w:bookmarkStart w:id="333" w:name="_Toc135944827"/>
      <w:bookmarkStart w:id="334" w:name="_Toc135964495"/>
      <w:bookmarkStart w:id="335" w:name="_Toc135964616"/>
      <w:bookmarkStart w:id="336" w:name="_Toc135964954"/>
      <w:bookmarkStart w:id="337" w:name="_Toc135964998"/>
      <w:bookmarkStart w:id="338" w:name="_Toc135965257"/>
      <w:bookmarkStart w:id="339" w:name="_Toc135966172"/>
      <w:bookmarkStart w:id="340" w:name="_Toc135966221"/>
      <w:r w:rsidRPr="00CD7B0A">
        <w:t>7</w:t>
      </w:r>
      <w:r w:rsidR="00944A84" w:rsidRPr="00CD7B0A">
        <w:t>.</w:t>
      </w:r>
      <w:r w:rsidR="00944A84" w:rsidRPr="00CD7B0A">
        <w:tab/>
      </w:r>
      <w:r w:rsidRPr="00CD7B0A">
        <w:t xml:space="preserve">Ethical Concerns </w:t>
      </w:r>
      <w:r w:rsidR="00B660E0" w:rsidRPr="00CD7B0A">
        <w:t>and</w:t>
      </w:r>
      <w:r w:rsidRPr="00CD7B0A">
        <w:t xml:space="preserve"> Potential Biases </w:t>
      </w:r>
      <w:r w:rsidR="00F93314" w:rsidRPr="00CD7B0A">
        <w:t>in</w:t>
      </w:r>
      <w:r w:rsidRPr="00CD7B0A">
        <w:t xml:space="preserve"> Application </w:t>
      </w:r>
      <w:r w:rsidR="00061966" w:rsidRPr="00CD7B0A">
        <w:t>of</w:t>
      </w:r>
      <w:r w:rsidRPr="00CD7B0A">
        <w:t xml:space="preserve"> Machine Learning Crime</w:t>
      </w:r>
      <w:r>
        <w:t xml:space="preserve"> </w:t>
      </w:r>
      <w:bookmarkEnd w:id="325"/>
      <w:bookmarkEnd w:id="326"/>
      <w:bookmarkEnd w:id="327"/>
      <w:bookmarkEnd w:id="328"/>
      <w:r>
        <w:t>Models</w:t>
      </w:r>
      <w:bookmarkEnd w:id="324"/>
      <w:bookmarkEnd w:id="329"/>
      <w:bookmarkEnd w:id="330"/>
      <w:bookmarkEnd w:id="331"/>
      <w:bookmarkEnd w:id="332"/>
      <w:bookmarkEnd w:id="333"/>
      <w:bookmarkEnd w:id="334"/>
      <w:bookmarkEnd w:id="335"/>
      <w:bookmarkEnd w:id="336"/>
      <w:bookmarkEnd w:id="337"/>
      <w:bookmarkEnd w:id="338"/>
      <w:bookmarkEnd w:id="339"/>
      <w:bookmarkEnd w:id="340"/>
    </w:p>
    <w:p w14:paraId="4E98636A" w14:textId="77777777" w:rsidR="00CB71E6" w:rsidRPr="00CB71E6" w:rsidRDefault="00CB71E6" w:rsidP="00CB71E6"/>
    <w:p w14:paraId="6A15CD01" w14:textId="5A061612" w:rsidR="00163D0C" w:rsidRPr="009D1BF1" w:rsidRDefault="008864C2" w:rsidP="4C6C3BA8">
      <w:pPr>
        <w:spacing w:line="360" w:lineRule="auto"/>
        <w:jc w:val="both"/>
        <w:rPr>
          <w:sz w:val="24"/>
          <w:szCs w:val="24"/>
        </w:rPr>
      </w:pPr>
      <w:r w:rsidRPr="4C6C3BA8">
        <w:rPr>
          <w:sz w:val="24"/>
          <w:szCs w:val="24"/>
        </w:rPr>
        <w:t>The aim of a</w:t>
      </w:r>
      <w:r w:rsidR="00D673B9" w:rsidRPr="4C6C3BA8">
        <w:rPr>
          <w:sz w:val="24"/>
          <w:szCs w:val="24"/>
        </w:rPr>
        <w:t>n</w:t>
      </w:r>
      <w:r w:rsidR="00063C73" w:rsidRPr="4C6C3BA8">
        <w:rPr>
          <w:sz w:val="24"/>
          <w:szCs w:val="24"/>
        </w:rPr>
        <w:t xml:space="preserve"> </w:t>
      </w:r>
      <w:r w:rsidR="00D673B9" w:rsidRPr="4C6C3BA8">
        <w:rPr>
          <w:sz w:val="24"/>
          <w:szCs w:val="24"/>
        </w:rPr>
        <w:t xml:space="preserve">in-depth </w:t>
      </w:r>
      <w:r w:rsidR="00063C73" w:rsidRPr="4C6C3BA8">
        <w:rPr>
          <w:sz w:val="24"/>
          <w:szCs w:val="24"/>
        </w:rPr>
        <w:t xml:space="preserve">research study on </w:t>
      </w:r>
      <w:r w:rsidR="004626D0" w:rsidRPr="4C6C3BA8">
        <w:rPr>
          <w:sz w:val="24"/>
          <w:szCs w:val="24"/>
        </w:rPr>
        <w:t xml:space="preserve">various </w:t>
      </w:r>
      <w:r w:rsidR="00B74989" w:rsidRPr="4C6C3BA8">
        <w:rPr>
          <w:sz w:val="24"/>
          <w:szCs w:val="24"/>
        </w:rPr>
        <w:t xml:space="preserve">biases </w:t>
      </w:r>
      <w:r w:rsidR="004626D0" w:rsidRPr="4C6C3BA8">
        <w:rPr>
          <w:sz w:val="24"/>
          <w:szCs w:val="24"/>
        </w:rPr>
        <w:t xml:space="preserve">which can occur during the product life cycle </w:t>
      </w:r>
      <w:r w:rsidR="00742C21" w:rsidRPr="4C6C3BA8">
        <w:rPr>
          <w:sz w:val="24"/>
          <w:szCs w:val="24"/>
        </w:rPr>
        <w:t>of ML algorithms implemented for Policing within England and Wales</w:t>
      </w:r>
      <w:r w:rsidR="00D673B9" w:rsidRPr="4C6C3BA8">
        <w:rPr>
          <w:sz w:val="24"/>
          <w:szCs w:val="24"/>
        </w:rPr>
        <w:t xml:space="preserve"> was </w:t>
      </w:r>
      <w:r w:rsidR="000D270A" w:rsidRPr="4C6C3BA8">
        <w:rPr>
          <w:sz w:val="24"/>
          <w:szCs w:val="24"/>
        </w:rPr>
        <w:t xml:space="preserve">to inform The Centre for Data Ethics and Innovation </w:t>
      </w:r>
      <w:r w:rsidR="00D263B6" w:rsidRPr="4C6C3BA8">
        <w:rPr>
          <w:sz w:val="24"/>
          <w:szCs w:val="24"/>
        </w:rPr>
        <w:t>in their review of bias</w:t>
      </w:r>
      <w:r w:rsidR="00026938">
        <w:rPr>
          <w:sz w:val="24"/>
          <w:szCs w:val="24"/>
        </w:rPr>
        <w:t xml:space="preserve">. </w:t>
      </w:r>
      <w:r w:rsidR="00D22FB4">
        <w:rPr>
          <w:sz w:val="24"/>
          <w:szCs w:val="24"/>
        </w:rPr>
        <w:t>Also to review</w:t>
      </w:r>
      <w:r w:rsidR="00535713" w:rsidRPr="4C6C3BA8">
        <w:rPr>
          <w:sz w:val="24"/>
          <w:szCs w:val="24"/>
        </w:rPr>
        <w:t xml:space="preserve"> its</w:t>
      </w:r>
      <w:r w:rsidR="002E18EE" w:rsidRPr="4C6C3BA8">
        <w:rPr>
          <w:sz w:val="24"/>
          <w:szCs w:val="24"/>
        </w:rPr>
        <w:t xml:space="preserve"> negative impact</w:t>
      </w:r>
      <w:r w:rsidR="00766805" w:rsidRPr="4C6C3BA8">
        <w:rPr>
          <w:sz w:val="24"/>
          <w:szCs w:val="24"/>
        </w:rPr>
        <w:t xml:space="preserve"> on crime prediction</w:t>
      </w:r>
      <w:r w:rsidR="006521E5"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Bp9qc40B","properties":{"formattedCitation":"(Babuta and Oswald, 2020)","plainCitation":"(Babuta and Oswald, 2020)","noteIndex":0},"citationItems":[{"id":305,"uris":["http://zotero.org/users/local/Ur3Wut78/items/5H9UCI3M"],"itemData":{"id":305,"type":"book","abstract":"RUSI was commissioned by the Centre for Data Ethics and Innovation (CDEI) to conduct an independent study into the use of data analytics by police forces in England and Wales, with a focus on algorithmic bias. The primary purpose of the project is to inform CDEI’s review of bias in algorithmic decision-making, which is focusing on four sectors, including policing, and working towards a draft framework for the ethical development and deployment of data analytics tools for policing.This paper focuses on advanced algorithms used by the police to derive insights, inform operational decision-making or make predictions. Biometric technology, including live facial recognition, DNA analysis and fingerprint matching, are outside the direct scope of this study, as are covert surveillance capabilities and digital forensics technology, such as mobile phone data extraction and computer forensics. However, because many of the policy issues discussed in this paper stem from general underlying data protection and human rights frameworks, these issues will also be relevant to other police technologies, and their use must be considered in parallel to the tools examined in this paper.The project involved engaging closely with senior police officers, government officials, academics, legal experts, regulatory and oversight bodies and civil society organisations. Sixty nine participants took part in the research in the form of semi-structured interviews, focus groups and roundtable discussions. The project has revealed widespread concern across the UK law enforcement community regarding the lack of official national guidance for the use of algorithms in policing, with respondents suggesting that this gap should be addressed as a matter of urgency.Any future policy framework should be principles-based and complement existing police guidance in a ‘tech-agnostic’ way. Rather than establishing prescriptive rules and standards for different data technologies, the framework should establish standardised processes to ensure that data analytics projects follow recommended routes for the empirical evaluation of algorithms within their operational context and evaluate the project against legal requirements and ethical standards. The new guidance should focus on ensuring multi-disciplinary legal, ethical and operational input from the outset of a police technology project; a standard process for model development, testing and evaluation; a clear focus on the human–machine interaction and the ultimate interventions a data driven process may inform; and ongoing tracking and mitigation of discrimination risk.","collection-title":"RUSI Occasional Paper","source":"Northumbria University Research Portal","title":"Data analytics and algorithms in policing in England and Wales: Towards a new policy framework","title-short":"Data analytics and algorithms in policing in England and Wales","author":[{"family":"Babuta","given":"Alexander"},{"family":"Oswald","given":"Marion"}],"issued":{"date-parts":[["2020",2,23]]}}}],"schema":"https://github.com/citation-style-language/schema/raw/master/csl-citation.json"} </w:instrText>
      </w:r>
      <w:r w:rsidRPr="4C6C3BA8">
        <w:rPr>
          <w:sz w:val="24"/>
          <w:szCs w:val="24"/>
        </w:rPr>
        <w:fldChar w:fldCharType="separate"/>
      </w:r>
      <w:r w:rsidR="00DA4940" w:rsidRPr="4C6C3BA8">
        <w:rPr>
          <w:sz w:val="24"/>
          <w:szCs w:val="24"/>
        </w:rPr>
        <w:t>(Babuta and Oswald, 2020)</w:t>
      </w:r>
      <w:r w:rsidRPr="4C6C3BA8">
        <w:rPr>
          <w:sz w:val="24"/>
          <w:szCs w:val="24"/>
        </w:rPr>
        <w:fldChar w:fldCharType="end"/>
      </w:r>
      <w:r w:rsidR="004C565D" w:rsidRPr="4C6C3BA8">
        <w:rPr>
          <w:sz w:val="24"/>
          <w:szCs w:val="24"/>
        </w:rPr>
        <w:t>.</w:t>
      </w:r>
      <w:r w:rsidR="00A56096" w:rsidRPr="4C6C3BA8">
        <w:rPr>
          <w:sz w:val="24"/>
          <w:szCs w:val="24"/>
        </w:rPr>
        <w:t xml:space="preserve"> </w:t>
      </w:r>
      <w:r w:rsidR="008A466E" w:rsidRPr="4C6C3BA8">
        <w:rPr>
          <w:sz w:val="24"/>
          <w:szCs w:val="24"/>
        </w:rPr>
        <w:t xml:space="preserve">The </w:t>
      </w:r>
      <w:r w:rsidR="008241A7" w:rsidRPr="4C6C3BA8">
        <w:rPr>
          <w:sz w:val="24"/>
          <w:szCs w:val="24"/>
        </w:rPr>
        <w:t xml:space="preserve">findings of this research </w:t>
      </w:r>
      <w:r w:rsidR="00BC3004" w:rsidRPr="4C6C3BA8">
        <w:rPr>
          <w:sz w:val="24"/>
          <w:szCs w:val="24"/>
        </w:rPr>
        <w:t xml:space="preserve">included </w:t>
      </w:r>
      <w:r w:rsidR="00775AEB" w:rsidRPr="4C6C3BA8">
        <w:rPr>
          <w:sz w:val="24"/>
          <w:szCs w:val="24"/>
        </w:rPr>
        <w:t>systematic bias</w:t>
      </w:r>
      <w:r w:rsidR="009C6543" w:rsidRPr="4C6C3BA8">
        <w:rPr>
          <w:sz w:val="24"/>
          <w:szCs w:val="24"/>
        </w:rPr>
        <w:t xml:space="preserve"> in </w:t>
      </w:r>
      <w:r w:rsidR="00E27FD4" w:rsidRPr="4C6C3BA8">
        <w:rPr>
          <w:sz w:val="24"/>
          <w:szCs w:val="24"/>
        </w:rPr>
        <w:t>decision based on a skewed predictive output</w:t>
      </w:r>
      <w:r w:rsidR="007A2AAE" w:rsidRPr="4C6C3BA8">
        <w:rPr>
          <w:sz w:val="24"/>
          <w:szCs w:val="24"/>
        </w:rPr>
        <w:t xml:space="preserve"> </w:t>
      </w:r>
      <w:r w:rsidR="00BB5350" w:rsidRPr="4C6C3BA8">
        <w:rPr>
          <w:sz w:val="24"/>
          <w:szCs w:val="24"/>
        </w:rPr>
        <w:t>when</w:t>
      </w:r>
      <w:r w:rsidR="007A2AAE" w:rsidRPr="4C6C3BA8">
        <w:rPr>
          <w:sz w:val="24"/>
          <w:szCs w:val="24"/>
        </w:rPr>
        <w:t xml:space="preserve"> the ML model only use</w:t>
      </w:r>
      <w:r w:rsidR="00906926">
        <w:rPr>
          <w:sz w:val="24"/>
          <w:szCs w:val="24"/>
        </w:rPr>
        <w:t>d</w:t>
      </w:r>
      <w:r w:rsidR="007A2AAE" w:rsidRPr="4C6C3BA8">
        <w:rPr>
          <w:sz w:val="24"/>
          <w:szCs w:val="24"/>
        </w:rPr>
        <w:t xml:space="preserve"> data confirming risk instead of data showing the opposite</w:t>
      </w:r>
      <w:r w:rsidR="00BB5350" w:rsidRPr="4C6C3BA8">
        <w:rPr>
          <w:sz w:val="24"/>
          <w:szCs w:val="24"/>
        </w:rPr>
        <w:t>.</w:t>
      </w:r>
      <w:r w:rsidR="007A2AAE" w:rsidRPr="4C6C3BA8">
        <w:rPr>
          <w:sz w:val="24"/>
          <w:szCs w:val="24"/>
        </w:rPr>
        <w:t xml:space="preserve"> </w:t>
      </w:r>
      <w:r w:rsidR="00BB5350" w:rsidRPr="4C6C3BA8">
        <w:rPr>
          <w:sz w:val="24"/>
          <w:szCs w:val="24"/>
        </w:rPr>
        <w:t>H</w:t>
      </w:r>
      <w:r w:rsidR="0010602F" w:rsidRPr="4C6C3BA8">
        <w:rPr>
          <w:sz w:val="24"/>
          <w:szCs w:val="24"/>
        </w:rPr>
        <w:t xml:space="preserve">uman bias </w:t>
      </w:r>
      <w:r w:rsidR="00050F8F" w:rsidRPr="4C6C3BA8">
        <w:rPr>
          <w:sz w:val="24"/>
          <w:szCs w:val="24"/>
        </w:rPr>
        <w:t xml:space="preserve">introduced into </w:t>
      </w:r>
      <w:r w:rsidR="00154F82" w:rsidRPr="4C6C3BA8">
        <w:rPr>
          <w:sz w:val="24"/>
          <w:szCs w:val="24"/>
        </w:rPr>
        <w:t xml:space="preserve">such </w:t>
      </w:r>
      <w:r w:rsidR="00050F8F" w:rsidRPr="4C6C3BA8">
        <w:rPr>
          <w:sz w:val="24"/>
          <w:szCs w:val="24"/>
        </w:rPr>
        <w:t>datasets</w:t>
      </w:r>
      <w:r w:rsidR="00AB2966" w:rsidRPr="4C6C3BA8">
        <w:rPr>
          <w:sz w:val="24"/>
          <w:szCs w:val="24"/>
        </w:rPr>
        <w:t xml:space="preserve"> will influence the outcomes of the application.</w:t>
      </w:r>
      <w:r w:rsidR="00DA12CB" w:rsidRPr="4C6C3BA8">
        <w:rPr>
          <w:sz w:val="24"/>
          <w:szCs w:val="24"/>
        </w:rPr>
        <w:t xml:space="preserve"> In</w:t>
      </w:r>
      <w:r w:rsidR="00630966" w:rsidRPr="4C6C3BA8">
        <w:rPr>
          <w:sz w:val="24"/>
          <w:szCs w:val="24"/>
        </w:rPr>
        <w:t xml:space="preserve"> </w:t>
      </w:r>
      <w:r w:rsidR="235C8041" w:rsidRPr="4C6C3BA8">
        <w:rPr>
          <w:sz w:val="24"/>
          <w:szCs w:val="24"/>
        </w:rPr>
        <w:t>more specific research</w:t>
      </w:r>
      <w:r w:rsidR="00DA12CB" w:rsidRPr="4C6C3BA8">
        <w:rPr>
          <w:sz w:val="24"/>
          <w:szCs w:val="24"/>
        </w:rPr>
        <w:t xml:space="preserve"> </w:t>
      </w:r>
      <w:r w:rsidR="0076776D" w:rsidRPr="4C6C3BA8">
        <w:rPr>
          <w:sz w:val="24"/>
          <w:szCs w:val="24"/>
        </w:rPr>
        <w:t xml:space="preserve">on Predictive Policing in the United States, </w:t>
      </w:r>
      <w:r w:rsidR="00386E4D" w:rsidRPr="4C6C3BA8">
        <w:rPr>
          <w:sz w:val="24"/>
          <w:szCs w:val="24"/>
        </w:rPr>
        <w:t>the</w:t>
      </w:r>
      <w:r w:rsidR="00AB295F" w:rsidRPr="4C6C3BA8">
        <w:rPr>
          <w:sz w:val="24"/>
          <w:szCs w:val="24"/>
        </w:rPr>
        <w:t xml:space="preserve"> approach</w:t>
      </w:r>
      <w:r w:rsidR="00C3485A" w:rsidRPr="4C6C3BA8">
        <w:rPr>
          <w:sz w:val="24"/>
          <w:szCs w:val="24"/>
        </w:rPr>
        <w:t xml:space="preserve"> to </w:t>
      </w:r>
      <w:r w:rsidR="00824DD8" w:rsidRPr="4C6C3BA8">
        <w:rPr>
          <w:sz w:val="24"/>
          <w:szCs w:val="24"/>
        </w:rPr>
        <w:t>lay out five ethical challenges facing this type</w:t>
      </w:r>
      <w:r w:rsidR="00016D40" w:rsidRPr="4C6C3BA8">
        <w:rPr>
          <w:sz w:val="24"/>
          <w:szCs w:val="24"/>
        </w:rPr>
        <w:t xml:space="preserve"> of </w:t>
      </w:r>
      <w:r w:rsidR="00792CEE" w:rsidRPr="4C6C3BA8">
        <w:rPr>
          <w:sz w:val="24"/>
          <w:szCs w:val="24"/>
        </w:rPr>
        <w:t>approach</w:t>
      </w:r>
      <w:r w:rsidR="00AB295F" w:rsidRPr="4C6C3BA8">
        <w:rPr>
          <w:sz w:val="24"/>
          <w:szCs w:val="24"/>
        </w:rPr>
        <w:t xml:space="preserve"> was</w:t>
      </w:r>
      <w:r w:rsidR="00386E4D" w:rsidRPr="4C6C3BA8">
        <w:rPr>
          <w:sz w:val="24"/>
          <w:szCs w:val="24"/>
        </w:rPr>
        <w:t xml:space="preserve"> cautious</w:t>
      </w:r>
      <w:r w:rsidR="00B2605B" w:rsidRPr="4C6C3BA8">
        <w:rPr>
          <w:sz w:val="24"/>
          <w:szCs w:val="24"/>
        </w:rPr>
        <w:t xml:space="preserve"> </w:t>
      </w:r>
      <w:r w:rsidR="003840F6" w:rsidRPr="4C6C3BA8">
        <w:rPr>
          <w:sz w:val="24"/>
          <w:szCs w:val="24"/>
        </w:rPr>
        <w:t>due to the complexity between policing and race</w:t>
      </w:r>
      <w:r w:rsidRPr="4C6C3BA8">
        <w:rPr>
          <w:sz w:val="24"/>
          <w:szCs w:val="24"/>
        </w:rPr>
        <w:fldChar w:fldCharType="begin"/>
      </w:r>
      <w:r w:rsidRPr="4C6C3BA8">
        <w:rPr>
          <w:sz w:val="24"/>
          <w:szCs w:val="24"/>
        </w:rPr>
        <w:instrText xml:space="preserve"> ADDIN ZOTERO_ITEM CSL_CITATION {"citationID":"xmLcxwLD","properties":{"formattedCitation":"(Davis {\\i{}et al.}, 2022)","plainCitation":"(Davis et al., 2022)","noteIndex":0},"citationItems":[{"id":102,"uris":["http://zotero.org/users/local/Ur3Wut78/items/ZWJKTMGZ"],"itemData":{"id":102,"type":"article-journal","abstract":"This paper synthesizes scholarship from several academic disciplines to identify and analyze five major ethical challenges facing data-driven policing. Because the term “data-driven policing” encompasses a broad swath of technologies, we first outline several data-driven policing initiatives currently in use in the United States. We then lay out the five ethical challenges. Certain of these challenges have received considerable attention already, while others have been largely overlooked. In many cases, the challenges have been articulated in the context of related discussions, but their distinctively ethical dimensions have not been explored in much detail. Our goal here is to articulate and clarify these ethical challenges, while also highlighting areas where these issues intersect and overlap. Ultimately, responsible data-driven policing requires collaboration between communities, academics, technology developers, police departments, and policy makers to confront and address these challenges. And as we will see, it may also require critically reexamining the role and value of police in society.","container-title":"AI and Ethics","DOI":"10.1007/s43681-021-00105-9","ISSN":"2730-5961","issue":"1","journalAbbreviation":"AI Ethics","language":"en","page":"185-198","source":"Springer Link","title":"Five ethical challenges facing data-driven policing","volume":"2","author":[{"family":"Davis","given":"Jeremy"},{"family":"Purves","given":"Duncan"},{"family":"Gilbert","given":"Juan"},{"family":"Sturm","given":"Schuyler"}],"issued":{"date-parts":[["2022",2,1]]}}}],"schema":"https://github.com/citation-style-language/schema/raw/master/csl-citation.json"} </w:instrText>
      </w:r>
      <w:r w:rsidRPr="4C6C3BA8">
        <w:rPr>
          <w:sz w:val="24"/>
          <w:szCs w:val="24"/>
        </w:rPr>
        <w:fldChar w:fldCharType="separate"/>
      </w:r>
      <w:r w:rsidR="2D02E5FF" w:rsidRPr="4C6C3BA8">
        <w:rPr>
          <w:sz w:val="24"/>
          <w:szCs w:val="24"/>
        </w:rPr>
        <w:t xml:space="preserve"> (</w:t>
      </w:r>
      <w:r w:rsidR="00016D40" w:rsidRPr="4C6C3BA8">
        <w:rPr>
          <w:sz w:val="24"/>
          <w:szCs w:val="24"/>
        </w:rPr>
        <w:t xml:space="preserve">Davis </w:t>
      </w:r>
      <w:r w:rsidR="00016D40" w:rsidRPr="4C6C3BA8">
        <w:rPr>
          <w:i/>
          <w:iCs/>
          <w:sz w:val="24"/>
          <w:szCs w:val="24"/>
        </w:rPr>
        <w:t>et al.</w:t>
      </w:r>
      <w:r w:rsidR="00016D40" w:rsidRPr="4C6C3BA8">
        <w:rPr>
          <w:sz w:val="24"/>
          <w:szCs w:val="24"/>
        </w:rPr>
        <w:t>, 2022)</w:t>
      </w:r>
      <w:r w:rsidRPr="4C6C3BA8">
        <w:rPr>
          <w:sz w:val="24"/>
          <w:szCs w:val="24"/>
        </w:rPr>
        <w:fldChar w:fldCharType="end"/>
      </w:r>
      <w:r w:rsidR="001D67FE" w:rsidRPr="4C6C3BA8">
        <w:rPr>
          <w:sz w:val="24"/>
          <w:szCs w:val="24"/>
        </w:rPr>
        <w:t>.</w:t>
      </w:r>
      <w:r w:rsidR="00563CAF" w:rsidRPr="4C6C3BA8">
        <w:rPr>
          <w:sz w:val="24"/>
          <w:szCs w:val="24"/>
        </w:rPr>
        <w:t xml:space="preserve"> These challenges </w:t>
      </w:r>
      <w:r w:rsidR="00CD2685" w:rsidRPr="4C6C3BA8">
        <w:rPr>
          <w:sz w:val="24"/>
          <w:szCs w:val="24"/>
        </w:rPr>
        <w:t>include</w:t>
      </w:r>
      <w:r w:rsidR="00563CAF" w:rsidRPr="4C6C3BA8">
        <w:rPr>
          <w:sz w:val="24"/>
          <w:szCs w:val="24"/>
        </w:rPr>
        <w:t xml:space="preserve"> </w:t>
      </w:r>
      <w:r w:rsidR="00F101A5" w:rsidRPr="4C6C3BA8">
        <w:rPr>
          <w:sz w:val="24"/>
          <w:szCs w:val="24"/>
        </w:rPr>
        <w:t>Racial Bias</w:t>
      </w:r>
      <w:r w:rsidR="006D05FD" w:rsidRPr="4C6C3BA8">
        <w:rPr>
          <w:sz w:val="24"/>
          <w:szCs w:val="24"/>
        </w:rPr>
        <w:t xml:space="preserve"> and Civil Liberties</w:t>
      </w:r>
      <w:r w:rsidR="00F101A5" w:rsidRPr="4C6C3BA8">
        <w:rPr>
          <w:sz w:val="24"/>
          <w:szCs w:val="24"/>
        </w:rPr>
        <w:t>,</w:t>
      </w:r>
      <w:r w:rsidR="006D05FD" w:rsidRPr="4C6C3BA8">
        <w:rPr>
          <w:sz w:val="24"/>
          <w:szCs w:val="24"/>
        </w:rPr>
        <w:t xml:space="preserve"> Data purpose,</w:t>
      </w:r>
      <w:r w:rsidR="00F101A5" w:rsidRPr="4C6C3BA8">
        <w:rPr>
          <w:sz w:val="24"/>
          <w:szCs w:val="24"/>
        </w:rPr>
        <w:t xml:space="preserve"> </w:t>
      </w:r>
      <w:r w:rsidR="00C54DA6" w:rsidRPr="4C6C3BA8">
        <w:rPr>
          <w:sz w:val="24"/>
          <w:szCs w:val="24"/>
        </w:rPr>
        <w:t>Standard of</w:t>
      </w:r>
      <w:r w:rsidR="00773D06" w:rsidRPr="4C6C3BA8">
        <w:rPr>
          <w:sz w:val="24"/>
          <w:szCs w:val="24"/>
        </w:rPr>
        <w:t xml:space="preserve"> performance success</w:t>
      </w:r>
      <w:r w:rsidR="00BB4F4A" w:rsidRPr="4C6C3BA8">
        <w:rPr>
          <w:sz w:val="24"/>
          <w:szCs w:val="24"/>
        </w:rPr>
        <w:t>,</w:t>
      </w:r>
      <w:r w:rsidR="00CD2685" w:rsidRPr="4C6C3BA8">
        <w:rPr>
          <w:sz w:val="24"/>
          <w:szCs w:val="24"/>
        </w:rPr>
        <w:t xml:space="preserve"> Transparency</w:t>
      </w:r>
      <w:r w:rsidR="00362B79" w:rsidRPr="4C6C3BA8">
        <w:rPr>
          <w:sz w:val="24"/>
          <w:szCs w:val="24"/>
        </w:rPr>
        <w:t xml:space="preserve"> and Acco</w:t>
      </w:r>
      <w:r w:rsidR="00486932" w:rsidRPr="4C6C3BA8">
        <w:rPr>
          <w:sz w:val="24"/>
          <w:szCs w:val="24"/>
        </w:rPr>
        <w:t>untability with Community oversight.</w:t>
      </w:r>
      <w:r w:rsidR="001D67FE" w:rsidRPr="4C6C3BA8">
        <w:rPr>
          <w:sz w:val="24"/>
          <w:szCs w:val="24"/>
        </w:rPr>
        <w:t xml:space="preserve"> </w:t>
      </w:r>
      <w:r w:rsidR="00594AB8" w:rsidRPr="4C6C3BA8">
        <w:rPr>
          <w:sz w:val="24"/>
          <w:szCs w:val="24"/>
        </w:rPr>
        <w:t>De</w:t>
      </w:r>
      <w:r w:rsidR="00FE3DA3" w:rsidRPr="4C6C3BA8">
        <w:rPr>
          <w:sz w:val="24"/>
          <w:szCs w:val="24"/>
        </w:rPr>
        <w:t>spite th</w:t>
      </w:r>
      <w:r w:rsidR="00594AB8" w:rsidRPr="4C6C3BA8">
        <w:rPr>
          <w:sz w:val="24"/>
          <w:szCs w:val="24"/>
        </w:rPr>
        <w:t>ese challenges</w:t>
      </w:r>
      <w:r w:rsidR="003165F4">
        <w:rPr>
          <w:sz w:val="24"/>
          <w:szCs w:val="24"/>
        </w:rPr>
        <w:t>,</w:t>
      </w:r>
      <w:r w:rsidR="00594AB8" w:rsidRPr="4C6C3BA8">
        <w:rPr>
          <w:sz w:val="24"/>
          <w:szCs w:val="24"/>
        </w:rPr>
        <w:t xml:space="preserve"> in</w:t>
      </w:r>
      <w:r w:rsidR="00C852A1" w:rsidRPr="4C6C3BA8">
        <w:rPr>
          <w:sz w:val="24"/>
          <w:szCs w:val="24"/>
        </w:rPr>
        <w:t xml:space="preserve"> </w:t>
      </w:r>
      <w:r w:rsidR="00137C60" w:rsidRPr="4C6C3BA8">
        <w:rPr>
          <w:sz w:val="24"/>
          <w:szCs w:val="24"/>
        </w:rPr>
        <w:t>the United Kingdom</w:t>
      </w:r>
      <w:r w:rsidR="00880749" w:rsidRPr="4C6C3BA8">
        <w:rPr>
          <w:sz w:val="24"/>
          <w:szCs w:val="24"/>
        </w:rPr>
        <w:t>,</w:t>
      </w:r>
      <w:r w:rsidR="00137C60" w:rsidRPr="4C6C3BA8">
        <w:rPr>
          <w:sz w:val="24"/>
          <w:szCs w:val="24"/>
        </w:rPr>
        <w:t xml:space="preserve"> mass public sur</w:t>
      </w:r>
      <w:r w:rsidR="002324CC" w:rsidRPr="4C6C3BA8">
        <w:rPr>
          <w:sz w:val="24"/>
          <w:szCs w:val="24"/>
        </w:rPr>
        <w:t xml:space="preserve">veillance is </w:t>
      </w:r>
      <w:r w:rsidR="00630966" w:rsidRPr="4C6C3BA8">
        <w:rPr>
          <w:sz w:val="24"/>
          <w:szCs w:val="24"/>
        </w:rPr>
        <w:t xml:space="preserve">predominantly </w:t>
      </w:r>
      <w:r w:rsidR="002324CC" w:rsidRPr="4C6C3BA8">
        <w:rPr>
          <w:sz w:val="24"/>
          <w:szCs w:val="24"/>
        </w:rPr>
        <w:t xml:space="preserve">enabled by </w:t>
      </w:r>
      <w:r w:rsidR="00630966" w:rsidRPr="4C6C3BA8">
        <w:rPr>
          <w:sz w:val="24"/>
          <w:szCs w:val="24"/>
        </w:rPr>
        <w:t>facial</w:t>
      </w:r>
      <w:r w:rsidR="002324CC" w:rsidRPr="4C6C3BA8">
        <w:rPr>
          <w:sz w:val="24"/>
          <w:szCs w:val="24"/>
        </w:rPr>
        <w:t xml:space="preserve"> recognition-enabled </w:t>
      </w:r>
      <w:r w:rsidR="003165F4">
        <w:rPr>
          <w:sz w:val="24"/>
          <w:szCs w:val="24"/>
        </w:rPr>
        <w:t>c</w:t>
      </w:r>
      <w:r w:rsidR="00C913D8" w:rsidRPr="4C6C3BA8">
        <w:rPr>
          <w:sz w:val="24"/>
          <w:szCs w:val="24"/>
        </w:rPr>
        <w:t>lose circuit television (</w:t>
      </w:r>
      <w:r w:rsidR="002324CC" w:rsidRPr="4C6C3BA8">
        <w:rPr>
          <w:sz w:val="24"/>
          <w:szCs w:val="24"/>
        </w:rPr>
        <w:t>CCTV</w:t>
      </w:r>
      <w:r w:rsidR="00C913D8" w:rsidRPr="4C6C3BA8">
        <w:rPr>
          <w:sz w:val="24"/>
          <w:szCs w:val="24"/>
        </w:rPr>
        <w:t>)</w:t>
      </w:r>
      <w:r w:rsidR="002324CC" w:rsidRPr="4C6C3BA8">
        <w:rPr>
          <w:sz w:val="24"/>
          <w:szCs w:val="24"/>
        </w:rPr>
        <w:t xml:space="preserve"> cameras</w:t>
      </w:r>
      <w:r w:rsidR="003165F4">
        <w:rPr>
          <w:sz w:val="24"/>
          <w:szCs w:val="24"/>
        </w:rPr>
        <w:t>.</w:t>
      </w:r>
      <w:r w:rsidR="00550531" w:rsidRPr="4C6C3BA8">
        <w:rPr>
          <w:sz w:val="24"/>
          <w:szCs w:val="24"/>
        </w:rPr>
        <w:t xml:space="preserve"> </w:t>
      </w:r>
      <w:r w:rsidR="003165F4">
        <w:rPr>
          <w:sz w:val="24"/>
          <w:szCs w:val="24"/>
        </w:rPr>
        <w:t>T</w:t>
      </w:r>
      <w:r w:rsidR="00C434C2" w:rsidRPr="4C6C3BA8">
        <w:rPr>
          <w:sz w:val="24"/>
          <w:szCs w:val="24"/>
        </w:rPr>
        <w:t xml:space="preserve">he </w:t>
      </w:r>
      <w:r w:rsidR="00550531" w:rsidRPr="4C6C3BA8">
        <w:rPr>
          <w:sz w:val="24"/>
          <w:szCs w:val="24"/>
        </w:rPr>
        <w:t>data obtained</w:t>
      </w:r>
      <w:r w:rsidR="009547D7">
        <w:rPr>
          <w:sz w:val="24"/>
          <w:szCs w:val="24"/>
        </w:rPr>
        <w:t xml:space="preserve"> from it, is</w:t>
      </w:r>
      <w:r w:rsidR="00550531" w:rsidRPr="4C6C3BA8">
        <w:rPr>
          <w:sz w:val="24"/>
          <w:szCs w:val="24"/>
        </w:rPr>
        <w:t xml:space="preserve"> employed for predicting policing</w:t>
      </w:r>
      <w:r w:rsidR="00643862" w:rsidRPr="4C6C3BA8">
        <w:rPr>
          <w:sz w:val="24"/>
          <w:szCs w:val="24"/>
        </w:rPr>
        <w:t>.</w:t>
      </w:r>
      <w:r w:rsidR="00F414EA" w:rsidRPr="4C6C3BA8">
        <w:rPr>
          <w:sz w:val="24"/>
          <w:szCs w:val="24"/>
        </w:rPr>
        <w:t xml:space="preserve"> </w:t>
      </w:r>
      <w:r w:rsidR="007E0739" w:rsidRPr="4C6C3BA8">
        <w:rPr>
          <w:sz w:val="24"/>
          <w:szCs w:val="24"/>
        </w:rPr>
        <w:t>Similar</w:t>
      </w:r>
      <w:r w:rsidR="00D516A6" w:rsidRPr="4C6C3BA8">
        <w:rPr>
          <w:sz w:val="24"/>
          <w:szCs w:val="24"/>
        </w:rPr>
        <w:t xml:space="preserve"> software has been used in </w:t>
      </w:r>
      <w:r w:rsidR="005253BF" w:rsidRPr="4C6C3BA8">
        <w:rPr>
          <w:sz w:val="24"/>
          <w:szCs w:val="24"/>
        </w:rPr>
        <w:t>about 50 US police departments</w:t>
      </w:r>
      <w:r w:rsidR="00D516A6" w:rsidRPr="4C6C3BA8">
        <w:rPr>
          <w:sz w:val="24"/>
          <w:szCs w:val="24"/>
        </w:rPr>
        <w:t xml:space="preserve"> in 2013</w:t>
      </w:r>
      <w:r w:rsidR="009547D7">
        <w:rPr>
          <w:sz w:val="24"/>
          <w:szCs w:val="24"/>
        </w:rPr>
        <w:t xml:space="preserve"> and more since then</w:t>
      </w:r>
      <w:r w:rsidR="00D516A6" w:rsidRPr="4C6C3BA8">
        <w:rPr>
          <w:sz w:val="24"/>
          <w:szCs w:val="24"/>
        </w:rPr>
        <w:t xml:space="preserve">. </w:t>
      </w:r>
      <w:r w:rsidR="009547D7">
        <w:rPr>
          <w:sz w:val="24"/>
          <w:szCs w:val="24"/>
        </w:rPr>
        <w:t xml:space="preserve">With </w:t>
      </w:r>
      <w:r w:rsidR="0055457A">
        <w:rPr>
          <w:sz w:val="24"/>
          <w:szCs w:val="24"/>
        </w:rPr>
        <w:t>these</w:t>
      </w:r>
      <w:r w:rsidR="009547D7">
        <w:rPr>
          <w:sz w:val="24"/>
          <w:szCs w:val="24"/>
        </w:rPr>
        <w:t>, they</w:t>
      </w:r>
      <w:r w:rsidR="005253BF" w:rsidRPr="4C6C3BA8">
        <w:rPr>
          <w:sz w:val="24"/>
          <w:szCs w:val="24"/>
        </w:rPr>
        <w:t xml:space="preserve"> </w:t>
      </w:r>
      <w:r w:rsidR="008D1675" w:rsidRPr="4C6C3BA8">
        <w:rPr>
          <w:sz w:val="24"/>
          <w:szCs w:val="24"/>
        </w:rPr>
        <w:t>were able to predict</w:t>
      </w:r>
      <w:r w:rsidR="0048329F" w:rsidRPr="4C6C3BA8">
        <w:rPr>
          <w:sz w:val="24"/>
          <w:szCs w:val="24"/>
        </w:rPr>
        <w:t xml:space="preserve"> when and where a crime will take place </w:t>
      </w:r>
      <w:r w:rsidR="005253BF" w:rsidRPr="4C6C3BA8">
        <w:rPr>
          <w:sz w:val="24"/>
          <w:szCs w:val="24"/>
        </w:rPr>
        <w:t>based on</w:t>
      </w:r>
      <w:r w:rsidR="00C913D8" w:rsidRPr="4C6C3BA8">
        <w:rPr>
          <w:sz w:val="24"/>
          <w:szCs w:val="24"/>
        </w:rPr>
        <w:t xml:space="preserve"> </w:t>
      </w:r>
      <w:r w:rsidR="00BB216A" w:rsidRPr="4C6C3BA8">
        <w:rPr>
          <w:sz w:val="24"/>
          <w:szCs w:val="24"/>
        </w:rPr>
        <w:t>CCTV data</w:t>
      </w:r>
      <w:r w:rsidR="005A15B8" w:rsidRPr="4C6C3BA8">
        <w:rPr>
          <w:sz w:val="24"/>
          <w:szCs w:val="24"/>
        </w:rPr>
        <w:t xml:space="preserve"> </w:t>
      </w:r>
      <w:r w:rsidR="00976262" w:rsidRPr="4C6C3BA8">
        <w:rPr>
          <w:sz w:val="24"/>
          <w:szCs w:val="24"/>
        </w:rPr>
        <w:t>analysed with</w:t>
      </w:r>
      <w:r w:rsidR="005A15B8" w:rsidRPr="4C6C3BA8">
        <w:rPr>
          <w:sz w:val="24"/>
          <w:szCs w:val="24"/>
        </w:rPr>
        <w:t xml:space="preserve"> </w:t>
      </w:r>
      <w:r w:rsidR="00CF0547" w:rsidRPr="4C6C3BA8">
        <w:rPr>
          <w:sz w:val="24"/>
          <w:szCs w:val="24"/>
        </w:rPr>
        <w:t>PredPol</w:t>
      </w:r>
      <w:r w:rsidR="008C3B02" w:rsidRPr="4C6C3BA8">
        <w:rPr>
          <w:sz w:val="24"/>
          <w:szCs w:val="24"/>
        </w:rPr>
        <w:t xml:space="preserve"> (now called Geolitica)</w:t>
      </w:r>
      <w:r w:rsidR="00B372A4" w:rsidRPr="4C6C3BA8">
        <w:rPr>
          <w:sz w:val="24"/>
          <w:szCs w:val="24"/>
        </w:rPr>
        <w:t>,</w:t>
      </w:r>
      <w:r w:rsidR="00473852" w:rsidRPr="4C6C3BA8">
        <w:rPr>
          <w:sz w:val="24"/>
          <w:szCs w:val="24"/>
        </w:rPr>
        <w:t xml:space="preserve"> a data analytics crime prediction software</w:t>
      </w:r>
      <w:r w:rsidRPr="4C6C3BA8">
        <w:rPr>
          <w:sz w:val="24"/>
          <w:szCs w:val="24"/>
        </w:rPr>
        <w:fldChar w:fldCharType="begin"/>
      </w:r>
      <w:r w:rsidRPr="4C6C3BA8">
        <w:rPr>
          <w:sz w:val="24"/>
          <w:szCs w:val="24"/>
        </w:rPr>
        <w:instrText xml:space="preserve"> ADDIN ZOTERO_ITEM CSL_CITATION {"citationID":"OwvFvYtO","properties":{"formattedCitation":"(Montasari, 2023)","plainCitation":"(Montasari, 2023)","noteIndex":0},"citationItems":[{"id":377,"uris":["http://zotero.org/users/local/Ur3Wut78/items/WYQ3PTR9"],"itemData":{"id":377,"type":"chapter","abstract":"Surveillance technologies such as Closed-Circuit Television support an effective crime-preventing strategy and offer opportunities to improve accountability. However, trends within the research highlight issues such as discrimination and bias in the emerging technologies. Additionally, the incorporation of Big Data and the growing use of surveillance technologies continue to divide society with many concerned with an individual’s right to privacy and civil liberties. This chapter aims to explore how police embrace predictive analytics and innovative surveillance technologies to deploy resources more efficiently, identify suspects, and carry out investigations. The chapter also aims to investigate how the adoption of Big Data Predictive Analytics might assist in resolving crimes and improving accountability. Following these analyses, the chapter offers a set of recommendations and solutions to the issues raised in the chapter.","collection-title":"Advances in Information Security","container-title":"Countering Cyberterrorism: The Confluence of Artificial Intelligence, Cyber Forensics and Digital Policing in US and UK National Cybersecurity","event-place":"Cham","ISBN":"978-3-031-21920-7","language":"en","note":"DOI: 10.1007/978-3-031-21920-7_5","page":"81-114","publisher":"Springer International Publishing","publisher-place":"Cham","source":"Springer Link","title":"The Application of Big Data Predictive Analytics and Surveillance Technologies in the Field of Policing","URL":"https://doi.org/10.1007/978-3-031-21920-7_5","author":[{"family":"Montasari","given":"Reza"}],"editor":[{"family":"Montasari","given":"Reza"}],"accessed":{"date-parts":[["2023",5,4]]},"issued":{"date-parts":[["2023"]]}}}],"schema":"https://github.com/citation-style-language/schema/raw/master/csl-citation.json"} </w:instrText>
      </w:r>
      <w:r w:rsidRPr="4C6C3BA8">
        <w:rPr>
          <w:sz w:val="24"/>
          <w:szCs w:val="24"/>
        </w:rPr>
        <w:fldChar w:fldCharType="separate"/>
      </w:r>
      <w:r w:rsidR="6E8B0D11" w:rsidRPr="4C6C3BA8">
        <w:rPr>
          <w:rFonts w:ascii="Calibri" w:hAnsi="Calibri" w:cs="Calibri"/>
          <w:sz w:val="24"/>
          <w:szCs w:val="24"/>
        </w:rPr>
        <w:t xml:space="preserve"> (</w:t>
      </w:r>
      <w:r w:rsidR="00761A62" w:rsidRPr="4C6C3BA8">
        <w:rPr>
          <w:rFonts w:ascii="Calibri" w:hAnsi="Calibri" w:cs="Calibri"/>
          <w:sz w:val="24"/>
          <w:szCs w:val="24"/>
        </w:rPr>
        <w:t>Montasari, 2023)</w:t>
      </w:r>
      <w:r w:rsidRPr="4C6C3BA8">
        <w:rPr>
          <w:sz w:val="24"/>
          <w:szCs w:val="24"/>
        </w:rPr>
        <w:fldChar w:fldCharType="end"/>
      </w:r>
      <w:r w:rsidR="0004647B" w:rsidRPr="4C6C3BA8">
        <w:rPr>
          <w:sz w:val="24"/>
          <w:szCs w:val="24"/>
        </w:rPr>
        <w:t>.</w:t>
      </w:r>
      <w:r w:rsidR="00273BE8" w:rsidRPr="4C6C3BA8">
        <w:rPr>
          <w:sz w:val="24"/>
          <w:szCs w:val="24"/>
        </w:rPr>
        <w:t xml:space="preserve"> </w:t>
      </w:r>
      <w:r w:rsidR="0004647B" w:rsidRPr="4C6C3BA8">
        <w:rPr>
          <w:sz w:val="24"/>
          <w:szCs w:val="24"/>
        </w:rPr>
        <w:t>The</w:t>
      </w:r>
      <w:r w:rsidR="00976262" w:rsidRPr="4C6C3BA8">
        <w:rPr>
          <w:sz w:val="24"/>
          <w:szCs w:val="24"/>
        </w:rPr>
        <w:t xml:space="preserve"> </w:t>
      </w:r>
      <w:r w:rsidR="007147B2" w:rsidRPr="4C6C3BA8">
        <w:rPr>
          <w:sz w:val="24"/>
          <w:szCs w:val="24"/>
        </w:rPr>
        <w:t xml:space="preserve">10-25% </w:t>
      </w:r>
      <w:r w:rsidR="000232B1" w:rsidRPr="4C6C3BA8">
        <w:rPr>
          <w:sz w:val="24"/>
          <w:szCs w:val="24"/>
        </w:rPr>
        <w:t>accuracy</w:t>
      </w:r>
      <w:r w:rsidR="004902D4" w:rsidRPr="4C6C3BA8">
        <w:rPr>
          <w:sz w:val="24"/>
          <w:szCs w:val="24"/>
        </w:rPr>
        <w:t xml:space="preserve"> </w:t>
      </w:r>
      <w:r w:rsidR="00976262" w:rsidRPr="4C6C3BA8">
        <w:rPr>
          <w:sz w:val="24"/>
          <w:szCs w:val="24"/>
        </w:rPr>
        <w:t>a</w:t>
      </w:r>
      <w:r w:rsidR="004902D4" w:rsidRPr="4C6C3BA8">
        <w:rPr>
          <w:sz w:val="24"/>
          <w:szCs w:val="24"/>
        </w:rPr>
        <w:t>chieved</w:t>
      </w:r>
      <w:r w:rsidR="000232B1" w:rsidRPr="4C6C3BA8">
        <w:rPr>
          <w:sz w:val="24"/>
          <w:szCs w:val="24"/>
        </w:rPr>
        <w:t xml:space="preserve"> </w:t>
      </w:r>
      <w:r w:rsidR="0004647B" w:rsidRPr="4C6C3BA8">
        <w:rPr>
          <w:sz w:val="24"/>
          <w:szCs w:val="24"/>
        </w:rPr>
        <w:t xml:space="preserve">was better than </w:t>
      </w:r>
      <w:r w:rsidR="000232B1" w:rsidRPr="4C6C3BA8">
        <w:rPr>
          <w:sz w:val="24"/>
          <w:szCs w:val="24"/>
        </w:rPr>
        <w:t>traditional hot spot mapping.</w:t>
      </w:r>
      <w:r w:rsidR="00BB216A" w:rsidRPr="4C6C3BA8">
        <w:rPr>
          <w:sz w:val="24"/>
          <w:szCs w:val="24"/>
        </w:rPr>
        <w:t xml:space="preserve"> </w:t>
      </w:r>
      <w:r w:rsidR="00F414EA" w:rsidRPr="4C6C3BA8">
        <w:rPr>
          <w:sz w:val="24"/>
          <w:szCs w:val="24"/>
        </w:rPr>
        <w:t xml:space="preserve">But </w:t>
      </w:r>
      <w:r w:rsidR="007F192E" w:rsidRPr="4C6C3BA8">
        <w:rPr>
          <w:sz w:val="24"/>
          <w:szCs w:val="24"/>
        </w:rPr>
        <w:t>with</w:t>
      </w:r>
      <w:r w:rsidR="00F414EA" w:rsidRPr="4C6C3BA8">
        <w:rPr>
          <w:sz w:val="24"/>
          <w:szCs w:val="24"/>
        </w:rPr>
        <w:t xml:space="preserve"> this </w:t>
      </w:r>
      <w:r w:rsidR="0004647B" w:rsidRPr="4C6C3BA8">
        <w:rPr>
          <w:sz w:val="24"/>
          <w:szCs w:val="24"/>
        </w:rPr>
        <w:t>progress</w:t>
      </w:r>
      <w:r w:rsidR="00C219C7" w:rsidRPr="4C6C3BA8">
        <w:rPr>
          <w:sz w:val="24"/>
          <w:szCs w:val="24"/>
        </w:rPr>
        <w:t xml:space="preserve"> in </w:t>
      </w:r>
      <w:r w:rsidR="00137651" w:rsidRPr="4C6C3BA8">
        <w:rPr>
          <w:sz w:val="24"/>
          <w:szCs w:val="24"/>
        </w:rPr>
        <w:t>crime forecasting</w:t>
      </w:r>
      <w:r w:rsidR="00F414EA" w:rsidRPr="4C6C3BA8">
        <w:rPr>
          <w:sz w:val="24"/>
          <w:szCs w:val="24"/>
        </w:rPr>
        <w:t>,</w:t>
      </w:r>
      <w:r w:rsidR="00976262" w:rsidRPr="4C6C3BA8">
        <w:rPr>
          <w:sz w:val="24"/>
          <w:szCs w:val="24"/>
        </w:rPr>
        <w:t xml:space="preserve"> </w:t>
      </w:r>
      <w:r w:rsidR="00762B91" w:rsidRPr="4C6C3BA8">
        <w:rPr>
          <w:sz w:val="24"/>
          <w:szCs w:val="24"/>
        </w:rPr>
        <w:t>there has been unan</w:t>
      </w:r>
      <w:r w:rsidR="00A23991" w:rsidRPr="4C6C3BA8">
        <w:rPr>
          <w:sz w:val="24"/>
          <w:szCs w:val="24"/>
        </w:rPr>
        <w:t>imous voting banning the use of th</w:t>
      </w:r>
      <w:r w:rsidR="00FB7359" w:rsidRPr="4C6C3BA8">
        <w:rPr>
          <w:sz w:val="24"/>
          <w:szCs w:val="24"/>
        </w:rPr>
        <w:t xml:space="preserve">e software in several </w:t>
      </w:r>
      <w:r w:rsidR="002D6EF0" w:rsidRPr="4C6C3BA8">
        <w:rPr>
          <w:sz w:val="24"/>
          <w:szCs w:val="24"/>
        </w:rPr>
        <w:t>US cities since 2020</w:t>
      </w:r>
      <w:r w:rsidR="00C960A8" w:rsidRPr="4C6C3BA8">
        <w:rPr>
          <w:sz w:val="24"/>
          <w:szCs w:val="24"/>
        </w:rPr>
        <w:t xml:space="preserve"> due to racial bias.</w:t>
      </w:r>
      <w:r w:rsidR="007B0FE3" w:rsidRPr="4C6C3BA8">
        <w:rPr>
          <w:sz w:val="24"/>
          <w:szCs w:val="24"/>
        </w:rPr>
        <w:t xml:space="preserve"> </w:t>
      </w:r>
      <w:r w:rsidR="00D260E6" w:rsidRPr="4C6C3BA8">
        <w:rPr>
          <w:sz w:val="24"/>
          <w:szCs w:val="24"/>
        </w:rPr>
        <w:t>Regardless of the</w:t>
      </w:r>
      <w:r w:rsidR="00FE75E0" w:rsidRPr="4C6C3BA8">
        <w:rPr>
          <w:sz w:val="24"/>
          <w:szCs w:val="24"/>
        </w:rPr>
        <w:t>se</w:t>
      </w:r>
      <w:r w:rsidR="00E1552B" w:rsidRPr="4C6C3BA8">
        <w:rPr>
          <w:sz w:val="24"/>
          <w:szCs w:val="24"/>
        </w:rPr>
        <w:t xml:space="preserve"> resulting</w:t>
      </w:r>
      <w:r w:rsidR="00D260E6" w:rsidRPr="4C6C3BA8">
        <w:rPr>
          <w:sz w:val="24"/>
          <w:szCs w:val="24"/>
        </w:rPr>
        <w:t xml:space="preserve"> developments</w:t>
      </w:r>
      <w:r w:rsidR="00FE75E0" w:rsidRPr="4C6C3BA8">
        <w:rPr>
          <w:sz w:val="24"/>
          <w:szCs w:val="24"/>
        </w:rPr>
        <w:t>,</w:t>
      </w:r>
      <w:r w:rsidR="00D260E6" w:rsidRPr="4C6C3BA8">
        <w:rPr>
          <w:sz w:val="24"/>
          <w:szCs w:val="24"/>
        </w:rPr>
        <w:t xml:space="preserve"> </w:t>
      </w:r>
      <w:r w:rsidR="00643862" w:rsidRPr="4C6C3BA8">
        <w:rPr>
          <w:sz w:val="24"/>
          <w:szCs w:val="24"/>
        </w:rPr>
        <w:t xml:space="preserve">Kent and Greater Manchester police </w:t>
      </w:r>
      <w:r w:rsidR="00B62B04" w:rsidRPr="4C6C3BA8">
        <w:rPr>
          <w:sz w:val="24"/>
          <w:szCs w:val="24"/>
        </w:rPr>
        <w:t xml:space="preserve">with 12 other police </w:t>
      </w:r>
      <w:r w:rsidR="007F0780" w:rsidRPr="4C6C3BA8">
        <w:rPr>
          <w:sz w:val="24"/>
          <w:szCs w:val="24"/>
        </w:rPr>
        <w:t xml:space="preserve">forces </w:t>
      </w:r>
      <w:r w:rsidR="002965D0" w:rsidRPr="4C6C3BA8">
        <w:rPr>
          <w:sz w:val="24"/>
          <w:szCs w:val="24"/>
        </w:rPr>
        <w:t xml:space="preserve">in the UK </w:t>
      </w:r>
      <w:r w:rsidR="00643862" w:rsidRPr="4C6C3BA8">
        <w:rPr>
          <w:sz w:val="24"/>
          <w:szCs w:val="24"/>
        </w:rPr>
        <w:t xml:space="preserve">have </w:t>
      </w:r>
      <w:r w:rsidR="007248D2" w:rsidRPr="4C6C3BA8">
        <w:rPr>
          <w:sz w:val="24"/>
          <w:szCs w:val="24"/>
        </w:rPr>
        <w:t xml:space="preserve">recently </w:t>
      </w:r>
      <w:r w:rsidR="00643862" w:rsidRPr="4C6C3BA8">
        <w:rPr>
          <w:sz w:val="24"/>
          <w:szCs w:val="24"/>
        </w:rPr>
        <w:t xml:space="preserve">adopted PredPol </w:t>
      </w:r>
      <w:r w:rsidR="0038753F" w:rsidRPr="4C6C3BA8">
        <w:rPr>
          <w:sz w:val="24"/>
          <w:szCs w:val="24"/>
        </w:rPr>
        <w:t xml:space="preserve">with significant improvement in crime </w:t>
      </w:r>
      <w:r w:rsidR="00274D31" w:rsidRPr="4C6C3BA8">
        <w:rPr>
          <w:sz w:val="24"/>
          <w:szCs w:val="24"/>
        </w:rPr>
        <w:t xml:space="preserve">prediction and reduction recorded </w:t>
      </w:r>
      <w:r w:rsidRPr="4C6C3BA8">
        <w:rPr>
          <w:sz w:val="24"/>
          <w:szCs w:val="24"/>
        </w:rPr>
        <w:fldChar w:fldCharType="begin"/>
      </w:r>
      <w:r w:rsidRPr="4C6C3BA8">
        <w:rPr>
          <w:sz w:val="24"/>
          <w:szCs w:val="24"/>
        </w:rPr>
        <w:instrText xml:space="preserve"> ADDIN ZOTERO_ITEM CSL_CITATION {"citationID":"TfRBUtLt","properties":{"formattedCitation":"(Castets-Renard, 2021)","plainCitation":"(Castets-Renard, 2021)","noteIndex":0},"citationItems":[{"id":106,"uris":["http://zotero.org/users/local/Ur3Wut78/items/FEVL47NY"],"itemData":{"id":106,"type":"article","abstract":"Law enforcement agencies are increasingly using algorithmic predictive policing systems to forecast criminal activity and allocate police resources. For instance, New York, Chicago, and Los Angeles use predictive policing systems built by private actors, such as PredPol, Palantir and Hunchlab,  to assess crime risk and forecast its occurrence, in hope of mitigating it. More often, such systems predict the places where crimes are most likely to happen in a given time window (place-based) based on input data, such as location and timing of previously reported crimes.  Other systems analyze who will be involved in a crime as either victim or perpetrator (person-based). Predictions can focus on variables such as places, people, groups or incidents. The goal is also to better deploy officers in a time of declining budgets and staffing.  Such tools are mainly used in the US, but European police forces have expressed an interest in using them to protect the largest cities.  Predictive policing systems and pilot projects have already been deployed , such as PredPol, used by the Kent Police in the UK.However, these predictive systems challenge fundamental rights and guarantees of the criminal procedure (part. 2). I will address these issues by taking into account the enactment of ethical norms to reinforce constitutional rights (part. 3),  as well as the use of a practical tool, namely Algorithmic Impact Assessment, to mitigate the risks of such systems (part. 4).","event-place":"Rochester, NY","genre":"SSRN Scholarly Paper","language":"en","number":"3890283","publisher-place":"Rochester, NY","source":"Social Science Research Network","title":"Human Rights and Algorithmic Impact Assessment for Predictive Policing","URL":"https://papers.ssrn.com/abstract=3890283","author":[{"family":"Castets-Renard","given":"Céline"}],"accessed":{"date-parts":[["2023",3,25]]},"issued":{"date-parts":[["2021",7,20]]}}}],"schema":"https://github.com/citation-style-language/schema/raw/master/csl-citation.json"} </w:instrText>
      </w:r>
      <w:r w:rsidRPr="4C6C3BA8">
        <w:rPr>
          <w:sz w:val="24"/>
          <w:szCs w:val="24"/>
        </w:rPr>
        <w:fldChar w:fldCharType="separate"/>
      </w:r>
      <w:r w:rsidR="00985A57" w:rsidRPr="4C6C3BA8">
        <w:rPr>
          <w:sz w:val="24"/>
          <w:szCs w:val="24"/>
        </w:rPr>
        <w:t>(Castets-Renard, 2021)</w:t>
      </w:r>
      <w:r w:rsidRPr="4C6C3BA8">
        <w:rPr>
          <w:sz w:val="24"/>
          <w:szCs w:val="24"/>
        </w:rPr>
        <w:fldChar w:fldCharType="end"/>
      </w:r>
      <w:r w:rsidR="00464360" w:rsidRPr="4C6C3BA8">
        <w:rPr>
          <w:sz w:val="24"/>
          <w:szCs w:val="24"/>
        </w:rPr>
        <w:t>.</w:t>
      </w:r>
      <w:r w:rsidR="00643862" w:rsidRPr="4C6C3BA8">
        <w:rPr>
          <w:sz w:val="24"/>
          <w:szCs w:val="24"/>
        </w:rPr>
        <w:t xml:space="preserve"> </w:t>
      </w:r>
      <w:r w:rsidR="00F10561" w:rsidRPr="4C6C3BA8">
        <w:rPr>
          <w:sz w:val="24"/>
          <w:szCs w:val="24"/>
        </w:rPr>
        <w:t xml:space="preserve">Several </w:t>
      </w:r>
      <w:r w:rsidR="00EA39E0" w:rsidRPr="4C6C3BA8">
        <w:rPr>
          <w:sz w:val="24"/>
          <w:szCs w:val="24"/>
        </w:rPr>
        <w:t xml:space="preserve">of these </w:t>
      </w:r>
      <w:r w:rsidR="00F10561" w:rsidRPr="4C6C3BA8">
        <w:rPr>
          <w:sz w:val="24"/>
          <w:szCs w:val="24"/>
        </w:rPr>
        <w:t>police forces</w:t>
      </w:r>
      <w:r w:rsidR="00EA39E0" w:rsidRPr="4C6C3BA8">
        <w:rPr>
          <w:sz w:val="24"/>
          <w:szCs w:val="24"/>
        </w:rPr>
        <w:t xml:space="preserve"> </w:t>
      </w:r>
      <w:r w:rsidR="00A672FD" w:rsidRPr="4C6C3BA8">
        <w:rPr>
          <w:sz w:val="24"/>
          <w:szCs w:val="24"/>
        </w:rPr>
        <w:t xml:space="preserve">are </w:t>
      </w:r>
      <w:r w:rsidR="0072240E" w:rsidRPr="4C6C3BA8">
        <w:rPr>
          <w:sz w:val="24"/>
          <w:szCs w:val="24"/>
        </w:rPr>
        <w:t>not unaware</w:t>
      </w:r>
      <w:r w:rsidR="00A672FD" w:rsidRPr="4C6C3BA8">
        <w:rPr>
          <w:sz w:val="24"/>
          <w:szCs w:val="24"/>
        </w:rPr>
        <w:t xml:space="preserve"> of inherent bias in </w:t>
      </w:r>
      <w:r w:rsidR="00040F21" w:rsidRPr="4C6C3BA8">
        <w:rPr>
          <w:sz w:val="24"/>
          <w:szCs w:val="24"/>
        </w:rPr>
        <w:t>predictive ML model-driven software</w:t>
      </w:r>
      <w:r w:rsidR="00F20DE6" w:rsidRPr="4C6C3BA8">
        <w:rPr>
          <w:sz w:val="24"/>
          <w:szCs w:val="24"/>
        </w:rPr>
        <w:t xml:space="preserve">. For this </w:t>
      </w:r>
      <w:r w:rsidR="00CF1924" w:rsidRPr="4C6C3BA8">
        <w:rPr>
          <w:sz w:val="24"/>
          <w:szCs w:val="24"/>
        </w:rPr>
        <w:t>reason</w:t>
      </w:r>
      <w:r w:rsidR="001E0AEF" w:rsidRPr="4C6C3BA8">
        <w:rPr>
          <w:sz w:val="24"/>
          <w:szCs w:val="24"/>
        </w:rPr>
        <w:t>,</w:t>
      </w:r>
      <w:r w:rsidR="00CF1924" w:rsidRPr="4C6C3BA8">
        <w:rPr>
          <w:sz w:val="24"/>
          <w:szCs w:val="24"/>
        </w:rPr>
        <w:t xml:space="preserve"> they take these </w:t>
      </w:r>
      <w:r w:rsidR="00D37108" w:rsidRPr="4C6C3BA8">
        <w:rPr>
          <w:sz w:val="24"/>
          <w:szCs w:val="24"/>
        </w:rPr>
        <w:t>products to independent ethics committees and panels before deployment</w:t>
      </w:r>
      <w:r w:rsidR="001F5E84" w:rsidRPr="4C6C3BA8">
        <w:rPr>
          <w:sz w:val="24"/>
          <w:szCs w:val="24"/>
        </w:rPr>
        <w:t xml:space="preserve">. But one drawback regarding this </w:t>
      </w:r>
      <w:r w:rsidR="00D0100C" w:rsidRPr="4C6C3BA8">
        <w:rPr>
          <w:sz w:val="24"/>
          <w:szCs w:val="24"/>
        </w:rPr>
        <w:t xml:space="preserve">is the implicit pressure to approve such </w:t>
      </w:r>
      <w:r w:rsidR="00C71F0D" w:rsidRPr="4C6C3BA8">
        <w:rPr>
          <w:sz w:val="24"/>
          <w:szCs w:val="24"/>
        </w:rPr>
        <w:t xml:space="preserve">crime predictive software as </w:t>
      </w:r>
      <w:r w:rsidR="00762B8B" w:rsidRPr="4C6C3BA8">
        <w:rPr>
          <w:sz w:val="24"/>
          <w:szCs w:val="24"/>
        </w:rPr>
        <w:t xml:space="preserve">oversight </w:t>
      </w:r>
      <w:r w:rsidR="00720347" w:rsidRPr="4C6C3BA8">
        <w:rPr>
          <w:sz w:val="24"/>
          <w:szCs w:val="24"/>
        </w:rPr>
        <w:t xml:space="preserve">committees take considerable time in their </w:t>
      </w:r>
      <w:r w:rsidR="00EC664C" w:rsidRPr="4C6C3BA8">
        <w:rPr>
          <w:sz w:val="24"/>
          <w:szCs w:val="24"/>
        </w:rPr>
        <w:t>assessments</w:t>
      </w:r>
      <w:r w:rsidRPr="4C6C3BA8">
        <w:rPr>
          <w:sz w:val="24"/>
          <w:szCs w:val="24"/>
        </w:rPr>
        <w:fldChar w:fldCharType="begin"/>
      </w:r>
      <w:r w:rsidRPr="4C6C3BA8">
        <w:rPr>
          <w:sz w:val="24"/>
          <w:szCs w:val="24"/>
        </w:rPr>
        <w:instrText xml:space="preserve"> ADDIN ZOTERO_ITEM CSL_CITATION {"citationID":"XWw4i5Bu","properties":{"formattedCitation":"(Zilka, Sargeant and Weller, 2022)","plainCitation":"(Zilka, Sargeant and Weller, 2022)","noteIndex":0},"citationItems":[{"id":107,"uris":["http://zotero.org/users/local/Ur3Wut78/items/8ZAJGEDN"],"itemData":{"id":107,"type":"paper-conference","abstract":"We present a survey of tools used in the criminal justice system in the UK in three categories: data infrastructure, data analysis, and risk prediction. Many tools are currently in deployment, offering potential benefits, including improved efficiency and consistency. However, there are also important concerns. Transparent information about these tools, their purpose, how they are used, and by whom is difficult to obtain. Even when information is available, it is often insufficient to enable a satisfactory evaluation. More work is needed to establish governance mechanisms to ensure that tools are deployed in a transparent, safe and ethical way. We call for more engagement with stakeholders and greater documentation of the intended goal of a tool, how it will achieve this goal compared to other options, and how it will be monitored in deployment. We highlight additional points to consider when evaluating the trustworthiness of deployed tools and make concrete proposals for policy.","container-title":"Proceedings of the 2022 AAAI/ACM Conference on AI, Ethics, and Society","DOI":"10.1145/3514094.3534200","note":"arXiv:2205.15258 [cs]","page":"880-889","source":"arXiv.org","title":"Transparency, Governance and Regulation of Algorithmic Tools Deployed in the Criminal Justice System: a UK Case Study","title-short":"Transparency, Governance and Regulation of Algorithmic Tools Deployed in the Criminal Justice System","URL":"http://arxiv.org/abs/2205.15258","author":[{"family":"Zilka","given":"Miri"},{"family":"Sargeant","given":"Holli"},{"family":"Weller","given":"Adrian"}],"accessed":{"date-parts":[["2023",3,25]]},"issued":{"date-parts":[["2022",7,26]]}}}],"schema":"https://github.com/citation-style-language/schema/raw/master/csl-citation.json"} </w:instrText>
      </w:r>
      <w:r w:rsidRPr="4C6C3BA8">
        <w:rPr>
          <w:sz w:val="24"/>
          <w:szCs w:val="24"/>
        </w:rPr>
        <w:fldChar w:fldCharType="separate"/>
      </w:r>
      <w:r w:rsidR="3A74D3AE" w:rsidRPr="4C6C3BA8">
        <w:rPr>
          <w:sz w:val="24"/>
          <w:szCs w:val="24"/>
        </w:rPr>
        <w:t xml:space="preserve"> (</w:t>
      </w:r>
      <w:r w:rsidR="007F156A" w:rsidRPr="4C6C3BA8">
        <w:rPr>
          <w:sz w:val="24"/>
          <w:szCs w:val="24"/>
        </w:rPr>
        <w:t>Zilka, Sargeant and Weller, 2022)</w:t>
      </w:r>
      <w:r w:rsidRPr="4C6C3BA8">
        <w:rPr>
          <w:sz w:val="24"/>
          <w:szCs w:val="24"/>
        </w:rPr>
        <w:fldChar w:fldCharType="end"/>
      </w:r>
      <w:r w:rsidR="00EC664C" w:rsidRPr="4C6C3BA8">
        <w:rPr>
          <w:sz w:val="24"/>
          <w:szCs w:val="24"/>
        </w:rPr>
        <w:t>.</w:t>
      </w:r>
    </w:p>
    <w:p w14:paraId="0531982B" w14:textId="4507BA04" w:rsidR="006B3E80" w:rsidRPr="009D1BF1" w:rsidRDefault="006B3E80" w:rsidP="4C6C3BA8">
      <w:pPr>
        <w:spacing w:line="360" w:lineRule="auto"/>
        <w:jc w:val="both"/>
        <w:rPr>
          <w:sz w:val="24"/>
          <w:szCs w:val="24"/>
        </w:rPr>
      </w:pPr>
      <w:r w:rsidRPr="4C6C3BA8">
        <w:rPr>
          <w:sz w:val="24"/>
          <w:szCs w:val="24"/>
        </w:rPr>
        <w:t>A</w:t>
      </w:r>
      <w:r w:rsidR="00584F88" w:rsidRPr="4C6C3BA8">
        <w:rPr>
          <w:sz w:val="24"/>
          <w:szCs w:val="24"/>
        </w:rPr>
        <w:t>rtificial Intelligence</w:t>
      </w:r>
      <w:r w:rsidR="2B365BF6" w:rsidRPr="4C6C3BA8">
        <w:rPr>
          <w:sz w:val="24"/>
          <w:szCs w:val="24"/>
        </w:rPr>
        <w:t xml:space="preserve"> (</w:t>
      </w:r>
      <w:r w:rsidR="00584F88" w:rsidRPr="4C6C3BA8">
        <w:rPr>
          <w:sz w:val="24"/>
          <w:szCs w:val="24"/>
        </w:rPr>
        <w:t>AI)</w:t>
      </w:r>
      <w:r w:rsidRPr="4C6C3BA8">
        <w:rPr>
          <w:sz w:val="24"/>
          <w:szCs w:val="24"/>
        </w:rPr>
        <w:t xml:space="preserve"> policing driven by ML mode</w:t>
      </w:r>
      <w:r w:rsidR="00B55AFA" w:rsidRPr="4C6C3BA8">
        <w:rPr>
          <w:sz w:val="24"/>
          <w:szCs w:val="24"/>
        </w:rPr>
        <w:t>ls, unlike human reasoning</w:t>
      </w:r>
      <w:r w:rsidR="00B472EE" w:rsidRPr="4C6C3BA8">
        <w:rPr>
          <w:sz w:val="24"/>
          <w:szCs w:val="24"/>
        </w:rPr>
        <w:t>,</w:t>
      </w:r>
      <w:r w:rsidR="00B55AFA" w:rsidRPr="4C6C3BA8">
        <w:rPr>
          <w:sz w:val="24"/>
          <w:szCs w:val="24"/>
        </w:rPr>
        <w:t xml:space="preserve"> have been found t</w:t>
      </w:r>
      <w:r w:rsidR="00562B86" w:rsidRPr="4C6C3BA8">
        <w:rPr>
          <w:sz w:val="24"/>
          <w:szCs w:val="24"/>
        </w:rPr>
        <w:t>o</w:t>
      </w:r>
      <w:r w:rsidR="00546CF2" w:rsidRPr="4C6C3BA8">
        <w:rPr>
          <w:sz w:val="24"/>
          <w:szCs w:val="24"/>
        </w:rPr>
        <w:t xml:space="preserve"> predict crimes </w:t>
      </w:r>
      <w:r w:rsidR="00D23541" w:rsidRPr="4C6C3BA8">
        <w:rPr>
          <w:sz w:val="24"/>
          <w:szCs w:val="24"/>
        </w:rPr>
        <w:t xml:space="preserve">based on the desire to forecast which </w:t>
      </w:r>
      <w:r w:rsidR="002C1AFD" w:rsidRPr="4C6C3BA8">
        <w:rPr>
          <w:sz w:val="24"/>
          <w:szCs w:val="24"/>
        </w:rPr>
        <w:t>is served through its self-</w:t>
      </w:r>
      <w:r w:rsidR="002C1AFD" w:rsidRPr="4C6C3BA8">
        <w:rPr>
          <w:sz w:val="24"/>
          <w:szCs w:val="24"/>
        </w:rPr>
        <w:lastRenderedPageBreak/>
        <w:t>reinforcing effects</w:t>
      </w:r>
      <w:r w:rsidR="00562B86" w:rsidRPr="4C6C3BA8">
        <w:rPr>
          <w:sz w:val="24"/>
          <w:szCs w:val="24"/>
        </w:rPr>
        <w:t xml:space="preserve">, </w:t>
      </w:r>
      <w:r w:rsidR="00552B3B" w:rsidRPr="4C6C3BA8">
        <w:rPr>
          <w:sz w:val="24"/>
          <w:szCs w:val="24"/>
        </w:rPr>
        <w:t xml:space="preserve">sometimes </w:t>
      </w:r>
      <w:r w:rsidR="009B490E" w:rsidRPr="4C6C3BA8">
        <w:rPr>
          <w:sz w:val="24"/>
          <w:szCs w:val="24"/>
        </w:rPr>
        <w:t>producing inaccurate results</w:t>
      </w:r>
      <w:r w:rsidRPr="4C6C3BA8">
        <w:rPr>
          <w:sz w:val="24"/>
          <w:szCs w:val="24"/>
        </w:rPr>
        <w:fldChar w:fldCharType="begin"/>
      </w:r>
      <w:r w:rsidRPr="4C6C3BA8">
        <w:rPr>
          <w:sz w:val="24"/>
          <w:szCs w:val="24"/>
        </w:rPr>
        <w:instrText xml:space="preserve"> ADDIN ZOTERO_ITEM CSL_CITATION {"citationID":"Jg39M5MS","properties":{"formattedCitation":"(Kaufmann, Egbert and Leese, 2019)","plainCitation":"(Kaufmann, Egbert and Leese, 2019)","noteIndex":0},"citationItems":[{"id":366,"uris":["http://zotero.org/users/local/Ur3Wut78/items/VVX9QWPB"],"itemData":{"id":366,"type":"article-journal","abstract":"Patterns are the epistemological core of predictive policing. With the move towards digital prediction tools, the authority of the pattern is rearticulated and reinforced in police work. Based on empirical research about predictive policing software and practices, this article puts the authority of patterns into perspective. Introducing four ideal-typical styles of pattern identification, we illustrate that patterns are not based on a singular logic, but on varying rationalities that give form to and formalize different understandings about crime. Yet, patterns render such different modes of reasoning about crime, and the way in which they feed back into policing cultures, opaque. Ultimately, this invites a stronger reflection about the political nature of patterns.","container-title":"The British Journal of Criminology","DOI":"10.1093/bjc/azy060","ISSN":"0007-0955","issue":"3","journalAbbreviation":"The British Journal of Criminology","page":"674-692","source":"Silverchair","title":"Predictive Policing and the Politics of Patterns","volume":"59","author":[{"family":"Kaufmann","given":"Mareile"},{"family":"Egbert","given":"Simon"},{"family":"Leese","given":"Matthias"}],"issued":{"date-parts":[["2019",4,9]]}}}],"schema":"https://github.com/citation-style-language/schema/raw/master/csl-citation.json"} </w:instrText>
      </w:r>
      <w:r w:rsidRPr="4C6C3BA8">
        <w:rPr>
          <w:sz w:val="24"/>
          <w:szCs w:val="24"/>
        </w:rPr>
        <w:fldChar w:fldCharType="separate"/>
      </w:r>
      <w:r w:rsidR="30CF7D5D" w:rsidRPr="4C6C3BA8">
        <w:rPr>
          <w:rFonts w:ascii="Calibri" w:hAnsi="Calibri" w:cs="Calibri"/>
          <w:sz w:val="24"/>
          <w:szCs w:val="24"/>
        </w:rPr>
        <w:t xml:space="preserve"> (</w:t>
      </w:r>
      <w:r w:rsidR="009B490E" w:rsidRPr="4C6C3BA8">
        <w:rPr>
          <w:rFonts w:ascii="Calibri" w:hAnsi="Calibri" w:cs="Calibri"/>
          <w:sz w:val="24"/>
          <w:szCs w:val="24"/>
        </w:rPr>
        <w:t>Kaufmann, Egbert and Leese, 2019)</w:t>
      </w:r>
      <w:r w:rsidRPr="4C6C3BA8">
        <w:rPr>
          <w:sz w:val="24"/>
          <w:szCs w:val="24"/>
        </w:rPr>
        <w:fldChar w:fldCharType="end"/>
      </w:r>
      <w:r w:rsidR="009A6009" w:rsidRPr="4C6C3BA8">
        <w:rPr>
          <w:sz w:val="24"/>
          <w:szCs w:val="24"/>
        </w:rPr>
        <w:t>.</w:t>
      </w:r>
      <w:r w:rsidR="002C1AFD" w:rsidRPr="4C6C3BA8">
        <w:rPr>
          <w:sz w:val="24"/>
          <w:szCs w:val="24"/>
        </w:rPr>
        <w:t xml:space="preserve"> </w:t>
      </w:r>
      <w:r w:rsidR="001C0DEB" w:rsidRPr="4C6C3BA8">
        <w:rPr>
          <w:sz w:val="24"/>
          <w:szCs w:val="24"/>
        </w:rPr>
        <w:t>This has generated much criticisms of predictive policing in some communities</w:t>
      </w:r>
      <w:r w:rsidRPr="4C6C3BA8">
        <w:rPr>
          <w:sz w:val="24"/>
          <w:szCs w:val="24"/>
        </w:rPr>
        <w:fldChar w:fldCharType="begin"/>
      </w:r>
      <w:r w:rsidRPr="4C6C3BA8">
        <w:rPr>
          <w:sz w:val="24"/>
          <w:szCs w:val="24"/>
        </w:rPr>
        <w:instrText xml:space="preserve"> ADDIN ZOTERO_ITEM CSL_CITATION {"citationID":"MMxkEpnS","properties":{"formattedCitation":"(Helm and Hagendorff, no date)","plainCitation":"(Helm and Hagendorff, no date)","dontUpdate":true,"noteIndex":0},"citationItems":[{"id":140,"uris":["http://zotero.org/users/local/Ur3Wut78/items/F2QHK9WB"],"itemData":{"id":140,"type":"article-journal","container-title":"LAW AND CONTEMPORARY PROBLEMS","issue":"3","language":"en","source":"Zotero","title":"Beyond the Prediction Paradigm: Challenges for AI in the Struggle Against Organized Crime","volume":"84","author":[{"family":"Helm","given":"Paula"},{"family":"Hagendorff","given":"Thilo"}]}}],"schema":"https://github.com/citation-style-language/schema/raw/master/csl-citation.json"} </w:instrText>
      </w:r>
      <w:r w:rsidRPr="4C6C3BA8">
        <w:rPr>
          <w:sz w:val="24"/>
          <w:szCs w:val="24"/>
        </w:rPr>
        <w:fldChar w:fldCharType="separate"/>
      </w:r>
      <w:r w:rsidR="36C41CD0" w:rsidRPr="4C6C3BA8">
        <w:rPr>
          <w:sz w:val="24"/>
          <w:szCs w:val="24"/>
        </w:rPr>
        <w:t xml:space="preserve"> (</w:t>
      </w:r>
      <w:r w:rsidR="00C65021" w:rsidRPr="4C6C3BA8">
        <w:rPr>
          <w:sz w:val="24"/>
          <w:szCs w:val="24"/>
        </w:rPr>
        <w:t xml:space="preserve">Helm and Hagendorff, </w:t>
      </w:r>
      <w:r w:rsidR="0072179E" w:rsidRPr="4C6C3BA8">
        <w:rPr>
          <w:sz w:val="24"/>
          <w:szCs w:val="24"/>
        </w:rPr>
        <w:t>2021</w:t>
      </w:r>
      <w:r w:rsidR="00C65021" w:rsidRPr="4C6C3BA8">
        <w:rPr>
          <w:sz w:val="24"/>
          <w:szCs w:val="24"/>
        </w:rPr>
        <w:t>)</w:t>
      </w:r>
      <w:r w:rsidRPr="4C6C3BA8">
        <w:rPr>
          <w:sz w:val="24"/>
          <w:szCs w:val="24"/>
        </w:rPr>
        <w:fldChar w:fldCharType="end"/>
      </w:r>
      <w:r w:rsidR="001C0DEB" w:rsidRPr="4C6C3BA8">
        <w:rPr>
          <w:sz w:val="24"/>
          <w:szCs w:val="24"/>
        </w:rPr>
        <w:t>.</w:t>
      </w:r>
      <w:r w:rsidR="00C74D08" w:rsidRPr="4C6C3BA8">
        <w:rPr>
          <w:sz w:val="24"/>
          <w:szCs w:val="24"/>
        </w:rPr>
        <w:t xml:space="preserve"> </w:t>
      </w:r>
      <w:r w:rsidR="00502592" w:rsidRPr="4C6C3BA8">
        <w:rPr>
          <w:sz w:val="24"/>
          <w:szCs w:val="24"/>
        </w:rPr>
        <w:t>Issues like p</w:t>
      </w:r>
      <w:r w:rsidR="000E500D" w:rsidRPr="4C6C3BA8">
        <w:rPr>
          <w:sz w:val="24"/>
          <w:szCs w:val="24"/>
        </w:rPr>
        <w:t xml:space="preserve">rivacy concerns </w:t>
      </w:r>
      <w:r w:rsidR="00763751" w:rsidRPr="4C6C3BA8">
        <w:rPr>
          <w:sz w:val="24"/>
          <w:szCs w:val="24"/>
        </w:rPr>
        <w:t>regarding the historical data analysed for crime predictions</w:t>
      </w:r>
      <w:r w:rsidR="00D73BDE">
        <w:rPr>
          <w:sz w:val="24"/>
          <w:szCs w:val="24"/>
        </w:rPr>
        <w:t xml:space="preserve">. Also, </w:t>
      </w:r>
      <w:r w:rsidR="000B5CAA" w:rsidRPr="4C6C3BA8">
        <w:rPr>
          <w:sz w:val="24"/>
          <w:szCs w:val="24"/>
        </w:rPr>
        <w:t xml:space="preserve">demonstrable accusations of bias on the part of </w:t>
      </w:r>
      <w:r w:rsidR="007A5846">
        <w:rPr>
          <w:sz w:val="24"/>
          <w:szCs w:val="24"/>
        </w:rPr>
        <w:t xml:space="preserve">the </w:t>
      </w:r>
      <w:r w:rsidR="000B5CAA" w:rsidRPr="4C6C3BA8">
        <w:rPr>
          <w:sz w:val="24"/>
          <w:szCs w:val="24"/>
        </w:rPr>
        <w:t xml:space="preserve">police </w:t>
      </w:r>
      <w:r w:rsidR="00E337E1" w:rsidRPr="4C6C3BA8">
        <w:rPr>
          <w:sz w:val="24"/>
          <w:szCs w:val="24"/>
        </w:rPr>
        <w:t xml:space="preserve">which can </w:t>
      </w:r>
      <w:r w:rsidR="00502592" w:rsidRPr="4C6C3BA8">
        <w:rPr>
          <w:sz w:val="24"/>
          <w:szCs w:val="24"/>
        </w:rPr>
        <w:t>influence</w:t>
      </w:r>
      <w:r w:rsidR="00E337E1" w:rsidRPr="4C6C3BA8">
        <w:rPr>
          <w:sz w:val="24"/>
          <w:szCs w:val="24"/>
        </w:rPr>
        <w:t xml:space="preserve"> the crime data fed to the ML models</w:t>
      </w:r>
      <w:r w:rsidR="007A5846">
        <w:rPr>
          <w:sz w:val="24"/>
          <w:szCs w:val="24"/>
        </w:rPr>
        <w:t xml:space="preserve"> in use</w:t>
      </w:r>
      <w:r w:rsidR="00084115">
        <w:rPr>
          <w:sz w:val="24"/>
          <w:szCs w:val="24"/>
        </w:rPr>
        <w:t xml:space="preserve">. </w:t>
      </w:r>
      <w:r w:rsidR="00867360">
        <w:rPr>
          <w:sz w:val="24"/>
          <w:szCs w:val="24"/>
        </w:rPr>
        <w:t>In addition, t</w:t>
      </w:r>
      <w:r w:rsidR="00084115">
        <w:rPr>
          <w:sz w:val="24"/>
          <w:szCs w:val="24"/>
        </w:rPr>
        <w:t>hese</w:t>
      </w:r>
      <w:r w:rsidR="00C80180" w:rsidRPr="4C6C3BA8">
        <w:rPr>
          <w:sz w:val="24"/>
          <w:szCs w:val="24"/>
        </w:rPr>
        <w:t xml:space="preserve"> </w:t>
      </w:r>
      <w:r w:rsidR="004C19A6" w:rsidRPr="4C6C3BA8">
        <w:rPr>
          <w:sz w:val="24"/>
          <w:szCs w:val="24"/>
        </w:rPr>
        <w:t xml:space="preserve">ML algorithms </w:t>
      </w:r>
      <w:r w:rsidR="00592400" w:rsidRPr="4C6C3BA8">
        <w:rPr>
          <w:sz w:val="24"/>
          <w:szCs w:val="24"/>
        </w:rPr>
        <w:t xml:space="preserve">employed by commercial systems </w:t>
      </w:r>
      <w:r w:rsidR="00867360">
        <w:rPr>
          <w:sz w:val="24"/>
          <w:szCs w:val="24"/>
        </w:rPr>
        <w:t>are sometimes</w:t>
      </w:r>
      <w:r w:rsidR="00592400" w:rsidRPr="4C6C3BA8">
        <w:rPr>
          <w:sz w:val="24"/>
          <w:szCs w:val="24"/>
        </w:rPr>
        <w:t xml:space="preserve"> subject to trade secret protections.</w:t>
      </w:r>
      <w:r w:rsidR="00337311" w:rsidRPr="4C6C3BA8">
        <w:rPr>
          <w:sz w:val="24"/>
          <w:szCs w:val="24"/>
        </w:rPr>
        <w:t xml:space="preserve"> </w:t>
      </w:r>
      <w:r w:rsidR="00213F1B" w:rsidRPr="4C6C3BA8">
        <w:rPr>
          <w:sz w:val="24"/>
          <w:szCs w:val="24"/>
        </w:rPr>
        <w:t xml:space="preserve">Though the argument is that ML models for crime prediction </w:t>
      </w:r>
      <w:r w:rsidR="0031193A" w:rsidRPr="4C6C3BA8">
        <w:rPr>
          <w:sz w:val="24"/>
          <w:szCs w:val="24"/>
        </w:rPr>
        <w:t>makes policing smarter f</w:t>
      </w:r>
      <w:r w:rsidR="006B3D04" w:rsidRPr="4C6C3BA8">
        <w:rPr>
          <w:sz w:val="24"/>
          <w:szCs w:val="24"/>
        </w:rPr>
        <w:t>or Patrol officers, Judges, Parole boards</w:t>
      </w:r>
      <w:r w:rsidRPr="4C6C3BA8">
        <w:rPr>
          <w:sz w:val="24"/>
          <w:szCs w:val="24"/>
        </w:rPr>
        <w:fldChar w:fldCharType="begin"/>
      </w:r>
      <w:r w:rsidRPr="4C6C3BA8">
        <w:rPr>
          <w:sz w:val="24"/>
          <w:szCs w:val="24"/>
        </w:rPr>
        <w:instrText xml:space="preserve"> ADDIN ZOTERO_ITEM CSL_CITATION {"citationID":"8QJjapl8","properties":{"formattedCitation":"(Young, Bullock and Lecy, 2019)","plainCitation":"(Young, Bullock and Lecy, 2019)","noteIndex":0},"citationItems":[{"id":213,"uris":["http://zotero.org/users/local/Ur3Wut78/items/W5K5SQUE"],"itemData":{"id":213,"type":"article-journal","abstract":"Public administration research has documented a shift in the locus of discretion away from street-level bureaucrats to “systems-level bureaucracies” as a result of new information communication technologies that automate bureaucratic processes, and thus shape access to resources and decisions around enforcement and punishment. Advances in artificial intelligence (AI) are accelerating these trends, potentially altering discretion in public management in exciting and in challenging ways. We introduce the concept of “artificial discretion” as a theoretical framework to help public managers consider the impact of AI as they face decisions about whether and how to implement it. We operationalize discretion as the execution of tasks that require nontrivial decisions. Using Salamon’s tools of governance framework, we compare artificial discretion to human discretion as task specificity and environmental complexity vary. We evaluate artificial discretion with the criteria of effectiveness, efficiency, equity, manageability, and political feasibility. Our analysis suggests three principal ways that artificial discretion can improve administrative discretion at the task level: (1) increasing scalability, (2) decreasing cost, and (3) improving quality. At the same time, artificial discretion raises serious concerns with respect to equity, manageability, and political feasibility.","container-title":"Perspectives on Public Management and Governance","DOI":"10.1093/ppmgov/gvz014","ISSN":"2398-4910","issue":"4","journalAbbreviation":"Perspectives on Public Management and Governance","page":"301-313","source":"Silverchair","title":"Artificial Discretion as a Tool of Governance: A Framework for Understanding the Impact of Artificial Intelligence on Public Administration","title-short":"Artificial Discretion as a Tool of Governance","volume":"2","author":[{"family":"Young","given":"Matthew M"},{"family":"Bullock","given":"Justin B"},{"family":"Lecy","given":"Jesse D"}],"issued":{"date-parts":[["2019",11,30]]}}}],"schema":"https://github.com/citation-style-language/schema/raw/master/csl-citation.json"} </w:instrText>
      </w:r>
      <w:r w:rsidRPr="4C6C3BA8">
        <w:rPr>
          <w:sz w:val="24"/>
          <w:szCs w:val="24"/>
        </w:rPr>
        <w:fldChar w:fldCharType="separate"/>
      </w:r>
      <w:r w:rsidR="53C65AF4" w:rsidRPr="4C6C3BA8">
        <w:rPr>
          <w:sz w:val="24"/>
          <w:szCs w:val="24"/>
        </w:rPr>
        <w:t xml:space="preserve"> (</w:t>
      </w:r>
      <w:r w:rsidR="002860B7" w:rsidRPr="4C6C3BA8">
        <w:rPr>
          <w:sz w:val="24"/>
          <w:szCs w:val="24"/>
        </w:rPr>
        <w:t>Young, Bullock and Lecy, 2019)</w:t>
      </w:r>
      <w:r w:rsidRPr="4C6C3BA8">
        <w:rPr>
          <w:sz w:val="24"/>
          <w:szCs w:val="24"/>
        </w:rPr>
        <w:fldChar w:fldCharType="end"/>
      </w:r>
      <w:r w:rsidR="006002FC" w:rsidRPr="4C6C3BA8">
        <w:rPr>
          <w:sz w:val="24"/>
          <w:szCs w:val="24"/>
        </w:rPr>
        <w:t xml:space="preserve"> but</w:t>
      </w:r>
      <w:r w:rsidR="006B3D04" w:rsidRPr="4C6C3BA8">
        <w:rPr>
          <w:sz w:val="24"/>
          <w:szCs w:val="24"/>
        </w:rPr>
        <w:t xml:space="preserve"> the </w:t>
      </w:r>
      <w:r w:rsidR="00765132" w:rsidRPr="4C6C3BA8">
        <w:rPr>
          <w:sz w:val="24"/>
          <w:szCs w:val="24"/>
        </w:rPr>
        <w:t xml:space="preserve">lack of </w:t>
      </w:r>
      <w:r w:rsidR="00BC0A55">
        <w:rPr>
          <w:sz w:val="24"/>
          <w:szCs w:val="24"/>
        </w:rPr>
        <w:t>responsi</w:t>
      </w:r>
      <w:r w:rsidR="00765132" w:rsidRPr="4C6C3BA8">
        <w:rPr>
          <w:sz w:val="24"/>
          <w:szCs w:val="24"/>
        </w:rPr>
        <w:t>bility and intrusion into personal rights</w:t>
      </w:r>
      <w:r w:rsidR="009820F6" w:rsidRPr="4C6C3BA8">
        <w:rPr>
          <w:sz w:val="24"/>
          <w:szCs w:val="24"/>
        </w:rPr>
        <w:t xml:space="preserve"> fuels</w:t>
      </w:r>
      <w:r w:rsidR="000371EE">
        <w:rPr>
          <w:sz w:val="24"/>
          <w:szCs w:val="24"/>
        </w:rPr>
        <w:t xml:space="preserve"> </w:t>
      </w:r>
      <w:r w:rsidR="00920BCD">
        <w:rPr>
          <w:sz w:val="24"/>
          <w:szCs w:val="24"/>
        </w:rPr>
        <w:t>criticism</w:t>
      </w:r>
      <w:r w:rsidR="009820F6" w:rsidRPr="4C6C3BA8">
        <w:rPr>
          <w:sz w:val="24"/>
          <w:szCs w:val="24"/>
        </w:rPr>
        <w:t xml:space="preserve"> </w:t>
      </w:r>
      <w:r w:rsidR="00C72A8A" w:rsidRPr="4C6C3BA8">
        <w:rPr>
          <w:sz w:val="24"/>
          <w:szCs w:val="24"/>
        </w:rPr>
        <w:t xml:space="preserve">by </w:t>
      </w:r>
      <w:r w:rsidR="00AC19C7">
        <w:rPr>
          <w:sz w:val="24"/>
          <w:szCs w:val="24"/>
        </w:rPr>
        <w:t>some</w:t>
      </w:r>
      <w:r w:rsidR="00C72A8A" w:rsidRPr="4C6C3BA8">
        <w:rPr>
          <w:sz w:val="24"/>
          <w:szCs w:val="24"/>
        </w:rPr>
        <w:t xml:space="preserve"> civil rights organisations.</w:t>
      </w:r>
      <w:r w:rsidR="00BC0CDA" w:rsidRPr="4C6C3BA8">
        <w:rPr>
          <w:sz w:val="24"/>
          <w:szCs w:val="24"/>
        </w:rPr>
        <w:t xml:space="preserve"> </w:t>
      </w:r>
      <w:r w:rsidR="00047044" w:rsidRPr="4C6C3BA8">
        <w:rPr>
          <w:sz w:val="24"/>
          <w:szCs w:val="24"/>
        </w:rPr>
        <w:t xml:space="preserve">Wielding </w:t>
      </w:r>
      <w:r w:rsidR="00F32A4E" w:rsidRPr="4C6C3BA8">
        <w:rPr>
          <w:sz w:val="24"/>
          <w:szCs w:val="24"/>
        </w:rPr>
        <w:t>ML algorithms like they are</w:t>
      </w:r>
      <w:r w:rsidR="006063F2" w:rsidRPr="4C6C3BA8">
        <w:rPr>
          <w:sz w:val="24"/>
          <w:szCs w:val="24"/>
        </w:rPr>
        <w:t xml:space="preserve"> not</w:t>
      </w:r>
      <w:r w:rsidR="00F32A4E" w:rsidRPr="4C6C3BA8">
        <w:rPr>
          <w:sz w:val="24"/>
          <w:szCs w:val="24"/>
        </w:rPr>
        <w:t xml:space="preserve"> ethically neutral</w:t>
      </w:r>
      <w:r w:rsidR="009D5BB1" w:rsidRPr="4C6C3BA8">
        <w:rPr>
          <w:sz w:val="24"/>
          <w:szCs w:val="24"/>
        </w:rPr>
        <w:t xml:space="preserve">, </w:t>
      </w:r>
      <w:r w:rsidR="0063070B" w:rsidRPr="4C6C3BA8">
        <w:rPr>
          <w:sz w:val="24"/>
          <w:szCs w:val="24"/>
        </w:rPr>
        <w:t>c</w:t>
      </w:r>
      <w:r w:rsidR="00EA41E1" w:rsidRPr="4C6C3BA8">
        <w:rPr>
          <w:sz w:val="24"/>
          <w:szCs w:val="24"/>
        </w:rPr>
        <w:t xml:space="preserve">ould be an effective approach to </w:t>
      </w:r>
      <w:r w:rsidR="002E5B5D" w:rsidRPr="4C6C3BA8">
        <w:rPr>
          <w:sz w:val="24"/>
          <w:szCs w:val="24"/>
        </w:rPr>
        <w:t>ensure the awareness of</w:t>
      </w:r>
      <w:r w:rsidR="00556552" w:rsidRPr="4C6C3BA8">
        <w:rPr>
          <w:sz w:val="24"/>
          <w:szCs w:val="24"/>
        </w:rPr>
        <w:t xml:space="preserve"> the</w:t>
      </w:r>
      <w:r w:rsidR="002E5B5D" w:rsidRPr="4C6C3BA8">
        <w:rPr>
          <w:sz w:val="24"/>
          <w:szCs w:val="24"/>
        </w:rPr>
        <w:t xml:space="preserve"> way these algorithms </w:t>
      </w:r>
      <w:r w:rsidR="0085329B" w:rsidRPr="4C6C3BA8">
        <w:rPr>
          <w:sz w:val="24"/>
          <w:szCs w:val="24"/>
        </w:rPr>
        <w:t>reproduce existing injustices and contribute to new ones.</w:t>
      </w:r>
      <w:r w:rsidR="002D3D29" w:rsidRPr="4C6C3BA8">
        <w:rPr>
          <w:sz w:val="24"/>
          <w:szCs w:val="24"/>
        </w:rPr>
        <w:t xml:space="preserve"> </w:t>
      </w:r>
      <w:r w:rsidR="00C30AC5" w:rsidRPr="4C6C3BA8">
        <w:rPr>
          <w:sz w:val="24"/>
          <w:szCs w:val="24"/>
        </w:rPr>
        <w:t>Predictive policing using ML models relies on</w:t>
      </w:r>
      <w:r w:rsidR="00082054">
        <w:rPr>
          <w:sz w:val="24"/>
          <w:szCs w:val="24"/>
        </w:rPr>
        <w:t xml:space="preserve"> historical</w:t>
      </w:r>
      <w:r w:rsidR="00C30AC5" w:rsidRPr="4C6C3BA8">
        <w:rPr>
          <w:sz w:val="24"/>
          <w:szCs w:val="24"/>
        </w:rPr>
        <w:t xml:space="preserve"> data to generate </w:t>
      </w:r>
      <w:r w:rsidR="00082054">
        <w:rPr>
          <w:sz w:val="24"/>
          <w:szCs w:val="24"/>
        </w:rPr>
        <w:t>forecasts</w:t>
      </w:r>
      <w:r w:rsidR="00C30AC5" w:rsidRPr="4C6C3BA8">
        <w:rPr>
          <w:sz w:val="24"/>
          <w:szCs w:val="24"/>
        </w:rPr>
        <w:t xml:space="preserve"> </w:t>
      </w:r>
      <w:r w:rsidR="006B5EA5" w:rsidRPr="4C6C3BA8">
        <w:rPr>
          <w:sz w:val="24"/>
          <w:szCs w:val="24"/>
        </w:rPr>
        <w:t xml:space="preserve">which </w:t>
      </w:r>
      <w:r w:rsidR="00C30AC5" w:rsidRPr="4C6C3BA8">
        <w:rPr>
          <w:sz w:val="24"/>
          <w:szCs w:val="24"/>
        </w:rPr>
        <w:t xml:space="preserve">can </w:t>
      </w:r>
      <w:r w:rsidR="00AD1DAA">
        <w:rPr>
          <w:sz w:val="24"/>
          <w:szCs w:val="24"/>
        </w:rPr>
        <w:t>produce</w:t>
      </w:r>
      <w:r w:rsidR="00C30AC5" w:rsidRPr="4C6C3BA8">
        <w:rPr>
          <w:sz w:val="24"/>
          <w:szCs w:val="24"/>
        </w:rPr>
        <w:t xml:space="preserve"> a self-fulfilling prophecy of repeat criminal activities based on a racialised paranoid </w:t>
      </w:r>
      <w:r w:rsidR="00EA07C6">
        <w:rPr>
          <w:sz w:val="24"/>
          <w:szCs w:val="24"/>
        </w:rPr>
        <w:t>rationale</w:t>
      </w:r>
      <w:r w:rsidR="00C30AC5" w:rsidRPr="4C6C3BA8">
        <w:rPr>
          <w:sz w:val="24"/>
          <w:szCs w:val="24"/>
        </w:rPr>
        <w:t>.</w:t>
      </w:r>
      <w:r w:rsidR="006B5EA5" w:rsidRPr="4C6C3BA8">
        <w:rPr>
          <w:sz w:val="24"/>
          <w:szCs w:val="24"/>
        </w:rPr>
        <w:t xml:space="preserve"> </w:t>
      </w:r>
      <w:r w:rsidR="00547C58" w:rsidRPr="4C6C3BA8">
        <w:rPr>
          <w:sz w:val="24"/>
          <w:szCs w:val="24"/>
        </w:rPr>
        <w:t>This was th</w:t>
      </w:r>
      <w:r w:rsidR="00215970" w:rsidRPr="4C6C3BA8">
        <w:rPr>
          <w:sz w:val="24"/>
          <w:szCs w:val="24"/>
        </w:rPr>
        <w:t xml:space="preserve">e direction </w:t>
      </w:r>
      <w:r w:rsidR="00547C58" w:rsidRPr="4C6C3BA8">
        <w:rPr>
          <w:sz w:val="24"/>
          <w:szCs w:val="24"/>
        </w:rPr>
        <w:t xml:space="preserve">of a research </w:t>
      </w:r>
      <w:r w:rsidR="00730C53" w:rsidRPr="4C6C3BA8">
        <w:rPr>
          <w:sz w:val="24"/>
          <w:szCs w:val="24"/>
        </w:rPr>
        <w:t>on person-based algorithms for predictive policing</w:t>
      </w:r>
      <w:r w:rsidR="00CC3482" w:rsidRPr="4C6C3BA8">
        <w:rPr>
          <w:sz w:val="24"/>
          <w:szCs w:val="24"/>
        </w:rPr>
        <w:t xml:space="preserve">. One </w:t>
      </w:r>
      <w:r w:rsidR="003A0D6C" w:rsidRPr="4C6C3BA8">
        <w:rPr>
          <w:sz w:val="24"/>
          <w:szCs w:val="24"/>
        </w:rPr>
        <w:t xml:space="preserve">of </w:t>
      </w:r>
      <w:r w:rsidR="00CC3482" w:rsidRPr="4C6C3BA8">
        <w:rPr>
          <w:sz w:val="24"/>
          <w:szCs w:val="24"/>
        </w:rPr>
        <w:t>these</w:t>
      </w:r>
      <w:r w:rsidR="003A0D6C" w:rsidRPr="4C6C3BA8">
        <w:rPr>
          <w:sz w:val="24"/>
          <w:szCs w:val="24"/>
        </w:rPr>
        <w:t xml:space="preserve"> is Chicago’s Strategic Subject List</w:t>
      </w:r>
      <w:r w:rsidR="00DE65D3" w:rsidRPr="4C6C3BA8">
        <w:rPr>
          <w:sz w:val="24"/>
          <w:szCs w:val="24"/>
        </w:rPr>
        <w:t xml:space="preserve"> (SSL),</w:t>
      </w:r>
      <w:r w:rsidR="008F5EDC" w:rsidRPr="4C6C3BA8">
        <w:rPr>
          <w:sz w:val="24"/>
          <w:szCs w:val="24"/>
        </w:rPr>
        <w:t xml:space="preserve"> </w:t>
      </w:r>
      <w:r w:rsidR="00450472" w:rsidRPr="4C6C3BA8">
        <w:rPr>
          <w:sz w:val="24"/>
          <w:szCs w:val="24"/>
        </w:rPr>
        <w:t xml:space="preserve">which is </w:t>
      </w:r>
      <w:r w:rsidR="00F970A6">
        <w:rPr>
          <w:sz w:val="24"/>
          <w:szCs w:val="24"/>
        </w:rPr>
        <w:t>premised</w:t>
      </w:r>
      <w:r w:rsidR="008F5EDC" w:rsidRPr="4C6C3BA8">
        <w:rPr>
          <w:sz w:val="24"/>
          <w:szCs w:val="24"/>
        </w:rPr>
        <w:t xml:space="preserve"> on</w:t>
      </w:r>
      <w:r w:rsidR="0021154E" w:rsidRPr="4C6C3BA8">
        <w:rPr>
          <w:sz w:val="24"/>
          <w:szCs w:val="24"/>
        </w:rPr>
        <w:t xml:space="preserve"> a group of possible actions </w:t>
      </w:r>
      <w:r w:rsidR="008F5EDC" w:rsidRPr="4C6C3BA8">
        <w:rPr>
          <w:sz w:val="24"/>
          <w:szCs w:val="24"/>
        </w:rPr>
        <w:t>for pre-empting crimes</w:t>
      </w:r>
      <w:r w:rsidRPr="4C6C3BA8">
        <w:rPr>
          <w:sz w:val="24"/>
          <w:szCs w:val="24"/>
        </w:rPr>
        <w:fldChar w:fldCharType="begin"/>
      </w:r>
      <w:r w:rsidRPr="4C6C3BA8">
        <w:rPr>
          <w:sz w:val="24"/>
          <w:szCs w:val="24"/>
        </w:rPr>
        <w:instrText xml:space="preserve"> ADDIN ZOTERO_ITEM CSL_CITATION {"citationID":"Jtz3blpc","properties":{"formattedCitation":"(Sheehey, 2019)","plainCitation":"(Sheehey, 2019)","noteIndex":0},"citationItems":[{"id":178,"uris":["http://zotero.org/users/local/Ur3Wut78/items/7XUUUMSW"],"itemData":{"id":178,"type":"article-journal","abstract":"In light of the recent emergence of predictive techniques in law enforcement to forecast crimes before they occur, this paper examines the temporal operation of power exercised by predictive policing algorithms. I argue that predictive policing exercises power through a paranoid style that constitutes a form of temporal governmentality. Temporality is especially pertinent to understanding what is ethically at stake in predictive policing as it is continuous with a historical racialized practice of organizing, managing, controlling, and stealing time. After first clarifying the concept of temporal governmentality, I apply this lens to Chicago Police Department’s Strategic Subject List. This predictive algorithm operates, I argue, through a paranoid logic that aims to preempt future possibilities of crime on the basis of a criminal past codified in historical crime data.","container-title":"Ethics and Information Technology","DOI":"10.1007/s10676-018-9489-x","ISSN":"1388-1957, 1572-8439","issue":"1","journalAbbreviation":"Ethics Inf Technol","language":"en","page":"49-58","source":"DOI.org (Crossref)","title":"Algorithmic paranoia: the temporal governmentality of predictive policing","title-short":"Algorithmic paranoia","volume":"21","author":[{"family":"Sheehey","given":"Bonnie"}],"issued":{"date-parts":[["2019",3]]}}}],"schema":"https://github.com/citation-style-language/schema/raw/master/csl-citation.json"} </w:instrText>
      </w:r>
      <w:r w:rsidRPr="4C6C3BA8">
        <w:rPr>
          <w:sz w:val="24"/>
          <w:szCs w:val="24"/>
        </w:rPr>
        <w:fldChar w:fldCharType="separate"/>
      </w:r>
      <w:r w:rsidR="30133424" w:rsidRPr="4C6C3BA8">
        <w:rPr>
          <w:sz w:val="24"/>
          <w:szCs w:val="24"/>
        </w:rPr>
        <w:t xml:space="preserve"> (</w:t>
      </w:r>
      <w:r w:rsidR="00C9219F" w:rsidRPr="4C6C3BA8">
        <w:rPr>
          <w:sz w:val="24"/>
          <w:szCs w:val="24"/>
        </w:rPr>
        <w:t>Sheehey, 2019)</w:t>
      </w:r>
      <w:r w:rsidRPr="4C6C3BA8">
        <w:rPr>
          <w:sz w:val="24"/>
          <w:szCs w:val="24"/>
        </w:rPr>
        <w:fldChar w:fldCharType="end"/>
      </w:r>
      <w:r w:rsidR="008F5EDC" w:rsidRPr="4C6C3BA8">
        <w:rPr>
          <w:sz w:val="24"/>
          <w:szCs w:val="24"/>
        </w:rPr>
        <w:t>.</w:t>
      </w:r>
    </w:p>
    <w:p w14:paraId="12365738" w14:textId="64895532" w:rsidR="00AE4483" w:rsidRDefault="00223187" w:rsidP="4C6C3BA8">
      <w:pPr>
        <w:spacing w:line="360" w:lineRule="auto"/>
        <w:jc w:val="both"/>
        <w:rPr>
          <w:sz w:val="24"/>
          <w:szCs w:val="24"/>
        </w:rPr>
      </w:pPr>
      <w:r w:rsidRPr="4C6C3BA8">
        <w:rPr>
          <w:sz w:val="24"/>
          <w:szCs w:val="24"/>
        </w:rPr>
        <w:t>Technology</w:t>
      </w:r>
      <w:r w:rsidR="00E84DDA" w:rsidRPr="4C6C3BA8">
        <w:rPr>
          <w:sz w:val="24"/>
          <w:szCs w:val="24"/>
        </w:rPr>
        <w:t xml:space="preserve">-based policing in South Korea was the </w:t>
      </w:r>
      <w:r w:rsidR="0083247E" w:rsidRPr="4C6C3BA8">
        <w:rPr>
          <w:sz w:val="24"/>
          <w:szCs w:val="24"/>
        </w:rPr>
        <w:t>foundation</w:t>
      </w:r>
      <w:r w:rsidR="00E84DDA" w:rsidRPr="4C6C3BA8">
        <w:rPr>
          <w:sz w:val="24"/>
          <w:szCs w:val="24"/>
        </w:rPr>
        <w:t xml:space="preserve"> of a project </w:t>
      </w:r>
      <w:r w:rsidR="008B5BD9" w:rsidRPr="4C6C3BA8">
        <w:rPr>
          <w:sz w:val="24"/>
          <w:szCs w:val="24"/>
        </w:rPr>
        <w:t xml:space="preserve">analysing </w:t>
      </w:r>
      <w:r w:rsidR="0001362E" w:rsidRPr="4C6C3BA8">
        <w:rPr>
          <w:sz w:val="24"/>
          <w:szCs w:val="24"/>
        </w:rPr>
        <w:t xml:space="preserve">big data-driven </w:t>
      </w:r>
      <w:r w:rsidR="00944FE1" w:rsidRPr="4C6C3BA8">
        <w:rPr>
          <w:sz w:val="24"/>
          <w:szCs w:val="24"/>
        </w:rPr>
        <w:t xml:space="preserve">crime prevention </w:t>
      </w:r>
      <w:r w:rsidR="00CC5866">
        <w:rPr>
          <w:sz w:val="24"/>
          <w:szCs w:val="24"/>
        </w:rPr>
        <w:t>strategies</w:t>
      </w:r>
      <w:r w:rsidR="00944FE1" w:rsidRPr="4C6C3BA8">
        <w:rPr>
          <w:sz w:val="24"/>
          <w:szCs w:val="24"/>
        </w:rPr>
        <w:t>.</w:t>
      </w:r>
      <w:r w:rsidR="00797301" w:rsidRPr="4C6C3BA8">
        <w:rPr>
          <w:sz w:val="24"/>
          <w:szCs w:val="24"/>
        </w:rPr>
        <w:t xml:space="preserve"> Previously accumulated data was </w:t>
      </w:r>
      <w:r w:rsidR="00635CFA">
        <w:rPr>
          <w:sz w:val="24"/>
          <w:szCs w:val="24"/>
        </w:rPr>
        <w:t>deployed</w:t>
      </w:r>
      <w:r w:rsidR="00797301" w:rsidRPr="4C6C3BA8">
        <w:rPr>
          <w:sz w:val="24"/>
          <w:szCs w:val="24"/>
        </w:rPr>
        <w:t xml:space="preserve"> in a program called Crime Layout Understanding Engine</w:t>
      </w:r>
      <w:r w:rsidR="0083247E" w:rsidRPr="4C6C3BA8">
        <w:rPr>
          <w:sz w:val="24"/>
          <w:szCs w:val="24"/>
        </w:rPr>
        <w:t xml:space="preserve"> used </w:t>
      </w:r>
      <w:r w:rsidR="00797301" w:rsidRPr="4C6C3BA8">
        <w:rPr>
          <w:sz w:val="24"/>
          <w:szCs w:val="24"/>
        </w:rPr>
        <w:t xml:space="preserve">for </w:t>
      </w:r>
      <w:r w:rsidR="00AC3728" w:rsidRPr="4C6C3BA8">
        <w:rPr>
          <w:sz w:val="24"/>
          <w:szCs w:val="24"/>
        </w:rPr>
        <w:t>predicting crimes</w:t>
      </w:r>
      <w:r w:rsidRPr="4C6C3BA8">
        <w:rPr>
          <w:sz w:val="24"/>
          <w:szCs w:val="24"/>
        </w:rPr>
        <w:fldChar w:fldCharType="begin"/>
      </w:r>
      <w:r w:rsidRPr="4C6C3BA8">
        <w:rPr>
          <w:sz w:val="24"/>
          <w:szCs w:val="24"/>
        </w:rPr>
        <w:instrText xml:space="preserve"> ADDIN ZOTERO_ITEM CSL_CITATION {"citationID":"GLBUd4i9","properties":{"formattedCitation":"(Lee and Park, 2022)","plainCitation":"(Lee and Park, 2022)","noteIndex":0},"citationItems":[{"id":205,"uris":["http://zotero.org/users/local/Ur3Wut78/items/VE68FLVP"],"itemData":{"id":205,"type":"article-journal","abstract":"This study uses a citizens’ awareness survey to gauge the impact of crime prevention initiatives based on big data. Crime prevention activities using large datasets inevitably involve reasonable concerns over: (a) the excessive concentration of information power to law enforcement agencies and (b) possible privacy violations by the state. This study explores the trends in this area through the application of the police legitimacy theory. It aims to gather insights into the use of big data to strengthen preventive responses to crimes by law enforcement agencies while also considering the citizens initiatives based on big data abuses. The survey conducted by the Korean Institute of Criminology in August 2015 was used for analysis through structural equation modeling (SEM). The results showed that, among important factors in police legitimacy theory, three primary items drew support for crime prevention activities based on big data: “distributive fairness,” “lawfulness,” and “effectiveness.” These overshadowed the “procedural fairness” variable, which has been emphasized in previous police legitimacy studies. This suggests that the law enforcement agencies should focus on the promulgation of the following: (1) big data as an aid to guaranteeing citizens’ rights in civil society, rather than the unilateral strengthening of national power, and (2) the effective and lawful use of big data as a method of stabilizing citizens’ personal security.","container-title":"Asian Journal of Criminology","DOI":"10.1007/s11417-021-09353-4","ISSN":"1871-014X","issue":"1","journalAbbreviation":"Asian J Criminol","language":"en","page":"61-80","source":"Springer Link","title":"Using Big Data to Prevent Crime: Legitimacy Matters","title-short":"Using Big Data to Prevent Crime","volume":"17","author":[{"family":"Lee","given":"Youngsub"},{"family":"Park","given":"Jongchan"}],"issued":{"date-parts":[["2022",3,1]]}}}],"schema":"https://github.com/citation-style-language/schema/raw/master/csl-citation.json"} </w:instrText>
      </w:r>
      <w:r w:rsidRPr="4C6C3BA8">
        <w:rPr>
          <w:sz w:val="24"/>
          <w:szCs w:val="24"/>
        </w:rPr>
        <w:fldChar w:fldCharType="separate"/>
      </w:r>
      <w:r w:rsidR="3607D397" w:rsidRPr="4C6C3BA8">
        <w:rPr>
          <w:sz w:val="24"/>
          <w:szCs w:val="24"/>
        </w:rPr>
        <w:t xml:space="preserve"> (</w:t>
      </w:r>
      <w:r w:rsidR="00791C9A" w:rsidRPr="4C6C3BA8">
        <w:rPr>
          <w:sz w:val="24"/>
          <w:szCs w:val="24"/>
        </w:rPr>
        <w:t>Lee and Park, 2022)</w:t>
      </w:r>
      <w:r w:rsidRPr="4C6C3BA8">
        <w:rPr>
          <w:sz w:val="24"/>
          <w:szCs w:val="24"/>
        </w:rPr>
        <w:fldChar w:fldCharType="end"/>
      </w:r>
      <w:r w:rsidR="00AC3728" w:rsidRPr="4C6C3BA8">
        <w:rPr>
          <w:sz w:val="24"/>
          <w:szCs w:val="24"/>
        </w:rPr>
        <w:t>.</w:t>
      </w:r>
      <w:r w:rsidR="00350977" w:rsidRPr="4C6C3BA8">
        <w:rPr>
          <w:sz w:val="24"/>
          <w:szCs w:val="24"/>
        </w:rPr>
        <w:t xml:space="preserve"> </w:t>
      </w:r>
      <w:r w:rsidR="000569C6" w:rsidRPr="4C6C3BA8">
        <w:rPr>
          <w:sz w:val="24"/>
          <w:szCs w:val="24"/>
        </w:rPr>
        <w:t>In addition to this, a</w:t>
      </w:r>
      <w:r w:rsidR="00350977" w:rsidRPr="4C6C3BA8">
        <w:rPr>
          <w:sz w:val="24"/>
          <w:szCs w:val="24"/>
        </w:rPr>
        <w:t xml:space="preserve"> crime prediction model was developed </w:t>
      </w:r>
      <w:r w:rsidR="0011037C" w:rsidRPr="4C6C3BA8">
        <w:rPr>
          <w:sz w:val="24"/>
          <w:szCs w:val="24"/>
        </w:rPr>
        <w:t xml:space="preserve">by the </w:t>
      </w:r>
      <w:r w:rsidR="00DA528C" w:rsidRPr="4C6C3BA8">
        <w:rPr>
          <w:sz w:val="24"/>
          <w:szCs w:val="24"/>
        </w:rPr>
        <w:t>Korean National Police Agency</w:t>
      </w:r>
      <w:r w:rsidR="00CB596C" w:rsidRPr="4C6C3BA8">
        <w:rPr>
          <w:sz w:val="24"/>
          <w:szCs w:val="24"/>
        </w:rPr>
        <w:t xml:space="preserve"> which </w:t>
      </w:r>
      <w:r w:rsidR="00DE38FA">
        <w:rPr>
          <w:sz w:val="24"/>
          <w:szCs w:val="24"/>
        </w:rPr>
        <w:t>examin</w:t>
      </w:r>
      <w:r w:rsidR="00B1762B" w:rsidRPr="4C6C3BA8">
        <w:rPr>
          <w:sz w:val="24"/>
          <w:szCs w:val="24"/>
        </w:rPr>
        <w:t>ed big data collected</w:t>
      </w:r>
      <w:r w:rsidR="00F96AD5" w:rsidRPr="4C6C3BA8">
        <w:rPr>
          <w:sz w:val="24"/>
          <w:szCs w:val="24"/>
        </w:rPr>
        <w:t>.</w:t>
      </w:r>
      <w:r w:rsidR="00B1762B" w:rsidRPr="4C6C3BA8">
        <w:rPr>
          <w:sz w:val="24"/>
          <w:szCs w:val="24"/>
        </w:rPr>
        <w:t xml:space="preserve"> </w:t>
      </w:r>
      <w:r w:rsidR="00F96AD5" w:rsidRPr="4C6C3BA8">
        <w:rPr>
          <w:sz w:val="24"/>
          <w:szCs w:val="24"/>
        </w:rPr>
        <w:t>This</w:t>
      </w:r>
      <w:r w:rsidR="00082CB2" w:rsidRPr="4C6C3BA8">
        <w:rPr>
          <w:sz w:val="24"/>
          <w:szCs w:val="24"/>
        </w:rPr>
        <w:t xml:space="preserve"> helped in the </w:t>
      </w:r>
      <w:r w:rsidR="00425201" w:rsidRPr="4C6C3BA8">
        <w:rPr>
          <w:sz w:val="24"/>
          <w:szCs w:val="24"/>
        </w:rPr>
        <w:t xml:space="preserve">strategic </w:t>
      </w:r>
      <w:r w:rsidR="00082CB2" w:rsidRPr="4C6C3BA8">
        <w:rPr>
          <w:sz w:val="24"/>
          <w:szCs w:val="24"/>
        </w:rPr>
        <w:t xml:space="preserve">placement of patrol cars in areas and at times where crime was expected to </w:t>
      </w:r>
      <w:r w:rsidR="00046AF8">
        <w:rPr>
          <w:sz w:val="24"/>
          <w:szCs w:val="24"/>
        </w:rPr>
        <w:t>occur</w:t>
      </w:r>
      <w:r w:rsidR="00425201" w:rsidRPr="4C6C3BA8">
        <w:rPr>
          <w:sz w:val="24"/>
          <w:szCs w:val="24"/>
        </w:rPr>
        <w:t>.</w:t>
      </w:r>
      <w:r w:rsidR="00FD6B6F" w:rsidRPr="4C6C3BA8">
        <w:rPr>
          <w:sz w:val="24"/>
          <w:szCs w:val="24"/>
        </w:rPr>
        <w:t xml:space="preserve"> But</w:t>
      </w:r>
      <w:r w:rsidR="00ED0134" w:rsidRPr="4C6C3BA8">
        <w:rPr>
          <w:sz w:val="24"/>
          <w:szCs w:val="24"/>
        </w:rPr>
        <w:t xml:space="preserve"> from a survey,</w:t>
      </w:r>
      <w:r w:rsidR="00FD6B6F" w:rsidRPr="4C6C3BA8">
        <w:rPr>
          <w:sz w:val="24"/>
          <w:szCs w:val="24"/>
        </w:rPr>
        <w:t xml:space="preserve"> there were </w:t>
      </w:r>
      <w:r w:rsidR="0034616B" w:rsidRPr="4C6C3BA8">
        <w:rPr>
          <w:sz w:val="24"/>
          <w:szCs w:val="24"/>
        </w:rPr>
        <w:t xml:space="preserve">privacy </w:t>
      </w:r>
      <w:r w:rsidR="00FD6B6F" w:rsidRPr="4C6C3BA8">
        <w:rPr>
          <w:sz w:val="24"/>
          <w:szCs w:val="24"/>
        </w:rPr>
        <w:t xml:space="preserve">issues </w:t>
      </w:r>
      <w:r w:rsidR="0034616B" w:rsidRPr="4C6C3BA8">
        <w:rPr>
          <w:sz w:val="24"/>
          <w:szCs w:val="24"/>
        </w:rPr>
        <w:t xml:space="preserve">regarding the data of citizens used for crime </w:t>
      </w:r>
      <w:r w:rsidR="00046AF8">
        <w:rPr>
          <w:sz w:val="24"/>
          <w:szCs w:val="24"/>
        </w:rPr>
        <w:t>forecast</w:t>
      </w:r>
      <w:r w:rsidR="00CB6452" w:rsidRPr="4C6C3BA8">
        <w:rPr>
          <w:sz w:val="24"/>
          <w:szCs w:val="24"/>
        </w:rPr>
        <w:t>s</w:t>
      </w:r>
      <w:r w:rsidR="006B5A92">
        <w:rPr>
          <w:sz w:val="24"/>
          <w:szCs w:val="24"/>
        </w:rPr>
        <w:t>, especially</w:t>
      </w:r>
      <w:r w:rsidR="00ED0134" w:rsidRPr="4C6C3BA8">
        <w:rPr>
          <w:sz w:val="24"/>
          <w:szCs w:val="24"/>
        </w:rPr>
        <w:t xml:space="preserve"> concerns</w:t>
      </w:r>
      <w:r w:rsidR="00CB6452" w:rsidRPr="4C6C3BA8">
        <w:rPr>
          <w:sz w:val="24"/>
          <w:szCs w:val="24"/>
        </w:rPr>
        <w:t xml:space="preserve"> if</w:t>
      </w:r>
      <w:r w:rsidR="00376089" w:rsidRPr="4C6C3BA8">
        <w:rPr>
          <w:sz w:val="24"/>
          <w:szCs w:val="24"/>
        </w:rPr>
        <w:t xml:space="preserve"> they were collected and </w:t>
      </w:r>
      <w:r w:rsidR="00CB6452" w:rsidRPr="4C6C3BA8">
        <w:rPr>
          <w:sz w:val="24"/>
          <w:szCs w:val="24"/>
        </w:rPr>
        <w:t>utilised</w:t>
      </w:r>
      <w:r w:rsidR="00376089" w:rsidRPr="4C6C3BA8">
        <w:rPr>
          <w:sz w:val="24"/>
          <w:szCs w:val="24"/>
        </w:rPr>
        <w:t xml:space="preserve"> legitimately</w:t>
      </w:r>
      <w:r w:rsidR="00ED0134" w:rsidRPr="4C6C3BA8">
        <w:rPr>
          <w:sz w:val="24"/>
          <w:szCs w:val="24"/>
        </w:rPr>
        <w:t>.</w:t>
      </w:r>
      <w:r w:rsidR="00132925" w:rsidRPr="4C6C3BA8">
        <w:rPr>
          <w:sz w:val="24"/>
          <w:szCs w:val="24"/>
        </w:rPr>
        <w:t xml:space="preserve"> </w:t>
      </w:r>
      <w:r w:rsidR="00AE2705" w:rsidRPr="4C6C3BA8">
        <w:rPr>
          <w:sz w:val="24"/>
          <w:szCs w:val="24"/>
        </w:rPr>
        <w:t xml:space="preserve">Another insight from this </w:t>
      </w:r>
      <w:r w:rsidR="006B5A92">
        <w:rPr>
          <w:sz w:val="24"/>
          <w:szCs w:val="24"/>
        </w:rPr>
        <w:t>study</w:t>
      </w:r>
      <w:r w:rsidR="00AE2705" w:rsidRPr="4C6C3BA8">
        <w:rPr>
          <w:sz w:val="24"/>
          <w:szCs w:val="24"/>
        </w:rPr>
        <w:t xml:space="preserve"> was th</w:t>
      </w:r>
      <w:r w:rsidR="001C0402" w:rsidRPr="4C6C3BA8">
        <w:rPr>
          <w:sz w:val="24"/>
          <w:szCs w:val="24"/>
        </w:rPr>
        <w:t>e perception of procedural fairness</w:t>
      </w:r>
      <w:r w:rsidR="00493989" w:rsidRPr="4C6C3BA8">
        <w:rPr>
          <w:sz w:val="24"/>
          <w:szCs w:val="24"/>
        </w:rPr>
        <w:t xml:space="preserve"> was negative and did not encourage the cooperation of citizens in </w:t>
      </w:r>
      <w:r w:rsidR="007F100C" w:rsidRPr="4C6C3BA8">
        <w:rPr>
          <w:sz w:val="24"/>
          <w:szCs w:val="24"/>
        </w:rPr>
        <w:t xml:space="preserve">non-face-to-face crime </w:t>
      </w:r>
      <w:r w:rsidR="006436D2">
        <w:rPr>
          <w:sz w:val="24"/>
          <w:szCs w:val="24"/>
        </w:rPr>
        <w:t>deterrence</w:t>
      </w:r>
      <w:r w:rsidR="007F100C" w:rsidRPr="4C6C3BA8">
        <w:rPr>
          <w:sz w:val="24"/>
          <w:szCs w:val="24"/>
        </w:rPr>
        <w:t xml:space="preserve"> </w:t>
      </w:r>
      <w:r w:rsidR="009E4173" w:rsidRPr="4C6C3BA8">
        <w:rPr>
          <w:sz w:val="24"/>
          <w:szCs w:val="24"/>
        </w:rPr>
        <w:t>situations</w:t>
      </w:r>
      <w:r w:rsidR="007F100C" w:rsidRPr="4C6C3BA8">
        <w:rPr>
          <w:sz w:val="24"/>
          <w:szCs w:val="24"/>
        </w:rPr>
        <w:t>.</w:t>
      </w:r>
    </w:p>
    <w:p w14:paraId="516D21AD" w14:textId="77777777" w:rsidR="00350056" w:rsidRDefault="00350056" w:rsidP="4C6C3BA8">
      <w:pPr>
        <w:spacing w:line="360" w:lineRule="auto"/>
        <w:jc w:val="both"/>
        <w:rPr>
          <w:sz w:val="24"/>
          <w:szCs w:val="24"/>
        </w:rPr>
      </w:pPr>
    </w:p>
    <w:p w14:paraId="59AC6463" w14:textId="77777777" w:rsidR="00350056" w:rsidRPr="009D1BF1" w:rsidRDefault="00350056" w:rsidP="4C6C3BA8">
      <w:pPr>
        <w:spacing w:line="360" w:lineRule="auto"/>
        <w:jc w:val="both"/>
        <w:rPr>
          <w:sz w:val="24"/>
          <w:szCs w:val="24"/>
        </w:rPr>
      </w:pPr>
    </w:p>
    <w:p w14:paraId="6A934293" w14:textId="0231CEC0" w:rsidR="00DD3103" w:rsidRDefault="002B6DAE" w:rsidP="005F74B9">
      <w:pPr>
        <w:pStyle w:val="Heading2"/>
      </w:pPr>
      <w:bookmarkStart w:id="341" w:name="_Toc135862672"/>
      <w:bookmarkStart w:id="342" w:name="_Toc135863864"/>
      <w:bookmarkStart w:id="343" w:name="_Toc135863946"/>
      <w:bookmarkStart w:id="344" w:name="_Toc135863987"/>
      <w:bookmarkStart w:id="345" w:name="_Toc135941908"/>
      <w:bookmarkStart w:id="346" w:name="_Toc135943457"/>
      <w:bookmarkStart w:id="347" w:name="_Toc135943908"/>
      <w:bookmarkStart w:id="348" w:name="_Toc135944394"/>
      <w:bookmarkStart w:id="349" w:name="_Toc135944828"/>
      <w:bookmarkStart w:id="350" w:name="_Toc135964496"/>
      <w:bookmarkStart w:id="351" w:name="_Toc135964617"/>
      <w:bookmarkStart w:id="352" w:name="_Toc135964955"/>
      <w:bookmarkStart w:id="353" w:name="_Toc135964999"/>
      <w:bookmarkStart w:id="354" w:name="_Toc135965258"/>
      <w:bookmarkStart w:id="355" w:name="_Toc135966173"/>
      <w:bookmarkStart w:id="356" w:name="_Toc135966222"/>
      <w:bookmarkStart w:id="357" w:name="_Toc136390417"/>
      <w:r>
        <w:lastRenderedPageBreak/>
        <w:t>2.8.</w:t>
      </w:r>
      <w:r w:rsidR="00944A84">
        <w:tab/>
      </w:r>
      <w:r>
        <w:t xml:space="preserve">Future Research </w:t>
      </w:r>
      <w:r w:rsidR="00B660E0">
        <w:t>and</w:t>
      </w:r>
      <w:r>
        <w:t xml:space="preserve"> Development </w:t>
      </w:r>
      <w:r w:rsidR="002A5D3F">
        <w:t>for</w:t>
      </w:r>
      <w:r>
        <w:t xml:space="preserve"> Machine Learning Models Utilised </w:t>
      </w:r>
      <w:r w:rsidR="00AD2D39">
        <w:t>in</w:t>
      </w:r>
      <w:r>
        <w:t xml:space="preserve"> Forecasting Crimes</w:t>
      </w:r>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p>
    <w:p w14:paraId="4BCD7367" w14:textId="77777777" w:rsidR="00CB71E6" w:rsidRPr="00CB71E6" w:rsidRDefault="00CB71E6" w:rsidP="00CB71E6"/>
    <w:p w14:paraId="08876E7D" w14:textId="2AB364DD" w:rsidR="007B107E" w:rsidRPr="009D1BF1" w:rsidRDefault="0085344E" w:rsidP="4C6C3BA8">
      <w:pPr>
        <w:spacing w:line="360" w:lineRule="auto"/>
        <w:jc w:val="both"/>
        <w:rPr>
          <w:sz w:val="24"/>
          <w:szCs w:val="24"/>
        </w:rPr>
      </w:pPr>
      <w:r w:rsidRPr="4C6C3BA8">
        <w:rPr>
          <w:sz w:val="24"/>
          <w:szCs w:val="24"/>
        </w:rPr>
        <w:t>A</w:t>
      </w:r>
      <w:r w:rsidR="00F77149" w:rsidRPr="4C6C3BA8">
        <w:rPr>
          <w:sz w:val="24"/>
          <w:szCs w:val="24"/>
        </w:rPr>
        <w:t xml:space="preserve"> recent study </w:t>
      </w:r>
      <w:r w:rsidR="00801D1C" w:rsidRPr="4C6C3BA8">
        <w:rPr>
          <w:sz w:val="24"/>
          <w:szCs w:val="24"/>
        </w:rPr>
        <w:t>was on the a</w:t>
      </w:r>
      <w:r w:rsidRPr="4C6C3BA8">
        <w:rPr>
          <w:sz w:val="24"/>
          <w:szCs w:val="24"/>
        </w:rPr>
        <w:t xml:space="preserve">pplication of </w:t>
      </w:r>
      <w:r w:rsidR="003F2570" w:rsidRPr="4C6C3BA8">
        <w:rPr>
          <w:sz w:val="24"/>
          <w:szCs w:val="24"/>
        </w:rPr>
        <w:t>novel deep learning model</w:t>
      </w:r>
      <w:r w:rsidR="00E73D6A" w:rsidRPr="4C6C3BA8">
        <w:rPr>
          <w:sz w:val="24"/>
          <w:szCs w:val="24"/>
        </w:rPr>
        <w:t>-D</w:t>
      </w:r>
      <w:r w:rsidRPr="4C6C3BA8">
        <w:rPr>
          <w:sz w:val="24"/>
          <w:szCs w:val="24"/>
        </w:rPr>
        <w:t xml:space="preserve">eep </w:t>
      </w:r>
      <w:r w:rsidR="00E73D6A" w:rsidRPr="4C6C3BA8">
        <w:rPr>
          <w:sz w:val="24"/>
          <w:szCs w:val="24"/>
        </w:rPr>
        <w:t>I</w:t>
      </w:r>
      <w:r w:rsidRPr="4C6C3BA8">
        <w:rPr>
          <w:sz w:val="24"/>
          <w:szCs w:val="24"/>
        </w:rPr>
        <w:t>nception-</w:t>
      </w:r>
      <w:r w:rsidR="00D20D6D" w:rsidRPr="4C6C3BA8">
        <w:rPr>
          <w:sz w:val="24"/>
          <w:szCs w:val="24"/>
        </w:rPr>
        <w:t>Residual</w:t>
      </w:r>
      <w:r w:rsidRPr="4C6C3BA8">
        <w:rPr>
          <w:sz w:val="24"/>
          <w:szCs w:val="24"/>
        </w:rPr>
        <w:t xml:space="preserve"> </w:t>
      </w:r>
      <w:r w:rsidR="00E73D6A" w:rsidRPr="4C6C3BA8">
        <w:rPr>
          <w:sz w:val="24"/>
          <w:szCs w:val="24"/>
        </w:rPr>
        <w:t>N</w:t>
      </w:r>
      <w:r w:rsidRPr="4C6C3BA8">
        <w:rPr>
          <w:sz w:val="24"/>
          <w:szCs w:val="24"/>
        </w:rPr>
        <w:t>etwork</w:t>
      </w:r>
      <w:r w:rsidR="003E764E" w:rsidRPr="4C6C3BA8">
        <w:rPr>
          <w:sz w:val="24"/>
          <w:szCs w:val="24"/>
        </w:rPr>
        <w:t xml:space="preserve"> (</w:t>
      </w:r>
      <w:r w:rsidR="00D20D6D" w:rsidRPr="4C6C3BA8">
        <w:rPr>
          <w:sz w:val="24"/>
          <w:szCs w:val="24"/>
        </w:rPr>
        <w:t>DIR Net</w:t>
      </w:r>
      <w:r w:rsidR="003E764E" w:rsidRPr="4C6C3BA8">
        <w:rPr>
          <w:sz w:val="24"/>
          <w:szCs w:val="24"/>
        </w:rPr>
        <w:t xml:space="preserve">) to </w:t>
      </w:r>
      <w:r w:rsidR="004D62C5">
        <w:rPr>
          <w:sz w:val="24"/>
          <w:szCs w:val="24"/>
        </w:rPr>
        <w:t>forecast</w:t>
      </w:r>
      <w:r w:rsidR="003E764E" w:rsidRPr="4C6C3BA8">
        <w:rPr>
          <w:sz w:val="24"/>
          <w:szCs w:val="24"/>
        </w:rPr>
        <w:t xml:space="preserve"> theft-related crimes</w:t>
      </w:r>
      <w:r w:rsidR="004D62C5">
        <w:rPr>
          <w:sz w:val="24"/>
          <w:szCs w:val="24"/>
        </w:rPr>
        <w:t>. This</w:t>
      </w:r>
      <w:r w:rsidR="004F3B18" w:rsidRPr="4C6C3BA8">
        <w:rPr>
          <w:sz w:val="24"/>
          <w:szCs w:val="24"/>
        </w:rPr>
        <w:t xml:space="preserve"> involved </w:t>
      </w:r>
      <w:r w:rsidR="00761CEE" w:rsidRPr="4C6C3BA8">
        <w:rPr>
          <w:sz w:val="24"/>
          <w:szCs w:val="24"/>
        </w:rPr>
        <w:t>inception units of asymmetrical conv</w:t>
      </w:r>
      <w:r w:rsidR="00C11FDB" w:rsidRPr="4C6C3BA8">
        <w:rPr>
          <w:sz w:val="24"/>
          <w:szCs w:val="24"/>
        </w:rPr>
        <w:t>olution layers</w:t>
      </w:r>
      <w:r w:rsidRPr="4C6C3BA8">
        <w:rPr>
          <w:sz w:val="24"/>
          <w:szCs w:val="24"/>
        </w:rPr>
        <w:fldChar w:fldCharType="begin"/>
      </w:r>
      <w:r w:rsidRPr="4C6C3BA8">
        <w:rPr>
          <w:sz w:val="24"/>
          <w:szCs w:val="24"/>
        </w:rPr>
        <w:instrText xml:space="preserve"> ADDIN ZOTERO_ITEM CSL_CITATION {"citationID":"5HJm0GuI","properties":{"formattedCitation":"(Ye, Duan and Peng, 2021)","plainCitation":"(Ye, Duan and Peng, 2021)","noteIndex":0},"citationItems":[{"id":111,"uris":["http://zotero.org/users/local/Ur3Wut78/items/I4E6Q897"],"itemData":{"id":111,"type":"article-journal","abstract":"Spatiotemporal prediction of crime is crucial for public safety and smart cities operation. As crime incidents are distributed sparsely across space and time, existing deep-learning methods constrained by coarse spatial scale offer only limited values in prediction of crime density. This paper proposes the use of deep inception-residual networks (DIRNet) to conduct fine-grained, theft-related crime prediction based on non-emergency service request data (311 events). Specifically, it outlines the employment of inception units comprising asymmetrical convolution layers to draw low-level spatiotemporal dependencies hidden in crime events and complaint records in the 311 dataset. Afterward, this paper details how residual units can be applied to capture high-level spatiotemporal features from low-level spatiotemporal dependencies for the final prediction. The effectiveness of the proposed DIRNet is evaluated based on theft-related crime data and 311 data in New York City from 2010 to 2015. The results confirm that the DIRNet obtains an average F1 of 71%, which is better than other prediction models.","container-title":"Smart Cities","DOI":"10.3390/smartcities4010013","ISSN":"2624-6511","issue":"1","language":"en","license":"http://creativecommons.org/licenses/by/3.0/","note":"number: 1\npublisher: Multidisciplinary Digital Publishing Institute","page":"204-216","source":"www.mdpi.com","title":"Spatiotemporal Prediction of Theft Risk with Deep Inception-Residual Networks","volume":"4","author":[{"family":"Ye","given":"Xinyue"},{"family":"Duan","given":"Lian"},{"family":"Peng","given":"Qiong"}],"issued":{"date-parts":[["2021",3]]}}}],"schema":"https://github.com/citation-style-language/schema/raw/master/csl-citation.json"} </w:instrText>
      </w:r>
      <w:r w:rsidRPr="4C6C3BA8">
        <w:rPr>
          <w:sz w:val="24"/>
          <w:szCs w:val="24"/>
        </w:rPr>
        <w:fldChar w:fldCharType="separate"/>
      </w:r>
      <w:r w:rsidR="4E958B2F" w:rsidRPr="4C6C3BA8">
        <w:rPr>
          <w:sz w:val="24"/>
          <w:szCs w:val="24"/>
        </w:rPr>
        <w:t xml:space="preserve"> (</w:t>
      </w:r>
      <w:r w:rsidR="004030FD" w:rsidRPr="4C6C3BA8">
        <w:rPr>
          <w:sz w:val="24"/>
          <w:szCs w:val="24"/>
        </w:rPr>
        <w:t>Ye, Duan and Peng, 2021)</w:t>
      </w:r>
      <w:r w:rsidRPr="4C6C3BA8">
        <w:rPr>
          <w:sz w:val="24"/>
          <w:szCs w:val="24"/>
        </w:rPr>
        <w:fldChar w:fldCharType="end"/>
      </w:r>
      <w:r w:rsidR="00C11FDB" w:rsidRPr="4C6C3BA8">
        <w:rPr>
          <w:sz w:val="24"/>
          <w:szCs w:val="24"/>
        </w:rPr>
        <w:t xml:space="preserve">. These layers mapped </w:t>
      </w:r>
      <w:r w:rsidR="004D7C55" w:rsidRPr="4C6C3BA8">
        <w:rPr>
          <w:sz w:val="24"/>
          <w:szCs w:val="24"/>
        </w:rPr>
        <w:t xml:space="preserve">low-level spatiotemporal dependencies hidden in crime </w:t>
      </w:r>
      <w:r w:rsidR="004073FA">
        <w:rPr>
          <w:sz w:val="24"/>
          <w:szCs w:val="24"/>
        </w:rPr>
        <w:t>incidences</w:t>
      </w:r>
      <w:r w:rsidR="0081240B" w:rsidRPr="4C6C3BA8">
        <w:rPr>
          <w:sz w:val="24"/>
          <w:szCs w:val="24"/>
        </w:rPr>
        <w:t xml:space="preserve"> in New York City from 2010</w:t>
      </w:r>
      <w:r w:rsidR="004073FA">
        <w:rPr>
          <w:sz w:val="24"/>
          <w:szCs w:val="24"/>
        </w:rPr>
        <w:t>-</w:t>
      </w:r>
      <w:r w:rsidR="0081240B" w:rsidRPr="4C6C3BA8">
        <w:rPr>
          <w:sz w:val="24"/>
          <w:szCs w:val="24"/>
        </w:rPr>
        <w:t>2015</w:t>
      </w:r>
      <w:r w:rsidR="004073FA">
        <w:rPr>
          <w:sz w:val="24"/>
          <w:szCs w:val="24"/>
        </w:rPr>
        <w:t xml:space="preserve">. The </w:t>
      </w:r>
      <w:r w:rsidR="00E05002" w:rsidRPr="4C6C3BA8">
        <w:rPr>
          <w:sz w:val="24"/>
          <w:szCs w:val="24"/>
        </w:rPr>
        <w:t xml:space="preserve">resulting F1 </w:t>
      </w:r>
      <w:r w:rsidR="004073FA">
        <w:rPr>
          <w:sz w:val="24"/>
          <w:szCs w:val="24"/>
        </w:rPr>
        <w:t xml:space="preserve">score was </w:t>
      </w:r>
      <w:r w:rsidR="00E05002" w:rsidRPr="4C6C3BA8">
        <w:rPr>
          <w:sz w:val="24"/>
          <w:szCs w:val="24"/>
        </w:rPr>
        <w:t>71%</w:t>
      </w:r>
      <w:r w:rsidR="00411504" w:rsidRPr="4C6C3BA8">
        <w:rPr>
          <w:sz w:val="24"/>
          <w:szCs w:val="24"/>
        </w:rPr>
        <w:t>.</w:t>
      </w:r>
      <w:r w:rsidR="00E05002" w:rsidRPr="4C6C3BA8">
        <w:rPr>
          <w:sz w:val="24"/>
          <w:szCs w:val="24"/>
        </w:rPr>
        <w:t xml:space="preserve"> </w:t>
      </w:r>
      <w:r w:rsidR="00411504" w:rsidRPr="4C6C3BA8">
        <w:rPr>
          <w:sz w:val="24"/>
          <w:szCs w:val="24"/>
        </w:rPr>
        <w:t xml:space="preserve">This was </w:t>
      </w:r>
      <w:r w:rsidR="00E05002" w:rsidRPr="4C6C3BA8">
        <w:rPr>
          <w:sz w:val="24"/>
          <w:szCs w:val="24"/>
        </w:rPr>
        <w:t xml:space="preserve">better </w:t>
      </w:r>
      <w:r w:rsidR="000A5B1E">
        <w:rPr>
          <w:sz w:val="24"/>
          <w:szCs w:val="24"/>
        </w:rPr>
        <w:t>other</w:t>
      </w:r>
      <w:r w:rsidR="00E05002" w:rsidRPr="4C6C3BA8">
        <w:rPr>
          <w:sz w:val="24"/>
          <w:szCs w:val="24"/>
        </w:rPr>
        <w:t xml:space="preserve"> ML models </w:t>
      </w:r>
      <w:r w:rsidR="00BC35AA" w:rsidRPr="4C6C3BA8">
        <w:rPr>
          <w:sz w:val="24"/>
          <w:szCs w:val="24"/>
        </w:rPr>
        <w:t xml:space="preserve">like </w:t>
      </w:r>
      <w:r w:rsidR="003B63F5" w:rsidRPr="4C6C3BA8">
        <w:rPr>
          <w:sz w:val="24"/>
          <w:szCs w:val="24"/>
        </w:rPr>
        <w:t>NB, DT</w:t>
      </w:r>
      <w:r w:rsidR="00AB7829" w:rsidRPr="4C6C3BA8">
        <w:rPr>
          <w:sz w:val="24"/>
          <w:szCs w:val="24"/>
        </w:rPr>
        <w:t>, SVM</w:t>
      </w:r>
      <w:r w:rsidR="003B63F5" w:rsidRPr="4C6C3BA8">
        <w:rPr>
          <w:sz w:val="24"/>
          <w:szCs w:val="24"/>
        </w:rPr>
        <w:t xml:space="preserve"> </w:t>
      </w:r>
      <w:r w:rsidR="00E05002" w:rsidRPr="4C6C3BA8">
        <w:rPr>
          <w:sz w:val="24"/>
          <w:szCs w:val="24"/>
        </w:rPr>
        <w:t xml:space="preserve">used for </w:t>
      </w:r>
      <w:r w:rsidR="000A5B1E">
        <w:rPr>
          <w:sz w:val="24"/>
          <w:szCs w:val="24"/>
        </w:rPr>
        <w:t>th</w:t>
      </w:r>
      <w:r w:rsidR="00051F33">
        <w:rPr>
          <w:sz w:val="24"/>
          <w:szCs w:val="24"/>
        </w:rPr>
        <w:t>e same research</w:t>
      </w:r>
      <w:r w:rsidR="00E05002" w:rsidRPr="4C6C3BA8">
        <w:rPr>
          <w:sz w:val="24"/>
          <w:szCs w:val="24"/>
        </w:rPr>
        <w:t>.</w:t>
      </w:r>
      <w:r w:rsidR="00985775" w:rsidRPr="4C6C3BA8">
        <w:rPr>
          <w:sz w:val="24"/>
          <w:szCs w:val="24"/>
        </w:rPr>
        <w:t xml:space="preserve"> Compared to other ML modelling by other researchers using the same dataset, </w:t>
      </w:r>
      <w:r w:rsidR="00DB2F26">
        <w:rPr>
          <w:sz w:val="24"/>
          <w:szCs w:val="24"/>
        </w:rPr>
        <w:t>a</w:t>
      </w:r>
      <w:r w:rsidR="00F64A88" w:rsidRPr="00F64A88">
        <w:rPr>
          <w:rStyle w:val="Strong"/>
          <w:rFonts w:cstheme="minorHAnsi"/>
          <w:b w:val="0"/>
          <w:bCs w:val="0"/>
          <w:sz w:val="24"/>
          <w:szCs w:val="24"/>
          <w:shd w:val="clear" w:color="auto" w:fill="FFFFFF"/>
        </w:rPr>
        <w:t> deep residual network</w:t>
      </w:r>
      <w:r w:rsidR="00F64A88" w:rsidRPr="00F64A88">
        <w:rPr>
          <w:rFonts w:cstheme="minorHAnsi"/>
          <w:b/>
          <w:bCs/>
          <w:sz w:val="24"/>
          <w:szCs w:val="24"/>
          <w:shd w:val="clear" w:color="auto" w:fill="FFFFFF"/>
        </w:rPr>
        <w:t> </w:t>
      </w:r>
      <w:r w:rsidR="00F64A88" w:rsidRPr="00DB2F26">
        <w:rPr>
          <w:rFonts w:cstheme="minorHAnsi"/>
          <w:sz w:val="24"/>
          <w:szCs w:val="24"/>
          <w:shd w:val="clear" w:color="auto" w:fill="FFFFFF"/>
        </w:rPr>
        <w:t>based on</w:t>
      </w:r>
      <w:r w:rsidR="00F64A88" w:rsidRPr="00F64A88">
        <w:rPr>
          <w:rStyle w:val="Strong"/>
          <w:rFonts w:cstheme="minorHAnsi"/>
          <w:b w:val="0"/>
          <w:bCs w:val="0"/>
          <w:sz w:val="24"/>
          <w:szCs w:val="24"/>
          <w:shd w:val="clear" w:color="auto" w:fill="FFFFFF"/>
        </w:rPr>
        <w:t> information refinement</w:t>
      </w:r>
      <w:r w:rsidR="00F64A88" w:rsidRPr="00F64A88">
        <w:rPr>
          <w:sz w:val="24"/>
          <w:szCs w:val="24"/>
        </w:rPr>
        <w:t xml:space="preserve"> </w:t>
      </w:r>
      <w:r w:rsidR="00DA568D">
        <w:rPr>
          <w:sz w:val="24"/>
          <w:szCs w:val="24"/>
        </w:rPr>
        <w:t>(</w:t>
      </w:r>
      <w:r w:rsidR="00D20D6D" w:rsidRPr="4C6C3BA8">
        <w:rPr>
          <w:sz w:val="24"/>
          <w:szCs w:val="24"/>
        </w:rPr>
        <w:t>DIR</w:t>
      </w:r>
      <w:r w:rsidR="00DA568D">
        <w:rPr>
          <w:sz w:val="24"/>
          <w:szCs w:val="24"/>
        </w:rPr>
        <w:t>)</w:t>
      </w:r>
      <w:r w:rsidR="00D20D6D" w:rsidRPr="4C6C3BA8">
        <w:rPr>
          <w:sz w:val="24"/>
          <w:szCs w:val="24"/>
        </w:rPr>
        <w:t xml:space="preserve"> Net</w:t>
      </w:r>
      <w:r w:rsidR="00A75CA8" w:rsidRPr="4C6C3BA8">
        <w:rPr>
          <w:sz w:val="24"/>
          <w:szCs w:val="24"/>
        </w:rPr>
        <w:t xml:space="preserve"> </w:t>
      </w:r>
      <w:r w:rsidR="00051F33">
        <w:rPr>
          <w:sz w:val="24"/>
          <w:szCs w:val="24"/>
        </w:rPr>
        <w:t>was</w:t>
      </w:r>
      <w:r w:rsidR="00A75CA8" w:rsidRPr="4C6C3BA8">
        <w:rPr>
          <w:sz w:val="24"/>
          <w:szCs w:val="24"/>
        </w:rPr>
        <w:t xml:space="preserve"> </w:t>
      </w:r>
      <w:r w:rsidR="008A6EBF" w:rsidRPr="4C6C3BA8">
        <w:rPr>
          <w:sz w:val="24"/>
          <w:szCs w:val="24"/>
        </w:rPr>
        <w:t xml:space="preserve">replicated for crime predictions in other cities </w:t>
      </w:r>
      <w:r w:rsidR="00C627F9" w:rsidRPr="4C6C3BA8">
        <w:rPr>
          <w:sz w:val="24"/>
          <w:szCs w:val="24"/>
        </w:rPr>
        <w:t>which lack</w:t>
      </w:r>
      <w:r w:rsidR="00DB2F26">
        <w:rPr>
          <w:sz w:val="24"/>
          <w:szCs w:val="24"/>
        </w:rPr>
        <w:t>ed</w:t>
      </w:r>
      <w:r w:rsidR="00C627F9" w:rsidRPr="4C6C3BA8">
        <w:rPr>
          <w:sz w:val="24"/>
          <w:szCs w:val="24"/>
        </w:rPr>
        <w:t xml:space="preserve"> </w:t>
      </w:r>
      <w:r w:rsidR="00C4136C">
        <w:rPr>
          <w:sz w:val="24"/>
          <w:szCs w:val="24"/>
        </w:rPr>
        <w:t>various</w:t>
      </w:r>
      <w:r w:rsidR="00C627F9" w:rsidRPr="4C6C3BA8">
        <w:rPr>
          <w:sz w:val="24"/>
          <w:szCs w:val="24"/>
        </w:rPr>
        <w:t xml:space="preserve"> types of auxiliary data</w:t>
      </w:r>
      <w:r w:rsidR="00643268" w:rsidRPr="4C6C3BA8">
        <w:rPr>
          <w:sz w:val="24"/>
          <w:szCs w:val="24"/>
        </w:rPr>
        <w:t xml:space="preserve">. </w:t>
      </w:r>
      <w:r w:rsidR="00E67972">
        <w:rPr>
          <w:sz w:val="24"/>
          <w:szCs w:val="24"/>
        </w:rPr>
        <w:t>This</w:t>
      </w:r>
      <w:r w:rsidR="00643268" w:rsidRPr="4C6C3BA8">
        <w:rPr>
          <w:sz w:val="24"/>
          <w:szCs w:val="24"/>
        </w:rPr>
        <w:t xml:space="preserve"> </w:t>
      </w:r>
      <w:r w:rsidR="00E67972">
        <w:rPr>
          <w:sz w:val="24"/>
          <w:szCs w:val="24"/>
        </w:rPr>
        <w:t xml:space="preserve">was </w:t>
      </w:r>
      <w:r w:rsidR="00FE189D" w:rsidRPr="4C6C3BA8">
        <w:rPr>
          <w:sz w:val="24"/>
          <w:szCs w:val="24"/>
        </w:rPr>
        <w:t xml:space="preserve">useful in investigating the </w:t>
      </w:r>
      <w:r w:rsidR="00E2784B" w:rsidRPr="4C6C3BA8">
        <w:rPr>
          <w:sz w:val="24"/>
          <w:szCs w:val="24"/>
        </w:rPr>
        <w:t>“why”</w:t>
      </w:r>
      <w:r w:rsidR="007143FC" w:rsidRPr="4C6C3BA8">
        <w:rPr>
          <w:sz w:val="24"/>
          <w:szCs w:val="24"/>
        </w:rPr>
        <w:t xml:space="preserve"> question</w:t>
      </w:r>
      <w:r w:rsidR="009009E3" w:rsidRPr="4C6C3BA8">
        <w:rPr>
          <w:sz w:val="24"/>
          <w:szCs w:val="24"/>
        </w:rPr>
        <w:t xml:space="preserve"> and </w:t>
      </w:r>
      <w:r w:rsidR="007143FC" w:rsidRPr="4C6C3BA8">
        <w:rPr>
          <w:sz w:val="24"/>
          <w:szCs w:val="24"/>
        </w:rPr>
        <w:t xml:space="preserve">not only the </w:t>
      </w:r>
      <w:r w:rsidR="006705D0" w:rsidRPr="4C6C3BA8">
        <w:rPr>
          <w:sz w:val="24"/>
          <w:szCs w:val="24"/>
        </w:rPr>
        <w:t>“where” and “what” of the criminology of place</w:t>
      </w:r>
      <w:r w:rsidR="008A6EBF" w:rsidRPr="4C6C3BA8">
        <w:rPr>
          <w:sz w:val="24"/>
          <w:szCs w:val="24"/>
        </w:rPr>
        <w:t>.</w:t>
      </w:r>
      <w:r w:rsidR="009F24AA" w:rsidRPr="4C6C3BA8">
        <w:rPr>
          <w:sz w:val="24"/>
          <w:szCs w:val="24"/>
        </w:rPr>
        <w:t xml:space="preserve"> However, a more </w:t>
      </w:r>
      <w:r w:rsidR="004722B2" w:rsidRPr="4C6C3BA8">
        <w:rPr>
          <w:sz w:val="24"/>
          <w:szCs w:val="24"/>
        </w:rPr>
        <w:t xml:space="preserve">comprehensive development in the deployment of ML models in crime prevention </w:t>
      </w:r>
      <w:r w:rsidR="002865C9" w:rsidRPr="4C6C3BA8">
        <w:rPr>
          <w:sz w:val="24"/>
          <w:szCs w:val="24"/>
        </w:rPr>
        <w:t xml:space="preserve">involved </w:t>
      </w:r>
      <w:r w:rsidR="00510902" w:rsidRPr="4C6C3BA8">
        <w:rPr>
          <w:sz w:val="24"/>
          <w:szCs w:val="24"/>
        </w:rPr>
        <w:t xml:space="preserve">a gradient boosting model which gave </w:t>
      </w:r>
      <w:r w:rsidR="00EE3810" w:rsidRPr="4C6C3BA8">
        <w:rPr>
          <w:sz w:val="24"/>
          <w:szCs w:val="24"/>
        </w:rPr>
        <w:t>the most accurate predictions</w:t>
      </w:r>
      <w:r w:rsidR="0039231E" w:rsidRPr="4C6C3BA8">
        <w:rPr>
          <w:sz w:val="24"/>
          <w:szCs w:val="24"/>
        </w:rPr>
        <w:t xml:space="preserve"> of 73</w:t>
      </w:r>
      <w:r w:rsidR="00903371" w:rsidRPr="4C6C3BA8">
        <w:rPr>
          <w:sz w:val="24"/>
          <w:szCs w:val="24"/>
        </w:rPr>
        <w:t>%-77%</w:t>
      </w:r>
      <w:r w:rsidR="00EE3810" w:rsidRPr="4C6C3BA8">
        <w:rPr>
          <w:sz w:val="24"/>
          <w:szCs w:val="24"/>
        </w:rPr>
        <w:t xml:space="preserve"> for violent crimes, property crimes, </w:t>
      </w:r>
      <w:r w:rsidR="007402A3" w:rsidRPr="4C6C3BA8">
        <w:rPr>
          <w:sz w:val="24"/>
          <w:szCs w:val="24"/>
        </w:rPr>
        <w:t xml:space="preserve">motor vehicle thefts </w:t>
      </w:r>
      <w:r w:rsidR="00FC57DA">
        <w:rPr>
          <w:sz w:val="24"/>
          <w:szCs w:val="24"/>
        </w:rPr>
        <w:t>from</w:t>
      </w:r>
      <w:r w:rsidR="007402A3" w:rsidRPr="4C6C3BA8">
        <w:rPr>
          <w:sz w:val="24"/>
          <w:szCs w:val="24"/>
        </w:rPr>
        <w:t xml:space="preserve"> real-world crime datasets</w:t>
      </w:r>
      <w:r w:rsidR="0039231E" w:rsidRPr="4C6C3BA8">
        <w:rPr>
          <w:sz w:val="24"/>
          <w:szCs w:val="24"/>
        </w:rPr>
        <w:t xml:space="preserve"> in 11 US cities.</w:t>
      </w:r>
      <w:r w:rsidR="00994E2E" w:rsidRPr="4C6C3BA8">
        <w:rPr>
          <w:sz w:val="24"/>
          <w:szCs w:val="24"/>
        </w:rPr>
        <w:t xml:space="preserve"> </w:t>
      </w:r>
      <w:r w:rsidR="00C97D13" w:rsidRPr="4C6C3BA8">
        <w:rPr>
          <w:sz w:val="24"/>
          <w:szCs w:val="24"/>
        </w:rPr>
        <w:t xml:space="preserve"> </w:t>
      </w:r>
      <w:r w:rsidR="009009E3" w:rsidRPr="4C6C3BA8">
        <w:rPr>
          <w:sz w:val="24"/>
          <w:szCs w:val="24"/>
        </w:rPr>
        <w:t xml:space="preserve">The study </w:t>
      </w:r>
      <w:r w:rsidR="0020272A" w:rsidRPr="4C6C3BA8">
        <w:rPr>
          <w:sz w:val="24"/>
          <w:szCs w:val="24"/>
        </w:rPr>
        <w:t>involv</w:t>
      </w:r>
      <w:r w:rsidR="009009E3" w:rsidRPr="4C6C3BA8">
        <w:rPr>
          <w:sz w:val="24"/>
          <w:szCs w:val="24"/>
        </w:rPr>
        <w:t>ed</w:t>
      </w:r>
      <w:r w:rsidR="0020272A" w:rsidRPr="4C6C3BA8">
        <w:rPr>
          <w:sz w:val="24"/>
          <w:szCs w:val="24"/>
        </w:rPr>
        <w:t xml:space="preserve"> the implementation of a </w:t>
      </w:r>
      <w:r w:rsidR="00AE7666" w:rsidRPr="4C6C3BA8">
        <w:rPr>
          <w:sz w:val="24"/>
          <w:szCs w:val="24"/>
        </w:rPr>
        <w:t xml:space="preserve">crime prediction </w:t>
      </w:r>
      <w:r w:rsidR="004A3008" w:rsidRPr="4C6C3BA8">
        <w:rPr>
          <w:sz w:val="24"/>
          <w:szCs w:val="24"/>
        </w:rPr>
        <w:t xml:space="preserve">model </w:t>
      </w:r>
      <w:r w:rsidR="00C03D3C" w:rsidRPr="4C6C3BA8">
        <w:rPr>
          <w:sz w:val="24"/>
          <w:szCs w:val="24"/>
        </w:rPr>
        <w:t>in three-dimensional (3D</w:t>
      </w:r>
      <w:r w:rsidR="006F582B">
        <w:rPr>
          <w:sz w:val="24"/>
          <w:szCs w:val="24"/>
        </w:rPr>
        <w:t>)</w:t>
      </w:r>
      <w:r w:rsidR="00C03D3C" w:rsidRPr="4C6C3BA8">
        <w:rPr>
          <w:sz w:val="24"/>
          <w:szCs w:val="24"/>
        </w:rPr>
        <w:t xml:space="preserve"> CNN</w:t>
      </w:r>
      <w:r w:rsidR="0085773E" w:rsidRPr="4C6C3BA8">
        <w:rPr>
          <w:sz w:val="24"/>
          <w:szCs w:val="24"/>
        </w:rPr>
        <w:t xml:space="preserve"> for predicting road traffi</w:t>
      </w:r>
      <w:r w:rsidR="00CB373E" w:rsidRPr="4C6C3BA8">
        <w:rPr>
          <w:sz w:val="24"/>
          <w:szCs w:val="24"/>
        </w:rPr>
        <w:t>c offenses</w:t>
      </w:r>
      <w:r w:rsidR="00DD1479" w:rsidRPr="4C6C3BA8">
        <w:rPr>
          <w:sz w:val="24"/>
          <w:szCs w:val="24"/>
        </w:rPr>
        <w:t xml:space="preserve"> </w:t>
      </w:r>
      <w:r w:rsidR="009009E3" w:rsidRPr="4C6C3BA8">
        <w:rPr>
          <w:sz w:val="24"/>
          <w:szCs w:val="24"/>
        </w:rPr>
        <w:t>a</w:t>
      </w:r>
      <w:r w:rsidR="00924E95" w:rsidRPr="4C6C3BA8">
        <w:rPr>
          <w:sz w:val="24"/>
          <w:szCs w:val="24"/>
        </w:rPr>
        <w:t>s representative for driver behaviour offenses.</w:t>
      </w:r>
      <w:r w:rsidR="00DD1479" w:rsidRPr="4C6C3BA8">
        <w:rPr>
          <w:sz w:val="24"/>
          <w:szCs w:val="24"/>
        </w:rPr>
        <w:t xml:space="preserve"> </w:t>
      </w:r>
      <w:r w:rsidR="00AE44F6" w:rsidRPr="4C6C3BA8">
        <w:rPr>
          <w:sz w:val="24"/>
          <w:szCs w:val="24"/>
        </w:rPr>
        <w:t>With an accuracy rate of 96%, t</w:t>
      </w:r>
      <w:r w:rsidR="00600E47" w:rsidRPr="4C6C3BA8">
        <w:rPr>
          <w:sz w:val="24"/>
          <w:szCs w:val="24"/>
        </w:rPr>
        <w:t>he 3D CNN is a</w:t>
      </w:r>
      <w:r w:rsidR="00AA7982" w:rsidRPr="4C6C3BA8">
        <w:rPr>
          <w:sz w:val="24"/>
          <w:szCs w:val="24"/>
        </w:rPr>
        <w:t xml:space="preserve"> development which is instrumental in </w:t>
      </w:r>
      <w:r w:rsidR="00577FDE" w:rsidRPr="4C6C3BA8">
        <w:rPr>
          <w:sz w:val="24"/>
          <w:szCs w:val="24"/>
        </w:rPr>
        <w:t>crime prevention related to road traffic offences</w:t>
      </w:r>
      <w:r w:rsidRPr="4C6C3BA8">
        <w:rPr>
          <w:sz w:val="24"/>
          <w:szCs w:val="24"/>
        </w:rPr>
        <w:fldChar w:fldCharType="begin"/>
      </w:r>
      <w:r w:rsidRPr="4C6C3BA8">
        <w:rPr>
          <w:sz w:val="24"/>
          <w:szCs w:val="24"/>
        </w:rPr>
        <w:instrText xml:space="preserve"> ADDIN ZOTERO_ITEM CSL_CITATION {"citationID":"9YYT5v0s","properties":{"formattedCitation":"(Fan, 2021)","plainCitation":"(Fan, 2021)","noteIndex":0},"citationItems":[{"id":113,"uris":["http://zotero.org/users/local/Ur3Wut78/items/H7QIJLWH"],"itemData":{"id":113,"type":"article-journal","abstract":"In the modern era, the empirical analysis of countermeasures against crime has developed rapidly from the perspective of crime causes. The concept of punishment based on preventionism has been vigorously developed. We aimed to apply the principle of convolutional neural network (CNN) algorithm in deep learning to frame a crime prediction model in three-dimensional CNN (3D CNN) for representative driver behaviours offenses. Results indicated that the 3D CNN prediction model predicted road traffic offences through the detection of five driver offender behaviours with an accuracy rate of 96%. The prediction model we propose appears to hold great prospects for driver offender behaviour trending and to provide a reference for future studies on crime prevention.","container-title":"Journal of Psychology in Africa","DOI":"10.1080/14330237.2021.1927317","ISSN":"1433-0237, 1815-5626","issue":"3","journalAbbreviation":"Journal of Psychology in Africa","language":"en","page":"292-297","source":"Semantic Scholar","title":"Criminal psychology trend prediction based on deep learning algorithm and three-dimensional convolutional neural network","volume":"31","author":[{"family":"Fan","given":"Yan"}],"issued":{"date-parts":[["2021",5,4]]}}}],"schema":"https://github.com/citation-style-language/schema/raw/master/csl-citation.json"} </w:instrText>
      </w:r>
      <w:r w:rsidRPr="4C6C3BA8">
        <w:rPr>
          <w:sz w:val="24"/>
          <w:szCs w:val="24"/>
        </w:rPr>
        <w:fldChar w:fldCharType="separate"/>
      </w:r>
      <w:r w:rsidR="18461DF3" w:rsidRPr="4C6C3BA8">
        <w:rPr>
          <w:sz w:val="24"/>
          <w:szCs w:val="24"/>
        </w:rPr>
        <w:t xml:space="preserve"> (</w:t>
      </w:r>
      <w:r w:rsidR="000E6280" w:rsidRPr="4C6C3BA8">
        <w:rPr>
          <w:sz w:val="24"/>
          <w:szCs w:val="24"/>
        </w:rPr>
        <w:t>Fan, 2021)</w:t>
      </w:r>
      <w:r w:rsidRPr="4C6C3BA8">
        <w:rPr>
          <w:sz w:val="24"/>
          <w:szCs w:val="24"/>
        </w:rPr>
        <w:fldChar w:fldCharType="end"/>
      </w:r>
      <w:r w:rsidR="00577FDE" w:rsidRPr="4C6C3BA8">
        <w:rPr>
          <w:sz w:val="24"/>
          <w:szCs w:val="24"/>
        </w:rPr>
        <w:t>.</w:t>
      </w:r>
    </w:p>
    <w:p w14:paraId="688BE1E1" w14:textId="3F313DE3" w:rsidR="008A2482" w:rsidRPr="009D1BF1" w:rsidRDefault="00C447C0" w:rsidP="4C6C3BA8">
      <w:pPr>
        <w:spacing w:line="360" w:lineRule="auto"/>
        <w:jc w:val="both"/>
        <w:rPr>
          <w:sz w:val="24"/>
          <w:szCs w:val="24"/>
        </w:rPr>
      </w:pPr>
      <w:r w:rsidRPr="4C6C3BA8">
        <w:rPr>
          <w:sz w:val="24"/>
          <w:szCs w:val="24"/>
        </w:rPr>
        <w:t xml:space="preserve">Large datasets are usually required </w:t>
      </w:r>
      <w:r w:rsidR="00274129" w:rsidRPr="4C6C3BA8">
        <w:rPr>
          <w:sz w:val="24"/>
          <w:szCs w:val="24"/>
        </w:rPr>
        <w:t xml:space="preserve">to achieve the best </w:t>
      </w:r>
      <w:r w:rsidR="00FB468B" w:rsidRPr="4C6C3BA8">
        <w:rPr>
          <w:sz w:val="24"/>
          <w:szCs w:val="24"/>
        </w:rPr>
        <w:t xml:space="preserve">predictive performance </w:t>
      </w:r>
      <w:r w:rsidR="007A2478">
        <w:rPr>
          <w:sz w:val="24"/>
          <w:szCs w:val="24"/>
        </w:rPr>
        <w:t>of</w:t>
      </w:r>
      <w:r w:rsidR="00274129" w:rsidRPr="4C6C3BA8">
        <w:rPr>
          <w:sz w:val="24"/>
          <w:szCs w:val="24"/>
        </w:rPr>
        <w:t xml:space="preserve"> supervised ML model</w:t>
      </w:r>
      <w:r w:rsidR="00FB468B" w:rsidRPr="4C6C3BA8">
        <w:rPr>
          <w:sz w:val="24"/>
          <w:szCs w:val="24"/>
        </w:rPr>
        <w:t xml:space="preserve">s. </w:t>
      </w:r>
      <w:r w:rsidR="009B4169" w:rsidRPr="4C6C3BA8">
        <w:rPr>
          <w:sz w:val="24"/>
          <w:szCs w:val="24"/>
        </w:rPr>
        <w:t xml:space="preserve">However, when the dataset is small, these models </w:t>
      </w:r>
      <w:r w:rsidR="0098480B" w:rsidRPr="4C6C3BA8">
        <w:rPr>
          <w:sz w:val="24"/>
          <w:szCs w:val="24"/>
        </w:rPr>
        <w:t xml:space="preserve">have low predictive performance, hence a solution was posited by some researchers who </w:t>
      </w:r>
      <w:r w:rsidR="00797129" w:rsidRPr="4C6C3BA8">
        <w:rPr>
          <w:sz w:val="24"/>
          <w:szCs w:val="24"/>
        </w:rPr>
        <w:t>trained a small dataset using Deep Reinforcement Learning (DRL)</w:t>
      </w:r>
      <w:r w:rsidR="00034DE8" w:rsidRPr="4C6C3BA8">
        <w:rPr>
          <w:sz w:val="24"/>
          <w:szCs w:val="24"/>
        </w:rPr>
        <w:t xml:space="preserve">, </w:t>
      </w:r>
      <w:r w:rsidR="004E3BC0" w:rsidRPr="4C6C3BA8">
        <w:rPr>
          <w:sz w:val="24"/>
          <w:szCs w:val="24"/>
        </w:rPr>
        <w:t xml:space="preserve">which relies on the </w:t>
      </w:r>
      <w:r w:rsidR="00421FCA" w:rsidRPr="4C6C3BA8">
        <w:rPr>
          <w:sz w:val="24"/>
          <w:szCs w:val="24"/>
        </w:rPr>
        <w:t>parallel computing</w:t>
      </w:r>
      <w:r w:rsidR="00502390" w:rsidRPr="4C6C3BA8">
        <w:rPr>
          <w:sz w:val="24"/>
          <w:szCs w:val="24"/>
        </w:rPr>
        <w:t xml:space="preserve"> performance</w:t>
      </w:r>
      <w:r w:rsidR="00421FCA" w:rsidRPr="4C6C3BA8">
        <w:rPr>
          <w:sz w:val="24"/>
          <w:szCs w:val="24"/>
        </w:rPr>
        <w:t xml:space="preserve"> of G</w:t>
      </w:r>
      <w:r w:rsidR="001D7E0B" w:rsidRPr="4C6C3BA8">
        <w:rPr>
          <w:sz w:val="24"/>
          <w:szCs w:val="24"/>
        </w:rPr>
        <w:t>raphics Processing Unit (GPU)</w:t>
      </w:r>
      <w:r w:rsidRPr="4C6C3BA8">
        <w:rPr>
          <w:sz w:val="24"/>
          <w:szCs w:val="24"/>
        </w:rPr>
        <w:fldChar w:fldCharType="begin"/>
      </w:r>
      <w:r w:rsidRPr="4C6C3BA8">
        <w:rPr>
          <w:sz w:val="24"/>
          <w:szCs w:val="24"/>
        </w:rPr>
        <w:instrText xml:space="preserve"> ADDIN ZOTERO_ITEM CSL_CITATION {"citationID":"vkConmeW","properties":{"formattedCitation":"(Lim, Abdullah and Jhanjhi, 2021)","plainCitation":"(Lim, Abdullah and Jhanjhi, 2021)","noteIndex":0},"citationItems":[{"id":294,"uris":["http://zotero.org/users/local/Ur3Wut78/items/GAJCQ8M3"],"itemData":{"id":294,"type":"article-journal","abstract":"The scale of criminal networks (e.g. drug syndicates and terrorist networks) extends globally and poses national security threat to many nations as they also tend to be technologically advance (e.g. Dark Web and Silk Road cryptocurrency). Therefore, it is critical for law enforcement agencies to be equipped with the latest tools in criminal network analysis (CNA) to obtain key hidden links (relationships) within criminal networks to preempt and disrupt criminal network structures and activities. Current hidden or missing link predictive models that are based on Social Network Analysis models rely on ML techniques to improve the performance of the models in terms of predictive accuracy and computing power. Given the improvement in the recent performance of Deep Reinforcement Learning (DRL) techniques which could train ML models through self-generated dataset, DRL can be usefully applied to domains with relatively smaller dataset such as criminal networks. The objective of this study is to assess the comparative performance of a CNA hidden link prediction model developed using DRL techniques against classical ML models such as gradient boosting machine (GBM), random forest (RF) and support vector machine (SVM). The experiment results exhibit an improvement in the performance of the DRL model of about 7.4% over the next best performing classical RF model trained within 1500 iterations. The performance of these link prediction models can be scaled up with the parallel processing capabilities of graphical processing units (GPUs), to significantly improve the speed of training the model and the prediction of hidden links.","container-title":"Journal of King Saud University - Computer and Information Sciences","DOI":"10.1016/j.jksuci.2019.07.010","ISSN":"1319-1578","issue":"10","journalAbbreviation":"Journal of King Saud University - Computer and Information Sciences","language":"en","page":"1202-1210","source":"ScienceDirect","title":"Performance optimization of criminal network hidden link prediction model with deep reinforcement learning","volume":"33","author":[{"family":"Lim","given":"Marcus"},{"family":"Abdullah","given":"Azween"},{"family":"Jhanjhi","given":"NZ"}],"issued":{"date-parts":[["2021",12,1]]}}}],"schema":"https://github.com/citation-style-language/schema/raw/master/csl-citation.json"} </w:instrText>
      </w:r>
      <w:r w:rsidRPr="4C6C3BA8">
        <w:rPr>
          <w:sz w:val="24"/>
          <w:szCs w:val="24"/>
        </w:rPr>
        <w:fldChar w:fldCharType="separate"/>
      </w:r>
      <w:r w:rsidR="4AE80298" w:rsidRPr="4C6C3BA8">
        <w:rPr>
          <w:sz w:val="24"/>
          <w:szCs w:val="24"/>
        </w:rPr>
        <w:t xml:space="preserve"> (</w:t>
      </w:r>
      <w:r w:rsidR="00100424" w:rsidRPr="4C6C3BA8">
        <w:rPr>
          <w:sz w:val="24"/>
          <w:szCs w:val="24"/>
        </w:rPr>
        <w:t>Lim, Abdullah and Jhanjhi, 2021)</w:t>
      </w:r>
      <w:r w:rsidRPr="4C6C3BA8">
        <w:rPr>
          <w:sz w:val="24"/>
          <w:szCs w:val="24"/>
        </w:rPr>
        <w:fldChar w:fldCharType="end"/>
      </w:r>
      <w:r w:rsidR="00421FCA" w:rsidRPr="4C6C3BA8">
        <w:rPr>
          <w:sz w:val="24"/>
          <w:szCs w:val="24"/>
        </w:rPr>
        <w:t>.</w:t>
      </w:r>
      <w:r w:rsidR="005B560A" w:rsidRPr="4C6C3BA8">
        <w:rPr>
          <w:sz w:val="24"/>
          <w:szCs w:val="24"/>
        </w:rPr>
        <w:t xml:space="preserve"> The c</w:t>
      </w:r>
      <w:r w:rsidR="00B653C4" w:rsidRPr="4C6C3BA8">
        <w:rPr>
          <w:sz w:val="24"/>
          <w:szCs w:val="24"/>
        </w:rPr>
        <w:t>rime dataset was a cocaine smuggling dataset which contained four criminal groups</w:t>
      </w:r>
      <w:r w:rsidR="00CE0622" w:rsidRPr="4C6C3BA8">
        <w:rPr>
          <w:sz w:val="24"/>
          <w:szCs w:val="24"/>
        </w:rPr>
        <w:t>. It</w:t>
      </w:r>
      <w:r w:rsidR="003572A9" w:rsidRPr="4C6C3BA8">
        <w:rPr>
          <w:sz w:val="24"/>
          <w:szCs w:val="24"/>
        </w:rPr>
        <w:t xml:space="preserve"> was analysed with RF, SVM and Gradient Boost model</w:t>
      </w:r>
      <w:r w:rsidR="00B653C4" w:rsidRPr="4C6C3BA8">
        <w:rPr>
          <w:sz w:val="24"/>
          <w:szCs w:val="24"/>
        </w:rPr>
        <w:t>.</w:t>
      </w:r>
      <w:r w:rsidR="00200E91" w:rsidRPr="4C6C3BA8">
        <w:rPr>
          <w:sz w:val="24"/>
          <w:szCs w:val="24"/>
        </w:rPr>
        <w:t xml:space="preserve"> The </w:t>
      </w:r>
      <w:r w:rsidR="006D32FD" w:rsidRPr="4C6C3BA8">
        <w:rPr>
          <w:sz w:val="24"/>
          <w:szCs w:val="24"/>
        </w:rPr>
        <w:t>performance of</w:t>
      </w:r>
      <w:r w:rsidR="00C92F5C" w:rsidRPr="4C6C3BA8">
        <w:rPr>
          <w:sz w:val="24"/>
          <w:szCs w:val="24"/>
        </w:rPr>
        <w:t xml:space="preserve"> the GPU-based DRL</w:t>
      </w:r>
      <w:r w:rsidR="000B609A" w:rsidRPr="4C6C3BA8">
        <w:rPr>
          <w:sz w:val="24"/>
          <w:szCs w:val="24"/>
        </w:rPr>
        <w:t>-</w:t>
      </w:r>
      <w:r w:rsidR="00C064C2" w:rsidRPr="4C6C3BA8">
        <w:rPr>
          <w:sz w:val="24"/>
          <w:szCs w:val="24"/>
        </w:rPr>
        <w:t>C</w:t>
      </w:r>
      <w:r w:rsidR="00D907E3" w:rsidRPr="4C6C3BA8">
        <w:rPr>
          <w:sz w:val="24"/>
          <w:szCs w:val="24"/>
        </w:rPr>
        <w:t>riminal Network Analysis</w:t>
      </w:r>
      <w:r w:rsidR="00C92F5C" w:rsidRPr="4C6C3BA8">
        <w:rPr>
          <w:sz w:val="24"/>
          <w:szCs w:val="24"/>
        </w:rPr>
        <w:t xml:space="preserve"> model </w:t>
      </w:r>
      <w:r w:rsidR="007750CD" w:rsidRPr="4C6C3BA8">
        <w:rPr>
          <w:sz w:val="24"/>
          <w:szCs w:val="24"/>
        </w:rPr>
        <w:t>was better</w:t>
      </w:r>
      <w:r w:rsidR="00C92F5C" w:rsidRPr="4C6C3BA8">
        <w:rPr>
          <w:sz w:val="24"/>
          <w:szCs w:val="24"/>
        </w:rPr>
        <w:t xml:space="preserve"> </w:t>
      </w:r>
      <w:r w:rsidR="006D32FD" w:rsidRPr="4C6C3BA8">
        <w:rPr>
          <w:sz w:val="24"/>
          <w:szCs w:val="24"/>
        </w:rPr>
        <w:t xml:space="preserve">by 7.4% </w:t>
      </w:r>
      <w:r w:rsidR="006641CE" w:rsidRPr="4C6C3BA8">
        <w:rPr>
          <w:sz w:val="24"/>
          <w:szCs w:val="24"/>
        </w:rPr>
        <w:t xml:space="preserve">than </w:t>
      </w:r>
      <w:r w:rsidR="00384391" w:rsidRPr="4C6C3BA8">
        <w:rPr>
          <w:sz w:val="24"/>
          <w:szCs w:val="24"/>
        </w:rPr>
        <w:t>the next</w:t>
      </w:r>
      <w:r w:rsidR="00F84D3E" w:rsidRPr="4C6C3BA8">
        <w:rPr>
          <w:sz w:val="24"/>
          <w:szCs w:val="24"/>
        </w:rPr>
        <w:t xml:space="preserve"> best model which was RF</w:t>
      </w:r>
      <w:r w:rsidR="00F8783D" w:rsidRPr="4C6C3BA8">
        <w:rPr>
          <w:sz w:val="24"/>
          <w:szCs w:val="24"/>
        </w:rPr>
        <w:t xml:space="preserve"> model</w:t>
      </w:r>
      <w:r w:rsidR="00751D2D" w:rsidRPr="4C6C3BA8">
        <w:rPr>
          <w:sz w:val="24"/>
          <w:szCs w:val="24"/>
        </w:rPr>
        <w:t>.</w:t>
      </w:r>
      <w:r w:rsidR="002052A4" w:rsidRPr="4C6C3BA8">
        <w:rPr>
          <w:sz w:val="24"/>
          <w:szCs w:val="24"/>
        </w:rPr>
        <w:t xml:space="preserve"> </w:t>
      </w:r>
      <w:r w:rsidR="00CE0622" w:rsidRPr="4C6C3BA8">
        <w:rPr>
          <w:sz w:val="24"/>
          <w:szCs w:val="24"/>
        </w:rPr>
        <w:t>But t</w:t>
      </w:r>
      <w:r w:rsidR="00E93586" w:rsidRPr="4C6C3BA8">
        <w:rPr>
          <w:sz w:val="24"/>
          <w:szCs w:val="24"/>
        </w:rPr>
        <w:t xml:space="preserve">his study did not </w:t>
      </w:r>
      <w:r w:rsidR="00AA73CB" w:rsidRPr="4C6C3BA8">
        <w:rPr>
          <w:sz w:val="24"/>
          <w:szCs w:val="24"/>
        </w:rPr>
        <w:t>captur</w:t>
      </w:r>
      <w:r w:rsidR="00B61D1D">
        <w:rPr>
          <w:sz w:val="24"/>
          <w:szCs w:val="24"/>
        </w:rPr>
        <w:t>e</w:t>
      </w:r>
      <w:r w:rsidR="00AA73CB" w:rsidRPr="4C6C3BA8">
        <w:rPr>
          <w:sz w:val="24"/>
          <w:szCs w:val="24"/>
        </w:rPr>
        <w:t xml:space="preserve"> spatio-temporal dynamics</w:t>
      </w:r>
      <w:r w:rsidR="0018483F" w:rsidRPr="4C6C3BA8">
        <w:rPr>
          <w:sz w:val="24"/>
          <w:szCs w:val="24"/>
        </w:rPr>
        <w:t xml:space="preserve"> which </w:t>
      </w:r>
      <w:r w:rsidR="00C219A2" w:rsidRPr="4C6C3BA8">
        <w:rPr>
          <w:sz w:val="24"/>
          <w:szCs w:val="24"/>
        </w:rPr>
        <w:t xml:space="preserve">can be </w:t>
      </w:r>
      <w:r w:rsidR="0018483F" w:rsidRPr="4C6C3BA8">
        <w:rPr>
          <w:sz w:val="24"/>
          <w:szCs w:val="24"/>
        </w:rPr>
        <w:t xml:space="preserve">important in crime forecasting </w:t>
      </w:r>
      <w:r w:rsidR="00A85E01" w:rsidRPr="4C6C3BA8">
        <w:rPr>
          <w:sz w:val="24"/>
          <w:szCs w:val="24"/>
        </w:rPr>
        <w:t>task</w:t>
      </w:r>
      <w:r w:rsidR="00FB02E8" w:rsidRPr="4C6C3BA8">
        <w:rPr>
          <w:sz w:val="24"/>
          <w:szCs w:val="24"/>
        </w:rPr>
        <w:t xml:space="preserve"> </w:t>
      </w:r>
      <w:r w:rsidR="00E22BCE">
        <w:rPr>
          <w:sz w:val="24"/>
          <w:szCs w:val="24"/>
        </w:rPr>
        <w:t>of analysing</w:t>
      </w:r>
      <w:r w:rsidR="00FB02E8" w:rsidRPr="4C6C3BA8">
        <w:rPr>
          <w:sz w:val="24"/>
          <w:szCs w:val="24"/>
        </w:rPr>
        <w:t xml:space="preserve"> a dataset of cocaine smuggling</w:t>
      </w:r>
      <w:r w:rsidR="00A85E01" w:rsidRPr="4C6C3BA8">
        <w:rPr>
          <w:sz w:val="24"/>
          <w:szCs w:val="24"/>
        </w:rPr>
        <w:t>.</w:t>
      </w:r>
      <w:r w:rsidR="00A4639E" w:rsidRPr="4C6C3BA8">
        <w:rPr>
          <w:sz w:val="24"/>
          <w:szCs w:val="24"/>
        </w:rPr>
        <w:t xml:space="preserve"> This problem was addressed </w:t>
      </w:r>
      <w:r w:rsidR="009F5507" w:rsidRPr="4C6C3BA8">
        <w:rPr>
          <w:sz w:val="24"/>
          <w:szCs w:val="24"/>
        </w:rPr>
        <w:t xml:space="preserve">in a research work </w:t>
      </w:r>
      <w:r w:rsidR="00957CCA" w:rsidRPr="4C6C3BA8">
        <w:rPr>
          <w:sz w:val="24"/>
          <w:szCs w:val="24"/>
        </w:rPr>
        <w:t>for analysing the San Francisco crime dataset</w:t>
      </w:r>
      <w:r w:rsidR="004D023C" w:rsidRPr="4C6C3BA8">
        <w:rPr>
          <w:sz w:val="24"/>
          <w:szCs w:val="24"/>
        </w:rPr>
        <w:t xml:space="preserve"> us</w:t>
      </w:r>
      <w:r w:rsidR="00EF5639" w:rsidRPr="4C6C3BA8">
        <w:rPr>
          <w:sz w:val="24"/>
          <w:szCs w:val="24"/>
        </w:rPr>
        <w:t>ing</w:t>
      </w:r>
      <w:r w:rsidR="004D023C" w:rsidRPr="4C6C3BA8">
        <w:rPr>
          <w:sz w:val="24"/>
          <w:szCs w:val="24"/>
        </w:rPr>
        <w:t xml:space="preserve"> Graph </w:t>
      </w:r>
      <w:r w:rsidR="00062F98" w:rsidRPr="4C6C3BA8">
        <w:rPr>
          <w:sz w:val="24"/>
          <w:szCs w:val="24"/>
        </w:rPr>
        <w:t xml:space="preserve">Convolutional </w:t>
      </w:r>
      <w:r w:rsidR="004D023C" w:rsidRPr="4C6C3BA8">
        <w:rPr>
          <w:sz w:val="24"/>
          <w:szCs w:val="24"/>
        </w:rPr>
        <w:t xml:space="preserve">Neural Network </w:t>
      </w:r>
      <w:r w:rsidR="67379CD2" w:rsidRPr="4C6C3BA8">
        <w:rPr>
          <w:sz w:val="24"/>
          <w:szCs w:val="24"/>
        </w:rPr>
        <w:t>(</w:t>
      </w:r>
      <w:r w:rsidR="004D023C" w:rsidRPr="4C6C3BA8">
        <w:rPr>
          <w:sz w:val="24"/>
          <w:szCs w:val="24"/>
        </w:rPr>
        <w:t>G</w:t>
      </w:r>
      <w:r w:rsidR="00062F98" w:rsidRPr="4C6C3BA8">
        <w:rPr>
          <w:sz w:val="24"/>
          <w:szCs w:val="24"/>
        </w:rPr>
        <w:t>C</w:t>
      </w:r>
      <w:r w:rsidR="004D023C" w:rsidRPr="4C6C3BA8">
        <w:rPr>
          <w:sz w:val="24"/>
          <w:szCs w:val="24"/>
        </w:rPr>
        <w:t>N)</w:t>
      </w:r>
      <w:r w:rsidR="00291D9C" w:rsidRPr="4C6C3BA8">
        <w:rPr>
          <w:sz w:val="24"/>
          <w:szCs w:val="24"/>
        </w:rPr>
        <w:t xml:space="preserve"> and Recu</w:t>
      </w:r>
      <w:r w:rsidR="00C5615E" w:rsidRPr="4C6C3BA8">
        <w:rPr>
          <w:sz w:val="24"/>
          <w:szCs w:val="24"/>
        </w:rPr>
        <w:t>r</w:t>
      </w:r>
      <w:r w:rsidR="00291D9C" w:rsidRPr="4C6C3BA8">
        <w:rPr>
          <w:sz w:val="24"/>
          <w:szCs w:val="24"/>
        </w:rPr>
        <w:t>rent Neural</w:t>
      </w:r>
      <w:r w:rsidR="00C5615E" w:rsidRPr="4C6C3BA8">
        <w:rPr>
          <w:sz w:val="24"/>
          <w:szCs w:val="24"/>
        </w:rPr>
        <w:t xml:space="preserve"> Network </w:t>
      </w:r>
      <w:r w:rsidR="53208AA0" w:rsidRPr="4C6C3BA8">
        <w:rPr>
          <w:sz w:val="24"/>
          <w:szCs w:val="24"/>
        </w:rPr>
        <w:t>(</w:t>
      </w:r>
      <w:r w:rsidR="00C5615E" w:rsidRPr="4C6C3BA8">
        <w:rPr>
          <w:sz w:val="24"/>
          <w:szCs w:val="24"/>
        </w:rPr>
        <w:t>RNN)</w:t>
      </w:r>
      <w:r w:rsidR="00291D9C" w:rsidRPr="4C6C3BA8">
        <w:rPr>
          <w:sz w:val="24"/>
          <w:szCs w:val="24"/>
        </w:rPr>
        <w:t xml:space="preserve"> </w:t>
      </w:r>
      <w:r w:rsidR="00EF5639" w:rsidRPr="4C6C3BA8">
        <w:rPr>
          <w:sz w:val="24"/>
          <w:szCs w:val="24"/>
        </w:rPr>
        <w:t xml:space="preserve">combined in a </w:t>
      </w:r>
      <w:r w:rsidR="00EF5639" w:rsidRPr="4C6C3BA8">
        <w:rPr>
          <w:sz w:val="24"/>
          <w:szCs w:val="24"/>
        </w:rPr>
        <w:lastRenderedPageBreak/>
        <w:t>Temporal Graph Convolutional N</w:t>
      </w:r>
      <w:r w:rsidR="000D29B0" w:rsidRPr="4C6C3BA8">
        <w:rPr>
          <w:sz w:val="24"/>
          <w:szCs w:val="24"/>
        </w:rPr>
        <w:t>eural Network (T</w:t>
      </w:r>
      <w:r w:rsidR="00882F45" w:rsidRPr="4C6C3BA8">
        <w:rPr>
          <w:sz w:val="24"/>
          <w:szCs w:val="24"/>
        </w:rPr>
        <w:t xml:space="preserve"> </w:t>
      </w:r>
      <w:r w:rsidR="000D29B0" w:rsidRPr="4C6C3BA8">
        <w:rPr>
          <w:sz w:val="24"/>
          <w:szCs w:val="24"/>
        </w:rPr>
        <w:t>GCN)</w:t>
      </w:r>
      <w:r w:rsidRPr="4C6C3BA8">
        <w:rPr>
          <w:sz w:val="24"/>
          <w:szCs w:val="24"/>
        </w:rPr>
        <w:fldChar w:fldCharType="begin"/>
      </w:r>
      <w:r w:rsidRPr="4C6C3BA8">
        <w:rPr>
          <w:sz w:val="24"/>
          <w:szCs w:val="24"/>
        </w:rPr>
        <w:instrText xml:space="preserve"> ADDIN ZOTERO_ITEM CSL_CITATION {"citationID":"QKUtdJYz","properties":{"formattedCitation":"(Jin {\\i{}et al.}, 2020)","plainCitation":"(Jin et al., 2020)","noteIndex":0},"citationItems":[{"id":297,"uris":["http://zotero.org/users/local/Ur3Wut78/items/XBFK5JCP"],"itemData":{"id":297,"type":"paper-conference","abstract":"Crime situation forecasting has always been a challenging task for smart city security decision support system construction. Accurate crime dynamic capture can optimize the allocation efficiency of police resources to respond to various crime situations. Existing crime forecasting approaches mainly utilize some stochastic process modeling methods, some statistical learning models or some pixel-level deep learning models to capture spatio-temporal dynamic. Compared with traditional models, Graph Neural Network (GNN) obviously can better capture the spatial structural features other than Euclidean distance. In this paper, we address the crime situation forecast task with Temporal Graph Convolutional Neural Network (T-GCN) approach, a graph deep learning approach for spatio-temporal dynamics capturing. Graph Convolutional Neural Network (GCN) and Recurrent Neural Network (RNN) are combined in T-GCN model to capture the spatial and temporal dynamics respectively. In experimental studies, we evaluate T-GCN model on crime statistics dataset of San Francisco City and demonstrate effectiveness of T-GCN compared with some traditional state-of-art baseline models.","container-title":"2020 12th International Conference on Measuring Technology and Mechatronics Automation (ICMTMA)","DOI":"10.1109/ICMTMA50254.2020.00108","event-title":"2020 12th International Conference on Measuring Technology and Mechatronics Automation (ICMTMA)","note":"ISSN: 2157-1481","page":"474-478","source":"IEEE Xplore","title":"Addressing Crime Situation Forecasting Task with Temporal Graph Convolutional Neural Network Approach","author":[{"family":"Jin","given":"Guangyin"},{"family":"Wang","given":"Qi"},{"family":"Zhu","given":"Cunchao"},{"family":"Feng","given":"Yanghe"},{"family":"Huang","given":"Jincai"},{"family":"Zhou","given":"Jiangping"}],"issued":{"date-parts":[["2020",2]]}}}],"schema":"https://github.com/citation-style-language/schema/raw/master/csl-citation.json"} </w:instrText>
      </w:r>
      <w:r w:rsidRPr="4C6C3BA8">
        <w:rPr>
          <w:sz w:val="24"/>
          <w:szCs w:val="24"/>
        </w:rPr>
        <w:fldChar w:fldCharType="separate"/>
      </w:r>
      <w:r w:rsidR="21AAC74B" w:rsidRPr="4C6C3BA8">
        <w:rPr>
          <w:sz w:val="24"/>
          <w:szCs w:val="24"/>
        </w:rPr>
        <w:t xml:space="preserve"> (</w:t>
      </w:r>
      <w:r w:rsidR="001B1F6B" w:rsidRPr="4C6C3BA8">
        <w:rPr>
          <w:sz w:val="24"/>
          <w:szCs w:val="24"/>
        </w:rPr>
        <w:t xml:space="preserve">Jin </w:t>
      </w:r>
      <w:r w:rsidR="001B1F6B" w:rsidRPr="4C6C3BA8">
        <w:rPr>
          <w:i/>
          <w:iCs/>
          <w:sz w:val="24"/>
          <w:szCs w:val="24"/>
        </w:rPr>
        <w:t>et al.</w:t>
      </w:r>
      <w:r w:rsidR="001B1F6B" w:rsidRPr="4C6C3BA8">
        <w:rPr>
          <w:sz w:val="24"/>
          <w:szCs w:val="24"/>
        </w:rPr>
        <w:t>, 2020)</w:t>
      </w:r>
      <w:r w:rsidRPr="4C6C3BA8">
        <w:rPr>
          <w:sz w:val="24"/>
          <w:szCs w:val="24"/>
        </w:rPr>
        <w:fldChar w:fldCharType="end"/>
      </w:r>
      <w:r w:rsidR="001B1F6B" w:rsidRPr="4C6C3BA8">
        <w:rPr>
          <w:sz w:val="24"/>
          <w:szCs w:val="24"/>
        </w:rPr>
        <w:t>.</w:t>
      </w:r>
      <w:r w:rsidR="00770031" w:rsidRPr="4C6C3BA8">
        <w:rPr>
          <w:sz w:val="24"/>
          <w:szCs w:val="24"/>
        </w:rPr>
        <w:t xml:space="preserve"> The dataset was also trained with XG</w:t>
      </w:r>
      <w:r w:rsidR="001B5A6A">
        <w:rPr>
          <w:sz w:val="24"/>
          <w:szCs w:val="24"/>
        </w:rPr>
        <w:t xml:space="preserve"> </w:t>
      </w:r>
      <w:r w:rsidR="00770031" w:rsidRPr="4C6C3BA8">
        <w:rPr>
          <w:sz w:val="24"/>
          <w:szCs w:val="24"/>
        </w:rPr>
        <w:t>Boost, RF</w:t>
      </w:r>
      <w:r w:rsidR="00882F45" w:rsidRPr="4C6C3BA8">
        <w:rPr>
          <w:sz w:val="24"/>
          <w:szCs w:val="24"/>
        </w:rPr>
        <w:t xml:space="preserve"> </w:t>
      </w:r>
      <w:r w:rsidR="00E713E4" w:rsidRPr="4C6C3BA8">
        <w:rPr>
          <w:sz w:val="24"/>
          <w:szCs w:val="24"/>
        </w:rPr>
        <w:t>and Con</w:t>
      </w:r>
      <w:r w:rsidR="00F978AC" w:rsidRPr="4C6C3BA8">
        <w:rPr>
          <w:sz w:val="24"/>
          <w:szCs w:val="24"/>
        </w:rPr>
        <w:t>volutional</w:t>
      </w:r>
      <w:r w:rsidR="00E713E4" w:rsidRPr="4C6C3BA8">
        <w:rPr>
          <w:sz w:val="24"/>
          <w:szCs w:val="24"/>
        </w:rPr>
        <w:t xml:space="preserve">-LSTM. </w:t>
      </w:r>
      <w:r w:rsidR="00E34D87" w:rsidRPr="4C6C3BA8">
        <w:rPr>
          <w:sz w:val="24"/>
          <w:szCs w:val="24"/>
        </w:rPr>
        <w:t xml:space="preserve">The prediction performance of </w:t>
      </w:r>
      <w:r w:rsidR="001124E3" w:rsidRPr="4C6C3BA8">
        <w:rPr>
          <w:sz w:val="24"/>
          <w:szCs w:val="24"/>
        </w:rPr>
        <w:t xml:space="preserve">TGCN </w:t>
      </w:r>
      <w:r w:rsidR="00E34D87" w:rsidRPr="4C6C3BA8">
        <w:rPr>
          <w:sz w:val="24"/>
          <w:szCs w:val="24"/>
        </w:rPr>
        <w:t>was</w:t>
      </w:r>
      <w:r w:rsidR="001124E3" w:rsidRPr="4C6C3BA8">
        <w:rPr>
          <w:sz w:val="24"/>
          <w:szCs w:val="24"/>
        </w:rPr>
        <w:t xml:space="preserve"> </w:t>
      </w:r>
      <w:r w:rsidR="00D81A76" w:rsidRPr="4C6C3BA8">
        <w:rPr>
          <w:sz w:val="24"/>
          <w:szCs w:val="24"/>
        </w:rPr>
        <w:t>be</w:t>
      </w:r>
      <w:r w:rsidR="00BB3D16" w:rsidRPr="4C6C3BA8">
        <w:rPr>
          <w:sz w:val="24"/>
          <w:szCs w:val="24"/>
        </w:rPr>
        <w:t>st</w:t>
      </w:r>
      <w:r w:rsidR="00D81A76" w:rsidRPr="4C6C3BA8">
        <w:rPr>
          <w:sz w:val="24"/>
          <w:szCs w:val="24"/>
        </w:rPr>
        <w:t xml:space="preserve"> when evaluated with RMSE, </w:t>
      </w:r>
      <w:r w:rsidR="00D20D6D" w:rsidRPr="4C6C3BA8">
        <w:rPr>
          <w:sz w:val="24"/>
          <w:szCs w:val="24"/>
        </w:rPr>
        <w:t>Jessen Shannon</w:t>
      </w:r>
      <w:r w:rsidR="00D81A76" w:rsidRPr="4C6C3BA8">
        <w:rPr>
          <w:sz w:val="24"/>
          <w:szCs w:val="24"/>
        </w:rPr>
        <w:t xml:space="preserve"> Divergence (JS) and </w:t>
      </w:r>
      <w:r w:rsidR="002156ED" w:rsidRPr="4C6C3BA8">
        <w:rPr>
          <w:sz w:val="24"/>
          <w:szCs w:val="24"/>
        </w:rPr>
        <w:t>Mean Absolute Percentage Error (MAPE).</w:t>
      </w:r>
    </w:p>
    <w:p w14:paraId="3BC52CFF" w14:textId="77053C7A" w:rsidR="00CB5A16" w:rsidRPr="009D1BF1" w:rsidRDefault="00785F6D" w:rsidP="4C6C3BA8">
      <w:pPr>
        <w:spacing w:line="360" w:lineRule="auto"/>
        <w:jc w:val="both"/>
        <w:rPr>
          <w:sz w:val="24"/>
          <w:szCs w:val="24"/>
        </w:rPr>
      </w:pPr>
      <w:r w:rsidRPr="4C6C3BA8">
        <w:rPr>
          <w:sz w:val="24"/>
          <w:szCs w:val="24"/>
        </w:rPr>
        <w:t xml:space="preserve">Predictive </w:t>
      </w:r>
      <w:r w:rsidR="00217A45" w:rsidRPr="4C6C3BA8">
        <w:rPr>
          <w:sz w:val="24"/>
          <w:szCs w:val="24"/>
        </w:rPr>
        <w:t xml:space="preserve">performance of </w:t>
      </w:r>
      <w:r w:rsidR="00772048" w:rsidRPr="4C6C3BA8">
        <w:rPr>
          <w:sz w:val="24"/>
          <w:szCs w:val="24"/>
        </w:rPr>
        <w:t xml:space="preserve">ML models </w:t>
      </w:r>
      <w:r w:rsidR="00091B2F" w:rsidRPr="4C6C3BA8">
        <w:rPr>
          <w:sz w:val="24"/>
          <w:szCs w:val="24"/>
        </w:rPr>
        <w:t>has</w:t>
      </w:r>
      <w:r w:rsidR="00772048" w:rsidRPr="4C6C3BA8">
        <w:rPr>
          <w:sz w:val="24"/>
          <w:szCs w:val="24"/>
        </w:rPr>
        <w:t xml:space="preserve"> been </w:t>
      </w:r>
      <w:r w:rsidR="00CE44DC">
        <w:rPr>
          <w:sz w:val="24"/>
          <w:szCs w:val="24"/>
        </w:rPr>
        <w:t>used</w:t>
      </w:r>
      <w:r w:rsidR="00772048" w:rsidRPr="4C6C3BA8">
        <w:rPr>
          <w:sz w:val="24"/>
          <w:szCs w:val="24"/>
        </w:rPr>
        <w:t xml:space="preserve"> in forecasting pretrial re</w:t>
      </w:r>
      <w:r w:rsidR="00091B2F" w:rsidRPr="4C6C3BA8">
        <w:rPr>
          <w:sz w:val="24"/>
          <w:szCs w:val="24"/>
        </w:rPr>
        <w:t xml:space="preserve">cidivism. </w:t>
      </w:r>
      <w:r w:rsidR="00C57467" w:rsidRPr="4C6C3BA8">
        <w:rPr>
          <w:sz w:val="24"/>
          <w:szCs w:val="24"/>
        </w:rPr>
        <w:t xml:space="preserve">However, </w:t>
      </w:r>
      <w:r w:rsidR="000B292C" w:rsidRPr="4C6C3BA8">
        <w:rPr>
          <w:sz w:val="24"/>
          <w:szCs w:val="24"/>
        </w:rPr>
        <w:t xml:space="preserve">several common ML </w:t>
      </w:r>
      <w:r w:rsidR="00CE44DC">
        <w:rPr>
          <w:sz w:val="24"/>
          <w:szCs w:val="24"/>
        </w:rPr>
        <w:t>methods</w:t>
      </w:r>
      <w:r w:rsidR="00A954B2" w:rsidRPr="4C6C3BA8">
        <w:rPr>
          <w:sz w:val="24"/>
          <w:szCs w:val="24"/>
        </w:rPr>
        <w:t xml:space="preserve"> result in black</w:t>
      </w:r>
      <w:r w:rsidR="00B65870">
        <w:rPr>
          <w:sz w:val="24"/>
          <w:szCs w:val="24"/>
        </w:rPr>
        <w:t xml:space="preserve"> </w:t>
      </w:r>
      <w:r w:rsidR="00A954B2" w:rsidRPr="4C6C3BA8">
        <w:rPr>
          <w:sz w:val="24"/>
          <w:szCs w:val="24"/>
        </w:rPr>
        <w:t>box</w:t>
      </w:r>
      <w:r w:rsidR="00602661" w:rsidRPr="4C6C3BA8">
        <w:rPr>
          <w:sz w:val="24"/>
          <w:szCs w:val="24"/>
        </w:rPr>
        <w:t xml:space="preserve"> models which </w:t>
      </w:r>
      <w:r w:rsidR="00E861BE">
        <w:rPr>
          <w:sz w:val="24"/>
          <w:szCs w:val="24"/>
        </w:rPr>
        <w:t xml:space="preserve">though </w:t>
      </w:r>
      <w:r w:rsidR="009136FA">
        <w:rPr>
          <w:sz w:val="24"/>
          <w:szCs w:val="24"/>
        </w:rPr>
        <w:t>successful,</w:t>
      </w:r>
      <w:r w:rsidR="00602661" w:rsidRPr="4C6C3BA8">
        <w:rPr>
          <w:sz w:val="24"/>
          <w:szCs w:val="24"/>
        </w:rPr>
        <w:t xml:space="preserve"> are difficult for human</w:t>
      </w:r>
      <w:r w:rsidR="005A3274" w:rsidRPr="4C6C3BA8">
        <w:rPr>
          <w:sz w:val="24"/>
          <w:szCs w:val="24"/>
        </w:rPr>
        <w:t xml:space="preserve"> understanding</w:t>
      </w:r>
      <w:r w:rsidRPr="4C6C3BA8">
        <w:rPr>
          <w:sz w:val="24"/>
          <w:szCs w:val="24"/>
        </w:rPr>
        <w:fldChar w:fldCharType="begin"/>
      </w:r>
      <w:r w:rsidRPr="4C6C3BA8">
        <w:rPr>
          <w:sz w:val="24"/>
          <w:szCs w:val="24"/>
        </w:rPr>
        <w:instrText xml:space="preserve"> ADDIN ZOTERO_ITEM CSL_CITATION {"citationID":"pqxC1N3d","properties":{"formattedCitation":"(Angelov {\\i{}et al.}, 2021)","plainCitation":"(Angelov et al., 2021)","noteIndex":0},"citationItems":[{"id":406,"uris":["http://zotero.org/users/local/Ur3Wut78/items/CTKWEAWM"],"itemData":{"id":406,"type":"article-journal","abstract":"This paper provides a brief analytical review of the current state-of-the-art in relation to the explainability of artificial intelligence in the context of recent advances in machine learning and deep learning. The paper starts with a brief historical introduction and a taxonomy, and formulates the main challenges in terms of explainability building on the recently formulated National Institute of Standards four principles of explainability. Recently published methods related to the topic are then critically reviewed and analyzed. Finally, future directions for research are suggested. This article is categorized under: Technologies &gt; Artificial Intelligence Fundamental Concepts of Data and Knowledge &gt; Explainable AI","container-title":"WIREs Data Mining and Knowledge Discovery","DOI":"10.1002/widm.1424","ISSN":"1942-4795","issue":"5","language":"en","note":"_eprint: https://onlinelibrary.wiley.com/doi/pdf/10.1002/widm.1424","page":"e1424","source":"Wiley Online Library","title":"Explainable artificial intelligence: an analytical review","title-short":"Explainable artificial intelligence","volume":"11","author":[{"family":"Angelov","given":"Plamen P."},{"family":"Soares","given":"Eduardo A."},{"family":"Jiang","given":"Richard"},{"family":"Arnold","given":"Nicholas I."},{"family":"Atkinson","given":"Peter M."}],"issued":{"date-parts":[["2021"]]}}}],"schema":"https://github.com/citation-style-language/schema/raw/master/csl-citation.json"} </w:instrText>
      </w:r>
      <w:r w:rsidRPr="4C6C3BA8">
        <w:rPr>
          <w:sz w:val="24"/>
          <w:szCs w:val="24"/>
        </w:rPr>
        <w:fldChar w:fldCharType="separate"/>
      </w:r>
      <w:r w:rsidR="6A4392C9" w:rsidRPr="4C6C3BA8">
        <w:rPr>
          <w:rFonts w:ascii="Calibri" w:hAnsi="Calibri" w:cs="Calibri"/>
          <w:sz w:val="24"/>
          <w:szCs w:val="24"/>
        </w:rPr>
        <w:t xml:space="preserve"> (</w:t>
      </w:r>
      <w:r w:rsidR="00BD08BC" w:rsidRPr="4C6C3BA8">
        <w:rPr>
          <w:rFonts w:ascii="Calibri" w:hAnsi="Calibri" w:cs="Calibri"/>
          <w:sz w:val="24"/>
          <w:szCs w:val="24"/>
        </w:rPr>
        <w:t xml:space="preserve">Angelov </w:t>
      </w:r>
      <w:r w:rsidR="00BD08BC" w:rsidRPr="4C6C3BA8">
        <w:rPr>
          <w:rFonts w:ascii="Calibri" w:hAnsi="Calibri" w:cs="Calibri"/>
          <w:i/>
          <w:iCs/>
          <w:sz w:val="24"/>
          <w:szCs w:val="24"/>
        </w:rPr>
        <w:t>et al.</w:t>
      </w:r>
      <w:r w:rsidR="00BD08BC" w:rsidRPr="4C6C3BA8">
        <w:rPr>
          <w:rFonts w:ascii="Calibri" w:hAnsi="Calibri" w:cs="Calibri"/>
          <w:sz w:val="24"/>
          <w:szCs w:val="24"/>
        </w:rPr>
        <w:t>, 2021)</w:t>
      </w:r>
      <w:r w:rsidRPr="4C6C3BA8">
        <w:rPr>
          <w:sz w:val="24"/>
          <w:szCs w:val="24"/>
        </w:rPr>
        <w:fldChar w:fldCharType="end"/>
      </w:r>
      <w:r w:rsidR="005A3274" w:rsidRPr="4C6C3BA8">
        <w:rPr>
          <w:sz w:val="24"/>
          <w:szCs w:val="24"/>
        </w:rPr>
        <w:t>.</w:t>
      </w:r>
      <w:r w:rsidR="009B6F71" w:rsidRPr="4C6C3BA8">
        <w:rPr>
          <w:sz w:val="24"/>
          <w:szCs w:val="24"/>
        </w:rPr>
        <w:t xml:space="preserve"> </w:t>
      </w:r>
      <w:r w:rsidR="001124C2" w:rsidRPr="4C6C3BA8">
        <w:rPr>
          <w:sz w:val="24"/>
          <w:szCs w:val="24"/>
        </w:rPr>
        <w:t>T</w:t>
      </w:r>
      <w:r w:rsidR="00091B2F" w:rsidRPr="4C6C3BA8">
        <w:rPr>
          <w:sz w:val="24"/>
          <w:szCs w:val="24"/>
        </w:rPr>
        <w:t xml:space="preserve">he </w:t>
      </w:r>
      <w:r w:rsidR="003E3B76" w:rsidRPr="4C6C3BA8">
        <w:rPr>
          <w:sz w:val="24"/>
          <w:szCs w:val="24"/>
        </w:rPr>
        <w:t>application o</w:t>
      </w:r>
      <w:r w:rsidR="00445571" w:rsidRPr="4C6C3BA8">
        <w:rPr>
          <w:sz w:val="24"/>
          <w:szCs w:val="24"/>
        </w:rPr>
        <w:t xml:space="preserve">f interpretable models that produces probabilities instead of </w:t>
      </w:r>
      <w:r w:rsidR="001124C2" w:rsidRPr="4C6C3BA8">
        <w:rPr>
          <w:sz w:val="24"/>
          <w:szCs w:val="24"/>
        </w:rPr>
        <w:t xml:space="preserve">binary </w:t>
      </w:r>
      <w:r w:rsidR="00E86571">
        <w:rPr>
          <w:sz w:val="24"/>
          <w:szCs w:val="24"/>
        </w:rPr>
        <w:t>forecas</w:t>
      </w:r>
      <w:r w:rsidR="00E86571" w:rsidRPr="4C6C3BA8">
        <w:rPr>
          <w:sz w:val="24"/>
          <w:szCs w:val="24"/>
        </w:rPr>
        <w:t>t</w:t>
      </w:r>
      <w:r w:rsidR="002A70BF">
        <w:rPr>
          <w:sz w:val="24"/>
          <w:szCs w:val="24"/>
        </w:rPr>
        <w:t>s,</w:t>
      </w:r>
      <w:r w:rsidR="001124C2" w:rsidRPr="4C6C3BA8">
        <w:rPr>
          <w:sz w:val="24"/>
          <w:szCs w:val="24"/>
        </w:rPr>
        <w:t xml:space="preserve"> was the objective of a study </w:t>
      </w:r>
      <w:r w:rsidR="00264821" w:rsidRPr="4C6C3BA8">
        <w:rPr>
          <w:sz w:val="24"/>
          <w:szCs w:val="24"/>
        </w:rPr>
        <w:t>which generated black</w:t>
      </w:r>
      <w:r w:rsidR="00E86571">
        <w:rPr>
          <w:sz w:val="24"/>
          <w:szCs w:val="24"/>
        </w:rPr>
        <w:t xml:space="preserve"> </w:t>
      </w:r>
      <w:r w:rsidR="00264821" w:rsidRPr="4C6C3BA8">
        <w:rPr>
          <w:sz w:val="24"/>
          <w:szCs w:val="24"/>
        </w:rPr>
        <w:t xml:space="preserve">box ML models </w:t>
      </w:r>
      <w:r w:rsidR="00E92D74">
        <w:rPr>
          <w:sz w:val="24"/>
          <w:szCs w:val="24"/>
        </w:rPr>
        <w:t>of</w:t>
      </w:r>
      <w:r w:rsidR="009A11D6" w:rsidRPr="4C6C3BA8">
        <w:rPr>
          <w:sz w:val="24"/>
          <w:szCs w:val="24"/>
        </w:rPr>
        <w:t xml:space="preserve"> </w:t>
      </w:r>
      <w:r w:rsidR="00ED0C9E" w:rsidRPr="4C6C3BA8">
        <w:rPr>
          <w:sz w:val="24"/>
          <w:szCs w:val="24"/>
        </w:rPr>
        <w:t xml:space="preserve">a </w:t>
      </w:r>
      <w:r w:rsidR="009A11D6" w:rsidRPr="4C6C3BA8">
        <w:rPr>
          <w:sz w:val="24"/>
          <w:szCs w:val="24"/>
        </w:rPr>
        <w:t>Florida and Kentucky</w:t>
      </w:r>
      <w:r w:rsidR="00264821" w:rsidRPr="4C6C3BA8">
        <w:rPr>
          <w:sz w:val="24"/>
          <w:szCs w:val="24"/>
        </w:rPr>
        <w:t xml:space="preserve"> </w:t>
      </w:r>
      <w:r w:rsidR="009A11D6" w:rsidRPr="4C6C3BA8">
        <w:rPr>
          <w:sz w:val="24"/>
          <w:szCs w:val="24"/>
        </w:rPr>
        <w:t>criminal recidivism dataset</w:t>
      </w:r>
      <w:r w:rsidRPr="4C6C3BA8">
        <w:rPr>
          <w:sz w:val="24"/>
          <w:szCs w:val="24"/>
        </w:rPr>
        <w:fldChar w:fldCharType="begin"/>
      </w:r>
      <w:r w:rsidRPr="4C6C3BA8">
        <w:rPr>
          <w:sz w:val="24"/>
          <w:szCs w:val="24"/>
        </w:rPr>
        <w:instrText xml:space="preserve"> ADDIN ZOTERO_ITEM CSL_CITATION {"citationID":"JzZmucV8","properties":{"formattedCitation":"(Wang {\\i{}et al.}, 2022)","plainCitation":"(Wang et al., 2022)","noteIndex":0},"citationItems":[{"id":299,"uris":["http://zotero.org/users/local/Ur3Wut78/items/TAI83CWN"],"itemData":{"id":299,"type":"article-journal","abstract":"We study interpretable recidivism prediction using machine learning (ML) models and analyze performance in terms of prediction ability, sparsity, and fairness. Unlike previous works, this study trains interpretable models that output probabilities rather than binary predictions, and uses quantitative fairness definitions to assess the models. This study also examines whether models can generalize across geographic locations.","container-title":"Journal of Quantitative Criminology","DOI":"10.1007/s10940-022-09545-w","ISSN":"1573-7799","journalAbbreviation":"J Quant Criminol","language":"en","source":"Springer Link","title":"In Pursuit of Interpretable, Fair and Accurate Machine Learning for Criminal Recidivism Prediction","URL":"https://doi.org/10.1007/s10940-022-09545-w","author":[{"family":"Wang","given":"Caroline"},{"family":"Han","given":"Bin"},{"family":"Patel","given":"Bhrij"},{"family":"Rudin","given":"Cynthia"}],"accessed":{"date-parts":[["2023",4,18]]},"issued":{"date-parts":[["2022",3,28]]}}}],"schema":"https://github.com/citation-style-language/schema/raw/master/csl-citation.json"} </w:instrText>
      </w:r>
      <w:r w:rsidRPr="4C6C3BA8">
        <w:rPr>
          <w:sz w:val="24"/>
          <w:szCs w:val="24"/>
        </w:rPr>
        <w:fldChar w:fldCharType="separate"/>
      </w:r>
      <w:r w:rsidR="6D38006E" w:rsidRPr="4C6C3BA8">
        <w:rPr>
          <w:sz w:val="24"/>
          <w:szCs w:val="24"/>
        </w:rPr>
        <w:t xml:space="preserve"> (</w:t>
      </w:r>
      <w:r w:rsidR="005E0334" w:rsidRPr="4C6C3BA8">
        <w:rPr>
          <w:sz w:val="24"/>
          <w:szCs w:val="24"/>
        </w:rPr>
        <w:t xml:space="preserve">Wang </w:t>
      </w:r>
      <w:r w:rsidR="005E0334" w:rsidRPr="4C6C3BA8">
        <w:rPr>
          <w:i/>
          <w:iCs/>
          <w:sz w:val="24"/>
          <w:szCs w:val="24"/>
        </w:rPr>
        <w:t>et al.</w:t>
      </w:r>
      <w:r w:rsidR="005E0334" w:rsidRPr="4C6C3BA8">
        <w:rPr>
          <w:sz w:val="24"/>
          <w:szCs w:val="24"/>
        </w:rPr>
        <w:t>, 2022)</w:t>
      </w:r>
      <w:r w:rsidRPr="4C6C3BA8">
        <w:rPr>
          <w:sz w:val="24"/>
          <w:szCs w:val="24"/>
        </w:rPr>
        <w:fldChar w:fldCharType="end"/>
      </w:r>
      <w:r w:rsidR="009A11D6" w:rsidRPr="4C6C3BA8">
        <w:rPr>
          <w:sz w:val="24"/>
          <w:szCs w:val="24"/>
        </w:rPr>
        <w:t>.</w:t>
      </w:r>
      <w:r w:rsidR="00EB4A6F" w:rsidRPr="4C6C3BA8">
        <w:rPr>
          <w:sz w:val="24"/>
          <w:szCs w:val="24"/>
        </w:rPr>
        <w:t xml:space="preserve"> </w:t>
      </w:r>
      <w:r w:rsidR="00E95EB4" w:rsidRPr="4C6C3BA8">
        <w:rPr>
          <w:sz w:val="24"/>
          <w:szCs w:val="24"/>
        </w:rPr>
        <w:t>Risk-</w:t>
      </w:r>
      <w:r w:rsidR="00A02129" w:rsidRPr="4C6C3BA8">
        <w:rPr>
          <w:sz w:val="24"/>
          <w:szCs w:val="24"/>
        </w:rPr>
        <w:t>calibrated Super</w:t>
      </w:r>
      <w:r w:rsidR="00D20D6D">
        <w:rPr>
          <w:sz w:val="24"/>
          <w:szCs w:val="24"/>
        </w:rPr>
        <w:t xml:space="preserve"> </w:t>
      </w:r>
      <w:r w:rsidR="00A02129" w:rsidRPr="4C6C3BA8">
        <w:rPr>
          <w:sz w:val="24"/>
          <w:szCs w:val="24"/>
        </w:rPr>
        <w:t>sparse Linear Integer Model (</w:t>
      </w:r>
      <w:r w:rsidR="00D20D6D" w:rsidRPr="4C6C3BA8">
        <w:rPr>
          <w:sz w:val="24"/>
          <w:szCs w:val="24"/>
        </w:rPr>
        <w:t>Risk Slim</w:t>
      </w:r>
      <w:r w:rsidR="00A02129" w:rsidRPr="4C6C3BA8">
        <w:rPr>
          <w:sz w:val="24"/>
          <w:szCs w:val="24"/>
        </w:rPr>
        <w:t>)</w:t>
      </w:r>
      <w:r w:rsidR="009B5AC2" w:rsidRPr="4C6C3BA8">
        <w:rPr>
          <w:sz w:val="24"/>
          <w:szCs w:val="24"/>
        </w:rPr>
        <w:t xml:space="preserve">, </w:t>
      </w:r>
      <w:r w:rsidR="00E969FF" w:rsidRPr="4C6C3BA8">
        <w:rPr>
          <w:sz w:val="24"/>
          <w:szCs w:val="24"/>
        </w:rPr>
        <w:t xml:space="preserve">Classification and Regression Trees (CART) </w:t>
      </w:r>
      <w:r w:rsidR="00B51AD5" w:rsidRPr="4C6C3BA8">
        <w:rPr>
          <w:sz w:val="24"/>
          <w:szCs w:val="24"/>
        </w:rPr>
        <w:t>and Explainable Boosting M</w:t>
      </w:r>
      <w:r w:rsidR="00B0536C" w:rsidRPr="4C6C3BA8">
        <w:rPr>
          <w:sz w:val="24"/>
          <w:szCs w:val="24"/>
        </w:rPr>
        <w:t>a</w:t>
      </w:r>
      <w:r w:rsidR="00B51AD5" w:rsidRPr="4C6C3BA8">
        <w:rPr>
          <w:sz w:val="24"/>
          <w:szCs w:val="24"/>
        </w:rPr>
        <w:t>chine</w:t>
      </w:r>
      <w:r w:rsidR="00B0536C" w:rsidRPr="4C6C3BA8">
        <w:rPr>
          <w:sz w:val="24"/>
          <w:szCs w:val="24"/>
        </w:rPr>
        <w:t xml:space="preserve"> was </w:t>
      </w:r>
      <w:r w:rsidR="00BD7A3F" w:rsidRPr="4C6C3BA8">
        <w:rPr>
          <w:sz w:val="24"/>
          <w:szCs w:val="24"/>
        </w:rPr>
        <w:t>utilised for analysi</w:t>
      </w:r>
      <w:r w:rsidR="00383172">
        <w:rPr>
          <w:sz w:val="24"/>
          <w:szCs w:val="24"/>
        </w:rPr>
        <w:t>s</w:t>
      </w:r>
      <w:r w:rsidR="00AA3210" w:rsidRPr="4C6C3BA8">
        <w:rPr>
          <w:sz w:val="24"/>
          <w:szCs w:val="24"/>
        </w:rPr>
        <w:t>. This was c</w:t>
      </w:r>
      <w:r w:rsidR="006655D3" w:rsidRPr="4C6C3BA8">
        <w:rPr>
          <w:sz w:val="24"/>
          <w:szCs w:val="24"/>
        </w:rPr>
        <w:t>ompare</w:t>
      </w:r>
      <w:r w:rsidR="00AC1A3B">
        <w:rPr>
          <w:sz w:val="24"/>
          <w:szCs w:val="24"/>
        </w:rPr>
        <w:t>d with</w:t>
      </w:r>
      <w:r w:rsidR="006655D3" w:rsidRPr="4C6C3BA8">
        <w:rPr>
          <w:sz w:val="24"/>
          <w:szCs w:val="24"/>
        </w:rPr>
        <w:t xml:space="preserve"> the predictive performance of the Arnold P</w:t>
      </w:r>
      <w:r w:rsidR="00A744DC" w:rsidRPr="4C6C3BA8">
        <w:rPr>
          <w:sz w:val="24"/>
          <w:szCs w:val="24"/>
        </w:rPr>
        <w:t xml:space="preserve">ublic </w:t>
      </w:r>
      <w:r w:rsidR="006655D3" w:rsidRPr="4C6C3BA8">
        <w:rPr>
          <w:sz w:val="24"/>
          <w:szCs w:val="24"/>
        </w:rPr>
        <w:t>S</w:t>
      </w:r>
      <w:r w:rsidR="00A744DC" w:rsidRPr="4C6C3BA8">
        <w:rPr>
          <w:sz w:val="24"/>
          <w:szCs w:val="24"/>
        </w:rPr>
        <w:t xml:space="preserve">afety </w:t>
      </w:r>
      <w:r w:rsidR="006655D3" w:rsidRPr="4C6C3BA8">
        <w:rPr>
          <w:sz w:val="24"/>
          <w:szCs w:val="24"/>
        </w:rPr>
        <w:t>A</w:t>
      </w:r>
      <w:r w:rsidR="00A744DC" w:rsidRPr="4C6C3BA8">
        <w:rPr>
          <w:sz w:val="24"/>
          <w:szCs w:val="24"/>
        </w:rPr>
        <w:t>ssessment</w:t>
      </w:r>
      <w:r w:rsidR="00FA0150" w:rsidRPr="4C6C3BA8">
        <w:rPr>
          <w:sz w:val="24"/>
          <w:szCs w:val="24"/>
        </w:rPr>
        <w:t xml:space="preserve"> (Arnold PSA)</w:t>
      </w:r>
      <w:r w:rsidR="006655D3" w:rsidRPr="4C6C3BA8">
        <w:rPr>
          <w:sz w:val="24"/>
          <w:szCs w:val="24"/>
        </w:rPr>
        <w:t xml:space="preserve"> and C</w:t>
      </w:r>
      <w:r w:rsidR="00CF68A7" w:rsidRPr="4C6C3BA8">
        <w:rPr>
          <w:sz w:val="24"/>
          <w:szCs w:val="24"/>
        </w:rPr>
        <w:t xml:space="preserve">orrectional </w:t>
      </w:r>
      <w:r w:rsidR="006655D3" w:rsidRPr="4C6C3BA8">
        <w:rPr>
          <w:sz w:val="24"/>
          <w:szCs w:val="24"/>
        </w:rPr>
        <w:t>O</w:t>
      </w:r>
      <w:r w:rsidR="00CF68A7" w:rsidRPr="4C6C3BA8">
        <w:rPr>
          <w:sz w:val="24"/>
          <w:szCs w:val="24"/>
        </w:rPr>
        <w:t xml:space="preserve">ffender </w:t>
      </w:r>
      <w:r w:rsidR="006655D3" w:rsidRPr="4C6C3BA8">
        <w:rPr>
          <w:sz w:val="24"/>
          <w:szCs w:val="24"/>
        </w:rPr>
        <w:t>M</w:t>
      </w:r>
      <w:r w:rsidR="00CF68A7" w:rsidRPr="4C6C3BA8">
        <w:rPr>
          <w:sz w:val="24"/>
          <w:szCs w:val="24"/>
        </w:rPr>
        <w:t xml:space="preserve">anagement </w:t>
      </w:r>
      <w:r w:rsidR="006655D3" w:rsidRPr="4C6C3BA8">
        <w:rPr>
          <w:sz w:val="24"/>
          <w:szCs w:val="24"/>
        </w:rPr>
        <w:t>P</w:t>
      </w:r>
      <w:r w:rsidR="00CF68A7" w:rsidRPr="4C6C3BA8">
        <w:rPr>
          <w:sz w:val="24"/>
          <w:szCs w:val="24"/>
        </w:rPr>
        <w:t xml:space="preserve">rofiling for </w:t>
      </w:r>
      <w:r w:rsidR="006655D3" w:rsidRPr="4C6C3BA8">
        <w:rPr>
          <w:sz w:val="24"/>
          <w:szCs w:val="24"/>
        </w:rPr>
        <w:t>A</w:t>
      </w:r>
      <w:r w:rsidR="00CF68A7" w:rsidRPr="4C6C3BA8">
        <w:rPr>
          <w:sz w:val="24"/>
          <w:szCs w:val="24"/>
        </w:rPr>
        <w:t xml:space="preserve">lternative </w:t>
      </w:r>
      <w:r w:rsidR="006655D3" w:rsidRPr="4C6C3BA8">
        <w:rPr>
          <w:sz w:val="24"/>
          <w:szCs w:val="24"/>
        </w:rPr>
        <w:t>S</w:t>
      </w:r>
      <w:r w:rsidR="00CF68A7" w:rsidRPr="4C6C3BA8">
        <w:rPr>
          <w:sz w:val="24"/>
          <w:szCs w:val="24"/>
        </w:rPr>
        <w:t>anctions</w:t>
      </w:r>
      <w:r w:rsidR="00FA0150" w:rsidRPr="4C6C3BA8">
        <w:rPr>
          <w:sz w:val="24"/>
          <w:szCs w:val="24"/>
        </w:rPr>
        <w:t xml:space="preserve"> </w:t>
      </w:r>
      <w:r w:rsidR="00CF68A7" w:rsidRPr="4C6C3BA8">
        <w:rPr>
          <w:sz w:val="24"/>
          <w:szCs w:val="24"/>
        </w:rPr>
        <w:t>(COMPAS)</w:t>
      </w:r>
      <w:r w:rsidR="009B5AC2" w:rsidRPr="4C6C3BA8">
        <w:rPr>
          <w:sz w:val="24"/>
          <w:szCs w:val="24"/>
        </w:rPr>
        <w:t>. The</w:t>
      </w:r>
      <w:r w:rsidR="00C706BA" w:rsidRPr="4C6C3BA8">
        <w:rPr>
          <w:sz w:val="24"/>
          <w:szCs w:val="24"/>
        </w:rPr>
        <w:t xml:space="preserve"> </w:t>
      </w:r>
      <w:r w:rsidR="00F30993" w:rsidRPr="4C6C3BA8">
        <w:rPr>
          <w:sz w:val="24"/>
          <w:szCs w:val="24"/>
        </w:rPr>
        <w:t>interpretable</w:t>
      </w:r>
      <w:r w:rsidR="009B5AC2" w:rsidRPr="4C6C3BA8">
        <w:rPr>
          <w:sz w:val="24"/>
          <w:szCs w:val="24"/>
        </w:rPr>
        <w:t xml:space="preserve"> ML model</w:t>
      </w:r>
      <w:r w:rsidR="00C706BA" w:rsidRPr="4C6C3BA8">
        <w:rPr>
          <w:sz w:val="24"/>
          <w:szCs w:val="24"/>
        </w:rPr>
        <w:t>s performed better</w:t>
      </w:r>
      <w:r w:rsidR="00346A35" w:rsidRPr="4C6C3BA8">
        <w:rPr>
          <w:sz w:val="24"/>
          <w:szCs w:val="24"/>
        </w:rPr>
        <w:t xml:space="preserve"> </w:t>
      </w:r>
      <w:r w:rsidR="006B555C" w:rsidRPr="4C6C3BA8">
        <w:rPr>
          <w:sz w:val="24"/>
          <w:szCs w:val="24"/>
        </w:rPr>
        <w:t>than the two existing risk assessments</w:t>
      </w:r>
      <w:r w:rsidR="00854F9D" w:rsidRPr="4C6C3BA8">
        <w:rPr>
          <w:sz w:val="24"/>
          <w:szCs w:val="24"/>
        </w:rPr>
        <w:t>.</w:t>
      </w:r>
    </w:p>
    <w:p w14:paraId="5B3666C1" w14:textId="41883121" w:rsidR="00B660E0" w:rsidRDefault="002B6DAE" w:rsidP="00B660E0">
      <w:pPr>
        <w:pStyle w:val="Heading2"/>
      </w:pPr>
      <w:bookmarkStart w:id="358" w:name="_Toc135862673"/>
      <w:bookmarkStart w:id="359" w:name="_Toc135863865"/>
      <w:bookmarkStart w:id="360" w:name="_Toc135863947"/>
      <w:bookmarkStart w:id="361" w:name="_Toc135863988"/>
      <w:bookmarkStart w:id="362" w:name="_Toc135941909"/>
      <w:bookmarkStart w:id="363" w:name="_Toc135943458"/>
      <w:bookmarkStart w:id="364" w:name="_Toc135943909"/>
      <w:bookmarkStart w:id="365" w:name="_Toc135944395"/>
      <w:bookmarkStart w:id="366" w:name="_Toc135944829"/>
      <w:bookmarkStart w:id="367" w:name="_Toc135964497"/>
      <w:bookmarkStart w:id="368" w:name="_Toc135964618"/>
      <w:bookmarkStart w:id="369" w:name="_Toc135964956"/>
      <w:bookmarkStart w:id="370" w:name="_Toc135965000"/>
      <w:bookmarkStart w:id="371" w:name="_Toc135965259"/>
      <w:bookmarkStart w:id="372" w:name="_Toc135966174"/>
      <w:bookmarkStart w:id="373" w:name="_Toc135966223"/>
      <w:bookmarkStart w:id="374" w:name="_Toc136390418"/>
      <w:r>
        <w:t>2.9.</w:t>
      </w:r>
      <w:r w:rsidR="00944A84">
        <w:tab/>
      </w:r>
      <w:r>
        <w:t xml:space="preserve">Comparison Of Machine Learning Models </w:t>
      </w:r>
      <w:r w:rsidR="00B660E0">
        <w:t>and</w:t>
      </w:r>
      <w:r>
        <w:t xml:space="preserve"> Established Techniques </w:t>
      </w:r>
      <w:r w:rsidR="00B660E0">
        <w:t>for</w:t>
      </w:r>
      <w:r>
        <w:t xml:space="preserve"> Crime Predictions</w:t>
      </w:r>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p>
    <w:p w14:paraId="24589D72" w14:textId="77777777" w:rsidR="00CB71E6" w:rsidRPr="00CB71E6" w:rsidRDefault="00CB71E6" w:rsidP="00CB71E6"/>
    <w:p w14:paraId="56A6D673" w14:textId="73C100C9" w:rsidR="00D8755F" w:rsidRPr="00D351E4" w:rsidRDefault="00D8755F" w:rsidP="009D1BF1">
      <w:pPr>
        <w:spacing w:line="360" w:lineRule="auto"/>
        <w:jc w:val="both"/>
        <w:rPr>
          <w:rFonts w:cstheme="minorHAnsi"/>
          <w:sz w:val="24"/>
          <w:szCs w:val="24"/>
        </w:rPr>
      </w:pPr>
      <w:r w:rsidRPr="00D351E4">
        <w:rPr>
          <w:rFonts w:cstheme="minorHAnsi"/>
          <w:sz w:val="24"/>
          <w:szCs w:val="24"/>
        </w:rPr>
        <w:t xml:space="preserve">This </w:t>
      </w:r>
      <w:r w:rsidR="008D10D5">
        <w:rPr>
          <w:rFonts w:cstheme="minorHAnsi"/>
          <w:sz w:val="24"/>
          <w:szCs w:val="24"/>
        </w:rPr>
        <w:t xml:space="preserve">encompasses </w:t>
      </w:r>
      <w:r w:rsidR="00450904">
        <w:rPr>
          <w:rFonts w:cstheme="minorHAnsi"/>
          <w:sz w:val="24"/>
          <w:szCs w:val="24"/>
        </w:rPr>
        <w:t>various</w:t>
      </w:r>
      <w:r w:rsidR="00DB5B0F">
        <w:rPr>
          <w:rFonts w:cstheme="minorHAnsi"/>
          <w:sz w:val="24"/>
          <w:szCs w:val="24"/>
        </w:rPr>
        <w:t xml:space="preserve"> City and Community </w:t>
      </w:r>
      <w:r w:rsidR="006033F2">
        <w:rPr>
          <w:rFonts w:cstheme="minorHAnsi"/>
          <w:sz w:val="24"/>
          <w:szCs w:val="24"/>
        </w:rPr>
        <w:t>Policing</w:t>
      </w:r>
      <w:r w:rsidR="004D3FE1">
        <w:rPr>
          <w:rFonts w:cstheme="minorHAnsi"/>
          <w:sz w:val="24"/>
          <w:szCs w:val="24"/>
        </w:rPr>
        <w:t xml:space="preserve"> crime prediction </w:t>
      </w:r>
      <w:r w:rsidR="00EF038F">
        <w:rPr>
          <w:rFonts w:cstheme="minorHAnsi"/>
          <w:sz w:val="24"/>
          <w:szCs w:val="24"/>
        </w:rPr>
        <w:t>strategies</w:t>
      </w:r>
      <w:r w:rsidR="00DA3C81">
        <w:rPr>
          <w:rFonts w:cstheme="minorHAnsi"/>
          <w:sz w:val="24"/>
          <w:szCs w:val="24"/>
        </w:rPr>
        <w:t>.</w:t>
      </w:r>
    </w:p>
    <w:p w14:paraId="7D827794" w14:textId="31E562C6" w:rsidR="00CB71E6" w:rsidRDefault="002D1CC1" w:rsidP="00637543">
      <w:pPr>
        <w:pStyle w:val="Heading3"/>
        <w:rPr>
          <w:rStyle w:val="Heading3Char"/>
          <w:sz w:val="28"/>
          <w:szCs w:val="28"/>
        </w:rPr>
      </w:pPr>
      <w:bookmarkStart w:id="375" w:name="_Toc136253510"/>
      <w:bookmarkStart w:id="376" w:name="_Toc136390419"/>
      <w:r w:rsidRPr="00B660E0">
        <w:rPr>
          <w:sz w:val="28"/>
          <w:szCs w:val="28"/>
        </w:rPr>
        <w:t>2.</w:t>
      </w:r>
      <w:r w:rsidR="00637543">
        <w:rPr>
          <w:sz w:val="28"/>
          <w:szCs w:val="28"/>
        </w:rPr>
        <w:t>9.1</w:t>
      </w:r>
      <w:r w:rsidRPr="00B660E0">
        <w:rPr>
          <w:sz w:val="28"/>
          <w:szCs w:val="28"/>
        </w:rPr>
        <w:t>.</w:t>
      </w:r>
      <w:r>
        <w:rPr>
          <w:sz w:val="28"/>
          <w:szCs w:val="28"/>
        </w:rPr>
        <w:t xml:space="preserve">   </w:t>
      </w:r>
      <w:r w:rsidRPr="00B660E0">
        <w:rPr>
          <w:rStyle w:val="Heading3Char"/>
          <w:sz w:val="28"/>
          <w:szCs w:val="28"/>
        </w:rPr>
        <w:t>C</w:t>
      </w:r>
      <w:bookmarkEnd w:id="375"/>
      <w:r>
        <w:rPr>
          <w:rStyle w:val="Heading3Char"/>
          <w:sz w:val="28"/>
          <w:szCs w:val="28"/>
        </w:rPr>
        <w:t>ity Policing Plans Driven by Crime Prediction ML Models</w:t>
      </w:r>
      <w:bookmarkEnd w:id="376"/>
    </w:p>
    <w:p w14:paraId="6C6D0A25" w14:textId="77777777" w:rsidR="00637543" w:rsidRPr="00637543" w:rsidRDefault="00637543" w:rsidP="00637543"/>
    <w:p w14:paraId="59C2F767" w14:textId="7239888B" w:rsidR="00CE10C3" w:rsidRPr="009D1BF1" w:rsidRDefault="004D6B57" w:rsidP="4C6C3BA8">
      <w:pPr>
        <w:spacing w:line="360" w:lineRule="auto"/>
        <w:jc w:val="both"/>
        <w:rPr>
          <w:sz w:val="24"/>
          <w:szCs w:val="24"/>
        </w:rPr>
      </w:pPr>
      <w:r w:rsidRPr="4C6C3BA8">
        <w:rPr>
          <w:sz w:val="24"/>
          <w:szCs w:val="24"/>
        </w:rPr>
        <w:t xml:space="preserve">Crime data from a </w:t>
      </w:r>
      <w:r w:rsidR="00C077BC" w:rsidRPr="4C6C3BA8">
        <w:rPr>
          <w:sz w:val="24"/>
          <w:szCs w:val="24"/>
        </w:rPr>
        <w:t xml:space="preserve">large coastal city of China was used to </w:t>
      </w:r>
      <w:r w:rsidR="00BA6446" w:rsidRPr="4C6C3BA8">
        <w:rPr>
          <w:sz w:val="24"/>
          <w:szCs w:val="24"/>
        </w:rPr>
        <w:t>compare</w:t>
      </w:r>
      <w:r w:rsidR="009A14E2" w:rsidRPr="4C6C3BA8">
        <w:rPr>
          <w:sz w:val="24"/>
          <w:szCs w:val="24"/>
        </w:rPr>
        <w:t xml:space="preserve"> the predictive </w:t>
      </w:r>
      <w:r w:rsidR="00BE1A63" w:rsidRPr="4C6C3BA8">
        <w:rPr>
          <w:sz w:val="24"/>
          <w:szCs w:val="24"/>
        </w:rPr>
        <w:t>abilities of</w:t>
      </w:r>
      <w:r w:rsidR="00BA6446" w:rsidRPr="4C6C3BA8">
        <w:rPr>
          <w:sz w:val="24"/>
          <w:szCs w:val="24"/>
        </w:rPr>
        <w:t xml:space="preserve"> LSTM, RF, SVM, NB and CNN</w:t>
      </w:r>
      <w:r w:rsidR="00FC1A5A"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aPMPM4m5","properties":{"formattedCitation":"(Zhang {\\i{}et al.}, 2020)","plainCitation":"(Zhang et al., 2020)","noteIndex":0},"citationItems":[{"id":116,"uris":["http://zotero.org/users/local/Ur3Wut78/items/6PGEYR3K"],"itemData":{"id":116,"type":"article-journal","abstract":"Crime prediction is of great significance to the formulation of policing strategies and the implementation of crime prevention and control. Machine learning is the current mainstream prediction method. However, few studies have systematically compared different machine learning methods for crime prediction. This paper takes the historical data of public property crime from 2015 to 2018 from a section of a large coastal city in the southeast of China as research data to assess the predictive power between several machine learning algorithms. Results based on the historical crime data alone suggest that the LSTM model outperformed KNN, random forest, support vector machine, naive Bayes, and convolutional neural networks. In addition, the built environment data of points of interests (POIs) and urban road network density are input into LSTM model as covariates. It is found that the model with built environment covariates has better prediction effect compared with the original model that is based on historical crime data alone. Therefore, future crime prediction should take advantage of both historical crime data and covariates associated with criminological theories. Not all machine learning algorithms are equally effective in crime prediction.","container-title":"IEEE Access","DOI":"10.1109/ACCESS.2020.3028420","ISSN":"2169-3536","note":"event-title: IEEE Access","page":"181302-181310","source":"IEEE Xplore","title":"Comparison of Machine Learning Algorithms for Predicting Crime Hotspots","volume":"8","author":[{"family":"Zhang","given":"Xu"},{"family":"Liu","given":"Lin"},{"family":"Xiao","given":"Luzi"},{"family":"Ji","given":"Jiakai"}],"issued":{"date-parts":[["2020"]]}}}],"schema":"https://github.com/citation-style-language/schema/raw/master/csl-citation.json"} </w:instrText>
      </w:r>
      <w:r w:rsidRPr="4C6C3BA8">
        <w:rPr>
          <w:sz w:val="24"/>
          <w:szCs w:val="24"/>
        </w:rPr>
        <w:fldChar w:fldCharType="separate"/>
      </w:r>
      <w:r w:rsidR="00335AA9" w:rsidRPr="4C6C3BA8">
        <w:rPr>
          <w:sz w:val="24"/>
          <w:szCs w:val="24"/>
        </w:rPr>
        <w:t xml:space="preserve">(Zhang </w:t>
      </w:r>
      <w:r w:rsidR="00335AA9" w:rsidRPr="4C6C3BA8">
        <w:rPr>
          <w:i/>
          <w:iCs/>
          <w:sz w:val="24"/>
          <w:szCs w:val="24"/>
        </w:rPr>
        <w:t>et al.</w:t>
      </w:r>
      <w:r w:rsidR="00335AA9" w:rsidRPr="4C6C3BA8">
        <w:rPr>
          <w:sz w:val="24"/>
          <w:szCs w:val="24"/>
        </w:rPr>
        <w:t>, 2020)</w:t>
      </w:r>
      <w:r w:rsidRPr="4C6C3BA8">
        <w:rPr>
          <w:sz w:val="24"/>
          <w:szCs w:val="24"/>
        </w:rPr>
        <w:fldChar w:fldCharType="end"/>
      </w:r>
      <w:r w:rsidR="00BE1A63" w:rsidRPr="4C6C3BA8">
        <w:rPr>
          <w:sz w:val="24"/>
          <w:szCs w:val="24"/>
        </w:rPr>
        <w:t>.</w:t>
      </w:r>
      <w:r w:rsidR="00D87186" w:rsidRPr="4C6C3BA8">
        <w:rPr>
          <w:sz w:val="24"/>
          <w:szCs w:val="24"/>
        </w:rPr>
        <w:t xml:space="preserve"> The dataset </w:t>
      </w:r>
      <w:r w:rsidR="00BE1A63" w:rsidRPr="4C6C3BA8">
        <w:rPr>
          <w:sz w:val="24"/>
          <w:szCs w:val="24"/>
        </w:rPr>
        <w:t xml:space="preserve">for this research </w:t>
      </w:r>
      <w:r w:rsidR="00847173" w:rsidRPr="4C6C3BA8">
        <w:rPr>
          <w:sz w:val="24"/>
          <w:szCs w:val="24"/>
        </w:rPr>
        <w:t>was</w:t>
      </w:r>
      <w:r w:rsidR="00712750" w:rsidRPr="4C6C3BA8">
        <w:rPr>
          <w:sz w:val="24"/>
          <w:szCs w:val="24"/>
        </w:rPr>
        <w:t xml:space="preserve"> </w:t>
      </w:r>
      <w:r w:rsidR="009A14E2" w:rsidRPr="4C6C3BA8">
        <w:rPr>
          <w:sz w:val="24"/>
          <w:szCs w:val="24"/>
        </w:rPr>
        <w:t>made up of public property crime</w:t>
      </w:r>
      <w:r w:rsidR="00712750" w:rsidRPr="4C6C3BA8">
        <w:rPr>
          <w:sz w:val="24"/>
          <w:szCs w:val="24"/>
        </w:rPr>
        <w:t>s</w:t>
      </w:r>
      <w:r w:rsidR="009E2712">
        <w:rPr>
          <w:sz w:val="24"/>
          <w:szCs w:val="24"/>
        </w:rPr>
        <w:t>. T</w:t>
      </w:r>
      <w:r w:rsidR="00D42BDF" w:rsidRPr="4C6C3BA8">
        <w:rPr>
          <w:sz w:val="24"/>
          <w:szCs w:val="24"/>
        </w:rPr>
        <w:t xml:space="preserve">he </w:t>
      </w:r>
      <w:r w:rsidR="009E2712">
        <w:rPr>
          <w:sz w:val="24"/>
          <w:szCs w:val="24"/>
        </w:rPr>
        <w:t xml:space="preserve">objective was </w:t>
      </w:r>
      <w:r w:rsidR="00D42BDF" w:rsidRPr="4C6C3BA8">
        <w:rPr>
          <w:sz w:val="24"/>
          <w:szCs w:val="24"/>
        </w:rPr>
        <w:t xml:space="preserve">to predict occurrence of </w:t>
      </w:r>
      <w:r w:rsidR="004E2209" w:rsidRPr="4C6C3BA8">
        <w:rPr>
          <w:sz w:val="24"/>
          <w:szCs w:val="24"/>
        </w:rPr>
        <w:t>these crimes</w:t>
      </w:r>
      <w:r w:rsidR="00712750" w:rsidRPr="4C6C3BA8">
        <w:rPr>
          <w:sz w:val="24"/>
          <w:szCs w:val="24"/>
        </w:rPr>
        <w:t>.</w:t>
      </w:r>
      <w:r w:rsidR="00B44B49" w:rsidRPr="4C6C3BA8">
        <w:rPr>
          <w:sz w:val="24"/>
          <w:szCs w:val="24"/>
        </w:rPr>
        <w:t xml:space="preserve"> </w:t>
      </w:r>
      <w:r w:rsidR="00C84EAD" w:rsidRPr="4C6C3BA8">
        <w:rPr>
          <w:sz w:val="24"/>
          <w:szCs w:val="24"/>
        </w:rPr>
        <w:t xml:space="preserve">LSTM </w:t>
      </w:r>
      <w:r w:rsidR="00886363" w:rsidRPr="4C6C3BA8">
        <w:rPr>
          <w:sz w:val="24"/>
          <w:szCs w:val="24"/>
        </w:rPr>
        <w:t>performed b</w:t>
      </w:r>
      <w:r w:rsidR="00DC507A">
        <w:rPr>
          <w:sz w:val="24"/>
          <w:szCs w:val="24"/>
        </w:rPr>
        <w:t>est</w:t>
      </w:r>
      <w:r w:rsidR="00BD3E81" w:rsidRPr="4C6C3BA8">
        <w:rPr>
          <w:sz w:val="24"/>
          <w:szCs w:val="24"/>
        </w:rPr>
        <w:t xml:space="preserve">. </w:t>
      </w:r>
      <w:r w:rsidR="00886363" w:rsidRPr="4C6C3BA8">
        <w:rPr>
          <w:sz w:val="24"/>
          <w:szCs w:val="24"/>
        </w:rPr>
        <w:t xml:space="preserve">This </w:t>
      </w:r>
      <w:r w:rsidR="00BD3E81" w:rsidRPr="4C6C3BA8">
        <w:rPr>
          <w:sz w:val="24"/>
          <w:szCs w:val="24"/>
        </w:rPr>
        <w:t xml:space="preserve">is </w:t>
      </w:r>
      <w:r w:rsidR="00A33AEB" w:rsidRPr="4C6C3BA8">
        <w:rPr>
          <w:sz w:val="24"/>
          <w:szCs w:val="24"/>
        </w:rPr>
        <w:t>due t</w:t>
      </w:r>
      <w:r w:rsidR="00584887" w:rsidRPr="4C6C3BA8">
        <w:rPr>
          <w:sz w:val="24"/>
          <w:szCs w:val="24"/>
        </w:rPr>
        <w:t xml:space="preserve">o its superiority as better pattern </w:t>
      </w:r>
      <w:r w:rsidR="00C641DD" w:rsidRPr="4C6C3BA8">
        <w:rPr>
          <w:sz w:val="24"/>
          <w:szCs w:val="24"/>
        </w:rPr>
        <w:t xml:space="preserve">and regularity </w:t>
      </w:r>
      <w:r w:rsidR="00584887" w:rsidRPr="4C6C3BA8">
        <w:rPr>
          <w:sz w:val="24"/>
          <w:szCs w:val="24"/>
        </w:rPr>
        <w:t>extractor</w:t>
      </w:r>
      <w:r w:rsidR="000C4B4A" w:rsidRPr="4C6C3BA8">
        <w:rPr>
          <w:sz w:val="24"/>
          <w:szCs w:val="24"/>
        </w:rPr>
        <w:t xml:space="preserve">. </w:t>
      </w:r>
      <w:r w:rsidR="00BD3E81" w:rsidRPr="4C6C3BA8">
        <w:rPr>
          <w:sz w:val="24"/>
          <w:szCs w:val="24"/>
        </w:rPr>
        <w:t>The LSTM</w:t>
      </w:r>
      <w:r w:rsidR="00B44B49" w:rsidRPr="4C6C3BA8">
        <w:rPr>
          <w:sz w:val="24"/>
          <w:szCs w:val="24"/>
        </w:rPr>
        <w:t xml:space="preserve"> which had </w:t>
      </w:r>
      <w:r w:rsidR="007D44C6" w:rsidRPr="4C6C3BA8">
        <w:rPr>
          <w:sz w:val="24"/>
          <w:szCs w:val="24"/>
        </w:rPr>
        <w:t xml:space="preserve">built environment covariates </w:t>
      </w:r>
      <w:r w:rsidR="00C84EAD" w:rsidRPr="4C6C3BA8">
        <w:rPr>
          <w:sz w:val="24"/>
          <w:szCs w:val="24"/>
        </w:rPr>
        <w:t xml:space="preserve">also </w:t>
      </w:r>
      <w:r w:rsidR="007D44C6" w:rsidRPr="4C6C3BA8">
        <w:rPr>
          <w:sz w:val="24"/>
          <w:szCs w:val="24"/>
        </w:rPr>
        <w:t>had</w:t>
      </w:r>
      <w:r w:rsidR="00C84EAD" w:rsidRPr="4C6C3BA8">
        <w:rPr>
          <w:sz w:val="24"/>
          <w:szCs w:val="24"/>
        </w:rPr>
        <w:t xml:space="preserve"> a</w:t>
      </w:r>
      <w:r w:rsidR="007D44C6" w:rsidRPr="4C6C3BA8">
        <w:rPr>
          <w:sz w:val="24"/>
          <w:szCs w:val="24"/>
        </w:rPr>
        <w:t xml:space="preserve"> better </w:t>
      </w:r>
      <w:r w:rsidR="00DE1DB6" w:rsidRPr="4C6C3BA8">
        <w:rPr>
          <w:sz w:val="24"/>
          <w:szCs w:val="24"/>
        </w:rPr>
        <w:t xml:space="preserve">crime </w:t>
      </w:r>
      <w:r w:rsidR="007D44C6" w:rsidRPr="4C6C3BA8">
        <w:rPr>
          <w:sz w:val="24"/>
          <w:szCs w:val="24"/>
        </w:rPr>
        <w:t>prediction accurac</w:t>
      </w:r>
      <w:r w:rsidR="004E2209" w:rsidRPr="4C6C3BA8">
        <w:rPr>
          <w:sz w:val="24"/>
          <w:szCs w:val="24"/>
        </w:rPr>
        <w:t>y</w:t>
      </w:r>
      <w:r w:rsidR="007D44C6" w:rsidRPr="4C6C3BA8">
        <w:rPr>
          <w:sz w:val="24"/>
          <w:szCs w:val="24"/>
        </w:rPr>
        <w:t xml:space="preserve"> than </w:t>
      </w:r>
      <w:r w:rsidR="00E4451B" w:rsidRPr="4C6C3BA8">
        <w:rPr>
          <w:sz w:val="24"/>
          <w:szCs w:val="24"/>
        </w:rPr>
        <w:t>the original model</w:t>
      </w:r>
      <w:r w:rsidR="00DE1DB6" w:rsidRPr="4C6C3BA8">
        <w:rPr>
          <w:sz w:val="24"/>
          <w:szCs w:val="24"/>
        </w:rPr>
        <w:t>.</w:t>
      </w:r>
      <w:r w:rsidR="003C3CEC" w:rsidRPr="4C6C3BA8">
        <w:rPr>
          <w:sz w:val="24"/>
          <w:szCs w:val="24"/>
        </w:rPr>
        <w:t xml:space="preserve"> </w:t>
      </w:r>
      <w:r w:rsidR="009A7D65" w:rsidRPr="4C6C3BA8">
        <w:rPr>
          <w:sz w:val="24"/>
          <w:szCs w:val="24"/>
        </w:rPr>
        <w:t xml:space="preserve">However, </w:t>
      </w:r>
      <w:r w:rsidR="00E303C9" w:rsidRPr="4C6C3BA8">
        <w:rPr>
          <w:sz w:val="24"/>
          <w:szCs w:val="24"/>
        </w:rPr>
        <w:t>one challenge of this research was</w:t>
      </w:r>
      <w:r w:rsidR="007934CD" w:rsidRPr="4C6C3BA8">
        <w:rPr>
          <w:sz w:val="24"/>
          <w:szCs w:val="24"/>
        </w:rPr>
        <w:t xml:space="preserve"> the</w:t>
      </w:r>
      <w:r w:rsidR="00E303C9" w:rsidRPr="4C6C3BA8">
        <w:rPr>
          <w:sz w:val="24"/>
          <w:szCs w:val="24"/>
        </w:rPr>
        <w:t xml:space="preserve"> </w:t>
      </w:r>
      <w:r w:rsidR="00A0578C" w:rsidRPr="4C6C3BA8">
        <w:rPr>
          <w:sz w:val="24"/>
          <w:szCs w:val="24"/>
        </w:rPr>
        <w:t xml:space="preserve">temporal resolution of </w:t>
      </w:r>
      <w:r w:rsidR="00514835" w:rsidRPr="4C6C3BA8">
        <w:rPr>
          <w:sz w:val="24"/>
          <w:szCs w:val="24"/>
        </w:rPr>
        <w:t>the crime</w:t>
      </w:r>
      <w:r w:rsidR="00924E7A" w:rsidRPr="4C6C3BA8">
        <w:rPr>
          <w:sz w:val="24"/>
          <w:szCs w:val="24"/>
        </w:rPr>
        <w:t xml:space="preserve"> </w:t>
      </w:r>
      <w:r w:rsidR="00A0578C" w:rsidRPr="4C6C3BA8">
        <w:rPr>
          <w:sz w:val="24"/>
          <w:szCs w:val="24"/>
        </w:rPr>
        <w:t xml:space="preserve">prediction. </w:t>
      </w:r>
      <w:r w:rsidR="000550DD" w:rsidRPr="4C6C3BA8">
        <w:rPr>
          <w:sz w:val="24"/>
          <w:szCs w:val="24"/>
        </w:rPr>
        <w:t>Th</w:t>
      </w:r>
      <w:r w:rsidR="00C554F8" w:rsidRPr="4C6C3BA8">
        <w:rPr>
          <w:sz w:val="24"/>
          <w:szCs w:val="24"/>
        </w:rPr>
        <w:t xml:space="preserve">e impact of </w:t>
      </w:r>
      <w:r w:rsidR="00950ECA" w:rsidRPr="4C6C3BA8">
        <w:rPr>
          <w:sz w:val="24"/>
          <w:szCs w:val="24"/>
        </w:rPr>
        <w:t>crime variations</w:t>
      </w:r>
      <w:r w:rsidR="00E71271" w:rsidRPr="4C6C3BA8">
        <w:rPr>
          <w:sz w:val="24"/>
          <w:szCs w:val="24"/>
        </w:rPr>
        <w:t xml:space="preserve"> </w:t>
      </w:r>
      <w:r w:rsidR="00B25EEA" w:rsidRPr="4C6C3BA8">
        <w:rPr>
          <w:sz w:val="24"/>
          <w:szCs w:val="24"/>
        </w:rPr>
        <w:t xml:space="preserve">captured </w:t>
      </w:r>
      <w:r w:rsidR="00E71271" w:rsidRPr="4C6C3BA8">
        <w:rPr>
          <w:sz w:val="24"/>
          <w:szCs w:val="24"/>
        </w:rPr>
        <w:t>was</w:t>
      </w:r>
      <w:r w:rsidR="00950ECA" w:rsidRPr="4C6C3BA8">
        <w:rPr>
          <w:sz w:val="24"/>
          <w:szCs w:val="24"/>
        </w:rPr>
        <w:t xml:space="preserve"> within</w:t>
      </w:r>
      <w:r w:rsidR="000550DD" w:rsidRPr="4C6C3BA8">
        <w:rPr>
          <w:sz w:val="24"/>
          <w:szCs w:val="24"/>
        </w:rPr>
        <w:t xml:space="preserve"> a two-week window</w:t>
      </w:r>
      <w:r w:rsidR="00E35C16" w:rsidRPr="4C6C3BA8">
        <w:rPr>
          <w:sz w:val="24"/>
          <w:szCs w:val="24"/>
        </w:rPr>
        <w:t>, whereas</w:t>
      </w:r>
      <w:r w:rsidR="00900E63" w:rsidRPr="4C6C3BA8">
        <w:rPr>
          <w:sz w:val="24"/>
          <w:szCs w:val="24"/>
        </w:rPr>
        <w:t xml:space="preserve"> s</w:t>
      </w:r>
      <w:r w:rsidR="00F57C5F" w:rsidRPr="4C6C3BA8">
        <w:rPr>
          <w:sz w:val="24"/>
          <w:szCs w:val="24"/>
        </w:rPr>
        <w:t>ome studies have shown</w:t>
      </w:r>
      <w:r w:rsidR="000E00F1" w:rsidRPr="4C6C3BA8">
        <w:rPr>
          <w:sz w:val="24"/>
          <w:szCs w:val="24"/>
        </w:rPr>
        <w:t xml:space="preserve"> </w:t>
      </w:r>
      <w:r w:rsidR="00E35C16" w:rsidRPr="4C6C3BA8">
        <w:rPr>
          <w:sz w:val="24"/>
          <w:szCs w:val="24"/>
        </w:rPr>
        <w:t>the usefulness of</w:t>
      </w:r>
      <w:r w:rsidR="00BF2694" w:rsidRPr="4C6C3BA8">
        <w:rPr>
          <w:sz w:val="24"/>
          <w:szCs w:val="24"/>
        </w:rPr>
        <w:t xml:space="preserve"> captur</w:t>
      </w:r>
      <w:r w:rsidR="000C5494">
        <w:rPr>
          <w:sz w:val="24"/>
          <w:szCs w:val="24"/>
        </w:rPr>
        <w:t>ing</w:t>
      </w:r>
      <w:r w:rsidR="00BF2694" w:rsidRPr="4C6C3BA8">
        <w:rPr>
          <w:sz w:val="24"/>
          <w:szCs w:val="24"/>
        </w:rPr>
        <w:t xml:space="preserve"> </w:t>
      </w:r>
      <w:r w:rsidR="000E00F1" w:rsidRPr="4C6C3BA8">
        <w:rPr>
          <w:sz w:val="24"/>
          <w:szCs w:val="24"/>
        </w:rPr>
        <w:t>daily changes in crimes</w:t>
      </w:r>
      <w:r w:rsidR="00C65CC8" w:rsidRPr="4C6C3BA8">
        <w:rPr>
          <w:sz w:val="24"/>
          <w:szCs w:val="24"/>
        </w:rPr>
        <w:t xml:space="preserve"> or </w:t>
      </w:r>
      <w:r w:rsidR="00995D6D" w:rsidRPr="4C6C3BA8">
        <w:rPr>
          <w:sz w:val="24"/>
          <w:szCs w:val="24"/>
        </w:rPr>
        <w:t xml:space="preserve">checking </w:t>
      </w:r>
      <w:r w:rsidR="00E24F08" w:rsidRPr="4C6C3BA8">
        <w:rPr>
          <w:sz w:val="24"/>
          <w:szCs w:val="24"/>
        </w:rPr>
        <w:t>variation of risks</w:t>
      </w:r>
      <w:r w:rsidR="000E00F1" w:rsidRPr="4C6C3BA8">
        <w:rPr>
          <w:sz w:val="24"/>
          <w:szCs w:val="24"/>
        </w:rPr>
        <w:t xml:space="preserve"> </w:t>
      </w:r>
      <w:r w:rsidR="00995D6D" w:rsidRPr="4C6C3BA8">
        <w:rPr>
          <w:sz w:val="24"/>
          <w:szCs w:val="24"/>
        </w:rPr>
        <w:t xml:space="preserve">during </w:t>
      </w:r>
      <w:r w:rsidR="000C5494">
        <w:rPr>
          <w:sz w:val="24"/>
          <w:szCs w:val="24"/>
        </w:rPr>
        <w:t>daytime. This</w:t>
      </w:r>
      <w:r w:rsidR="00BF2C85" w:rsidRPr="4C6C3BA8">
        <w:rPr>
          <w:sz w:val="24"/>
          <w:szCs w:val="24"/>
        </w:rPr>
        <w:t xml:space="preserve"> aid</w:t>
      </w:r>
      <w:r w:rsidR="001B348F" w:rsidRPr="4C6C3BA8">
        <w:rPr>
          <w:sz w:val="24"/>
          <w:szCs w:val="24"/>
        </w:rPr>
        <w:t>s</w:t>
      </w:r>
      <w:r w:rsidR="0053727F" w:rsidRPr="4C6C3BA8">
        <w:rPr>
          <w:sz w:val="24"/>
          <w:szCs w:val="24"/>
        </w:rPr>
        <w:t xml:space="preserve"> temporal resolution of crime prediction</w:t>
      </w:r>
      <w:r w:rsidR="00E303C9" w:rsidRPr="4C6C3BA8">
        <w:rPr>
          <w:sz w:val="24"/>
          <w:szCs w:val="24"/>
        </w:rPr>
        <w:t>s</w:t>
      </w:r>
      <w:r w:rsidR="00E56C37" w:rsidRPr="4C6C3BA8">
        <w:rPr>
          <w:sz w:val="24"/>
          <w:szCs w:val="24"/>
        </w:rPr>
        <w:t>.</w:t>
      </w:r>
      <w:r w:rsidR="00702AF8" w:rsidRPr="4C6C3BA8">
        <w:rPr>
          <w:sz w:val="24"/>
          <w:szCs w:val="24"/>
        </w:rPr>
        <w:t xml:space="preserve"> </w:t>
      </w:r>
      <w:r w:rsidR="00181E3E">
        <w:rPr>
          <w:sz w:val="24"/>
          <w:szCs w:val="24"/>
        </w:rPr>
        <w:t>A research e</w:t>
      </w:r>
      <w:r w:rsidR="00225F28">
        <w:rPr>
          <w:sz w:val="24"/>
          <w:szCs w:val="24"/>
        </w:rPr>
        <w:t>xamining a</w:t>
      </w:r>
      <w:r w:rsidR="00E5592F" w:rsidRPr="4C6C3BA8">
        <w:rPr>
          <w:sz w:val="24"/>
          <w:szCs w:val="24"/>
        </w:rPr>
        <w:t xml:space="preserve"> Ch</w:t>
      </w:r>
      <w:r w:rsidR="00B0258A" w:rsidRPr="4C6C3BA8">
        <w:rPr>
          <w:sz w:val="24"/>
          <w:szCs w:val="24"/>
        </w:rPr>
        <w:t>icago</w:t>
      </w:r>
      <w:r w:rsidR="00E5592F" w:rsidRPr="4C6C3BA8">
        <w:rPr>
          <w:sz w:val="24"/>
          <w:szCs w:val="24"/>
        </w:rPr>
        <w:t xml:space="preserve"> crime dataset</w:t>
      </w:r>
      <w:r w:rsidR="00225F28">
        <w:rPr>
          <w:sz w:val="24"/>
          <w:szCs w:val="24"/>
        </w:rPr>
        <w:t xml:space="preserve"> </w:t>
      </w:r>
      <w:r w:rsidR="00181E3E">
        <w:rPr>
          <w:sz w:val="24"/>
          <w:szCs w:val="24"/>
        </w:rPr>
        <w:t>had</w:t>
      </w:r>
      <w:r w:rsidR="00225F28">
        <w:rPr>
          <w:sz w:val="24"/>
          <w:szCs w:val="24"/>
        </w:rPr>
        <w:t xml:space="preserve"> the</w:t>
      </w:r>
      <w:r w:rsidR="00633ED4" w:rsidRPr="4C6C3BA8">
        <w:rPr>
          <w:sz w:val="24"/>
          <w:szCs w:val="24"/>
        </w:rPr>
        <w:t xml:space="preserve"> aim</w:t>
      </w:r>
      <w:r w:rsidR="00A83CBC" w:rsidRPr="4C6C3BA8">
        <w:rPr>
          <w:sz w:val="24"/>
          <w:szCs w:val="24"/>
        </w:rPr>
        <w:t xml:space="preserve"> </w:t>
      </w:r>
      <w:r w:rsidR="00A453A5">
        <w:rPr>
          <w:sz w:val="24"/>
          <w:szCs w:val="24"/>
        </w:rPr>
        <w:t>to</w:t>
      </w:r>
      <w:r w:rsidR="00181E3E">
        <w:rPr>
          <w:sz w:val="24"/>
          <w:szCs w:val="24"/>
        </w:rPr>
        <w:t xml:space="preserve"> not only</w:t>
      </w:r>
      <w:r w:rsidR="00B20924" w:rsidRPr="4C6C3BA8">
        <w:rPr>
          <w:sz w:val="24"/>
          <w:szCs w:val="24"/>
        </w:rPr>
        <w:t xml:space="preserve"> </w:t>
      </w:r>
      <w:r w:rsidR="00A453A5">
        <w:rPr>
          <w:sz w:val="24"/>
          <w:szCs w:val="24"/>
        </w:rPr>
        <w:t xml:space="preserve">predict </w:t>
      </w:r>
      <w:r w:rsidR="00A83CBC" w:rsidRPr="4C6C3BA8">
        <w:rPr>
          <w:sz w:val="24"/>
          <w:szCs w:val="24"/>
        </w:rPr>
        <w:lastRenderedPageBreak/>
        <w:t>crime</w:t>
      </w:r>
      <w:r w:rsidR="00A453A5">
        <w:rPr>
          <w:sz w:val="24"/>
          <w:szCs w:val="24"/>
        </w:rPr>
        <w:t>s</w:t>
      </w:r>
      <w:r w:rsidR="00A83CBC" w:rsidRPr="4C6C3BA8">
        <w:rPr>
          <w:sz w:val="24"/>
          <w:szCs w:val="24"/>
        </w:rPr>
        <w:t xml:space="preserve"> but also to gain insight on how the network </w:t>
      </w:r>
      <w:r w:rsidR="008C2609" w:rsidRPr="4C6C3BA8">
        <w:rPr>
          <w:sz w:val="24"/>
          <w:szCs w:val="24"/>
        </w:rPr>
        <w:t>of city community areas shapes dynamics of crimes</w:t>
      </w:r>
      <w:r w:rsidRPr="4C6C3BA8">
        <w:rPr>
          <w:sz w:val="24"/>
          <w:szCs w:val="24"/>
        </w:rPr>
        <w:fldChar w:fldCharType="begin"/>
      </w:r>
      <w:r w:rsidRPr="4C6C3BA8">
        <w:rPr>
          <w:sz w:val="24"/>
          <w:szCs w:val="24"/>
        </w:rPr>
        <w:instrText xml:space="preserve"> ADDIN ZOTERO_ITEM CSL_CITATION {"citationID":"j6cg1Qzw","properties":{"formattedCitation":"(Niu {\\i{}et al.}, 2019)","plainCitation":"(Niu et al., 2019)","noteIndex":0},"citationItems":[{"id":119,"uris":["http://zotero.org/users/local/Ur3Wut78/items/SNRDKEC4"],"itemData":{"id":119,"type":"article-journal","abstract":"Abstract\n            \n              Understanding criminal activities, their structure and dynamics are fundamental for designing tools for crime prediction that can also guide crime prevention. Here, we study crimes committed in city community areas based on police crime reports and demographic data for the City of Chicago collected over 16 consecutive years. Our goal is to understand how the network of city community areas shapes dynamics of criminal offenses and demographic characteristics of their inhabitants. Our results reveal the presence of criminal hot-spots and expose the dynamic nature of criminal activities. We identify the most influential features for forecasting the per capita crime rate in each community. Our results indicate that city community crime is driven by spatio-temporal dynamics since the number of crimes committed in the past among the spatial neighbors of each community area and in the community itself are the most important features in our predictive models. Moreover, certain urban characteristics appear to act as triggers for the spatial spreading of criminal activities. Using the k-Means clustering algorithm, we obtained three clearly separated clusters of community areas, each with different levels of crimes and unique demographic characteristics of the district’s inhabitants. Further, we demonstrate that crime predictive models incorporating both demographic characteristics of a community and its crime rate perform better than models relying only on one type of features. We develop predictive algorithms to forecast the number of future crimes in city community areas over the periods of one-month and one-year using varying sets of features. For one-month predictions using just the number of prior incidents as a feature, the critical length of historical data,\n              τ\n              \n                c\n              \n              , of 12 months arises. Using more than\n              τ\n              \n                c\n              \n              months ensures high accuracy of prediction, while using fewer months negatively impacts prediction quality. Using features based on demographic characteristics of the district’s inhabitants weakens this impact somewhat. We also forecast the number of crimes in each community area in the given year. Then, we study in which community area and over what period an increase in crime reduction funding in this area will yield the largest reduction of the crime in the entire city. Finally, we study and compare the performance of various supervised machine learning algorithms classifying reported crime incidents into the correct crime category. Using the temporal patterns of various crime categories improves the classification accuracy. The methodologies introduced here are general and can be applied to other cities for which data about criminal activities and demographics are available.","container-title":"Applied Network Science","DOI":"10.1007/s41109-019-0239-8","ISSN":"2364-8228","issue":"1","journalAbbreviation":"Appl Netw Sci","language":"en","page":"127","source":"Semantic Scholar","title":"Dynamics of crime activities in the network of city community areas","volume":"4","author":[{"family":"Niu","given":"Xiang"},{"family":"Elsisy","given":"Amr"},{"family":"Derzsy","given":"Noemi"},{"family":"Szymanski","given":"Boleslaw K."}],"issued":{"date-parts":[["2019",12]]}}}],"schema":"https://github.com/citation-style-language/schema/raw/master/csl-citation.json"} </w:instrText>
      </w:r>
      <w:r w:rsidRPr="4C6C3BA8">
        <w:rPr>
          <w:sz w:val="24"/>
          <w:szCs w:val="24"/>
        </w:rPr>
        <w:fldChar w:fldCharType="separate"/>
      </w:r>
      <w:r w:rsidR="1C361C46" w:rsidRPr="4C6C3BA8">
        <w:rPr>
          <w:sz w:val="24"/>
          <w:szCs w:val="24"/>
        </w:rPr>
        <w:t xml:space="preserve"> (</w:t>
      </w:r>
      <w:r w:rsidR="00410742" w:rsidRPr="4C6C3BA8">
        <w:rPr>
          <w:sz w:val="24"/>
          <w:szCs w:val="24"/>
        </w:rPr>
        <w:t xml:space="preserve">Niu </w:t>
      </w:r>
      <w:r w:rsidR="00410742" w:rsidRPr="4C6C3BA8">
        <w:rPr>
          <w:i/>
          <w:iCs/>
          <w:sz w:val="24"/>
          <w:szCs w:val="24"/>
        </w:rPr>
        <w:t>et al.</w:t>
      </w:r>
      <w:r w:rsidR="00410742" w:rsidRPr="4C6C3BA8">
        <w:rPr>
          <w:sz w:val="24"/>
          <w:szCs w:val="24"/>
        </w:rPr>
        <w:t>, 2019)</w:t>
      </w:r>
      <w:r w:rsidRPr="4C6C3BA8">
        <w:rPr>
          <w:sz w:val="24"/>
          <w:szCs w:val="24"/>
        </w:rPr>
        <w:fldChar w:fldCharType="end"/>
      </w:r>
      <w:r w:rsidR="008C2609" w:rsidRPr="4C6C3BA8">
        <w:rPr>
          <w:sz w:val="24"/>
          <w:szCs w:val="24"/>
        </w:rPr>
        <w:t>.</w:t>
      </w:r>
      <w:r w:rsidR="00E22AE6" w:rsidRPr="4C6C3BA8">
        <w:rPr>
          <w:sz w:val="24"/>
          <w:szCs w:val="24"/>
        </w:rPr>
        <w:t xml:space="preserve"> </w:t>
      </w:r>
      <w:r w:rsidR="00B317C8" w:rsidRPr="4C6C3BA8">
        <w:rPr>
          <w:sz w:val="24"/>
          <w:szCs w:val="24"/>
        </w:rPr>
        <w:t xml:space="preserve">The results obtained showed </w:t>
      </w:r>
      <w:r w:rsidR="00F20910" w:rsidRPr="4C6C3BA8">
        <w:rPr>
          <w:sz w:val="24"/>
          <w:szCs w:val="24"/>
        </w:rPr>
        <w:t xml:space="preserve">how certain urban factors </w:t>
      </w:r>
      <w:r w:rsidR="00BF5A97" w:rsidRPr="4C6C3BA8">
        <w:rPr>
          <w:sz w:val="24"/>
          <w:szCs w:val="24"/>
        </w:rPr>
        <w:t>were likely triggers for the spatial spreading of criminal activities in th</w:t>
      </w:r>
      <w:r w:rsidR="004625AA">
        <w:rPr>
          <w:sz w:val="24"/>
          <w:szCs w:val="24"/>
        </w:rPr>
        <w:t>at</w:t>
      </w:r>
      <w:r w:rsidR="00264317" w:rsidRPr="4C6C3BA8">
        <w:rPr>
          <w:sz w:val="24"/>
          <w:szCs w:val="24"/>
        </w:rPr>
        <w:t xml:space="preserve"> specific</w:t>
      </w:r>
      <w:r w:rsidR="00BF5A97" w:rsidRPr="4C6C3BA8">
        <w:rPr>
          <w:sz w:val="24"/>
          <w:szCs w:val="24"/>
        </w:rPr>
        <w:t xml:space="preserve"> US </w:t>
      </w:r>
      <w:r w:rsidR="00C717EA">
        <w:rPr>
          <w:sz w:val="24"/>
          <w:szCs w:val="24"/>
        </w:rPr>
        <w:t>c</w:t>
      </w:r>
      <w:r w:rsidR="00BF5A97" w:rsidRPr="4C6C3BA8">
        <w:rPr>
          <w:sz w:val="24"/>
          <w:szCs w:val="24"/>
        </w:rPr>
        <w:t>ity</w:t>
      </w:r>
      <w:r w:rsidR="00264317" w:rsidRPr="4C6C3BA8">
        <w:rPr>
          <w:sz w:val="24"/>
          <w:szCs w:val="24"/>
        </w:rPr>
        <w:t>.</w:t>
      </w:r>
      <w:r w:rsidR="0031538B" w:rsidRPr="4C6C3BA8">
        <w:rPr>
          <w:sz w:val="24"/>
          <w:szCs w:val="24"/>
        </w:rPr>
        <w:t xml:space="preserve"> There </w:t>
      </w:r>
      <w:r w:rsidR="006C3203" w:rsidRPr="4C6C3BA8">
        <w:rPr>
          <w:sz w:val="24"/>
          <w:szCs w:val="24"/>
        </w:rPr>
        <w:t>has also been</w:t>
      </w:r>
      <w:r w:rsidR="00E70216" w:rsidRPr="4C6C3BA8">
        <w:rPr>
          <w:sz w:val="24"/>
          <w:szCs w:val="24"/>
        </w:rPr>
        <w:t xml:space="preserve"> evidence of how ML models incorporated with</w:t>
      </w:r>
      <w:r w:rsidR="00172B67" w:rsidRPr="4C6C3BA8">
        <w:rPr>
          <w:sz w:val="24"/>
          <w:szCs w:val="24"/>
        </w:rPr>
        <w:t xml:space="preserve"> unique</w:t>
      </w:r>
      <w:r w:rsidR="00E70216" w:rsidRPr="4C6C3BA8">
        <w:rPr>
          <w:sz w:val="24"/>
          <w:szCs w:val="24"/>
        </w:rPr>
        <w:t xml:space="preserve"> </w:t>
      </w:r>
      <w:r w:rsidR="00172B67" w:rsidRPr="4C6C3BA8">
        <w:rPr>
          <w:sz w:val="24"/>
          <w:szCs w:val="24"/>
        </w:rPr>
        <w:t xml:space="preserve">demographic </w:t>
      </w:r>
      <w:r w:rsidR="00B31400" w:rsidRPr="4C6C3BA8">
        <w:rPr>
          <w:sz w:val="24"/>
          <w:szCs w:val="24"/>
        </w:rPr>
        <w:t xml:space="preserve">characteristics of the inhabitants performed better than </w:t>
      </w:r>
      <w:r w:rsidR="00223901" w:rsidRPr="4C6C3BA8">
        <w:rPr>
          <w:sz w:val="24"/>
          <w:szCs w:val="24"/>
        </w:rPr>
        <w:t xml:space="preserve">models </w:t>
      </w:r>
      <w:r w:rsidR="00B33EE3" w:rsidRPr="4C6C3BA8">
        <w:rPr>
          <w:sz w:val="24"/>
          <w:szCs w:val="24"/>
        </w:rPr>
        <w:t>which relied only one type of feature</w:t>
      </w:r>
      <w:r w:rsidRPr="4C6C3BA8">
        <w:rPr>
          <w:sz w:val="24"/>
          <w:szCs w:val="24"/>
        </w:rPr>
        <w:fldChar w:fldCharType="begin"/>
      </w:r>
      <w:r w:rsidRPr="4C6C3BA8">
        <w:rPr>
          <w:sz w:val="24"/>
          <w:szCs w:val="24"/>
        </w:rPr>
        <w:instrText xml:space="preserve"> ADDIN ZOTERO_ITEM CSL_CITATION {"citationID":"gqEyC6fM","properties":{"formattedCitation":"(Wheeler and Steenbeek, 2021)","plainCitation":"(Wheeler and Steenbeek, 2021)","noteIndex":0},"citationItems":[{"id":370,"uris":["http://zotero.org/users/local/Ur3Wut78/items/S6Z5C3ZM"],"itemData":{"id":370,"type":"article-journal","abstract":"We illustrate how a machine learning algorithm, Random Forests, can provide accurate long-term predictions of crime at micro places relative to other popular techniques. We also show how recent advances in model summaries can help to open the ‘black box’ of Random Forests, considerably improving their interpretability.","container-title":"Journal of Quantitative Criminology","DOI":"10.1007/s10940-020-09457-7","ISSN":"1573-7799","issue":"2","journalAbbreviation":"J Quant Criminol","language":"en","page":"445-480","source":"Springer Link","title":"Mapping the Risk Terrain for Crime Using Machine Learning","volume":"37","author":[{"family":"Wheeler","given":"Andrew P."},{"family":"Steenbeek","given":"Wouter"}],"issued":{"date-parts":[["2021",6,1]]}}}],"schema":"https://github.com/citation-style-language/schema/raw/master/csl-citation.json"} </w:instrText>
      </w:r>
      <w:r w:rsidRPr="4C6C3BA8">
        <w:rPr>
          <w:sz w:val="24"/>
          <w:szCs w:val="24"/>
        </w:rPr>
        <w:fldChar w:fldCharType="separate"/>
      </w:r>
      <w:r w:rsidR="30516C2C" w:rsidRPr="4C6C3BA8">
        <w:rPr>
          <w:rFonts w:ascii="Calibri" w:hAnsi="Calibri" w:cs="Calibri"/>
          <w:sz w:val="24"/>
          <w:szCs w:val="24"/>
        </w:rPr>
        <w:t xml:space="preserve"> (</w:t>
      </w:r>
      <w:r w:rsidR="00F52A74" w:rsidRPr="4C6C3BA8">
        <w:rPr>
          <w:rFonts w:ascii="Calibri" w:hAnsi="Calibri" w:cs="Calibri"/>
          <w:sz w:val="24"/>
          <w:szCs w:val="24"/>
        </w:rPr>
        <w:t>Wheeler and Steenbeek, 2021)</w:t>
      </w:r>
      <w:r w:rsidRPr="4C6C3BA8">
        <w:rPr>
          <w:sz w:val="24"/>
          <w:szCs w:val="24"/>
        </w:rPr>
        <w:fldChar w:fldCharType="end"/>
      </w:r>
      <w:r w:rsidR="00CE2246" w:rsidRPr="4C6C3BA8">
        <w:rPr>
          <w:sz w:val="24"/>
          <w:szCs w:val="24"/>
        </w:rPr>
        <w:t>.</w:t>
      </w:r>
      <w:r w:rsidR="00245492" w:rsidRPr="4C6C3BA8">
        <w:rPr>
          <w:sz w:val="24"/>
          <w:szCs w:val="24"/>
        </w:rPr>
        <w:t xml:space="preserve"> </w:t>
      </w:r>
      <w:r w:rsidR="00E739FE" w:rsidRPr="4C6C3BA8">
        <w:rPr>
          <w:sz w:val="24"/>
          <w:szCs w:val="24"/>
        </w:rPr>
        <w:t>Comparing</w:t>
      </w:r>
      <w:r w:rsidR="0060194B" w:rsidRPr="4C6C3BA8">
        <w:rPr>
          <w:sz w:val="24"/>
          <w:szCs w:val="24"/>
        </w:rPr>
        <w:t xml:space="preserve"> ML model-driven techniques to traditional methods to improve crime, </w:t>
      </w:r>
      <w:r w:rsidR="008238BC" w:rsidRPr="4C6C3BA8">
        <w:rPr>
          <w:sz w:val="24"/>
          <w:szCs w:val="24"/>
        </w:rPr>
        <w:t xml:space="preserve">was the </w:t>
      </w:r>
      <w:r w:rsidR="007D668C" w:rsidRPr="4C6C3BA8">
        <w:rPr>
          <w:sz w:val="24"/>
          <w:szCs w:val="24"/>
        </w:rPr>
        <w:t xml:space="preserve">proposal </w:t>
      </w:r>
      <w:r w:rsidR="008238BC" w:rsidRPr="4C6C3BA8">
        <w:rPr>
          <w:sz w:val="24"/>
          <w:szCs w:val="24"/>
        </w:rPr>
        <w:t>of a</w:t>
      </w:r>
      <w:r w:rsidR="00CE32F2" w:rsidRPr="4C6C3BA8">
        <w:rPr>
          <w:sz w:val="24"/>
          <w:szCs w:val="24"/>
        </w:rPr>
        <w:t xml:space="preserve"> recent </w:t>
      </w:r>
      <w:r w:rsidR="00DD7484" w:rsidRPr="4C6C3BA8">
        <w:rPr>
          <w:sz w:val="24"/>
          <w:szCs w:val="24"/>
        </w:rPr>
        <w:t xml:space="preserve">study </w:t>
      </w:r>
      <w:r w:rsidR="006C3203" w:rsidRPr="4C6C3BA8">
        <w:rPr>
          <w:sz w:val="24"/>
          <w:szCs w:val="24"/>
        </w:rPr>
        <w:t>on</w:t>
      </w:r>
      <w:r w:rsidR="00DD7484" w:rsidRPr="4C6C3BA8">
        <w:rPr>
          <w:sz w:val="24"/>
          <w:szCs w:val="24"/>
        </w:rPr>
        <w:t xml:space="preserve"> how </w:t>
      </w:r>
      <w:r w:rsidR="0074628C" w:rsidRPr="4C6C3BA8">
        <w:rPr>
          <w:sz w:val="24"/>
          <w:szCs w:val="24"/>
        </w:rPr>
        <w:t xml:space="preserve">UK </w:t>
      </w:r>
      <w:r w:rsidR="00D435C0" w:rsidRPr="4C6C3BA8">
        <w:rPr>
          <w:sz w:val="24"/>
          <w:szCs w:val="24"/>
        </w:rPr>
        <w:t>community-based</w:t>
      </w:r>
      <w:r w:rsidR="00084BCB" w:rsidRPr="4C6C3BA8">
        <w:rPr>
          <w:sz w:val="24"/>
          <w:szCs w:val="24"/>
        </w:rPr>
        <w:t xml:space="preserve"> programs </w:t>
      </w:r>
      <w:r w:rsidR="00E178FC" w:rsidRPr="4C6C3BA8">
        <w:rPr>
          <w:sz w:val="24"/>
          <w:szCs w:val="24"/>
        </w:rPr>
        <w:t xml:space="preserve">like </w:t>
      </w:r>
      <w:r w:rsidR="00EF4226" w:rsidRPr="4C6C3BA8">
        <w:rPr>
          <w:sz w:val="24"/>
          <w:szCs w:val="24"/>
        </w:rPr>
        <w:t xml:space="preserve">the Neighbourhood Renewal Fund (NRF) </w:t>
      </w:r>
      <w:r w:rsidR="00D435C0" w:rsidRPr="4C6C3BA8">
        <w:rPr>
          <w:sz w:val="24"/>
          <w:szCs w:val="24"/>
        </w:rPr>
        <w:t>ha</w:t>
      </w:r>
      <w:r w:rsidR="005F48F9" w:rsidRPr="4C6C3BA8">
        <w:rPr>
          <w:sz w:val="24"/>
          <w:szCs w:val="24"/>
        </w:rPr>
        <w:t>d</w:t>
      </w:r>
      <w:r w:rsidR="001F4D72" w:rsidRPr="4C6C3BA8">
        <w:rPr>
          <w:sz w:val="24"/>
          <w:szCs w:val="24"/>
        </w:rPr>
        <w:t xml:space="preserve"> been effective in reducing crimes</w:t>
      </w:r>
      <w:r w:rsidR="0014618C" w:rsidRPr="4C6C3BA8">
        <w:rPr>
          <w:sz w:val="24"/>
          <w:szCs w:val="24"/>
        </w:rPr>
        <w:t xml:space="preserve"> </w:t>
      </w:r>
      <w:r w:rsidR="00A546CE" w:rsidRPr="4C6C3BA8">
        <w:rPr>
          <w:sz w:val="24"/>
          <w:szCs w:val="24"/>
        </w:rPr>
        <w:t>since</w:t>
      </w:r>
      <w:r w:rsidR="0014618C" w:rsidRPr="4C6C3BA8">
        <w:rPr>
          <w:sz w:val="24"/>
          <w:szCs w:val="24"/>
        </w:rPr>
        <w:t xml:space="preserve"> the early </w:t>
      </w:r>
      <w:r w:rsidR="0030212F" w:rsidRPr="4C6C3BA8">
        <w:rPr>
          <w:sz w:val="24"/>
          <w:szCs w:val="24"/>
        </w:rPr>
        <w:t>2000s</w:t>
      </w:r>
      <w:r w:rsidRPr="4C6C3BA8">
        <w:rPr>
          <w:sz w:val="24"/>
          <w:szCs w:val="24"/>
        </w:rPr>
        <w:fldChar w:fldCharType="begin"/>
      </w:r>
      <w:r w:rsidRPr="4C6C3BA8">
        <w:rPr>
          <w:sz w:val="24"/>
          <w:szCs w:val="24"/>
        </w:rPr>
        <w:instrText xml:space="preserve"> ADDIN ZOTERO_ITEM CSL_CITATION {"citationID":"UmsDjYzg","properties":{"formattedCitation":"(Alonso, Andrews and Jorda, 2019)","plainCitation":"(Alonso, Andrews and Jorda, 2019)","noteIndex":0},"citationItems":[{"id":190,"uris":["http://zotero.org/users/local/Ur3Wut78/items/IAFJGEMS"],"itemData":{"id":190,"type":"article-journal","abstract":"Neighbourhood renewal programs have transformed crime reduction strategies in many developed countries. These place-based initiatives emphasise the preventative value of multi-agency work to enhance community safety and social inclusion. The purpose of this paper is to present empirical evidence on the effectiveness of neighbourhood renewal programs by estimating the impact of the UK’s Neighbourhood Renewal Fund (NRF) program on crime rates across England between 2000 and 2007. Because the NRF was only made available to the most deprived local areas in England, we are able to estimate its effects using a Differences-in-Differences (DiD) approach and a Regression Discontinuity (RD) design. Our DiD estimates indicate that the NRF led to improvements in the rates of property and violent crime of between 10-25%, with analysis of treatment intensity effects suggesting that for every £1 per capita of NRF monies, crime rates improved by 0.3-0.6%. Our RD estimates reveal that these improvements are especially strong around the threshold for program eligibility – a finding that is particularly robust for reductions in property crime. Furthermore, using a spatial DiD, we identify the diffusion of crime prevention benefits from areas receiving NRF funding to neighbouring areas that did not receive funding. Our results therefore suggest that neighbourhood renewal programs are effective strategies for reducing crime.","container-title":"Journal of Urban Economics","DOI":"10.1016/j.jue.2019.01.004","ISSN":"00941190","journalAbbreviation":"Journal of Urban Economics","language":"en","page":"51-69","source":"DOI.org (Crossref)","title":"Do neighbourhood renewal programs reduce crime rates? Evidence from England","title-short":"Do neighbourhood renewal programs reduce crime rates?","volume":"110","author":[{"family":"Alonso","given":"José M."},{"family":"Andrews","given":"Rhys"},{"family":"Jorda","given":"Vanesa"}],"issued":{"date-parts":[["2019",3]]}}}],"schema":"https://github.com/citation-style-language/schema/raw/master/csl-citation.json"} </w:instrText>
      </w:r>
      <w:r w:rsidRPr="4C6C3BA8">
        <w:rPr>
          <w:sz w:val="24"/>
          <w:szCs w:val="24"/>
        </w:rPr>
        <w:fldChar w:fldCharType="separate"/>
      </w:r>
      <w:r w:rsidR="7BE0C429" w:rsidRPr="4C6C3BA8">
        <w:rPr>
          <w:sz w:val="24"/>
          <w:szCs w:val="24"/>
        </w:rPr>
        <w:t xml:space="preserve"> (</w:t>
      </w:r>
      <w:r w:rsidR="0030212F" w:rsidRPr="4C6C3BA8">
        <w:rPr>
          <w:sz w:val="24"/>
          <w:szCs w:val="24"/>
        </w:rPr>
        <w:t>Alonso, Andrews and Jorda, 2019)</w:t>
      </w:r>
      <w:r w:rsidRPr="4C6C3BA8">
        <w:rPr>
          <w:sz w:val="24"/>
          <w:szCs w:val="24"/>
        </w:rPr>
        <w:fldChar w:fldCharType="end"/>
      </w:r>
      <w:r w:rsidR="001F4D72" w:rsidRPr="4C6C3BA8">
        <w:rPr>
          <w:sz w:val="24"/>
          <w:szCs w:val="24"/>
        </w:rPr>
        <w:t>.</w:t>
      </w:r>
      <w:r w:rsidR="006858B6" w:rsidRPr="4C6C3BA8">
        <w:rPr>
          <w:sz w:val="24"/>
          <w:szCs w:val="24"/>
        </w:rPr>
        <w:t xml:space="preserve"> The outcome of the </w:t>
      </w:r>
      <w:r w:rsidR="00C60C45" w:rsidRPr="4C6C3BA8">
        <w:rPr>
          <w:sz w:val="24"/>
          <w:szCs w:val="24"/>
        </w:rPr>
        <w:t>Di</w:t>
      </w:r>
      <w:r w:rsidR="003F10F2" w:rsidRPr="4C6C3BA8">
        <w:rPr>
          <w:sz w:val="24"/>
          <w:szCs w:val="24"/>
        </w:rPr>
        <w:t>fference</w:t>
      </w:r>
      <w:r w:rsidR="00B6121A" w:rsidRPr="4C6C3BA8">
        <w:rPr>
          <w:sz w:val="24"/>
          <w:szCs w:val="24"/>
        </w:rPr>
        <w:t>s</w:t>
      </w:r>
      <w:r w:rsidR="003F10F2" w:rsidRPr="4C6C3BA8">
        <w:rPr>
          <w:sz w:val="24"/>
          <w:szCs w:val="24"/>
        </w:rPr>
        <w:t>-in-</w:t>
      </w:r>
      <w:r w:rsidR="009B65A0" w:rsidRPr="4C6C3BA8">
        <w:rPr>
          <w:sz w:val="24"/>
          <w:szCs w:val="24"/>
        </w:rPr>
        <w:t>Differences (</w:t>
      </w:r>
      <w:r w:rsidR="003F10F2" w:rsidRPr="4C6C3BA8">
        <w:rPr>
          <w:sz w:val="24"/>
          <w:szCs w:val="24"/>
        </w:rPr>
        <w:t xml:space="preserve">DiD) </w:t>
      </w:r>
      <w:r w:rsidR="00DD7BA1" w:rsidRPr="4C6C3BA8">
        <w:rPr>
          <w:sz w:val="24"/>
          <w:szCs w:val="24"/>
        </w:rPr>
        <w:t xml:space="preserve">and Regression Discontinuity (RD) </w:t>
      </w:r>
      <w:r w:rsidR="006858B6" w:rsidRPr="4C6C3BA8">
        <w:rPr>
          <w:sz w:val="24"/>
          <w:szCs w:val="24"/>
        </w:rPr>
        <w:t xml:space="preserve">analysis indicated </w:t>
      </w:r>
      <w:r w:rsidR="005369AA" w:rsidRPr="4C6C3BA8">
        <w:rPr>
          <w:sz w:val="24"/>
          <w:szCs w:val="24"/>
        </w:rPr>
        <w:t>reduction in</w:t>
      </w:r>
      <w:r w:rsidR="00951B83" w:rsidRPr="4C6C3BA8">
        <w:rPr>
          <w:sz w:val="24"/>
          <w:szCs w:val="24"/>
        </w:rPr>
        <w:t xml:space="preserve"> occurrence of </w:t>
      </w:r>
      <w:r w:rsidR="00A319DD" w:rsidRPr="4C6C3BA8">
        <w:rPr>
          <w:sz w:val="24"/>
          <w:szCs w:val="24"/>
        </w:rPr>
        <w:t>domestic crime</w:t>
      </w:r>
      <w:r w:rsidR="00951B83" w:rsidRPr="4C6C3BA8">
        <w:rPr>
          <w:sz w:val="24"/>
          <w:szCs w:val="24"/>
        </w:rPr>
        <w:t>s</w:t>
      </w:r>
      <w:r w:rsidR="00A319DD" w:rsidRPr="4C6C3BA8">
        <w:rPr>
          <w:sz w:val="24"/>
          <w:szCs w:val="24"/>
        </w:rPr>
        <w:t>, vehicle crime</w:t>
      </w:r>
      <w:r w:rsidR="00951B83" w:rsidRPr="4C6C3BA8">
        <w:rPr>
          <w:sz w:val="24"/>
          <w:szCs w:val="24"/>
        </w:rPr>
        <w:t>s</w:t>
      </w:r>
      <w:r w:rsidR="00A319DD" w:rsidRPr="4C6C3BA8">
        <w:rPr>
          <w:sz w:val="24"/>
          <w:szCs w:val="24"/>
        </w:rPr>
        <w:t xml:space="preserve"> and burglar</w:t>
      </w:r>
      <w:r w:rsidR="000C1533" w:rsidRPr="4C6C3BA8">
        <w:rPr>
          <w:sz w:val="24"/>
          <w:szCs w:val="24"/>
        </w:rPr>
        <w:t>ies</w:t>
      </w:r>
      <w:r w:rsidR="00A319DD" w:rsidRPr="4C6C3BA8">
        <w:rPr>
          <w:sz w:val="24"/>
          <w:szCs w:val="24"/>
        </w:rPr>
        <w:t xml:space="preserve"> </w:t>
      </w:r>
      <w:r w:rsidR="0006653F" w:rsidRPr="4C6C3BA8">
        <w:rPr>
          <w:sz w:val="24"/>
          <w:szCs w:val="24"/>
        </w:rPr>
        <w:t xml:space="preserve">in </w:t>
      </w:r>
      <w:r w:rsidR="005F48F9" w:rsidRPr="4C6C3BA8">
        <w:rPr>
          <w:sz w:val="24"/>
          <w:szCs w:val="24"/>
        </w:rPr>
        <w:t>small, disadvantaged</w:t>
      </w:r>
      <w:r w:rsidR="00C503E1" w:rsidRPr="4C6C3BA8">
        <w:rPr>
          <w:sz w:val="24"/>
          <w:szCs w:val="24"/>
        </w:rPr>
        <w:t xml:space="preserve"> neighbourhoods</w:t>
      </w:r>
      <w:r w:rsidR="005369AA" w:rsidRPr="4C6C3BA8">
        <w:rPr>
          <w:sz w:val="24"/>
          <w:szCs w:val="24"/>
        </w:rPr>
        <w:t xml:space="preserve"> wh</w:t>
      </w:r>
      <w:r w:rsidR="008904FD" w:rsidRPr="4C6C3BA8">
        <w:rPr>
          <w:sz w:val="24"/>
          <w:szCs w:val="24"/>
        </w:rPr>
        <w:t>ich received the NRF</w:t>
      </w:r>
      <w:r w:rsidR="00F928E5" w:rsidRPr="4C6C3BA8">
        <w:rPr>
          <w:sz w:val="24"/>
          <w:szCs w:val="24"/>
        </w:rPr>
        <w:t xml:space="preserve"> from the government.</w:t>
      </w:r>
    </w:p>
    <w:p w14:paraId="0AFA25EF" w14:textId="3FEABF87" w:rsidR="00B352B3" w:rsidRPr="000F6B4C" w:rsidRDefault="00286A9E" w:rsidP="000F6B4C">
      <w:pPr>
        <w:spacing w:line="360" w:lineRule="auto"/>
        <w:jc w:val="both"/>
        <w:rPr>
          <w:sz w:val="24"/>
          <w:szCs w:val="24"/>
        </w:rPr>
      </w:pPr>
      <w:r w:rsidRPr="4C6C3BA8">
        <w:rPr>
          <w:sz w:val="24"/>
          <w:szCs w:val="24"/>
        </w:rPr>
        <w:t>Reducing</w:t>
      </w:r>
      <w:r w:rsidR="005E42EC" w:rsidRPr="4C6C3BA8">
        <w:rPr>
          <w:sz w:val="24"/>
          <w:szCs w:val="24"/>
        </w:rPr>
        <w:t xml:space="preserve"> situational</w:t>
      </w:r>
      <w:r w:rsidRPr="4C6C3BA8">
        <w:rPr>
          <w:sz w:val="24"/>
          <w:szCs w:val="24"/>
        </w:rPr>
        <w:t xml:space="preserve"> violent crimes with an evidence-based approach </w:t>
      </w:r>
      <w:r w:rsidR="00B6244C" w:rsidRPr="4C6C3BA8">
        <w:rPr>
          <w:sz w:val="24"/>
          <w:szCs w:val="24"/>
        </w:rPr>
        <w:t>informed by</w:t>
      </w:r>
      <w:r w:rsidR="0032134A">
        <w:rPr>
          <w:sz w:val="24"/>
          <w:szCs w:val="24"/>
        </w:rPr>
        <w:t xml:space="preserve"> Risk Terrain Mapping (</w:t>
      </w:r>
      <w:r w:rsidR="00D81243" w:rsidRPr="4C6C3BA8">
        <w:rPr>
          <w:sz w:val="24"/>
          <w:szCs w:val="24"/>
        </w:rPr>
        <w:t>RTM</w:t>
      </w:r>
      <w:r w:rsidR="0032134A">
        <w:rPr>
          <w:sz w:val="24"/>
          <w:szCs w:val="24"/>
        </w:rPr>
        <w:t>)</w:t>
      </w:r>
      <w:r w:rsidR="00D81243" w:rsidRPr="4C6C3BA8">
        <w:rPr>
          <w:sz w:val="24"/>
          <w:szCs w:val="24"/>
        </w:rPr>
        <w:t xml:space="preserve"> and hotspot analysis</w:t>
      </w:r>
      <w:r w:rsidR="00A129D2">
        <w:rPr>
          <w:sz w:val="24"/>
          <w:szCs w:val="24"/>
        </w:rPr>
        <w:t>,</w:t>
      </w:r>
      <w:r w:rsidR="00D81243" w:rsidRPr="4C6C3BA8">
        <w:rPr>
          <w:sz w:val="24"/>
          <w:szCs w:val="24"/>
        </w:rPr>
        <w:t xml:space="preserve"> was a policing init</w:t>
      </w:r>
      <w:r w:rsidR="000A6335" w:rsidRPr="4C6C3BA8">
        <w:rPr>
          <w:sz w:val="24"/>
          <w:szCs w:val="24"/>
        </w:rPr>
        <w:t>iative by the Kanas City</w:t>
      </w:r>
      <w:r w:rsidR="0052269D" w:rsidRPr="4C6C3BA8">
        <w:rPr>
          <w:sz w:val="24"/>
          <w:szCs w:val="24"/>
        </w:rPr>
        <w:t xml:space="preserve"> (KC)</w:t>
      </w:r>
      <w:r w:rsidR="000A6335" w:rsidRPr="4C6C3BA8">
        <w:rPr>
          <w:sz w:val="24"/>
          <w:szCs w:val="24"/>
        </w:rPr>
        <w:t>, Missouri Police Department</w:t>
      </w:r>
      <w:r w:rsidR="00AF3CE2" w:rsidRPr="4C6C3BA8">
        <w:rPr>
          <w:sz w:val="24"/>
          <w:szCs w:val="24"/>
        </w:rPr>
        <w:t>.</w:t>
      </w:r>
      <w:r w:rsidR="005F170C" w:rsidRPr="4C6C3BA8">
        <w:rPr>
          <w:sz w:val="24"/>
          <w:szCs w:val="24"/>
        </w:rPr>
        <w:t xml:space="preserve"> The </w:t>
      </w:r>
      <w:r w:rsidR="070EC944" w:rsidRPr="4C6C3BA8">
        <w:rPr>
          <w:sz w:val="24"/>
          <w:szCs w:val="24"/>
        </w:rPr>
        <w:t>one-year</w:t>
      </w:r>
      <w:r w:rsidR="005F170C" w:rsidRPr="4C6C3BA8">
        <w:rPr>
          <w:sz w:val="24"/>
          <w:szCs w:val="24"/>
        </w:rPr>
        <w:t xml:space="preserve"> </w:t>
      </w:r>
      <w:r w:rsidR="007913D1" w:rsidRPr="4C6C3BA8">
        <w:rPr>
          <w:sz w:val="24"/>
          <w:szCs w:val="24"/>
        </w:rPr>
        <w:t xml:space="preserve">Risk-based policing (RBP) </w:t>
      </w:r>
      <w:r w:rsidR="005F170C" w:rsidRPr="4C6C3BA8">
        <w:rPr>
          <w:sz w:val="24"/>
          <w:szCs w:val="24"/>
        </w:rPr>
        <w:t>initiative</w:t>
      </w:r>
      <w:r w:rsidR="002D7EE9" w:rsidRPr="4C6C3BA8">
        <w:rPr>
          <w:sz w:val="24"/>
          <w:szCs w:val="24"/>
        </w:rPr>
        <w:t xml:space="preserve"> which</w:t>
      </w:r>
      <w:r w:rsidR="001F4E48" w:rsidRPr="4C6C3BA8">
        <w:rPr>
          <w:sz w:val="24"/>
          <w:szCs w:val="24"/>
        </w:rPr>
        <w:t xml:space="preserve"> involved</w:t>
      </w:r>
      <w:r w:rsidR="002D7EE9" w:rsidRPr="4C6C3BA8">
        <w:rPr>
          <w:sz w:val="24"/>
          <w:szCs w:val="24"/>
        </w:rPr>
        <w:t xml:space="preserve"> </w:t>
      </w:r>
      <w:r w:rsidR="006A75DB" w:rsidRPr="4C6C3BA8">
        <w:rPr>
          <w:sz w:val="24"/>
          <w:szCs w:val="24"/>
        </w:rPr>
        <w:t>multiple community stakeholders</w:t>
      </w:r>
      <w:r w:rsidR="00A51B34" w:rsidRPr="4C6C3BA8">
        <w:rPr>
          <w:sz w:val="24"/>
          <w:szCs w:val="24"/>
        </w:rPr>
        <w:t>,</w:t>
      </w:r>
      <w:r w:rsidR="009D6A1F" w:rsidRPr="4C6C3BA8">
        <w:rPr>
          <w:sz w:val="24"/>
          <w:szCs w:val="24"/>
        </w:rPr>
        <w:t xml:space="preserve"> </w:t>
      </w:r>
      <w:r w:rsidR="005F170C" w:rsidRPr="4C6C3BA8">
        <w:rPr>
          <w:sz w:val="24"/>
          <w:szCs w:val="24"/>
        </w:rPr>
        <w:t xml:space="preserve">successfully decreased crimes by over </w:t>
      </w:r>
      <w:r w:rsidR="00956247" w:rsidRPr="4C6C3BA8">
        <w:rPr>
          <w:sz w:val="24"/>
          <w:szCs w:val="24"/>
        </w:rPr>
        <w:t>22% even without</w:t>
      </w:r>
      <w:r w:rsidR="00533426" w:rsidRPr="4C6C3BA8">
        <w:rPr>
          <w:sz w:val="24"/>
          <w:szCs w:val="24"/>
        </w:rPr>
        <w:t xml:space="preserve"> many law enforcement actions against people in the predicted target areas</w:t>
      </w:r>
      <w:r w:rsidRPr="4C6C3BA8">
        <w:rPr>
          <w:sz w:val="24"/>
          <w:szCs w:val="24"/>
        </w:rPr>
        <w:fldChar w:fldCharType="begin"/>
      </w:r>
      <w:r w:rsidRPr="4C6C3BA8">
        <w:rPr>
          <w:sz w:val="24"/>
          <w:szCs w:val="24"/>
        </w:rPr>
        <w:instrText xml:space="preserve"> ADDIN ZOTERO_ITEM CSL_CITATION {"citationID":"bQGbXioL","properties":{"formattedCitation":"(Caplan {\\i{}et al.}, 2021)","plainCitation":"(Caplan et al., 2021)","noteIndex":0},"citationItems":[{"id":270,"uris":["http://zotero.org/users/local/Ur3Wut78/items/4H5YG73G"],"itemData":{"id":270,"type":"article-journal","abstract":"The Kansas City, Missouri Police Department sought to reduce violent crime with an evidence-based approach to problem analysis and intervention planning. Informed by hot spot analysis and risk terrain modeling, police and their community partners implemented a place-based crime intervention program focused on key attractors and generators of the environmental backcloth. Target and comparison areas were selected for an outcome evaluation. During the 1-year program time period, violent crimes decreased significantly by over 22%. There was both a significant spatial diffusion of benefits and significantly fewer police officer-initiated actions resulting in arrests or citations. Crime prevention was achieved without an abundance of law enforcement actions against people located at the target areas. Implications for policy and practice are discussed within the contexts of police responses to urgent crime problems and data analytics.","container-title":"Police Quarterly","DOI":"10.1177/10986111211003205","ISSN":"1098-6111, 1552-745X","issue":"4","journalAbbreviation":"Police Quarterly","language":"en","page":"438-464","source":"Semantic Scholar","title":"Data-Informed and Place-Based Violent Crime Prevention: The Kansas City, Missouri Risk-Based Policing Initiative","title-short":"Data-Informed and Place-Based Violent Crime Prevention","volume":"24","author":[{"family":"Caplan","given":"Joel M."},{"family":"Kennedy","given":"Leslie W."},{"family":"Drawve","given":"Grant"},{"family":"Baughman","given":"Jonas H."}],"issued":{"date-parts":[["2021",12]]}}}],"schema":"https://github.com/citation-style-language/schema/raw/master/csl-citation.json"} </w:instrText>
      </w:r>
      <w:r w:rsidRPr="4C6C3BA8">
        <w:rPr>
          <w:sz w:val="24"/>
          <w:szCs w:val="24"/>
        </w:rPr>
        <w:fldChar w:fldCharType="separate"/>
      </w:r>
      <w:r w:rsidR="6FFBDD71" w:rsidRPr="4C6C3BA8">
        <w:rPr>
          <w:sz w:val="24"/>
          <w:szCs w:val="24"/>
        </w:rPr>
        <w:t xml:space="preserve"> (</w:t>
      </w:r>
      <w:r w:rsidR="004216D9" w:rsidRPr="4C6C3BA8">
        <w:rPr>
          <w:sz w:val="24"/>
          <w:szCs w:val="24"/>
        </w:rPr>
        <w:t xml:space="preserve">Caplan </w:t>
      </w:r>
      <w:r w:rsidR="004216D9" w:rsidRPr="4C6C3BA8">
        <w:rPr>
          <w:i/>
          <w:iCs/>
          <w:sz w:val="24"/>
          <w:szCs w:val="24"/>
        </w:rPr>
        <w:t>et al.</w:t>
      </w:r>
      <w:r w:rsidR="004216D9" w:rsidRPr="4C6C3BA8">
        <w:rPr>
          <w:sz w:val="24"/>
          <w:szCs w:val="24"/>
        </w:rPr>
        <w:t>, 2021)</w:t>
      </w:r>
      <w:r w:rsidRPr="4C6C3BA8">
        <w:rPr>
          <w:sz w:val="24"/>
          <w:szCs w:val="24"/>
        </w:rPr>
        <w:fldChar w:fldCharType="end"/>
      </w:r>
      <w:r w:rsidR="00533426" w:rsidRPr="4C6C3BA8">
        <w:rPr>
          <w:sz w:val="24"/>
          <w:szCs w:val="24"/>
        </w:rPr>
        <w:t>.</w:t>
      </w:r>
      <w:r w:rsidR="005D7A3F" w:rsidRPr="4C6C3BA8">
        <w:rPr>
          <w:sz w:val="24"/>
          <w:szCs w:val="24"/>
        </w:rPr>
        <w:t xml:space="preserve"> </w:t>
      </w:r>
      <w:r w:rsidR="00EF5C01" w:rsidRPr="4C6C3BA8">
        <w:rPr>
          <w:sz w:val="24"/>
          <w:szCs w:val="24"/>
        </w:rPr>
        <w:t xml:space="preserve">The success of this </w:t>
      </w:r>
      <w:r w:rsidR="00A938CE" w:rsidRPr="4C6C3BA8">
        <w:rPr>
          <w:sz w:val="24"/>
          <w:szCs w:val="24"/>
        </w:rPr>
        <w:t xml:space="preserve">crime-prevention initiative by the police can be attributed to the </w:t>
      </w:r>
      <w:r w:rsidR="0052269D" w:rsidRPr="4C6C3BA8">
        <w:rPr>
          <w:sz w:val="24"/>
          <w:szCs w:val="24"/>
        </w:rPr>
        <w:t xml:space="preserve">training of KC </w:t>
      </w:r>
      <w:r w:rsidR="00333B47" w:rsidRPr="4C6C3BA8">
        <w:rPr>
          <w:sz w:val="24"/>
          <w:szCs w:val="24"/>
        </w:rPr>
        <w:t>Police</w:t>
      </w:r>
      <w:r w:rsidR="003E77CB" w:rsidRPr="4C6C3BA8">
        <w:rPr>
          <w:sz w:val="24"/>
          <w:szCs w:val="24"/>
        </w:rPr>
        <w:t xml:space="preserve"> Department staff and civilian crime analysts</w:t>
      </w:r>
      <w:r w:rsidR="00EE388A" w:rsidRPr="4C6C3BA8">
        <w:rPr>
          <w:sz w:val="24"/>
          <w:szCs w:val="24"/>
        </w:rPr>
        <w:t xml:space="preserve"> who collaborated </w:t>
      </w:r>
      <w:r w:rsidR="001456F4" w:rsidRPr="4C6C3BA8">
        <w:rPr>
          <w:sz w:val="24"/>
          <w:szCs w:val="24"/>
        </w:rPr>
        <w:t>on</w:t>
      </w:r>
      <w:r w:rsidR="00EE388A" w:rsidRPr="4C6C3BA8">
        <w:rPr>
          <w:sz w:val="24"/>
          <w:szCs w:val="24"/>
        </w:rPr>
        <w:t xml:space="preserve"> the implementation of the program</w:t>
      </w:r>
      <w:r w:rsidR="0004058F" w:rsidRPr="4C6C3BA8">
        <w:rPr>
          <w:sz w:val="24"/>
          <w:szCs w:val="24"/>
        </w:rPr>
        <w:t xml:space="preserve"> which relied on </w:t>
      </w:r>
      <w:r w:rsidR="00610ABE">
        <w:rPr>
          <w:sz w:val="24"/>
          <w:szCs w:val="24"/>
        </w:rPr>
        <w:t xml:space="preserve">an </w:t>
      </w:r>
      <w:r w:rsidR="0004058F" w:rsidRPr="4C6C3BA8">
        <w:rPr>
          <w:sz w:val="24"/>
          <w:szCs w:val="24"/>
        </w:rPr>
        <w:t>RTM</w:t>
      </w:r>
      <w:r w:rsidR="001F2265" w:rsidRPr="4C6C3BA8">
        <w:rPr>
          <w:sz w:val="24"/>
          <w:szCs w:val="24"/>
        </w:rPr>
        <w:t xml:space="preserve"> </w:t>
      </w:r>
      <w:r w:rsidR="007A7A12" w:rsidRPr="4C6C3BA8">
        <w:rPr>
          <w:sz w:val="24"/>
          <w:szCs w:val="24"/>
        </w:rPr>
        <w:t>software</w:t>
      </w:r>
      <w:r w:rsidR="00EE388A" w:rsidRPr="4C6C3BA8">
        <w:rPr>
          <w:sz w:val="24"/>
          <w:szCs w:val="24"/>
        </w:rPr>
        <w:t>.</w:t>
      </w:r>
      <w:r w:rsidR="00333B47" w:rsidRPr="4C6C3BA8">
        <w:rPr>
          <w:sz w:val="24"/>
          <w:szCs w:val="24"/>
        </w:rPr>
        <w:t xml:space="preserve"> </w:t>
      </w:r>
      <w:r w:rsidR="00BC0CAE" w:rsidRPr="4C6C3BA8">
        <w:rPr>
          <w:sz w:val="24"/>
          <w:szCs w:val="24"/>
        </w:rPr>
        <w:t>Th</w:t>
      </w:r>
      <w:r w:rsidR="00786400" w:rsidRPr="4C6C3BA8">
        <w:rPr>
          <w:sz w:val="24"/>
          <w:szCs w:val="24"/>
        </w:rPr>
        <w:t>is</w:t>
      </w:r>
      <w:r w:rsidR="00BC0CAE" w:rsidRPr="4C6C3BA8">
        <w:rPr>
          <w:sz w:val="24"/>
          <w:szCs w:val="24"/>
        </w:rPr>
        <w:t xml:space="preserve"> collaboration of the Police and </w:t>
      </w:r>
      <w:r w:rsidR="00F62C8C" w:rsidRPr="4C6C3BA8">
        <w:rPr>
          <w:sz w:val="24"/>
          <w:szCs w:val="24"/>
        </w:rPr>
        <w:t>civilian crime analysts</w:t>
      </w:r>
      <w:r w:rsidR="006D7565" w:rsidRPr="4C6C3BA8">
        <w:rPr>
          <w:sz w:val="24"/>
          <w:szCs w:val="24"/>
        </w:rPr>
        <w:t xml:space="preserve"> </w:t>
      </w:r>
      <w:r w:rsidR="00FF35E1">
        <w:rPr>
          <w:sz w:val="24"/>
          <w:szCs w:val="24"/>
        </w:rPr>
        <w:t>could be a</w:t>
      </w:r>
      <w:r w:rsidR="006D7565" w:rsidRPr="4C6C3BA8">
        <w:rPr>
          <w:sz w:val="24"/>
          <w:szCs w:val="24"/>
        </w:rPr>
        <w:t xml:space="preserve"> solution to the challenge of </w:t>
      </w:r>
      <w:r w:rsidR="007F3745" w:rsidRPr="4C6C3BA8">
        <w:rPr>
          <w:sz w:val="24"/>
          <w:szCs w:val="24"/>
        </w:rPr>
        <w:t xml:space="preserve">clear </w:t>
      </w:r>
      <w:r w:rsidR="006D7565" w:rsidRPr="4C6C3BA8">
        <w:rPr>
          <w:sz w:val="24"/>
          <w:szCs w:val="24"/>
        </w:rPr>
        <w:t xml:space="preserve">communication </w:t>
      </w:r>
      <w:r w:rsidR="000D7509" w:rsidRPr="4C6C3BA8">
        <w:rPr>
          <w:sz w:val="24"/>
          <w:szCs w:val="24"/>
        </w:rPr>
        <w:t>between the analyst</w:t>
      </w:r>
      <w:r w:rsidR="00F51B9B" w:rsidRPr="4C6C3BA8">
        <w:rPr>
          <w:sz w:val="24"/>
          <w:szCs w:val="24"/>
        </w:rPr>
        <w:t>s</w:t>
      </w:r>
      <w:r w:rsidR="000D7509" w:rsidRPr="4C6C3BA8">
        <w:rPr>
          <w:sz w:val="24"/>
          <w:szCs w:val="24"/>
        </w:rPr>
        <w:t xml:space="preserve"> and the security officers</w:t>
      </w:r>
      <w:r w:rsidR="00FF35E1">
        <w:rPr>
          <w:sz w:val="24"/>
          <w:szCs w:val="24"/>
        </w:rPr>
        <w:t xml:space="preserve">. This </w:t>
      </w:r>
      <w:r w:rsidR="00786400" w:rsidRPr="4C6C3BA8">
        <w:rPr>
          <w:sz w:val="24"/>
          <w:szCs w:val="24"/>
        </w:rPr>
        <w:t>was</w:t>
      </w:r>
      <w:r w:rsidR="002C0BD4">
        <w:rPr>
          <w:sz w:val="24"/>
          <w:szCs w:val="24"/>
        </w:rPr>
        <w:t xml:space="preserve"> one focus</w:t>
      </w:r>
      <w:r w:rsidR="00FC2CD9" w:rsidRPr="4C6C3BA8">
        <w:rPr>
          <w:sz w:val="24"/>
          <w:szCs w:val="24"/>
        </w:rPr>
        <w:t xml:space="preserve"> </w:t>
      </w:r>
      <w:r w:rsidR="002C0BD4">
        <w:rPr>
          <w:sz w:val="24"/>
          <w:szCs w:val="24"/>
        </w:rPr>
        <w:t>of</w:t>
      </w:r>
      <w:r w:rsidR="00FC2CD9" w:rsidRPr="4C6C3BA8">
        <w:rPr>
          <w:sz w:val="24"/>
          <w:szCs w:val="24"/>
        </w:rPr>
        <w:t xml:space="preserve"> </w:t>
      </w:r>
      <w:r w:rsidR="00B3585D">
        <w:rPr>
          <w:sz w:val="24"/>
          <w:szCs w:val="24"/>
        </w:rPr>
        <w:t xml:space="preserve">a </w:t>
      </w:r>
      <w:r w:rsidR="00577F98">
        <w:rPr>
          <w:sz w:val="24"/>
          <w:szCs w:val="24"/>
        </w:rPr>
        <w:t>study</w:t>
      </w:r>
      <w:r w:rsidR="00FC2CD9" w:rsidRPr="4C6C3BA8">
        <w:rPr>
          <w:sz w:val="24"/>
          <w:szCs w:val="24"/>
        </w:rPr>
        <w:t xml:space="preserve"> on</w:t>
      </w:r>
      <w:r w:rsidR="00160C05" w:rsidRPr="4C6C3BA8">
        <w:rPr>
          <w:sz w:val="24"/>
          <w:szCs w:val="24"/>
        </w:rPr>
        <w:t xml:space="preserve"> </w:t>
      </w:r>
      <w:r w:rsidR="00387F06" w:rsidRPr="4C6C3BA8">
        <w:rPr>
          <w:sz w:val="24"/>
          <w:szCs w:val="24"/>
        </w:rPr>
        <w:t xml:space="preserve">recent </w:t>
      </w:r>
      <w:r w:rsidR="00160C05" w:rsidRPr="4C6C3BA8">
        <w:rPr>
          <w:sz w:val="24"/>
          <w:szCs w:val="24"/>
        </w:rPr>
        <w:t xml:space="preserve">developments in </w:t>
      </w:r>
      <w:r w:rsidR="00CD4A76" w:rsidRPr="4C6C3BA8">
        <w:rPr>
          <w:sz w:val="24"/>
          <w:szCs w:val="24"/>
        </w:rPr>
        <w:t xml:space="preserve">deployment of </w:t>
      </w:r>
      <w:r w:rsidR="00224A9E" w:rsidRPr="4C6C3BA8">
        <w:rPr>
          <w:sz w:val="24"/>
          <w:szCs w:val="24"/>
        </w:rPr>
        <w:t xml:space="preserve">predictive policing </w:t>
      </w:r>
      <w:r w:rsidR="00D42896" w:rsidRPr="4C6C3BA8">
        <w:rPr>
          <w:sz w:val="24"/>
          <w:szCs w:val="24"/>
        </w:rPr>
        <w:t>software</w:t>
      </w:r>
      <w:r w:rsidR="00224A9E" w:rsidRPr="4C6C3BA8">
        <w:rPr>
          <w:sz w:val="24"/>
          <w:szCs w:val="24"/>
        </w:rPr>
        <w:t xml:space="preserve"> integrated with ML models</w:t>
      </w:r>
      <w:r w:rsidRPr="4C6C3BA8">
        <w:rPr>
          <w:sz w:val="24"/>
          <w:szCs w:val="24"/>
        </w:rPr>
        <w:fldChar w:fldCharType="begin"/>
      </w:r>
      <w:r w:rsidRPr="4C6C3BA8">
        <w:rPr>
          <w:sz w:val="24"/>
          <w:szCs w:val="24"/>
        </w:rPr>
        <w:instrText xml:space="preserve"> ADDIN ZOTERO_ITEM CSL_CITATION {"citationID":"LtAdFMcB","properties":{"formattedCitation":"(Hardyns and Rummens, 2018)","plainCitation":"(Hardyns and Rummens, 2018)","noteIndex":0},"citationItems":[{"id":272,"uris":["http://zotero.org/users/local/Ur3Wut78/items/G5YAPNJN"],"itemData":{"id":272,"type":"article-journal","abstract":"Decision-making processes are increasingly based on intelligence gained from ‘big data’, i.e., extensive but complex datasets. This evolution of analyzing complex data using methods aimed at prediction is also emerging within the field of quantitative criminology. In the context of crime analysis, the large amount of crime data available can be considered an example of big data, which could inform us about current and upcoming crime trends and patterns. A recent development in the analysis of this kind of data is predictive policing, which uses advanced statistical methods to make the most of these data to gain useable new insights and information, allowing police services to predict and anticipate future crime events. This article presents the results of a literature review, supplemented with key informant interviews, to give insight into what predictive policing is, how it can be used and implemented to anticipate crime, and what is known about its effectiveness. It also gives an overview of the currently known applications of predictive policing and their main characteristics.","container-title":"European Journal on Criminal Policy and Research","DOI":"10.1007/s10610-017-9361-2","ISSN":"1572-9869","issue":"3","journalAbbreviation":"Eur J Crim Policy Res","language":"en","page":"201-218","source":"Springer Link","title":"Predictive Policing as a New Tool for Law Enforcement? Recent Developments and Challenges","title-short":"Predictive Policing as a New Tool for Law Enforcement?","volume":"24","author":[{"family":"Hardyns","given":"Wim"},{"family":"Rummens","given":"Anneleen"}],"issued":{"date-parts":[["2018",9,1]]}}}],"schema":"https://github.com/citation-style-language/schema/raw/master/csl-citation.json"} </w:instrText>
      </w:r>
      <w:r w:rsidRPr="4C6C3BA8">
        <w:rPr>
          <w:sz w:val="24"/>
          <w:szCs w:val="24"/>
        </w:rPr>
        <w:fldChar w:fldCharType="separate"/>
      </w:r>
      <w:r w:rsidR="3A08FDAE" w:rsidRPr="4C6C3BA8">
        <w:rPr>
          <w:sz w:val="24"/>
          <w:szCs w:val="24"/>
        </w:rPr>
        <w:t xml:space="preserve"> (</w:t>
      </w:r>
      <w:r w:rsidR="0043655E" w:rsidRPr="4C6C3BA8">
        <w:rPr>
          <w:sz w:val="24"/>
          <w:szCs w:val="24"/>
        </w:rPr>
        <w:t>Hardyns and Rummens, 2018)</w:t>
      </w:r>
      <w:r w:rsidRPr="4C6C3BA8">
        <w:rPr>
          <w:sz w:val="24"/>
          <w:szCs w:val="24"/>
        </w:rPr>
        <w:fldChar w:fldCharType="end"/>
      </w:r>
      <w:r w:rsidR="00D42896" w:rsidRPr="4C6C3BA8">
        <w:rPr>
          <w:sz w:val="24"/>
          <w:szCs w:val="24"/>
        </w:rPr>
        <w:t>.</w:t>
      </w:r>
    </w:p>
    <w:p w14:paraId="1FB27FE5" w14:textId="130EAE4C" w:rsidR="000F6B4C" w:rsidRDefault="000F6B4C" w:rsidP="000F6B4C">
      <w:pPr>
        <w:pStyle w:val="Heading3"/>
        <w:rPr>
          <w:rStyle w:val="Heading3Char"/>
          <w:sz w:val="28"/>
          <w:szCs w:val="28"/>
        </w:rPr>
      </w:pPr>
      <w:bookmarkStart w:id="377" w:name="_Toc136390420"/>
      <w:r w:rsidRPr="00B660E0">
        <w:rPr>
          <w:sz w:val="28"/>
          <w:szCs w:val="28"/>
        </w:rPr>
        <w:t>2.</w:t>
      </w:r>
      <w:r>
        <w:rPr>
          <w:sz w:val="28"/>
          <w:szCs w:val="28"/>
        </w:rPr>
        <w:t>9.2</w:t>
      </w:r>
      <w:r w:rsidRPr="00B660E0">
        <w:rPr>
          <w:sz w:val="28"/>
          <w:szCs w:val="28"/>
        </w:rPr>
        <w:t>.</w:t>
      </w:r>
      <w:r>
        <w:rPr>
          <w:sz w:val="28"/>
          <w:szCs w:val="28"/>
        </w:rPr>
        <w:t xml:space="preserve">   </w:t>
      </w:r>
      <w:r w:rsidRPr="00B660E0">
        <w:rPr>
          <w:rStyle w:val="Heading3Char"/>
          <w:sz w:val="28"/>
          <w:szCs w:val="28"/>
        </w:rPr>
        <w:t>C</w:t>
      </w:r>
      <w:r>
        <w:rPr>
          <w:rStyle w:val="Heading3Char"/>
          <w:sz w:val="28"/>
          <w:szCs w:val="28"/>
        </w:rPr>
        <w:t>ommunity Policing Crime Prevention Programs Incorporating ML Models</w:t>
      </w:r>
      <w:bookmarkEnd w:id="377"/>
    </w:p>
    <w:p w14:paraId="53346365" w14:textId="77777777" w:rsidR="00CB71E6" w:rsidRPr="00CB71E6" w:rsidRDefault="00CB71E6" w:rsidP="00CB71E6"/>
    <w:p w14:paraId="43B6045F" w14:textId="374F6466" w:rsidR="00FA540B" w:rsidRPr="009D1BF1" w:rsidRDefault="000A5413" w:rsidP="4C6C3BA8">
      <w:pPr>
        <w:spacing w:line="360" w:lineRule="auto"/>
        <w:jc w:val="both"/>
        <w:rPr>
          <w:sz w:val="24"/>
          <w:szCs w:val="24"/>
        </w:rPr>
      </w:pPr>
      <w:r w:rsidRPr="4C6C3BA8">
        <w:rPr>
          <w:sz w:val="24"/>
          <w:szCs w:val="24"/>
        </w:rPr>
        <w:t xml:space="preserve">Traditional methods like </w:t>
      </w:r>
      <w:r w:rsidR="00D01E6D" w:rsidRPr="4C6C3BA8">
        <w:rPr>
          <w:sz w:val="24"/>
          <w:szCs w:val="24"/>
        </w:rPr>
        <w:t>Sum-Scor</w:t>
      </w:r>
      <w:r w:rsidR="00401CE7" w:rsidRPr="4C6C3BA8">
        <w:rPr>
          <w:sz w:val="24"/>
          <w:szCs w:val="24"/>
        </w:rPr>
        <w:t>e</w:t>
      </w:r>
      <w:r w:rsidR="00CA3908" w:rsidRPr="4C6C3BA8">
        <w:rPr>
          <w:sz w:val="24"/>
          <w:szCs w:val="24"/>
        </w:rPr>
        <w:t xml:space="preserve"> screening</w:t>
      </w:r>
      <w:r w:rsidR="0006598A" w:rsidRPr="4C6C3BA8">
        <w:rPr>
          <w:sz w:val="24"/>
          <w:szCs w:val="24"/>
        </w:rPr>
        <w:t xml:space="preserve"> or dynamic risk score asse</w:t>
      </w:r>
      <w:r w:rsidR="00EE729F" w:rsidRPr="4C6C3BA8">
        <w:rPr>
          <w:sz w:val="24"/>
          <w:szCs w:val="24"/>
        </w:rPr>
        <w:t>ssment</w:t>
      </w:r>
      <w:r w:rsidR="00CA3908" w:rsidRPr="4C6C3BA8">
        <w:rPr>
          <w:sz w:val="24"/>
          <w:szCs w:val="24"/>
        </w:rPr>
        <w:t xml:space="preserve"> </w:t>
      </w:r>
      <w:r w:rsidR="00313E82" w:rsidRPr="4C6C3BA8">
        <w:rPr>
          <w:sz w:val="24"/>
          <w:szCs w:val="24"/>
        </w:rPr>
        <w:t>for</w:t>
      </w:r>
      <w:r w:rsidR="00964A16" w:rsidRPr="4C6C3BA8">
        <w:rPr>
          <w:sz w:val="24"/>
          <w:szCs w:val="24"/>
        </w:rPr>
        <w:t xml:space="preserve"> targeted </w:t>
      </w:r>
      <w:r w:rsidR="00490E0E" w:rsidRPr="4C6C3BA8">
        <w:rPr>
          <w:sz w:val="24"/>
          <w:szCs w:val="24"/>
        </w:rPr>
        <w:t xml:space="preserve">prevention of youth </w:t>
      </w:r>
      <w:r w:rsidR="00C76077" w:rsidRPr="4C6C3BA8">
        <w:rPr>
          <w:sz w:val="24"/>
          <w:szCs w:val="24"/>
        </w:rPr>
        <w:t>criminal</w:t>
      </w:r>
      <w:r w:rsidR="00313E82" w:rsidRPr="4C6C3BA8">
        <w:rPr>
          <w:sz w:val="24"/>
          <w:szCs w:val="24"/>
        </w:rPr>
        <w:t xml:space="preserve"> behaviour problem</w:t>
      </w:r>
      <w:r w:rsidR="000120A5">
        <w:rPr>
          <w:sz w:val="24"/>
          <w:szCs w:val="24"/>
        </w:rPr>
        <w:t>s</w:t>
      </w:r>
      <w:r w:rsidR="00C76077" w:rsidRPr="4C6C3BA8">
        <w:rPr>
          <w:sz w:val="24"/>
          <w:szCs w:val="24"/>
        </w:rPr>
        <w:t xml:space="preserve">, did not adequately </w:t>
      </w:r>
      <w:r w:rsidR="0048368D" w:rsidRPr="4C6C3BA8">
        <w:rPr>
          <w:sz w:val="24"/>
          <w:szCs w:val="24"/>
        </w:rPr>
        <w:t>address</w:t>
      </w:r>
      <w:r w:rsidR="00A542F4" w:rsidRPr="4C6C3BA8">
        <w:rPr>
          <w:sz w:val="24"/>
          <w:szCs w:val="24"/>
        </w:rPr>
        <w:t xml:space="preserve"> the </w:t>
      </w:r>
      <w:r w:rsidR="00656C52" w:rsidRPr="4C6C3BA8">
        <w:rPr>
          <w:sz w:val="24"/>
          <w:szCs w:val="24"/>
        </w:rPr>
        <w:t>proliferation</w:t>
      </w:r>
      <w:r w:rsidR="00A542F4" w:rsidRPr="4C6C3BA8">
        <w:rPr>
          <w:sz w:val="24"/>
          <w:szCs w:val="24"/>
        </w:rPr>
        <w:t xml:space="preserve"> of</w:t>
      </w:r>
      <w:r w:rsidR="0048368D" w:rsidRPr="4C6C3BA8">
        <w:rPr>
          <w:sz w:val="24"/>
          <w:szCs w:val="24"/>
        </w:rPr>
        <w:t xml:space="preserve"> delin</w:t>
      </w:r>
      <w:r w:rsidR="00535D44" w:rsidRPr="4C6C3BA8">
        <w:rPr>
          <w:sz w:val="24"/>
          <w:szCs w:val="24"/>
        </w:rPr>
        <w:t>quency</w:t>
      </w:r>
      <w:r w:rsidR="00656C52" w:rsidRPr="4C6C3BA8">
        <w:rPr>
          <w:sz w:val="24"/>
          <w:szCs w:val="24"/>
        </w:rPr>
        <w:t xml:space="preserve"> </w:t>
      </w:r>
      <w:r w:rsidR="00E42B0B" w:rsidRPr="4C6C3BA8">
        <w:rPr>
          <w:sz w:val="24"/>
          <w:szCs w:val="24"/>
        </w:rPr>
        <w:t>in the society</w:t>
      </w:r>
      <w:r w:rsidR="00C03A6C" w:rsidRPr="4C6C3BA8">
        <w:rPr>
          <w:sz w:val="24"/>
          <w:szCs w:val="24"/>
        </w:rPr>
        <w:t>.</w:t>
      </w:r>
      <w:r w:rsidR="0044782B" w:rsidRPr="4C6C3BA8">
        <w:rPr>
          <w:sz w:val="24"/>
          <w:szCs w:val="24"/>
        </w:rPr>
        <w:t xml:space="preserve"> </w:t>
      </w:r>
      <w:r w:rsidR="00C03A6C" w:rsidRPr="4C6C3BA8">
        <w:rPr>
          <w:sz w:val="24"/>
          <w:szCs w:val="24"/>
        </w:rPr>
        <w:t>T</w:t>
      </w:r>
      <w:r w:rsidR="0044782B" w:rsidRPr="4C6C3BA8">
        <w:rPr>
          <w:sz w:val="24"/>
          <w:szCs w:val="24"/>
        </w:rPr>
        <w:t>here w</w:t>
      </w:r>
      <w:r w:rsidR="00C03A6C" w:rsidRPr="4C6C3BA8">
        <w:rPr>
          <w:sz w:val="24"/>
          <w:szCs w:val="24"/>
        </w:rPr>
        <w:t>ere</w:t>
      </w:r>
      <w:r w:rsidR="0044782B" w:rsidRPr="4C6C3BA8">
        <w:rPr>
          <w:sz w:val="24"/>
          <w:szCs w:val="24"/>
        </w:rPr>
        <w:t xml:space="preserve"> problems with </w:t>
      </w:r>
      <w:r w:rsidR="00CB571C" w:rsidRPr="4C6C3BA8">
        <w:rPr>
          <w:sz w:val="24"/>
          <w:szCs w:val="24"/>
        </w:rPr>
        <w:t xml:space="preserve">prediction </w:t>
      </w:r>
      <w:r w:rsidR="0044782B" w:rsidRPr="4C6C3BA8">
        <w:rPr>
          <w:sz w:val="24"/>
          <w:szCs w:val="24"/>
        </w:rPr>
        <w:t>accuracy</w:t>
      </w:r>
      <w:r w:rsidR="0025430B" w:rsidRPr="4C6C3BA8">
        <w:rPr>
          <w:sz w:val="24"/>
          <w:szCs w:val="24"/>
        </w:rPr>
        <w:t xml:space="preserve"> and bias</w:t>
      </w:r>
      <w:r w:rsidRPr="4C6C3BA8">
        <w:rPr>
          <w:sz w:val="24"/>
          <w:szCs w:val="24"/>
        </w:rPr>
        <w:fldChar w:fldCharType="begin"/>
      </w:r>
      <w:r w:rsidRPr="4C6C3BA8">
        <w:rPr>
          <w:sz w:val="24"/>
          <w:szCs w:val="24"/>
        </w:rPr>
        <w:instrText xml:space="preserve"> ADDIN ZOTERO_ITEM CSL_CITATION {"citationID":"nHgEPZ07","properties":{"formattedCitation":"(Lloyd {\\i{}et al.}, 2020)","plainCitation":"(Lloyd et al., 2020)","noteIndex":0},"citationItems":[{"id":372,"uris":["http://zotero.org/users/local/Ur3Wut78/items/QBLK785Y"],"itemData":{"id":372,"type":"article-journal","abstract":"A dynamic risk factor is a variable that can change across time, and as it changes, there is a corresponding change in the likelihood of the outcome. In corrections, there is evidence for dynamic risk factors when relatively more proximal reassessments enhance predictive validity for recidivism. In this article, we tested the proximity hypothesis with longitudinal, multiple-reassessment data gathered from 3,421 individuals supervised on parole in New Zealand (N = 68,667 assessments of theoretically dynamic risk factors conducted by corrections case managers). In this sample, reassessments consistently improved prediction as demonstrated by (1) incremental prediction over initial baseline scores and (2) improved model fit of the most recent assessment compared with the average of earlier scores. These results contribute to a growing body of evidence that support community corrections agencies conducting repeated assessments of the risk for imminent recidivism using a dynamic risk instrument. (PsycInfo Database Record (c) 2020 APA, all rights reserved)","container-title":"Psychological Assessment","DOI":"10.1037/pas0000813","ISSN":"1939-134X","note":"publisher-place: US\npublisher: American Psychological Association","page":"568-581","source":"APA PsycNet","title":"Reassessment improves prediction of criminal recidivism: A prospective study of 3,421 individuals in New Zealand","title-short":"Reassessment improves prediction of criminal recidivism","volume":"32","author":[{"family":"Lloyd","given":"Caleb D."},{"family":"Hanson","given":"R. Karl"},{"family":"Richards","given":"Dylan K."},{"family":"Serin","given":"Ralph C."}],"issued":{"date-parts":[["2020"]]}}}],"schema":"https://github.com/citation-style-language/schema/raw/master/csl-citation.json"} </w:instrText>
      </w:r>
      <w:r w:rsidRPr="4C6C3BA8">
        <w:rPr>
          <w:sz w:val="24"/>
          <w:szCs w:val="24"/>
        </w:rPr>
        <w:fldChar w:fldCharType="separate"/>
      </w:r>
      <w:r w:rsidR="5AC8C646" w:rsidRPr="4C6C3BA8">
        <w:rPr>
          <w:rFonts w:ascii="Calibri" w:hAnsi="Calibri" w:cs="Calibri"/>
          <w:sz w:val="24"/>
          <w:szCs w:val="24"/>
        </w:rPr>
        <w:t xml:space="preserve"> (</w:t>
      </w:r>
      <w:r w:rsidR="003E6255" w:rsidRPr="4C6C3BA8">
        <w:rPr>
          <w:rFonts w:ascii="Calibri" w:hAnsi="Calibri" w:cs="Calibri"/>
          <w:sz w:val="24"/>
          <w:szCs w:val="24"/>
        </w:rPr>
        <w:t xml:space="preserve">Lloyd </w:t>
      </w:r>
      <w:r w:rsidR="003E6255" w:rsidRPr="4C6C3BA8">
        <w:rPr>
          <w:rFonts w:ascii="Calibri" w:hAnsi="Calibri" w:cs="Calibri"/>
          <w:i/>
          <w:iCs/>
          <w:sz w:val="24"/>
          <w:szCs w:val="24"/>
        </w:rPr>
        <w:t>et al.</w:t>
      </w:r>
      <w:r w:rsidR="003E6255" w:rsidRPr="4C6C3BA8">
        <w:rPr>
          <w:rFonts w:ascii="Calibri" w:hAnsi="Calibri" w:cs="Calibri"/>
          <w:sz w:val="24"/>
          <w:szCs w:val="24"/>
        </w:rPr>
        <w:t>, 2020)</w:t>
      </w:r>
      <w:r w:rsidRPr="4C6C3BA8">
        <w:rPr>
          <w:sz w:val="24"/>
          <w:szCs w:val="24"/>
        </w:rPr>
        <w:fldChar w:fldCharType="end"/>
      </w:r>
      <w:r w:rsidR="0025430B" w:rsidRPr="4C6C3BA8">
        <w:rPr>
          <w:sz w:val="24"/>
          <w:szCs w:val="24"/>
        </w:rPr>
        <w:t xml:space="preserve">. </w:t>
      </w:r>
      <w:r w:rsidR="00016F37" w:rsidRPr="4C6C3BA8">
        <w:rPr>
          <w:sz w:val="24"/>
          <w:szCs w:val="24"/>
        </w:rPr>
        <w:t>A</w:t>
      </w:r>
      <w:r w:rsidR="0025430B" w:rsidRPr="4C6C3BA8">
        <w:rPr>
          <w:sz w:val="24"/>
          <w:szCs w:val="24"/>
        </w:rPr>
        <w:t xml:space="preserve">pplication of </w:t>
      </w:r>
      <w:r w:rsidR="006109C0" w:rsidRPr="4C6C3BA8">
        <w:rPr>
          <w:sz w:val="24"/>
          <w:szCs w:val="24"/>
        </w:rPr>
        <w:t>ML models</w:t>
      </w:r>
      <w:r w:rsidR="009F60A5" w:rsidRPr="4C6C3BA8">
        <w:rPr>
          <w:sz w:val="24"/>
          <w:szCs w:val="24"/>
        </w:rPr>
        <w:t xml:space="preserve"> like Logistic Regression</w:t>
      </w:r>
      <w:r w:rsidR="00016F37" w:rsidRPr="4C6C3BA8">
        <w:rPr>
          <w:sz w:val="24"/>
          <w:szCs w:val="24"/>
        </w:rPr>
        <w:t>,</w:t>
      </w:r>
      <w:r w:rsidR="00B20657" w:rsidRPr="4C6C3BA8">
        <w:rPr>
          <w:sz w:val="24"/>
          <w:szCs w:val="24"/>
        </w:rPr>
        <w:t xml:space="preserve"> SVM</w:t>
      </w:r>
      <w:r w:rsidR="001261BD" w:rsidRPr="4C6C3BA8">
        <w:rPr>
          <w:sz w:val="24"/>
          <w:szCs w:val="24"/>
        </w:rPr>
        <w:t xml:space="preserve"> and RF</w:t>
      </w:r>
      <w:r w:rsidR="008668D8" w:rsidRPr="4C6C3BA8">
        <w:rPr>
          <w:sz w:val="24"/>
          <w:szCs w:val="24"/>
        </w:rPr>
        <w:t>,</w:t>
      </w:r>
      <w:r w:rsidR="00016F37" w:rsidRPr="4C6C3BA8">
        <w:rPr>
          <w:sz w:val="24"/>
          <w:szCs w:val="24"/>
        </w:rPr>
        <w:t xml:space="preserve"> </w:t>
      </w:r>
      <w:r w:rsidR="00D87534" w:rsidRPr="4C6C3BA8">
        <w:rPr>
          <w:sz w:val="24"/>
          <w:szCs w:val="24"/>
        </w:rPr>
        <w:lastRenderedPageBreak/>
        <w:t xml:space="preserve">accurately </w:t>
      </w:r>
      <w:r w:rsidR="00AD5B34" w:rsidRPr="4C6C3BA8">
        <w:rPr>
          <w:sz w:val="24"/>
          <w:szCs w:val="24"/>
        </w:rPr>
        <w:t>predict</w:t>
      </w:r>
      <w:r w:rsidR="008668D8" w:rsidRPr="4C6C3BA8">
        <w:rPr>
          <w:sz w:val="24"/>
          <w:szCs w:val="24"/>
        </w:rPr>
        <w:t>ed</w:t>
      </w:r>
      <w:r w:rsidR="00AD5B34" w:rsidRPr="4C6C3BA8">
        <w:rPr>
          <w:sz w:val="24"/>
          <w:szCs w:val="24"/>
        </w:rPr>
        <w:t xml:space="preserve"> delinquency outcomes</w:t>
      </w:r>
      <w:r w:rsidR="00C35207" w:rsidRPr="4C6C3BA8">
        <w:rPr>
          <w:sz w:val="24"/>
          <w:szCs w:val="24"/>
        </w:rPr>
        <w:t xml:space="preserve"> </w:t>
      </w:r>
      <w:r w:rsidR="00CB571C" w:rsidRPr="4C6C3BA8">
        <w:rPr>
          <w:sz w:val="24"/>
          <w:szCs w:val="24"/>
        </w:rPr>
        <w:t>in the analysis of</w:t>
      </w:r>
      <w:r w:rsidR="00EF224C" w:rsidRPr="4C6C3BA8">
        <w:rPr>
          <w:sz w:val="24"/>
          <w:szCs w:val="24"/>
        </w:rPr>
        <w:t xml:space="preserve"> data collected from the Pittsburgh Youth S</w:t>
      </w:r>
      <w:r w:rsidR="00C35207" w:rsidRPr="4C6C3BA8">
        <w:rPr>
          <w:sz w:val="24"/>
          <w:szCs w:val="24"/>
        </w:rPr>
        <w:t>tudy in the U</w:t>
      </w:r>
      <w:r w:rsidR="000120A5">
        <w:rPr>
          <w:sz w:val="24"/>
          <w:szCs w:val="24"/>
        </w:rPr>
        <w:t>S</w:t>
      </w:r>
      <w:r w:rsidR="007D7D34">
        <w:rPr>
          <w:sz w:val="24"/>
          <w:szCs w:val="24"/>
        </w:rPr>
        <w:t>. This was better</w:t>
      </w:r>
      <w:r w:rsidR="00597300" w:rsidRPr="4C6C3BA8">
        <w:rPr>
          <w:sz w:val="24"/>
          <w:szCs w:val="24"/>
        </w:rPr>
        <w:t xml:space="preserve"> </w:t>
      </w:r>
      <w:r w:rsidR="007D7D34">
        <w:rPr>
          <w:sz w:val="24"/>
          <w:szCs w:val="24"/>
        </w:rPr>
        <w:t>than</w:t>
      </w:r>
      <w:r w:rsidR="00597300" w:rsidRPr="4C6C3BA8">
        <w:rPr>
          <w:sz w:val="24"/>
          <w:szCs w:val="24"/>
        </w:rPr>
        <w:t xml:space="preserve"> the </w:t>
      </w:r>
      <w:r w:rsidR="00C35207" w:rsidRPr="4C6C3BA8">
        <w:rPr>
          <w:sz w:val="24"/>
          <w:szCs w:val="24"/>
        </w:rPr>
        <w:t>results of</w:t>
      </w:r>
      <w:r w:rsidR="007D7D34">
        <w:rPr>
          <w:sz w:val="24"/>
          <w:szCs w:val="24"/>
        </w:rPr>
        <w:t xml:space="preserve"> the</w:t>
      </w:r>
      <w:r w:rsidR="00C35207" w:rsidRPr="4C6C3BA8">
        <w:rPr>
          <w:sz w:val="24"/>
          <w:szCs w:val="24"/>
        </w:rPr>
        <w:t xml:space="preserve"> </w:t>
      </w:r>
      <w:r w:rsidR="00597300" w:rsidRPr="4C6C3BA8">
        <w:rPr>
          <w:sz w:val="24"/>
          <w:szCs w:val="24"/>
        </w:rPr>
        <w:t>Sum-Score method</w:t>
      </w:r>
      <w:r w:rsidR="004012B3"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1gVkUcq8","properties":{"formattedCitation":"(Pelham, Petras and Pardini, 2020)","plainCitation":"(Pelham, Petras and Pardini, 2020)","noteIndex":0},"citationItems":[{"id":203,"uris":["http://zotero.org/users/local/Ur3Wut78/items/FU2WWDD6"],"itemData":{"id":203,"type":"article-journal","abstract":"The cost-effectiveness of targeted delinquency prevention programs for children depends on the accuracy of the screening process. Screening accuracy is often poor, resulting in wasted resources and missed opportunities to avert negative outcomes. This study examined whether screening approaches based on logistic regression or machine learning algorithms could improve accuracy relative to traditional sum-score approaches when identifying boys in the 5th grade (N = 1012) who would be repeatedly arrested for violent and serious crimes from ages 13 to 30. Screening algorithms were developed that incorporated facets of teacher-reported externalizing problems and other known risk factors (e.g., peer rejection). The predictive performance of these algorithms was evaluated and compared in holdout (i.e., test) data using the area under the receiver operating curve (AUROC) and Brier score. Both the logistic and machine learning methods yielded AUROC superior to traditional sum-score screening approaches when a broad set of risk factors for future delinquency was considered. However, this improvement was modest and was not present when using item-level information from a composite scale assessing externalizing problems. Contrary to expectations, machine learning algorithms performed no better than simple logistic models. There was a large apparent advantage of machine learning that disappeared after appropriate cross-validation, underscoring the importance of careful evaluation of these methods. Results suggest that screening using logistic regression could improve the cost-effectiveness of targeted delinquency prevention programs in some cases, but screening using machine learning would confer no marginal benefit under currently realistic conditions.","container-title":"Prevention Science","DOI":"10.1007/s11121-019-01040-2","ISSN":"1573-6695","issue":"2","journalAbbreviation":"Prev Sci","language":"en","page":"158-170","source":"Springer Link","title":"Can Machine Learning Improve Screening for Targeted Delinquency Prevention Programs?","volume":"21","author":[{"family":"Pelham","given":"William E."},{"family":"Petras","given":"Hanno"},{"family":"Pardini","given":"Dustin A."}],"issued":{"date-parts":[["2020",2,1]]}}}],"schema":"https://github.com/citation-style-language/schema/raw/master/csl-citation.json"} </w:instrText>
      </w:r>
      <w:r w:rsidRPr="4C6C3BA8">
        <w:rPr>
          <w:sz w:val="24"/>
          <w:szCs w:val="24"/>
        </w:rPr>
        <w:fldChar w:fldCharType="separate"/>
      </w:r>
      <w:r w:rsidR="003358C4" w:rsidRPr="4C6C3BA8">
        <w:rPr>
          <w:sz w:val="24"/>
          <w:szCs w:val="24"/>
        </w:rPr>
        <w:t>(Pelham, Petras and Pardini, 2020)</w:t>
      </w:r>
      <w:r w:rsidRPr="4C6C3BA8">
        <w:rPr>
          <w:sz w:val="24"/>
          <w:szCs w:val="24"/>
        </w:rPr>
        <w:fldChar w:fldCharType="end"/>
      </w:r>
      <w:r w:rsidR="00597300" w:rsidRPr="4C6C3BA8">
        <w:rPr>
          <w:sz w:val="24"/>
          <w:szCs w:val="24"/>
        </w:rPr>
        <w:t>.</w:t>
      </w:r>
      <w:r w:rsidR="004012B3" w:rsidRPr="4C6C3BA8">
        <w:rPr>
          <w:sz w:val="24"/>
          <w:szCs w:val="24"/>
        </w:rPr>
        <w:t xml:space="preserve"> Th</w:t>
      </w:r>
      <w:r w:rsidR="007D7D34">
        <w:rPr>
          <w:sz w:val="24"/>
          <w:szCs w:val="24"/>
        </w:rPr>
        <w:t>e</w:t>
      </w:r>
      <w:r w:rsidR="004012B3" w:rsidRPr="4C6C3BA8">
        <w:rPr>
          <w:sz w:val="24"/>
          <w:szCs w:val="24"/>
        </w:rPr>
        <w:t xml:space="preserve"> study </w:t>
      </w:r>
      <w:r w:rsidR="00D760EA" w:rsidRPr="4C6C3BA8">
        <w:rPr>
          <w:sz w:val="24"/>
          <w:szCs w:val="24"/>
        </w:rPr>
        <w:t>was beneficial in identifying</w:t>
      </w:r>
      <w:r w:rsidR="00E61F1E" w:rsidRPr="4C6C3BA8">
        <w:rPr>
          <w:sz w:val="24"/>
          <w:szCs w:val="24"/>
        </w:rPr>
        <w:t xml:space="preserve"> </w:t>
      </w:r>
      <w:r w:rsidR="00647218" w:rsidRPr="4C6C3BA8">
        <w:rPr>
          <w:sz w:val="24"/>
          <w:szCs w:val="24"/>
        </w:rPr>
        <w:t>youths</w:t>
      </w:r>
      <w:r w:rsidR="00D760EA" w:rsidRPr="4C6C3BA8">
        <w:rPr>
          <w:sz w:val="24"/>
          <w:szCs w:val="24"/>
        </w:rPr>
        <w:t xml:space="preserve"> </w:t>
      </w:r>
      <w:r w:rsidR="00441E60" w:rsidRPr="4C6C3BA8">
        <w:rPr>
          <w:sz w:val="24"/>
          <w:szCs w:val="24"/>
        </w:rPr>
        <w:t>likely to commit crimes</w:t>
      </w:r>
      <w:r w:rsidR="00AF0535" w:rsidRPr="4C6C3BA8">
        <w:rPr>
          <w:sz w:val="24"/>
          <w:szCs w:val="24"/>
        </w:rPr>
        <w:t>,</w:t>
      </w:r>
      <w:r w:rsidR="00647218" w:rsidRPr="4C6C3BA8">
        <w:rPr>
          <w:sz w:val="24"/>
          <w:szCs w:val="24"/>
        </w:rPr>
        <w:t xml:space="preserve"> which is</w:t>
      </w:r>
      <w:r w:rsidR="00AF0535" w:rsidRPr="4C6C3BA8">
        <w:rPr>
          <w:sz w:val="24"/>
          <w:szCs w:val="24"/>
        </w:rPr>
        <w:t xml:space="preserve"> </w:t>
      </w:r>
      <w:r w:rsidR="00441E60" w:rsidRPr="4C6C3BA8">
        <w:rPr>
          <w:sz w:val="24"/>
          <w:szCs w:val="24"/>
        </w:rPr>
        <w:t>useful</w:t>
      </w:r>
      <w:r w:rsidR="00DD2EEC" w:rsidRPr="4C6C3BA8">
        <w:rPr>
          <w:sz w:val="24"/>
          <w:szCs w:val="24"/>
        </w:rPr>
        <w:t xml:space="preserve"> to security agencies</w:t>
      </w:r>
      <w:r w:rsidR="00441E60" w:rsidRPr="4C6C3BA8">
        <w:rPr>
          <w:sz w:val="24"/>
          <w:szCs w:val="24"/>
        </w:rPr>
        <w:t xml:space="preserve"> in crime prevention.</w:t>
      </w:r>
    </w:p>
    <w:p w14:paraId="1E95A06A" w14:textId="030172BB" w:rsidR="00CB5A16" w:rsidRPr="009D1BF1" w:rsidRDefault="00F24326" w:rsidP="4C6C3BA8">
      <w:pPr>
        <w:spacing w:line="360" w:lineRule="auto"/>
        <w:jc w:val="both"/>
        <w:rPr>
          <w:sz w:val="24"/>
          <w:szCs w:val="24"/>
        </w:rPr>
      </w:pPr>
      <w:r w:rsidRPr="4C6C3BA8">
        <w:rPr>
          <w:sz w:val="24"/>
          <w:szCs w:val="24"/>
        </w:rPr>
        <w:t>Predictive</w:t>
      </w:r>
      <w:r w:rsidR="00980FEA" w:rsidRPr="4C6C3BA8">
        <w:rPr>
          <w:sz w:val="24"/>
          <w:szCs w:val="24"/>
        </w:rPr>
        <w:t xml:space="preserve"> </w:t>
      </w:r>
      <w:r w:rsidR="009B691F" w:rsidRPr="4C6C3BA8">
        <w:rPr>
          <w:sz w:val="24"/>
          <w:szCs w:val="24"/>
        </w:rPr>
        <w:t>ML</w:t>
      </w:r>
      <w:r w:rsidRPr="4C6C3BA8">
        <w:rPr>
          <w:sz w:val="24"/>
          <w:szCs w:val="24"/>
        </w:rPr>
        <w:t xml:space="preserve"> models </w:t>
      </w:r>
      <w:r w:rsidR="00467403" w:rsidRPr="4C6C3BA8">
        <w:rPr>
          <w:sz w:val="24"/>
          <w:szCs w:val="24"/>
        </w:rPr>
        <w:t>were</w:t>
      </w:r>
      <w:r w:rsidRPr="4C6C3BA8">
        <w:rPr>
          <w:sz w:val="24"/>
          <w:szCs w:val="24"/>
        </w:rPr>
        <w:t xml:space="preserve"> integral to the success of a Tulsa Community-Based </w:t>
      </w:r>
      <w:r w:rsidR="00244843" w:rsidRPr="4C6C3BA8">
        <w:rPr>
          <w:sz w:val="24"/>
          <w:szCs w:val="24"/>
        </w:rPr>
        <w:t xml:space="preserve">Crime </w:t>
      </w:r>
      <w:r w:rsidR="00FA2B5F" w:rsidRPr="4C6C3BA8">
        <w:rPr>
          <w:sz w:val="24"/>
          <w:szCs w:val="24"/>
        </w:rPr>
        <w:t xml:space="preserve">Prevention </w:t>
      </w:r>
      <w:r w:rsidR="008023FA" w:rsidRPr="4C6C3BA8">
        <w:rPr>
          <w:sz w:val="24"/>
          <w:szCs w:val="24"/>
        </w:rPr>
        <w:t>progra</w:t>
      </w:r>
      <w:r w:rsidR="00AF4098" w:rsidRPr="4C6C3BA8">
        <w:rPr>
          <w:sz w:val="24"/>
          <w:szCs w:val="24"/>
        </w:rPr>
        <w:t>m,</w:t>
      </w:r>
      <w:r w:rsidR="003277AF" w:rsidRPr="4C6C3BA8">
        <w:rPr>
          <w:sz w:val="24"/>
          <w:szCs w:val="24"/>
        </w:rPr>
        <w:t xml:space="preserve"> a collaboration between </w:t>
      </w:r>
      <w:r w:rsidR="00AD0051" w:rsidRPr="4C6C3BA8">
        <w:rPr>
          <w:sz w:val="24"/>
          <w:szCs w:val="24"/>
        </w:rPr>
        <w:t xml:space="preserve">the police </w:t>
      </w:r>
      <w:r w:rsidR="00970262" w:rsidRPr="4C6C3BA8">
        <w:rPr>
          <w:sz w:val="24"/>
          <w:szCs w:val="24"/>
        </w:rPr>
        <w:t xml:space="preserve">and </w:t>
      </w:r>
      <w:r w:rsidR="00244843" w:rsidRPr="4C6C3BA8">
        <w:rPr>
          <w:sz w:val="24"/>
          <w:szCs w:val="24"/>
        </w:rPr>
        <w:t xml:space="preserve">community </w:t>
      </w:r>
      <w:r w:rsidR="00970262" w:rsidRPr="4C6C3BA8">
        <w:rPr>
          <w:sz w:val="24"/>
          <w:szCs w:val="24"/>
        </w:rPr>
        <w:t xml:space="preserve">stakeholders </w:t>
      </w:r>
      <w:r w:rsidR="002D5071" w:rsidRPr="4C6C3BA8">
        <w:rPr>
          <w:sz w:val="24"/>
          <w:szCs w:val="24"/>
        </w:rPr>
        <w:t xml:space="preserve">like </w:t>
      </w:r>
      <w:r w:rsidR="00676126" w:rsidRPr="4C6C3BA8">
        <w:rPr>
          <w:sz w:val="24"/>
          <w:szCs w:val="24"/>
        </w:rPr>
        <w:t>business owners, local government and researchers</w:t>
      </w:r>
      <w:r w:rsidRPr="4C6C3BA8">
        <w:rPr>
          <w:sz w:val="24"/>
          <w:szCs w:val="24"/>
        </w:rPr>
        <w:fldChar w:fldCharType="begin"/>
      </w:r>
      <w:r w:rsidRPr="4C6C3BA8">
        <w:rPr>
          <w:sz w:val="24"/>
          <w:szCs w:val="24"/>
        </w:rPr>
        <w:instrText xml:space="preserve"> ADDIN ZOTERO_ITEM CSL_CITATION {"citationID":"bjODR2sP","properties":{"formattedCitation":"(Corsaro and Engel, 2020)","plainCitation":"(Corsaro and Engel, 2020)","noteIndex":0},"citationItems":[{"id":287,"uris":["http://zotero.org/users/local/Ur3Wut78/items/X9JGSDN8"],"itemData":{"id":287,"type":"article-journal","abstract":"The most fitting way to celebrate Joan Petersilia’s numerous advancements within the field of criminal justice is to deliberately practice the two most important lessons that perhaps best define her legacy. First, embedded research should drive collaborative partnerships to foster real-world change based on science. Second, such real-world change should reduce the consequences of crime as well as the social costs of heavy-handed criminal justice sanctions within distressed communities to transform criminal justice policy and practice. In this paper, we outline future directions for policing practice and research as a result of the embedded, collaborative partnerships that led to the Tulsa Community-Based Crime Reduction (CBCR) initiative. The Tulsa CBCR initiative and subsequent evaluation shows that police-driven, collaborative stakeholder partnerships (including business owners, resident steering committees, local government, police, and researchers) significantly reduced crime within targeted areas, allayed many citizens’ perceptions of risk, and improved residents’ attitudes about the Tulsa Police Department.","container-title":"Justice Quarterly","DOI":"10.1080/07418825.2020.1825775","ISSN":"0741-8825","issue":"7","note":"publisher: Routledge\n_eprint: https://doi.org/10.1080/07418825.2020.1825775","page":"1199-1220","source":"Taylor and Francis+NEJM","title":"Community-Based Crime Reduction in Tulsa: An Application of Petersilia’s Multi-Stakeholder Collaborative Approach to Improve Policy Relevance and Reduce Crime Risk","title-short":"Community-Based Crime Reduction in Tulsa","volume":"37","author":[{"family":"Corsaro","given":"Nicholas"},{"family":"Engel","given":"Robin S."}],"issued":{"date-parts":[["2020",11,9]]}}}],"schema":"https://github.com/citation-style-language/schema/raw/master/csl-citation.json"} </w:instrText>
      </w:r>
      <w:r w:rsidRPr="4C6C3BA8">
        <w:rPr>
          <w:sz w:val="24"/>
          <w:szCs w:val="24"/>
        </w:rPr>
        <w:fldChar w:fldCharType="separate"/>
      </w:r>
      <w:r w:rsidR="5BF70670" w:rsidRPr="4C6C3BA8">
        <w:rPr>
          <w:sz w:val="24"/>
          <w:szCs w:val="24"/>
        </w:rPr>
        <w:t xml:space="preserve"> (</w:t>
      </w:r>
      <w:r w:rsidR="006E2FDD" w:rsidRPr="4C6C3BA8">
        <w:rPr>
          <w:sz w:val="24"/>
          <w:szCs w:val="24"/>
        </w:rPr>
        <w:t>Corsaro and Engel, 2020)</w:t>
      </w:r>
      <w:r w:rsidRPr="4C6C3BA8">
        <w:rPr>
          <w:sz w:val="24"/>
          <w:szCs w:val="24"/>
        </w:rPr>
        <w:fldChar w:fldCharType="end"/>
      </w:r>
      <w:r w:rsidR="00676126" w:rsidRPr="4C6C3BA8">
        <w:rPr>
          <w:sz w:val="24"/>
          <w:szCs w:val="24"/>
        </w:rPr>
        <w:t>.</w:t>
      </w:r>
      <w:r w:rsidR="004758AE" w:rsidRPr="4C6C3BA8">
        <w:rPr>
          <w:sz w:val="24"/>
          <w:szCs w:val="24"/>
        </w:rPr>
        <w:t xml:space="preserve"> Cr</w:t>
      </w:r>
      <w:r w:rsidR="009F7964" w:rsidRPr="4C6C3BA8">
        <w:rPr>
          <w:sz w:val="24"/>
          <w:szCs w:val="24"/>
        </w:rPr>
        <w:t>i</w:t>
      </w:r>
      <w:r w:rsidR="004758AE" w:rsidRPr="4C6C3BA8">
        <w:rPr>
          <w:sz w:val="24"/>
          <w:szCs w:val="24"/>
        </w:rPr>
        <w:t>minal incide</w:t>
      </w:r>
      <w:r w:rsidR="009F7964" w:rsidRPr="4C6C3BA8">
        <w:rPr>
          <w:sz w:val="24"/>
          <w:szCs w:val="24"/>
        </w:rPr>
        <w:t xml:space="preserve">nt data obtained from </w:t>
      </w:r>
      <w:r w:rsidR="00C973BF">
        <w:rPr>
          <w:sz w:val="24"/>
          <w:szCs w:val="24"/>
        </w:rPr>
        <w:t>the</w:t>
      </w:r>
      <w:r w:rsidR="009F7964" w:rsidRPr="4C6C3BA8">
        <w:rPr>
          <w:sz w:val="24"/>
          <w:szCs w:val="24"/>
        </w:rPr>
        <w:t xml:space="preserve"> Police</w:t>
      </w:r>
      <w:r w:rsidR="00C973BF">
        <w:rPr>
          <w:sz w:val="24"/>
          <w:szCs w:val="24"/>
        </w:rPr>
        <w:t xml:space="preserve">, </w:t>
      </w:r>
      <w:r w:rsidR="009F7964" w:rsidRPr="4C6C3BA8">
        <w:rPr>
          <w:sz w:val="24"/>
          <w:szCs w:val="24"/>
        </w:rPr>
        <w:t xml:space="preserve">was </w:t>
      </w:r>
      <w:r w:rsidR="00C973BF">
        <w:rPr>
          <w:sz w:val="24"/>
          <w:szCs w:val="24"/>
        </w:rPr>
        <w:t>a</w:t>
      </w:r>
      <w:r w:rsidR="006A0B42" w:rsidRPr="4C6C3BA8">
        <w:rPr>
          <w:sz w:val="24"/>
          <w:szCs w:val="24"/>
        </w:rPr>
        <w:t>nalysed with time-series technique</w:t>
      </w:r>
      <w:r w:rsidR="00815B99" w:rsidRPr="4C6C3BA8">
        <w:rPr>
          <w:sz w:val="24"/>
          <w:szCs w:val="24"/>
        </w:rPr>
        <w:t xml:space="preserve">, </w:t>
      </w:r>
      <w:r w:rsidR="00EA6535" w:rsidRPr="4C6C3BA8">
        <w:rPr>
          <w:sz w:val="24"/>
          <w:szCs w:val="24"/>
        </w:rPr>
        <w:t>based on Generalized Linear Modelling count regression method.</w:t>
      </w:r>
      <w:r w:rsidR="005C6649" w:rsidRPr="4C6C3BA8">
        <w:rPr>
          <w:sz w:val="24"/>
          <w:szCs w:val="24"/>
        </w:rPr>
        <w:t xml:space="preserve"> </w:t>
      </w:r>
      <w:r w:rsidR="008023FA" w:rsidRPr="4C6C3BA8">
        <w:rPr>
          <w:sz w:val="24"/>
          <w:szCs w:val="24"/>
        </w:rPr>
        <w:t xml:space="preserve">The </w:t>
      </w:r>
      <w:r w:rsidR="00F465FD" w:rsidRPr="4C6C3BA8">
        <w:rPr>
          <w:sz w:val="24"/>
          <w:szCs w:val="24"/>
        </w:rPr>
        <w:t xml:space="preserve">result </w:t>
      </w:r>
      <w:r w:rsidR="008023FA" w:rsidRPr="4C6C3BA8">
        <w:rPr>
          <w:sz w:val="24"/>
          <w:szCs w:val="24"/>
        </w:rPr>
        <w:t>was that</w:t>
      </w:r>
      <w:r w:rsidR="00F465FD" w:rsidRPr="4C6C3BA8">
        <w:rPr>
          <w:sz w:val="24"/>
          <w:szCs w:val="24"/>
        </w:rPr>
        <w:t xml:space="preserve"> the targeted areas </w:t>
      </w:r>
      <w:r w:rsidR="003C08B9" w:rsidRPr="4C6C3BA8">
        <w:rPr>
          <w:sz w:val="24"/>
          <w:szCs w:val="24"/>
        </w:rPr>
        <w:t>showed notable reduct</w:t>
      </w:r>
      <w:r w:rsidR="003F1CA3" w:rsidRPr="4C6C3BA8">
        <w:rPr>
          <w:sz w:val="24"/>
          <w:szCs w:val="24"/>
        </w:rPr>
        <w:t xml:space="preserve">ions </w:t>
      </w:r>
      <w:r w:rsidR="00FA2B5F" w:rsidRPr="4C6C3BA8">
        <w:rPr>
          <w:sz w:val="24"/>
          <w:szCs w:val="24"/>
        </w:rPr>
        <w:t>in crimes when th</w:t>
      </w:r>
      <w:r w:rsidR="00205336">
        <w:rPr>
          <w:sz w:val="24"/>
          <w:szCs w:val="24"/>
        </w:rPr>
        <w:t>is</w:t>
      </w:r>
      <w:r w:rsidR="00FA2B5F" w:rsidRPr="4C6C3BA8">
        <w:rPr>
          <w:sz w:val="24"/>
          <w:szCs w:val="24"/>
        </w:rPr>
        <w:t xml:space="preserve"> </w:t>
      </w:r>
      <w:r w:rsidR="008023FA" w:rsidRPr="4C6C3BA8">
        <w:rPr>
          <w:sz w:val="24"/>
          <w:szCs w:val="24"/>
        </w:rPr>
        <w:t>community-based crime prevention were deployed</w:t>
      </w:r>
      <w:r w:rsidR="00475D63" w:rsidRPr="4C6C3BA8">
        <w:rPr>
          <w:sz w:val="24"/>
          <w:szCs w:val="24"/>
        </w:rPr>
        <w:t>.</w:t>
      </w:r>
      <w:r w:rsidR="004724EC" w:rsidRPr="4C6C3BA8">
        <w:rPr>
          <w:sz w:val="24"/>
          <w:szCs w:val="24"/>
        </w:rPr>
        <w:t xml:space="preserve"> </w:t>
      </w:r>
      <w:r w:rsidR="00803FEB" w:rsidRPr="4C6C3BA8">
        <w:rPr>
          <w:sz w:val="24"/>
          <w:szCs w:val="24"/>
        </w:rPr>
        <w:t xml:space="preserve">Another study contributed </w:t>
      </w:r>
      <w:r w:rsidR="008B5996" w:rsidRPr="4C6C3BA8">
        <w:rPr>
          <w:sz w:val="24"/>
          <w:szCs w:val="24"/>
        </w:rPr>
        <w:t>to the field of gun violence prevention</w:t>
      </w:r>
      <w:r w:rsidR="00205B65" w:rsidRPr="4C6C3BA8">
        <w:rPr>
          <w:sz w:val="24"/>
          <w:szCs w:val="24"/>
        </w:rPr>
        <w:t xml:space="preserve">, </w:t>
      </w:r>
      <w:r w:rsidR="00180A96" w:rsidRPr="4C6C3BA8">
        <w:rPr>
          <w:sz w:val="24"/>
          <w:szCs w:val="24"/>
        </w:rPr>
        <w:t xml:space="preserve">based </w:t>
      </w:r>
      <w:r w:rsidR="000A666A" w:rsidRPr="4C6C3BA8">
        <w:rPr>
          <w:sz w:val="24"/>
          <w:szCs w:val="24"/>
        </w:rPr>
        <w:t>on</w:t>
      </w:r>
      <w:r w:rsidR="000C2120" w:rsidRPr="4C6C3BA8">
        <w:rPr>
          <w:sz w:val="24"/>
          <w:szCs w:val="24"/>
        </w:rPr>
        <w:t xml:space="preserve"> the collaboration of technology and </w:t>
      </w:r>
      <w:r w:rsidR="00937913" w:rsidRPr="4C6C3BA8">
        <w:rPr>
          <w:sz w:val="24"/>
          <w:szCs w:val="24"/>
        </w:rPr>
        <w:t>so</w:t>
      </w:r>
      <w:r w:rsidR="00125342" w:rsidRPr="4C6C3BA8">
        <w:rPr>
          <w:sz w:val="24"/>
          <w:szCs w:val="24"/>
        </w:rPr>
        <w:t>cial media insights</w:t>
      </w:r>
      <w:r w:rsidR="4959B097" w:rsidRPr="4C6C3BA8">
        <w:rPr>
          <w:sz w:val="24"/>
          <w:szCs w:val="24"/>
        </w:rPr>
        <w:t xml:space="preserve"> (</w:t>
      </w:r>
      <w:r w:rsidR="00110338" w:rsidRPr="4C6C3BA8">
        <w:rPr>
          <w:sz w:val="24"/>
          <w:szCs w:val="24"/>
        </w:rPr>
        <w:t>Twitter data</w:t>
      </w:r>
      <w:r w:rsidR="00123972" w:rsidRPr="4C6C3BA8">
        <w:rPr>
          <w:sz w:val="24"/>
          <w:szCs w:val="24"/>
        </w:rPr>
        <w:t>)</w:t>
      </w:r>
      <w:r w:rsidR="0055236E" w:rsidRPr="4C6C3BA8">
        <w:rPr>
          <w:sz w:val="24"/>
          <w:szCs w:val="24"/>
        </w:rPr>
        <w:t>, coll</w:t>
      </w:r>
      <w:r w:rsidR="0003069E" w:rsidRPr="4C6C3BA8">
        <w:rPr>
          <w:sz w:val="24"/>
          <w:szCs w:val="24"/>
        </w:rPr>
        <w:t xml:space="preserve">ated during the </w:t>
      </w:r>
      <w:r w:rsidR="00D44741" w:rsidRPr="4C6C3BA8">
        <w:rPr>
          <w:sz w:val="24"/>
          <w:szCs w:val="24"/>
        </w:rPr>
        <w:t xml:space="preserve">recent </w:t>
      </w:r>
      <w:r w:rsidR="0003069E" w:rsidRPr="4C6C3BA8">
        <w:rPr>
          <w:sz w:val="24"/>
          <w:szCs w:val="24"/>
        </w:rPr>
        <w:t>pandemic</w:t>
      </w:r>
      <w:r w:rsidRPr="4C6C3BA8">
        <w:rPr>
          <w:sz w:val="24"/>
          <w:szCs w:val="24"/>
        </w:rPr>
        <w:fldChar w:fldCharType="begin"/>
      </w:r>
      <w:r w:rsidRPr="4C6C3BA8">
        <w:rPr>
          <w:sz w:val="24"/>
          <w:szCs w:val="24"/>
        </w:rPr>
        <w:instrText xml:space="preserve"> ADDIN ZOTERO_ITEM CSL_CITATION {"citationID":"EDOgotph","properties":{"formattedCitation":"(Patton {\\i{}et al.}, 2022)","plainCitation":"(Patton et al., 2022)","noteIndex":0},"citationItems":[{"id":288,"uris":["http://zotero.org/users/local/Ur3Wut78/items/6AJJWJQX"],"itemData":{"id":288,"type":"article-journal","abstract":"This study provides insight into New York City residents' perceptions about violence after the outbreak of Coronavirus disease (COVID-19) based on information from communities in New York City Housing Authority (NYCHA) buildings. In this novel analysis, we used focus group and social media data to confirm or reject findings from qualitative interviews. We first used data from 69 in-depth, semi-structured interviews with low-income residents and community stakeholders to further explore how violence impacts New York City's low-income residents of color, as well as the role of city government in providing tangible support for violence prevention during co-occurring health (COVID-19) and social (anti-Black racism) pandemics. Residents described how COVID-19 and the Black Lives Matter movement impacted safety in their communities while offering direct recommendations to improve safety. Residents also shared recommendations that indirectly improve community safety by addressing long term systemic issues. As the recruitment of interviewees was concluding, researchers facilitated two focus groups with 38 interviewees to discuss similar topics. In order to assess the degree to which the themes discovered in our qualitative interviews were shared by the broader community, we developed an integrative community data science study which leveraged natural language processing and computer vision techniques to study text and images on public social media data of 12 million tweets generated by residents. We joined computational methods with qualitative analysis through a social work lens and design justice principles to most accurately and holistically analyze the community perceptions of gun violence issues and potential prevention strategies. Findings indicate valuable community-based insights that elucidate how the co-occurring pandemics impact residents' experiences of gun violence and provide important implications for gun violence prevention in a digital era.","collection-title":"Epidemiology and Prevention of Gun Violence","container-title":"Preventive Medicine","DOI":"10.1016/j.ypmed.2022.107263","ISSN":"0091-7435","journalAbbreviation":"Preventive Medicine","language":"en","page":"107263","source":"ScienceDirect","title":"Community implications for gun violence prevention during co-occurring pandemics; a qualitative and computational analysis study","volume":"165","author":[{"family":"Patton","given":"Desmond U."},{"family":"Aguilar","given":"Nathan"},{"family":"Landau","given":"Aviv Y."},{"family":"Thomas","given":"Chris"},{"family":"Kagan","given":"Rachel"},{"family":"Ren","given":"Tianai"},{"family":"Stoneberg","given":"Eric"},{"family":"Wang","given":"Timothy"},{"family":"Halmos","given":"Daniel"},{"family":"Saha","given":"Anish"},{"family":"Ananthram","given":"Amith"},{"family":"McKeown","given":"Kathleen"}],"issued":{"date-parts":[["2022",12,1]]}}}],"schema":"https://github.com/citation-style-language/schema/raw/master/csl-citation.json"} </w:instrText>
      </w:r>
      <w:r w:rsidRPr="4C6C3BA8">
        <w:rPr>
          <w:sz w:val="24"/>
          <w:szCs w:val="24"/>
        </w:rPr>
        <w:fldChar w:fldCharType="separate"/>
      </w:r>
      <w:r w:rsidR="19B90D2D" w:rsidRPr="4C6C3BA8">
        <w:rPr>
          <w:sz w:val="24"/>
          <w:szCs w:val="24"/>
        </w:rPr>
        <w:t xml:space="preserve"> (</w:t>
      </w:r>
      <w:r w:rsidR="00E52A27" w:rsidRPr="4C6C3BA8">
        <w:rPr>
          <w:sz w:val="24"/>
          <w:szCs w:val="24"/>
        </w:rPr>
        <w:t xml:space="preserve">Patton </w:t>
      </w:r>
      <w:r w:rsidR="00E52A27" w:rsidRPr="4C6C3BA8">
        <w:rPr>
          <w:i/>
          <w:iCs/>
          <w:sz w:val="24"/>
          <w:szCs w:val="24"/>
        </w:rPr>
        <w:t>et al.</w:t>
      </w:r>
      <w:r w:rsidR="00E52A27" w:rsidRPr="4C6C3BA8">
        <w:rPr>
          <w:sz w:val="24"/>
          <w:szCs w:val="24"/>
        </w:rPr>
        <w:t>, 2022)</w:t>
      </w:r>
      <w:r w:rsidRPr="4C6C3BA8">
        <w:rPr>
          <w:sz w:val="24"/>
          <w:szCs w:val="24"/>
        </w:rPr>
        <w:fldChar w:fldCharType="end"/>
      </w:r>
      <w:r w:rsidR="00125342" w:rsidRPr="4C6C3BA8">
        <w:rPr>
          <w:sz w:val="24"/>
          <w:szCs w:val="24"/>
        </w:rPr>
        <w:t>.</w:t>
      </w:r>
      <w:r w:rsidR="00123972" w:rsidRPr="4C6C3BA8">
        <w:rPr>
          <w:sz w:val="24"/>
          <w:szCs w:val="24"/>
        </w:rPr>
        <w:t xml:space="preserve"> </w:t>
      </w:r>
      <w:r w:rsidR="00C03B9D" w:rsidRPr="4C6C3BA8">
        <w:rPr>
          <w:sz w:val="24"/>
          <w:szCs w:val="24"/>
        </w:rPr>
        <w:t xml:space="preserve">In this transdisciplinary study, </w:t>
      </w:r>
      <w:r w:rsidR="00965D12" w:rsidRPr="4C6C3BA8">
        <w:rPr>
          <w:sz w:val="24"/>
          <w:szCs w:val="24"/>
        </w:rPr>
        <w:t xml:space="preserve">data was from a Neighbourhood Navigator project which encompassed </w:t>
      </w:r>
      <w:r w:rsidR="00AB1E7C" w:rsidRPr="4C6C3BA8">
        <w:rPr>
          <w:sz w:val="24"/>
          <w:szCs w:val="24"/>
        </w:rPr>
        <w:t xml:space="preserve">focus groups, interviews and social media </w:t>
      </w:r>
      <w:r w:rsidR="00A93E0B" w:rsidRPr="4C6C3BA8">
        <w:rPr>
          <w:sz w:val="24"/>
          <w:szCs w:val="24"/>
        </w:rPr>
        <w:t>data</w:t>
      </w:r>
      <w:r w:rsidR="00A44A3A">
        <w:rPr>
          <w:sz w:val="24"/>
          <w:szCs w:val="24"/>
        </w:rPr>
        <w:t xml:space="preserve">. </w:t>
      </w:r>
      <w:r w:rsidR="004D6D4C">
        <w:rPr>
          <w:sz w:val="24"/>
          <w:szCs w:val="24"/>
        </w:rPr>
        <w:t>Analysis was</w:t>
      </w:r>
      <w:r w:rsidR="00BD686C" w:rsidRPr="4C6C3BA8">
        <w:rPr>
          <w:sz w:val="24"/>
          <w:szCs w:val="24"/>
        </w:rPr>
        <w:t xml:space="preserve"> </w:t>
      </w:r>
      <w:r w:rsidR="00E644DC" w:rsidRPr="4C6C3BA8">
        <w:rPr>
          <w:sz w:val="24"/>
          <w:szCs w:val="24"/>
        </w:rPr>
        <w:t>with NLP techniques.</w:t>
      </w:r>
      <w:r w:rsidR="00EF27D2" w:rsidRPr="4C6C3BA8">
        <w:rPr>
          <w:sz w:val="24"/>
          <w:szCs w:val="24"/>
        </w:rPr>
        <w:t xml:space="preserve"> Th</w:t>
      </w:r>
      <w:r w:rsidR="004D6D4C">
        <w:rPr>
          <w:sz w:val="24"/>
          <w:szCs w:val="24"/>
        </w:rPr>
        <w:t>e aim was</w:t>
      </w:r>
      <w:r w:rsidR="00D7153E" w:rsidRPr="4C6C3BA8">
        <w:rPr>
          <w:sz w:val="24"/>
          <w:szCs w:val="24"/>
        </w:rPr>
        <w:t xml:space="preserve"> to provide </w:t>
      </w:r>
      <w:r w:rsidR="00760716" w:rsidRPr="4C6C3BA8">
        <w:rPr>
          <w:sz w:val="24"/>
          <w:szCs w:val="24"/>
        </w:rPr>
        <w:t>recommendations</w:t>
      </w:r>
      <w:r w:rsidR="00D7153E" w:rsidRPr="4C6C3BA8">
        <w:rPr>
          <w:sz w:val="24"/>
          <w:szCs w:val="24"/>
        </w:rPr>
        <w:t xml:space="preserve"> </w:t>
      </w:r>
      <w:r w:rsidR="00371B19">
        <w:rPr>
          <w:sz w:val="24"/>
          <w:szCs w:val="24"/>
        </w:rPr>
        <w:t>on</w:t>
      </w:r>
      <w:r w:rsidR="00D7153E" w:rsidRPr="4C6C3BA8">
        <w:rPr>
          <w:sz w:val="24"/>
          <w:szCs w:val="24"/>
        </w:rPr>
        <w:t xml:space="preserve"> </w:t>
      </w:r>
      <w:r w:rsidR="006B0F45" w:rsidRPr="4C6C3BA8">
        <w:rPr>
          <w:sz w:val="24"/>
          <w:szCs w:val="24"/>
        </w:rPr>
        <w:t xml:space="preserve">how gun violence can be predicted by analysing </w:t>
      </w:r>
      <w:r w:rsidR="004B4843" w:rsidRPr="4C6C3BA8">
        <w:rPr>
          <w:sz w:val="24"/>
          <w:szCs w:val="24"/>
        </w:rPr>
        <w:t xml:space="preserve">social </w:t>
      </w:r>
      <w:r w:rsidR="00E12061" w:rsidRPr="4C6C3BA8">
        <w:rPr>
          <w:sz w:val="24"/>
          <w:szCs w:val="24"/>
        </w:rPr>
        <w:t xml:space="preserve">behaviours of </w:t>
      </w:r>
      <w:r w:rsidR="0011395F" w:rsidRPr="4C6C3BA8">
        <w:rPr>
          <w:sz w:val="24"/>
          <w:szCs w:val="24"/>
        </w:rPr>
        <w:t>residents</w:t>
      </w:r>
      <w:r w:rsidR="00820B3F" w:rsidRPr="4C6C3BA8">
        <w:rPr>
          <w:sz w:val="24"/>
          <w:szCs w:val="24"/>
        </w:rPr>
        <w:t xml:space="preserve"> of marginalised communities,</w:t>
      </w:r>
      <w:r w:rsidR="0011395F" w:rsidRPr="4C6C3BA8">
        <w:rPr>
          <w:sz w:val="24"/>
          <w:szCs w:val="24"/>
        </w:rPr>
        <w:t xml:space="preserve"> </w:t>
      </w:r>
      <w:r w:rsidR="007D0C70" w:rsidRPr="4C6C3BA8">
        <w:rPr>
          <w:sz w:val="24"/>
          <w:szCs w:val="24"/>
        </w:rPr>
        <w:t>who regula</w:t>
      </w:r>
      <w:r w:rsidR="007E4C84" w:rsidRPr="4C6C3BA8">
        <w:rPr>
          <w:sz w:val="24"/>
          <w:szCs w:val="24"/>
        </w:rPr>
        <w:t xml:space="preserve">rly </w:t>
      </w:r>
      <w:r w:rsidR="007D0C70" w:rsidRPr="4C6C3BA8">
        <w:rPr>
          <w:sz w:val="24"/>
          <w:szCs w:val="24"/>
        </w:rPr>
        <w:t>engage on social media platforms</w:t>
      </w:r>
      <w:r w:rsidR="00820B3F" w:rsidRPr="4C6C3BA8">
        <w:rPr>
          <w:sz w:val="24"/>
          <w:szCs w:val="24"/>
        </w:rPr>
        <w:t>, contribute to gun violence</w:t>
      </w:r>
      <w:r w:rsidR="001841EC" w:rsidRPr="4C6C3BA8">
        <w:rPr>
          <w:sz w:val="24"/>
          <w:szCs w:val="24"/>
        </w:rPr>
        <w:t>.</w:t>
      </w:r>
      <w:r w:rsidR="00256849" w:rsidRPr="4C6C3BA8">
        <w:rPr>
          <w:sz w:val="24"/>
          <w:szCs w:val="24"/>
        </w:rPr>
        <w:t xml:space="preserve"> </w:t>
      </w:r>
      <w:r w:rsidR="00251DA7" w:rsidRPr="4C6C3BA8">
        <w:rPr>
          <w:sz w:val="24"/>
          <w:szCs w:val="24"/>
        </w:rPr>
        <w:t>A</w:t>
      </w:r>
      <w:r w:rsidR="002C6213" w:rsidRPr="4C6C3BA8">
        <w:rPr>
          <w:sz w:val="24"/>
          <w:szCs w:val="24"/>
        </w:rPr>
        <w:t>nother</w:t>
      </w:r>
      <w:r w:rsidR="00251DA7" w:rsidRPr="4C6C3BA8">
        <w:rPr>
          <w:sz w:val="24"/>
          <w:szCs w:val="24"/>
        </w:rPr>
        <w:t xml:space="preserve"> study </w:t>
      </w:r>
      <w:r w:rsidR="000551C1">
        <w:rPr>
          <w:sz w:val="24"/>
          <w:szCs w:val="24"/>
        </w:rPr>
        <w:t xml:space="preserve">using </w:t>
      </w:r>
      <w:r w:rsidR="002C6213" w:rsidRPr="4C6C3BA8">
        <w:rPr>
          <w:sz w:val="24"/>
          <w:szCs w:val="24"/>
        </w:rPr>
        <w:t>ML models</w:t>
      </w:r>
      <w:r w:rsidR="000551C1">
        <w:rPr>
          <w:sz w:val="24"/>
          <w:szCs w:val="24"/>
        </w:rPr>
        <w:t xml:space="preserve"> to</w:t>
      </w:r>
      <w:r w:rsidR="00390A0C" w:rsidRPr="4C6C3BA8">
        <w:rPr>
          <w:sz w:val="24"/>
          <w:szCs w:val="24"/>
        </w:rPr>
        <w:t xml:space="preserve"> forecast</w:t>
      </w:r>
      <w:r w:rsidR="00251DA7" w:rsidRPr="4C6C3BA8">
        <w:rPr>
          <w:sz w:val="24"/>
          <w:szCs w:val="24"/>
        </w:rPr>
        <w:t xml:space="preserve"> violent crimes</w:t>
      </w:r>
      <w:r w:rsidR="00243C38">
        <w:rPr>
          <w:sz w:val="24"/>
          <w:szCs w:val="24"/>
        </w:rPr>
        <w:t xml:space="preserve"> </w:t>
      </w:r>
      <w:r w:rsidR="00251DA7" w:rsidRPr="4C6C3BA8">
        <w:rPr>
          <w:sz w:val="24"/>
          <w:szCs w:val="24"/>
        </w:rPr>
        <w:t>too</w:t>
      </w:r>
      <w:r w:rsidR="002C6213" w:rsidRPr="4C6C3BA8">
        <w:rPr>
          <w:sz w:val="24"/>
          <w:szCs w:val="24"/>
        </w:rPr>
        <w:t>k</w:t>
      </w:r>
      <w:r w:rsidR="00F406DE" w:rsidRPr="4C6C3BA8">
        <w:rPr>
          <w:sz w:val="24"/>
          <w:szCs w:val="24"/>
        </w:rPr>
        <w:t xml:space="preserve"> a different approach, analysing the relationship between </w:t>
      </w:r>
      <w:r w:rsidR="003F4A7F" w:rsidRPr="4C6C3BA8">
        <w:rPr>
          <w:sz w:val="24"/>
          <w:szCs w:val="24"/>
        </w:rPr>
        <w:t>urban vacancies</w:t>
      </w:r>
      <w:r w:rsidR="00EB6641" w:rsidRPr="4C6C3BA8">
        <w:rPr>
          <w:sz w:val="24"/>
          <w:szCs w:val="24"/>
        </w:rPr>
        <w:t xml:space="preserve"> (</w:t>
      </w:r>
      <w:r w:rsidR="00611189" w:rsidRPr="4C6C3BA8">
        <w:rPr>
          <w:sz w:val="24"/>
          <w:szCs w:val="24"/>
        </w:rPr>
        <w:t>vacant lots</w:t>
      </w:r>
      <w:r w:rsidR="00EB6641" w:rsidRPr="4C6C3BA8">
        <w:rPr>
          <w:sz w:val="24"/>
          <w:szCs w:val="24"/>
        </w:rPr>
        <w:t>)</w:t>
      </w:r>
      <w:r w:rsidR="00611189" w:rsidRPr="4C6C3BA8">
        <w:rPr>
          <w:sz w:val="24"/>
          <w:szCs w:val="24"/>
        </w:rPr>
        <w:t xml:space="preserve"> </w:t>
      </w:r>
      <w:r w:rsidR="003F4A7F" w:rsidRPr="4C6C3BA8">
        <w:rPr>
          <w:sz w:val="24"/>
          <w:szCs w:val="24"/>
        </w:rPr>
        <w:t xml:space="preserve">and violent </w:t>
      </w:r>
      <w:r w:rsidR="00452ED0">
        <w:rPr>
          <w:sz w:val="24"/>
          <w:szCs w:val="24"/>
        </w:rPr>
        <w:t>incidences</w:t>
      </w:r>
      <w:r w:rsidR="00611189" w:rsidRPr="4C6C3BA8">
        <w:rPr>
          <w:sz w:val="24"/>
          <w:szCs w:val="24"/>
        </w:rPr>
        <w:t>.</w:t>
      </w:r>
      <w:r w:rsidR="00C1400B" w:rsidRPr="4C6C3BA8">
        <w:rPr>
          <w:sz w:val="24"/>
          <w:szCs w:val="24"/>
        </w:rPr>
        <w:t xml:space="preserve"> </w:t>
      </w:r>
      <w:r w:rsidR="00CC7B9F" w:rsidRPr="4C6C3BA8">
        <w:rPr>
          <w:sz w:val="24"/>
          <w:szCs w:val="24"/>
        </w:rPr>
        <w:t xml:space="preserve">Models like </w:t>
      </w:r>
      <w:r w:rsidR="00015C5B" w:rsidRPr="4C6C3BA8">
        <w:rPr>
          <w:sz w:val="24"/>
          <w:szCs w:val="24"/>
        </w:rPr>
        <w:t>Multiple regression model</w:t>
      </w:r>
      <w:r w:rsidR="00B953E6" w:rsidRPr="4C6C3BA8">
        <w:rPr>
          <w:sz w:val="24"/>
          <w:szCs w:val="24"/>
        </w:rPr>
        <w:t xml:space="preserve"> and </w:t>
      </w:r>
      <w:r w:rsidR="004B432F" w:rsidRPr="4C6C3BA8">
        <w:rPr>
          <w:sz w:val="24"/>
          <w:szCs w:val="24"/>
        </w:rPr>
        <w:t>simultan</w:t>
      </w:r>
      <w:r w:rsidR="00AE5E2C" w:rsidRPr="4C6C3BA8">
        <w:rPr>
          <w:sz w:val="24"/>
          <w:szCs w:val="24"/>
        </w:rPr>
        <w:t>eous regression model</w:t>
      </w:r>
      <w:r w:rsidR="00CC7B9F" w:rsidRPr="4C6C3BA8">
        <w:rPr>
          <w:sz w:val="24"/>
          <w:szCs w:val="24"/>
        </w:rPr>
        <w:t xml:space="preserve"> w</w:t>
      </w:r>
      <w:r w:rsidR="00AE5E2C" w:rsidRPr="4C6C3BA8">
        <w:rPr>
          <w:sz w:val="24"/>
          <w:szCs w:val="24"/>
        </w:rPr>
        <w:t>ere</w:t>
      </w:r>
      <w:r w:rsidR="00CC7B9F" w:rsidRPr="4C6C3BA8">
        <w:rPr>
          <w:sz w:val="24"/>
          <w:szCs w:val="24"/>
        </w:rPr>
        <w:t xml:space="preserve"> applied to</w:t>
      </w:r>
      <w:r w:rsidR="00B105B9" w:rsidRPr="4C6C3BA8">
        <w:rPr>
          <w:sz w:val="24"/>
          <w:szCs w:val="24"/>
        </w:rPr>
        <w:t xml:space="preserve"> train</w:t>
      </w:r>
      <w:r w:rsidR="00CC7B9F" w:rsidRPr="4C6C3BA8">
        <w:rPr>
          <w:sz w:val="24"/>
          <w:szCs w:val="24"/>
        </w:rPr>
        <w:t xml:space="preserve"> the dataset </w:t>
      </w:r>
      <w:r w:rsidR="00395749" w:rsidRPr="4C6C3BA8">
        <w:rPr>
          <w:sz w:val="24"/>
          <w:szCs w:val="24"/>
        </w:rPr>
        <w:t xml:space="preserve">obtained from the Michigan Youth Violence Prevention </w:t>
      </w:r>
      <w:r w:rsidR="00B660E0" w:rsidRPr="4C6C3BA8">
        <w:rPr>
          <w:sz w:val="24"/>
          <w:szCs w:val="24"/>
        </w:rPr>
        <w:t>Centre</w:t>
      </w:r>
      <w:r w:rsidR="00066A3C" w:rsidRPr="4C6C3BA8">
        <w:rPr>
          <w:sz w:val="24"/>
          <w:szCs w:val="24"/>
        </w:rPr>
        <w:t xml:space="preserve"> from 2017-2018</w:t>
      </w:r>
      <w:r w:rsidRPr="4C6C3BA8">
        <w:rPr>
          <w:sz w:val="24"/>
          <w:szCs w:val="24"/>
        </w:rPr>
        <w:fldChar w:fldCharType="begin"/>
      </w:r>
      <w:r w:rsidRPr="4C6C3BA8">
        <w:rPr>
          <w:sz w:val="24"/>
          <w:szCs w:val="24"/>
        </w:rPr>
        <w:instrText xml:space="preserve"> ADDIN ZOTERO_ITEM CSL_CITATION {"citationID":"N9eIzaVG","properties":{"formattedCitation":"(Burt {\\i{}et al.}, 2022)","plainCitation":"(Burt et al., 2022)","noteIndex":0},"citationItems":[{"id":291,"uris":["http://zotero.org/users/local/Ur3Wut78/items/WPSLUNZP"],"itemData":{"id":291,"type":"article-journal","abstract":"Unmaintained vacant land in urban areas is associated with a number of negative outcomes for residents of urban areas, including mental and physical health, safety, and quality of life. Community programs which promote land parcel maintenance in urban neighborhoods have been found to reverse some of the effects that unmaintained land has on nearby residents. We explored how land parcel maintenance is associated with mental health outcomes using data collected in Flint, MI in 2017–2018. Trained observers assessed the maintenance of approximately 7200 land parcels and surveyed 691 residents (57% Female, 53% Black, M age = 51). We aggregated resident and parcel rating data to 463 street segments and compared three structural equation models (SEM) to estimate the mediating effects of fear of crime on the association of parcel qualities on mental distress for residents. We found that fear of crime mediated the association between parcel maintenance values and mental distress indicating that poor maintenance predicted more fear of crime which was associated with mental distress. Our findings add to our understanding about the mechanism by which vacant lot improvements may operate to enhance psychological well-being of residents who live on streets with vacant and unkept lots.","container-title":"American Journal of Community Psychology","DOI":"10.1002/ajcp.12544","ISSN":"1573-2770","issue":"1-2","language":"en","note":"_eprint: https://onlinelibrary.wiley.com/doi/pdf/10.1002/ajcp.12544","page":"46-58","source":"Wiley Online Library","title":"Community Greening, Fear of Crime, and Mental Health Outcomes","volume":"69","author":[{"family":"Burt","given":"Cassidy J."},{"family":"Kondo","given":"Michelle C."},{"family":"Hohl","given":"Bernadette C."},{"family":"Gong","given":"Catherine H."},{"family":"Bushman","given":"Gregory"},{"family":"Wixom","given":"Caroline"},{"family":"South","given":"Eugenia C."},{"family":"Cunningham","given":"Rebecca M."},{"family":"Carter","given":"Patrick M."},{"family":"Branas","given":"Charles C."},{"family":"Zimmerman","given":"Marc A."}],"issued":{"date-parts":[["2022"]]}}}],"schema":"https://github.com/citation-style-language/schema/raw/master/csl-citation.json"} </w:instrText>
      </w:r>
      <w:r w:rsidRPr="4C6C3BA8">
        <w:rPr>
          <w:sz w:val="24"/>
          <w:szCs w:val="24"/>
        </w:rPr>
        <w:fldChar w:fldCharType="separate"/>
      </w:r>
      <w:r w:rsidR="79C151F6" w:rsidRPr="4C6C3BA8">
        <w:rPr>
          <w:sz w:val="24"/>
          <w:szCs w:val="24"/>
        </w:rPr>
        <w:t xml:space="preserve"> (</w:t>
      </w:r>
      <w:r w:rsidR="00D4388B" w:rsidRPr="4C6C3BA8">
        <w:rPr>
          <w:sz w:val="24"/>
          <w:szCs w:val="24"/>
        </w:rPr>
        <w:t xml:space="preserve">Burt </w:t>
      </w:r>
      <w:r w:rsidR="00D4388B" w:rsidRPr="4C6C3BA8">
        <w:rPr>
          <w:i/>
          <w:iCs/>
          <w:sz w:val="24"/>
          <w:szCs w:val="24"/>
        </w:rPr>
        <w:t>et al.</w:t>
      </w:r>
      <w:r w:rsidR="00D4388B" w:rsidRPr="4C6C3BA8">
        <w:rPr>
          <w:sz w:val="24"/>
          <w:szCs w:val="24"/>
        </w:rPr>
        <w:t>, 2022)</w:t>
      </w:r>
      <w:r w:rsidRPr="4C6C3BA8">
        <w:rPr>
          <w:sz w:val="24"/>
          <w:szCs w:val="24"/>
        </w:rPr>
        <w:fldChar w:fldCharType="end"/>
      </w:r>
      <w:r w:rsidR="001E2C10" w:rsidRPr="4C6C3BA8">
        <w:rPr>
          <w:sz w:val="24"/>
          <w:szCs w:val="24"/>
        </w:rPr>
        <w:t>.</w:t>
      </w:r>
      <w:r w:rsidR="0031260B" w:rsidRPr="4C6C3BA8">
        <w:rPr>
          <w:sz w:val="24"/>
          <w:szCs w:val="24"/>
        </w:rPr>
        <w:t xml:space="preserve"> Findings showed that </w:t>
      </w:r>
      <w:r w:rsidR="001E4763" w:rsidRPr="4C6C3BA8">
        <w:rPr>
          <w:sz w:val="24"/>
          <w:szCs w:val="24"/>
        </w:rPr>
        <w:t>urban vacancies had</w:t>
      </w:r>
      <w:r w:rsidR="00853614" w:rsidRPr="4C6C3BA8">
        <w:rPr>
          <w:sz w:val="24"/>
          <w:szCs w:val="24"/>
        </w:rPr>
        <w:t xml:space="preserve"> a direct </w:t>
      </w:r>
      <w:r w:rsidR="004A7EAE">
        <w:rPr>
          <w:sz w:val="24"/>
          <w:szCs w:val="24"/>
        </w:rPr>
        <w:t>impact</w:t>
      </w:r>
      <w:r w:rsidR="00853614" w:rsidRPr="4C6C3BA8">
        <w:rPr>
          <w:sz w:val="24"/>
          <w:szCs w:val="24"/>
        </w:rPr>
        <w:t xml:space="preserve"> on crime prevalence</w:t>
      </w:r>
      <w:r w:rsidR="00044FCA" w:rsidRPr="4C6C3BA8">
        <w:rPr>
          <w:sz w:val="24"/>
          <w:szCs w:val="24"/>
        </w:rPr>
        <w:t xml:space="preserve"> in those areas</w:t>
      </w:r>
      <w:r w:rsidR="00853614" w:rsidRPr="4C6C3BA8">
        <w:rPr>
          <w:sz w:val="24"/>
          <w:szCs w:val="24"/>
        </w:rPr>
        <w:t>.</w:t>
      </w:r>
    </w:p>
    <w:p w14:paraId="771A1F9F" w14:textId="23D654CC" w:rsidR="00CB5A16" w:rsidRDefault="002B6DAE" w:rsidP="005F74B9">
      <w:pPr>
        <w:pStyle w:val="Heading2"/>
      </w:pPr>
      <w:bookmarkStart w:id="378" w:name="_Toc135862676"/>
      <w:bookmarkStart w:id="379" w:name="_Toc135863868"/>
      <w:bookmarkStart w:id="380" w:name="_Toc135863950"/>
      <w:bookmarkStart w:id="381" w:name="_Toc135863991"/>
      <w:bookmarkStart w:id="382" w:name="_Toc135941912"/>
      <w:bookmarkStart w:id="383" w:name="_Toc135943461"/>
      <w:bookmarkStart w:id="384" w:name="_Toc135943912"/>
      <w:bookmarkStart w:id="385" w:name="_Toc135944398"/>
      <w:bookmarkStart w:id="386" w:name="_Toc135944832"/>
      <w:bookmarkStart w:id="387" w:name="_Toc135964500"/>
      <w:bookmarkStart w:id="388" w:name="_Toc135964621"/>
      <w:bookmarkStart w:id="389" w:name="_Toc135964959"/>
      <w:bookmarkStart w:id="390" w:name="_Toc135965003"/>
      <w:bookmarkStart w:id="391" w:name="_Toc135965262"/>
      <w:bookmarkStart w:id="392" w:name="_Toc135966177"/>
      <w:bookmarkStart w:id="393" w:name="_Toc135966226"/>
      <w:bookmarkStart w:id="394" w:name="_Toc136390421"/>
      <w:r>
        <w:t>2.10</w:t>
      </w:r>
      <w:r w:rsidR="00F15CFE">
        <w:t>.</w:t>
      </w:r>
      <w:r w:rsidR="00F15CFE">
        <w:tab/>
      </w:r>
      <w:r>
        <w:t xml:space="preserve">Case Studies </w:t>
      </w:r>
      <w:r w:rsidR="00B660E0">
        <w:t>and</w:t>
      </w:r>
      <w:r>
        <w:t xml:space="preserve"> Practical Applications </w:t>
      </w:r>
      <w:r w:rsidR="002A5D3F">
        <w:t>of</w:t>
      </w:r>
      <w:r>
        <w:t xml:space="preserve"> Machine Learning Models </w:t>
      </w:r>
      <w:r w:rsidR="00CB71E6">
        <w:t>for</w:t>
      </w:r>
      <w:r>
        <w:t xml:space="preserve"> Crime </w:t>
      </w:r>
      <w:bookmarkEnd w:id="378"/>
      <w:bookmarkEnd w:id="379"/>
      <w:bookmarkEnd w:id="380"/>
      <w:bookmarkEnd w:id="381"/>
      <w:r>
        <w:t>Forecasting</w:t>
      </w:r>
      <w:bookmarkEnd w:id="382"/>
      <w:bookmarkEnd w:id="383"/>
      <w:bookmarkEnd w:id="384"/>
      <w:bookmarkEnd w:id="385"/>
      <w:bookmarkEnd w:id="386"/>
      <w:bookmarkEnd w:id="387"/>
      <w:bookmarkEnd w:id="388"/>
      <w:bookmarkEnd w:id="389"/>
      <w:bookmarkEnd w:id="390"/>
      <w:bookmarkEnd w:id="391"/>
      <w:bookmarkEnd w:id="392"/>
      <w:bookmarkEnd w:id="393"/>
      <w:bookmarkEnd w:id="394"/>
    </w:p>
    <w:p w14:paraId="7C1D00DB" w14:textId="77777777" w:rsidR="00CB71E6" w:rsidRPr="00CB71E6" w:rsidRDefault="00CB71E6" w:rsidP="00CB71E6"/>
    <w:p w14:paraId="7521463F" w14:textId="54D115BB" w:rsidR="00713019" w:rsidRPr="009D1BF1" w:rsidRDefault="0009793B" w:rsidP="4C6C3BA8">
      <w:pPr>
        <w:spacing w:line="360" w:lineRule="auto"/>
        <w:jc w:val="both"/>
        <w:rPr>
          <w:b/>
          <w:bCs/>
          <w:sz w:val="24"/>
          <w:szCs w:val="24"/>
        </w:rPr>
      </w:pPr>
      <w:r w:rsidRPr="4C6C3BA8">
        <w:rPr>
          <w:sz w:val="24"/>
          <w:szCs w:val="24"/>
        </w:rPr>
        <w:t>The</w:t>
      </w:r>
      <w:r w:rsidR="00A02154" w:rsidRPr="4C6C3BA8">
        <w:rPr>
          <w:sz w:val="24"/>
          <w:szCs w:val="24"/>
        </w:rPr>
        <w:t xml:space="preserve"> application</w:t>
      </w:r>
      <w:r w:rsidRPr="4C6C3BA8">
        <w:rPr>
          <w:sz w:val="24"/>
          <w:szCs w:val="24"/>
        </w:rPr>
        <w:t xml:space="preserve"> of a </w:t>
      </w:r>
      <w:r w:rsidR="006F5C41" w:rsidRPr="4C6C3BA8">
        <w:rPr>
          <w:sz w:val="24"/>
          <w:szCs w:val="24"/>
        </w:rPr>
        <w:t>three-structure approach to</w:t>
      </w:r>
      <w:r w:rsidR="00EA1872" w:rsidRPr="4C6C3BA8">
        <w:rPr>
          <w:sz w:val="24"/>
          <w:szCs w:val="24"/>
        </w:rPr>
        <w:t xml:space="preserve"> </w:t>
      </w:r>
      <w:r w:rsidR="00A441F6" w:rsidRPr="4C6C3BA8">
        <w:rPr>
          <w:sz w:val="24"/>
          <w:szCs w:val="24"/>
        </w:rPr>
        <w:t xml:space="preserve">enable accurate </w:t>
      </w:r>
      <w:r w:rsidR="00EA1872" w:rsidRPr="4C6C3BA8">
        <w:rPr>
          <w:sz w:val="24"/>
          <w:szCs w:val="24"/>
        </w:rPr>
        <w:t>predict</w:t>
      </w:r>
      <w:r w:rsidR="00A441F6" w:rsidRPr="4C6C3BA8">
        <w:rPr>
          <w:sz w:val="24"/>
          <w:szCs w:val="24"/>
        </w:rPr>
        <w:t>ion of</w:t>
      </w:r>
      <w:r w:rsidR="00EA1872" w:rsidRPr="4C6C3BA8">
        <w:rPr>
          <w:sz w:val="24"/>
          <w:szCs w:val="24"/>
        </w:rPr>
        <w:t xml:space="preserve"> crime</w:t>
      </w:r>
      <w:r w:rsidR="006F5C41" w:rsidRPr="4C6C3BA8">
        <w:rPr>
          <w:sz w:val="24"/>
          <w:szCs w:val="24"/>
        </w:rPr>
        <w:t xml:space="preserve"> </w:t>
      </w:r>
      <w:r w:rsidR="007B663D" w:rsidRPr="4C6C3BA8">
        <w:rPr>
          <w:sz w:val="24"/>
          <w:szCs w:val="24"/>
        </w:rPr>
        <w:t>in</w:t>
      </w:r>
      <w:r w:rsidR="00B92709" w:rsidRPr="4C6C3BA8">
        <w:rPr>
          <w:sz w:val="24"/>
          <w:szCs w:val="24"/>
        </w:rPr>
        <w:t>corporated</w:t>
      </w:r>
      <w:r w:rsidR="007B663D" w:rsidRPr="4C6C3BA8">
        <w:rPr>
          <w:sz w:val="24"/>
          <w:szCs w:val="24"/>
        </w:rPr>
        <w:t xml:space="preserve"> the use </w:t>
      </w:r>
      <w:r w:rsidR="009A7E2F" w:rsidRPr="4C6C3BA8">
        <w:rPr>
          <w:sz w:val="24"/>
          <w:szCs w:val="24"/>
        </w:rPr>
        <w:t>o</w:t>
      </w:r>
      <w:r w:rsidR="007B663D" w:rsidRPr="4C6C3BA8">
        <w:rPr>
          <w:sz w:val="24"/>
          <w:szCs w:val="24"/>
        </w:rPr>
        <w:t>f a multi-modal fusion approach</w:t>
      </w:r>
      <w:r w:rsidR="009A7E2F" w:rsidRPr="4C6C3BA8">
        <w:rPr>
          <w:sz w:val="24"/>
          <w:szCs w:val="24"/>
        </w:rPr>
        <w:t xml:space="preserve"> with a </w:t>
      </w:r>
      <w:r w:rsidR="00A019BC" w:rsidRPr="4C6C3BA8">
        <w:rPr>
          <w:sz w:val="24"/>
          <w:szCs w:val="24"/>
        </w:rPr>
        <w:t>fusion</w:t>
      </w:r>
      <w:r w:rsidR="006B596C" w:rsidRPr="4C6C3BA8">
        <w:rPr>
          <w:sz w:val="24"/>
          <w:szCs w:val="24"/>
        </w:rPr>
        <w:t xml:space="preserve"> </w:t>
      </w:r>
      <w:r w:rsidR="00EB407F" w:rsidRPr="4C6C3BA8">
        <w:rPr>
          <w:sz w:val="24"/>
          <w:szCs w:val="24"/>
        </w:rPr>
        <w:t>D</w:t>
      </w:r>
      <w:r w:rsidR="00B449C6" w:rsidRPr="4C6C3BA8">
        <w:rPr>
          <w:sz w:val="24"/>
          <w:szCs w:val="24"/>
        </w:rPr>
        <w:t>eep Neural Network</w:t>
      </w:r>
      <w:r w:rsidR="0E40B5CB" w:rsidRPr="4C6C3BA8">
        <w:rPr>
          <w:sz w:val="24"/>
          <w:szCs w:val="24"/>
        </w:rPr>
        <w:t xml:space="preserve"> (</w:t>
      </w:r>
      <w:r w:rsidR="00B449C6" w:rsidRPr="4C6C3BA8">
        <w:rPr>
          <w:sz w:val="24"/>
          <w:szCs w:val="24"/>
        </w:rPr>
        <w:t>DNN)</w:t>
      </w:r>
      <w:r w:rsidR="00EB407F" w:rsidRPr="4C6C3BA8">
        <w:rPr>
          <w:sz w:val="24"/>
          <w:szCs w:val="24"/>
        </w:rPr>
        <w:t>-based prediction model</w:t>
      </w:r>
      <w:r w:rsidR="006F5C41"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tXyZOWTr","properties":{"formattedCitation":"(Kang and Kang, 2017)","plainCitation":"(Kang and Kang, 2017)","noteIndex":0},"citationItems":[{"id":30,"uris":["http://zotero.org/users/local/Ur3Wut78/items/YUQM4G47"],"itemData":{"id":30,"type":"article-journal","abstract":"In recent years, various studies have been conducted on the prediction of crime occurrences. This predictive capability is intended to assist in crime prevention by facilitating effective implementation of police patrols. Previous studies have used data from multiple domains such as demographics, economics, and education. Their prediction models treat data from different domains equally. These methods have problems in crime occurrence prediction, such as difficulty in discovering highly nonlinear relationships, redundancies, and dependencies between multiple datasets. In order to enhance crime prediction models, we consider environmental context information, such as broken windows theory and crime prevention through environmental design. In this paper, we propose a feature-level data fusion method with environmental context based on a deep neural network (DNN). Our dataset consists of data collected from various online databases of crime statistics, demographic and meteorological data, and images in Chicago, Illinois. Prior to generating training data, we select crime-related data by conducting statistical analyses. Finally, we train our DNN, which consists of the following four kinds of layers: spatial, temporal, environmental context, and joint feature representation layers. Coupled with crucial data extracted from various domains, our fusion DNN is a product of an efficient decision-making process that statistically analyzes data redundancy. Experimental performance results show that our DNN model is more accurate in predicting crime occurrence than other prediction models.","container-title":"PLOS ONE","DOI":"10.1371/journal.pone.0176244","ISSN":"1932-6203","issue":"4","journalAbbreviation":"PLOS ONE","language":"en","note":"publisher: Public Library of Science","page":"e0176244","source":"PLoS Journals","title":"Prediction of crime occurrence from multi-modal data using deep learning","volume":"12","author":[{"family":"Kang","given":"Hyeon-Woo"},{"family":"Kang","given":"Hang-Bong"}],"issued":{"date-parts":[["2017",4,24]]}}}],"schema":"https://github.com/citation-style-language/schema/raw/master/csl-citation.json"} </w:instrText>
      </w:r>
      <w:r w:rsidRPr="4C6C3BA8">
        <w:rPr>
          <w:sz w:val="24"/>
          <w:szCs w:val="24"/>
        </w:rPr>
        <w:fldChar w:fldCharType="separate"/>
      </w:r>
      <w:r w:rsidR="001E4DBF" w:rsidRPr="4C6C3BA8">
        <w:rPr>
          <w:sz w:val="24"/>
          <w:szCs w:val="24"/>
        </w:rPr>
        <w:t>(Kang and Kang, 2017)</w:t>
      </w:r>
      <w:r w:rsidRPr="4C6C3BA8">
        <w:rPr>
          <w:sz w:val="24"/>
          <w:szCs w:val="24"/>
        </w:rPr>
        <w:fldChar w:fldCharType="end"/>
      </w:r>
      <w:r w:rsidR="00436188" w:rsidRPr="4C6C3BA8">
        <w:rPr>
          <w:sz w:val="24"/>
          <w:szCs w:val="24"/>
        </w:rPr>
        <w:t>. T</w:t>
      </w:r>
      <w:r w:rsidR="0007235E" w:rsidRPr="4C6C3BA8">
        <w:rPr>
          <w:sz w:val="24"/>
          <w:szCs w:val="24"/>
        </w:rPr>
        <w:t>he combined</w:t>
      </w:r>
      <w:r w:rsidR="00A819E0" w:rsidRPr="4C6C3BA8">
        <w:rPr>
          <w:sz w:val="24"/>
          <w:szCs w:val="24"/>
        </w:rPr>
        <w:t xml:space="preserve"> dataset</w:t>
      </w:r>
      <w:r w:rsidR="00F1423E" w:rsidRPr="4C6C3BA8">
        <w:rPr>
          <w:sz w:val="24"/>
          <w:szCs w:val="24"/>
        </w:rPr>
        <w:t>s</w:t>
      </w:r>
      <w:r w:rsidR="00A003B6">
        <w:rPr>
          <w:sz w:val="24"/>
          <w:szCs w:val="24"/>
        </w:rPr>
        <w:t xml:space="preserve"> </w:t>
      </w:r>
      <w:r w:rsidR="00BC28AE">
        <w:rPr>
          <w:sz w:val="24"/>
          <w:szCs w:val="24"/>
        </w:rPr>
        <w:t>were</w:t>
      </w:r>
      <w:r w:rsidR="00A003B6">
        <w:rPr>
          <w:sz w:val="24"/>
          <w:szCs w:val="24"/>
        </w:rPr>
        <w:t xml:space="preserve"> </w:t>
      </w:r>
      <w:r w:rsidR="00F16F67" w:rsidRPr="4C6C3BA8">
        <w:rPr>
          <w:sz w:val="24"/>
          <w:szCs w:val="24"/>
        </w:rPr>
        <w:t>made of</w:t>
      </w:r>
      <w:r w:rsidR="00555BFE" w:rsidRPr="4C6C3BA8">
        <w:rPr>
          <w:sz w:val="24"/>
          <w:szCs w:val="24"/>
        </w:rPr>
        <w:t xml:space="preserve"> </w:t>
      </w:r>
      <w:r w:rsidR="0007235E" w:rsidRPr="4C6C3BA8">
        <w:rPr>
          <w:sz w:val="24"/>
          <w:szCs w:val="24"/>
        </w:rPr>
        <w:t>O</w:t>
      </w:r>
      <w:r w:rsidR="00555BFE" w:rsidRPr="4C6C3BA8">
        <w:rPr>
          <w:sz w:val="24"/>
          <w:szCs w:val="24"/>
        </w:rPr>
        <w:t xml:space="preserve">ccurrence </w:t>
      </w:r>
      <w:r w:rsidR="0007235E" w:rsidRPr="4C6C3BA8">
        <w:rPr>
          <w:sz w:val="24"/>
          <w:szCs w:val="24"/>
        </w:rPr>
        <w:t>R</w:t>
      </w:r>
      <w:r w:rsidR="00555BFE" w:rsidRPr="4C6C3BA8">
        <w:rPr>
          <w:sz w:val="24"/>
          <w:szCs w:val="24"/>
        </w:rPr>
        <w:t>eports</w:t>
      </w:r>
      <w:r w:rsidR="00370E1A" w:rsidRPr="4C6C3BA8">
        <w:rPr>
          <w:sz w:val="24"/>
          <w:szCs w:val="24"/>
        </w:rPr>
        <w:t xml:space="preserve"> </w:t>
      </w:r>
      <w:r w:rsidR="00050B11" w:rsidRPr="4C6C3BA8">
        <w:rPr>
          <w:sz w:val="24"/>
          <w:szCs w:val="24"/>
        </w:rPr>
        <w:t>obtained from online database</w:t>
      </w:r>
      <w:r w:rsidR="00B959DF" w:rsidRPr="4C6C3BA8">
        <w:rPr>
          <w:sz w:val="24"/>
          <w:szCs w:val="24"/>
        </w:rPr>
        <w:t xml:space="preserve"> portal</w:t>
      </w:r>
      <w:r w:rsidR="00050B11" w:rsidRPr="4C6C3BA8">
        <w:rPr>
          <w:sz w:val="24"/>
          <w:szCs w:val="24"/>
        </w:rPr>
        <w:t xml:space="preserve"> of the </w:t>
      </w:r>
      <w:r w:rsidR="00B959DF" w:rsidRPr="4C6C3BA8">
        <w:rPr>
          <w:sz w:val="24"/>
          <w:szCs w:val="24"/>
        </w:rPr>
        <w:t>City of Chicago</w:t>
      </w:r>
      <w:r w:rsidR="00370E1A" w:rsidRPr="4C6C3BA8">
        <w:rPr>
          <w:sz w:val="24"/>
          <w:szCs w:val="24"/>
        </w:rPr>
        <w:t xml:space="preserve">, </w:t>
      </w:r>
      <w:r w:rsidR="00805976" w:rsidRPr="4C6C3BA8">
        <w:rPr>
          <w:sz w:val="24"/>
          <w:szCs w:val="24"/>
        </w:rPr>
        <w:t xml:space="preserve">American </w:t>
      </w:r>
      <w:r w:rsidR="00900EDF" w:rsidRPr="4C6C3BA8">
        <w:rPr>
          <w:sz w:val="24"/>
          <w:szCs w:val="24"/>
        </w:rPr>
        <w:t>Factfinder</w:t>
      </w:r>
      <w:r w:rsidR="00805976" w:rsidRPr="4C6C3BA8">
        <w:rPr>
          <w:sz w:val="24"/>
          <w:szCs w:val="24"/>
        </w:rPr>
        <w:t xml:space="preserve">, Weather Underground and </w:t>
      </w:r>
      <w:r w:rsidR="00461E62" w:rsidRPr="4C6C3BA8">
        <w:rPr>
          <w:sz w:val="24"/>
          <w:szCs w:val="24"/>
        </w:rPr>
        <w:t>Google Street</w:t>
      </w:r>
      <w:r w:rsidR="00805976" w:rsidRPr="4C6C3BA8">
        <w:rPr>
          <w:sz w:val="24"/>
          <w:szCs w:val="24"/>
        </w:rPr>
        <w:t xml:space="preserve"> </w:t>
      </w:r>
      <w:r w:rsidR="002403FA" w:rsidRPr="4C6C3BA8">
        <w:rPr>
          <w:sz w:val="24"/>
          <w:szCs w:val="24"/>
        </w:rPr>
        <w:t>View</w:t>
      </w:r>
      <w:r w:rsidR="009565AF" w:rsidRPr="4C6C3BA8">
        <w:rPr>
          <w:sz w:val="24"/>
          <w:szCs w:val="24"/>
        </w:rPr>
        <w:t>. H</w:t>
      </w:r>
      <w:r w:rsidR="009F4EC2" w:rsidRPr="4C6C3BA8">
        <w:rPr>
          <w:sz w:val="24"/>
          <w:szCs w:val="24"/>
        </w:rPr>
        <w:t xml:space="preserve">owever, </w:t>
      </w:r>
      <w:r w:rsidR="006B596C" w:rsidRPr="4C6C3BA8">
        <w:rPr>
          <w:sz w:val="24"/>
          <w:szCs w:val="24"/>
        </w:rPr>
        <w:t>though the</w:t>
      </w:r>
      <w:r w:rsidR="0052672C" w:rsidRPr="4C6C3BA8">
        <w:rPr>
          <w:sz w:val="24"/>
          <w:szCs w:val="24"/>
        </w:rPr>
        <w:t xml:space="preserve"> crime</w:t>
      </w:r>
      <w:r w:rsidR="006B596C" w:rsidRPr="4C6C3BA8">
        <w:rPr>
          <w:sz w:val="24"/>
          <w:szCs w:val="24"/>
        </w:rPr>
        <w:t xml:space="preserve"> </w:t>
      </w:r>
      <w:r w:rsidR="0052672C" w:rsidRPr="4C6C3BA8">
        <w:rPr>
          <w:sz w:val="24"/>
          <w:szCs w:val="24"/>
        </w:rPr>
        <w:lastRenderedPageBreak/>
        <w:t xml:space="preserve">prediction from this modelling was </w:t>
      </w:r>
      <w:r w:rsidR="00A07FE0" w:rsidRPr="4C6C3BA8">
        <w:rPr>
          <w:sz w:val="24"/>
          <w:szCs w:val="24"/>
        </w:rPr>
        <w:t>highly accur</w:t>
      </w:r>
      <w:r w:rsidR="0063734E" w:rsidRPr="4C6C3BA8">
        <w:rPr>
          <w:sz w:val="24"/>
          <w:szCs w:val="24"/>
        </w:rPr>
        <w:t>ate,</w:t>
      </w:r>
      <w:r w:rsidR="0052672C" w:rsidRPr="4C6C3BA8">
        <w:rPr>
          <w:sz w:val="24"/>
          <w:szCs w:val="24"/>
        </w:rPr>
        <w:t xml:space="preserve"> </w:t>
      </w:r>
      <w:r w:rsidR="00C46DF1" w:rsidRPr="4C6C3BA8">
        <w:rPr>
          <w:sz w:val="24"/>
          <w:szCs w:val="24"/>
        </w:rPr>
        <w:t xml:space="preserve">one </w:t>
      </w:r>
      <w:r w:rsidR="00D83628" w:rsidRPr="4C6C3BA8">
        <w:rPr>
          <w:sz w:val="24"/>
          <w:szCs w:val="24"/>
        </w:rPr>
        <w:t xml:space="preserve">limitation </w:t>
      </w:r>
      <w:r w:rsidR="00C46DF1" w:rsidRPr="4C6C3BA8">
        <w:rPr>
          <w:sz w:val="24"/>
          <w:szCs w:val="24"/>
        </w:rPr>
        <w:t xml:space="preserve">of </w:t>
      </w:r>
      <w:r w:rsidR="00F61131" w:rsidRPr="4C6C3BA8">
        <w:rPr>
          <w:sz w:val="24"/>
          <w:szCs w:val="24"/>
        </w:rPr>
        <w:t xml:space="preserve">the DNN model </w:t>
      </w:r>
      <w:r w:rsidR="00A003B6">
        <w:rPr>
          <w:sz w:val="24"/>
          <w:szCs w:val="24"/>
        </w:rPr>
        <w:t>wa</w:t>
      </w:r>
      <w:r w:rsidR="00C46DF1" w:rsidRPr="4C6C3BA8">
        <w:rPr>
          <w:sz w:val="24"/>
          <w:szCs w:val="24"/>
        </w:rPr>
        <w:t xml:space="preserve">s that </w:t>
      </w:r>
      <w:r w:rsidR="006344DE" w:rsidRPr="4C6C3BA8">
        <w:rPr>
          <w:sz w:val="24"/>
          <w:szCs w:val="24"/>
        </w:rPr>
        <w:t xml:space="preserve">it </w:t>
      </w:r>
      <w:r w:rsidR="00A003B6">
        <w:rPr>
          <w:sz w:val="24"/>
          <w:szCs w:val="24"/>
        </w:rPr>
        <w:t>was</w:t>
      </w:r>
      <w:r w:rsidR="006344DE" w:rsidRPr="4C6C3BA8">
        <w:rPr>
          <w:sz w:val="24"/>
          <w:szCs w:val="24"/>
        </w:rPr>
        <w:t xml:space="preserve"> </w:t>
      </w:r>
      <w:r w:rsidR="00FD505F" w:rsidRPr="4C6C3BA8">
        <w:rPr>
          <w:sz w:val="24"/>
          <w:szCs w:val="24"/>
        </w:rPr>
        <w:t xml:space="preserve">not effective for regions with limited </w:t>
      </w:r>
      <w:r w:rsidR="007D1124" w:rsidRPr="4C6C3BA8">
        <w:rPr>
          <w:sz w:val="24"/>
          <w:szCs w:val="24"/>
        </w:rPr>
        <w:t>data</w:t>
      </w:r>
      <w:r w:rsidR="006C7DF2" w:rsidRPr="4C6C3BA8">
        <w:rPr>
          <w:sz w:val="24"/>
          <w:szCs w:val="24"/>
        </w:rPr>
        <w:t>.</w:t>
      </w:r>
      <w:r w:rsidR="00D61FBA" w:rsidRPr="4C6C3BA8">
        <w:rPr>
          <w:sz w:val="24"/>
          <w:szCs w:val="24"/>
        </w:rPr>
        <w:t xml:space="preserve"> The prediction of a </w:t>
      </w:r>
      <w:r w:rsidR="005174B4" w:rsidRPr="4C6C3BA8">
        <w:rPr>
          <w:sz w:val="24"/>
          <w:szCs w:val="24"/>
        </w:rPr>
        <w:t>specific cr</w:t>
      </w:r>
      <w:r w:rsidR="00D61FBA" w:rsidRPr="4C6C3BA8">
        <w:rPr>
          <w:sz w:val="24"/>
          <w:szCs w:val="24"/>
        </w:rPr>
        <w:t>ime</w:t>
      </w:r>
      <w:r w:rsidR="00A714D6" w:rsidRPr="4C6C3BA8">
        <w:rPr>
          <w:sz w:val="24"/>
          <w:szCs w:val="24"/>
        </w:rPr>
        <w:t xml:space="preserve">, at a </w:t>
      </w:r>
      <w:r w:rsidR="00625264" w:rsidRPr="4C6C3BA8">
        <w:rPr>
          <w:sz w:val="24"/>
          <w:szCs w:val="24"/>
        </w:rPr>
        <w:t>given</w:t>
      </w:r>
      <w:r w:rsidR="00A714D6" w:rsidRPr="4C6C3BA8">
        <w:rPr>
          <w:sz w:val="24"/>
          <w:szCs w:val="24"/>
        </w:rPr>
        <w:t xml:space="preserve"> </w:t>
      </w:r>
      <w:r w:rsidR="00625264" w:rsidRPr="4C6C3BA8">
        <w:rPr>
          <w:sz w:val="24"/>
          <w:szCs w:val="24"/>
        </w:rPr>
        <w:t>time</w:t>
      </w:r>
      <w:r w:rsidR="00A714D6" w:rsidRPr="4C6C3BA8">
        <w:rPr>
          <w:sz w:val="24"/>
          <w:szCs w:val="24"/>
        </w:rPr>
        <w:t xml:space="preserve"> was also an impossibility </w:t>
      </w:r>
      <w:r w:rsidR="00FD505F" w:rsidRPr="4C6C3BA8">
        <w:rPr>
          <w:sz w:val="24"/>
          <w:szCs w:val="24"/>
        </w:rPr>
        <w:t>for t</w:t>
      </w:r>
      <w:r w:rsidR="0032281B" w:rsidRPr="4C6C3BA8">
        <w:rPr>
          <w:sz w:val="24"/>
          <w:szCs w:val="24"/>
        </w:rPr>
        <w:t>his</w:t>
      </w:r>
      <w:r w:rsidR="00A714D6" w:rsidRPr="4C6C3BA8">
        <w:rPr>
          <w:sz w:val="24"/>
          <w:szCs w:val="24"/>
        </w:rPr>
        <w:t xml:space="preserve"> Machine Learning (ML) model.</w:t>
      </w:r>
      <w:r w:rsidR="00704023" w:rsidRPr="4C6C3BA8">
        <w:rPr>
          <w:sz w:val="24"/>
          <w:szCs w:val="24"/>
        </w:rPr>
        <w:t xml:space="preserve"> </w:t>
      </w:r>
      <w:r w:rsidR="00757CCD" w:rsidRPr="4C6C3BA8">
        <w:rPr>
          <w:sz w:val="24"/>
          <w:szCs w:val="24"/>
        </w:rPr>
        <w:t>Th</w:t>
      </w:r>
      <w:r w:rsidR="0063734E" w:rsidRPr="4C6C3BA8">
        <w:rPr>
          <w:sz w:val="24"/>
          <w:szCs w:val="24"/>
        </w:rPr>
        <w:t>ese</w:t>
      </w:r>
      <w:r w:rsidR="00C12D48" w:rsidRPr="4C6C3BA8">
        <w:rPr>
          <w:sz w:val="24"/>
          <w:szCs w:val="24"/>
        </w:rPr>
        <w:t xml:space="preserve"> limitations were addressed</w:t>
      </w:r>
      <w:r w:rsidR="007C44D3" w:rsidRPr="4C6C3BA8">
        <w:rPr>
          <w:sz w:val="24"/>
          <w:szCs w:val="24"/>
        </w:rPr>
        <w:t xml:space="preserve"> by</w:t>
      </w:r>
      <w:r w:rsidR="00757CCD" w:rsidRPr="4C6C3BA8">
        <w:rPr>
          <w:sz w:val="24"/>
          <w:szCs w:val="24"/>
        </w:rPr>
        <w:t xml:space="preserve"> </w:t>
      </w:r>
      <w:r w:rsidR="004262B7" w:rsidRPr="4C6C3BA8">
        <w:rPr>
          <w:sz w:val="24"/>
          <w:szCs w:val="24"/>
        </w:rPr>
        <w:t>the application of ML models</w:t>
      </w:r>
      <w:r w:rsidR="00ED60E3" w:rsidRPr="4C6C3BA8">
        <w:rPr>
          <w:sz w:val="24"/>
          <w:szCs w:val="24"/>
        </w:rPr>
        <w:t>:</w:t>
      </w:r>
      <w:r w:rsidR="000E771D" w:rsidRPr="4C6C3BA8">
        <w:rPr>
          <w:sz w:val="24"/>
          <w:szCs w:val="24"/>
        </w:rPr>
        <w:t xml:space="preserve"> </w:t>
      </w:r>
      <w:r w:rsidR="009E2620" w:rsidRPr="4C6C3BA8">
        <w:rPr>
          <w:sz w:val="24"/>
          <w:szCs w:val="24"/>
        </w:rPr>
        <w:t>K-Means clustering</w:t>
      </w:r>
      <w:r w:rsidR="00CE57DC" w:rsidRPr="4C6C3BA8">
        <w:rPr>
          <w:sz w:val="24"/>
          <w:szCs w:val="24"/>
        </w:rPr>
        <w:t xml:space="preserve"> and Naïve Bayes</w:t>
      </w:r>
      <w:r w:rsidR="00CF2248" w:rsidRPr="4C6C3BA8">
        <w:rPr>
          <w:sz w:val="24"/>
          <w:szCs w:val="24"/>
        </w:rPr>
        <w:t>,</w:t>
      </w:r>
      <w:r w:rsidR="0063734E" w:rsidRPr="4C6C3BA8">
        <w:rPr>
          <w:sz w:val="24"/>
          <w:szCs w:val="24"/>
        </w:rPr>
        <w:t xml:space="preserve"> </w:t>
      </w:r>
      <w:r w:rsidR="00275A09" w:rsidRPr="4C6C3BA8">
        <w:rPr>
          <w:sz w:val="24"/>
          <w:szCs w:val="24"/>
        </w:rPr>
        <w:t>which could</w:t>
      </w:r>
      <w:r w:rsidR="007C44D3" w:rsidRPr="4C6C3BA8">
        <w:rPr>
          <w:sz w:val="24"/>
          <w:szCs w:val="24"/>
        </w:rPr>
        <w:t xml:space="preserve"> predict</w:t>
      </w:r>
      <w:r w:rsidR="00275A09" w:rsidRPr="4C6C3BA8">
        <w:rPr>
          <w:sz w:val="24"/>
          <w:szCs w:val="24"/>
        </w:rPr>
        <w:t xml:space="preserve"> </w:t>
      </w:r>
      <w:r w:rsidR="007C44D3" w:rsidRPr="4C6C3BA8">
        <w:rPr>
          <w:sz w:val="24"/>
          <w:szCs w:val="24"/>
        </w:rPr>
        <w:t>crime</w:t>
      </w:r>
      <w:r w:rsidR="00275A09" w:rsidRPr="4C6C3BA8">
        <w:rPr>
          <w:sz w:val="24"/>
          <w:szCs w:val="24"/>
        </w:rPr>
        <w:t>s</w:t>
      </w:r>
      <w:r w:rsidR="007C44D3" w:rsidRPr="4C6C3BA8">
        <w:rPr>
          <w:sz w:val="24"/>
          <w:szCs w:val="24"/>
        </w:rPr>
        <w:t xml:space="preserve"> </w:t>
      </w:r>
      <w:r w:rsidR="000917DB">
        <w:rPr>
          <w:sz w:val="24"/>
          <w:szCs w:val="24"/>
        </w:rPr>
        <w:t>(</w:t>
      </w:r>
      <w:r w:rsidR="007C44D3" w:rsidRPr="4C6C3BA8">
        <w:rPr>
          <w:sz w:val="24"/>
          <w:szCs w:val="24"/>
        </w:rPr>
        <w:t>in relation to the time</w:t>
      </w:r>
      <w:r w:rsidR="000917DB">
        <w:rPr>
          <w:sz w:val="24"/>
          <w:szCs w:val="24"/>
        </w:rPr>
        <w:t xml:space="preserve"> of the day</w:t>
      </w:r>
      <w:r w:rsidR="007C44D3" w:rsidRPr="4C6C3BA8">
        <w:rPr>
          <w:sz w:val="24"/>
          <w:szCs w:val="24"/>
        </w:rPr>
        <w:t>),</w:t>
      </w:r>
      <w:r w:rsidR="008B55F5" w:rsidRPr="4C6C3BA8">
        <w:rPr>
          <w:sz w:val="24"/>
          <w:szCs w:val="24"/>
        </w:rPr>
        <w:t xml:space="preserve"> regardless of the data </w:t>
      </w:r>
      <w:r w:rsidR="006E3666" w:rsidRPr="4C6C3BA8">
        <w:rPr>
          <w:sz w:val="24"/>
          <w:szCs w:val="24"/>
        </w:rPr>
        <w:t>size</w:t>
      </w:r>
      <w:r w:rsidR="00CE57DC"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2yCwDyr9","properties":{"formattedCitation":"(Palanivinayagam {\\i{}et al.}, 2021)","plainCitation":"(Palanivinayagam et al., 2021)","noteIndex":0},"citationItems":[{"id":32,"uris":["http://zotero.org/users/local/Ur3Wut78/items/NY7ARZH4"],"itemData":{"id":32,"type":"article-journal","abstract":"Crime detection is one of the most important research applications in machine learning. Identifying and reducing crime rates is crucial to developing a healthy society. Big Data techniques are applied to collect and analyse data: determine the required features and prime attributes that cause the emergence of crime hotspots. The traditional crime detection and machine learning-based algorithms lack the ability to generate key prime attributes from the crime dataset, hence most often fail to predict crime patterns successfully. This paper is aimed at extracting the prime attributes such as time zones, crime probability, and crime hotspots and performing vulnerability analysis to increase the accuracy of the subject machine learning algorithm. We implemented our proposed methodology using two standard datasets. Results show that the proposed feature generation method increased the performance of machine learning models. The highest accuracy of 97.5% was obtained when the proposed methodology was applied to the Naïve Bayes algorithm while analysing the San Francisco dataset.","container-title":"Wireless Communications and Mobile Computing","DOI":"10.1155/2021/5291528","ISSN":"1530-8669","language":"en","note":"publisher: Hindawi","page":"e5291528","source":"www.hindawi.com","title":"An Optimized Machine Learning and Big Data Approach to Crime Detection","volume":"2021","author":[{"family":"Palanivinayagam","given":"Ashokkumar"},{"family":"Gopal","given":"Siva Shankar"},{"family":"Bhattacharya","given":"Sweta"},{"family":"Anumbe","given":"Noble"},{"family":"Ibeke","given":"Ebuka"},{"family":"Biamba","given":"Cresantus"}],"issued":{"date-parts":[["2021",11,13]]}}}],"schema":"https://github.com/citation-style-language/schema/raw/master/csl-citation.json"} </w:instrText>
      </w:r>
      <w:r w:rsidRPr="4C6C3BA8">
        <w:rPr>
          <w:sz w:val="24"/>
          <w:szCs w:val="24"/>
        </w:rPr>
        <w:fldChar w:fldCharType="separate"/>
      </w:r>
      <w:r w:rsidR="009D7070" w:rsidRPr="4C6C3BA8">
        <w:rPr>
          <w:sz w:val="24"/>
          <w:szCs w:val="24"/>
        </w:rPr>
        <w:t xml:space="preserve">(Palanivinayagam </w:t>
      </w:r>
      <w:r w:rsidR="009D7070" w:rsidRPr="4C6C3BA8">
        <w:rPr>
          <w:i/>
          <w:iCs/>
          <w:sz w:val="24"/>
          <w:szCs w:val="24"/>
        </w:rPr>
        <w:t>et al.</w:t>
      </w:r>
      <w:r w:rsidR="009D7070" w:rsidRPr="4C6C3BA8">
        <w:rPr>
          <w:sz w:val="24"/>
          <w:szCs w:val="24"/>
        </w:rPr>
        <w:t>, 2021)</w:t>
      </w:r>
      <w:r w:rsidRPr="4C6C3BA8">
        <w:rPr>
          <w:sz w:val="24"/>
          <w:szCs w:val="24"/>
        </w:rPr>
        <w:fldChar w:fldCharType="end"/>
      </w:r>
      <w:r w:rsidR="00595C59">
        <w:rPr>
          <w:sz w:val="24"/>
          <w:szCs w:val="24"/>
        </w:rPr>
        <w:t>.</w:t>
      </w:r>
      <w:r w:rsidR="00CB6F0E" w:rsidRPr="4C6C3BA8">
        <w:rPr>
          <w:sz w:val="24"/>
          <w:szCs w:val="24"/>
        </w:rPr>
        <w:t xml:space="preserve"> </w:t>
      </w:r>
      <w:r w:rsidR="00595C59">
        <w:rPr>
          <w:sz w:val="24"/>
          <w:szCs w:val="24"/>
        </w:rPr>
        <w:t>This</w:t>
      </w:r>
      <w:r w:rsidR="00CB6F0E" w:rsidRPr="4C6C3BA8">
        <w:rPr>
          <w:sz w:val="24"/>
          <w:szCs w:val="24"/>
        </w:rPr>
        <w:t xml:space="preserve"> unique </w:t>
      </w:r>
      <w:r w:rsidR="00677F8E" w:rsidRPr="4C6C3BA8">
        <w:rPr>
          <w:sz w:val="24"/>
          <w:szCs w:val="24"/>
        </w:rPr>
        <w:t xml:space="preserve">research </w:t>
      </w:r>
      <w:r w:rsidR="00CB6F0E" w:rsidRPr="4C6C3BA8">
        <w:rPr>
          <w:sz w:val="24"/>
          <w:szCs w:val="24"/>
        </w:rPr>
        <w:t>contribution</w:t>
      </w:r>
      <w:r w:rsidR="00E049BC" w:rsidRPr="4C6C3BA8">
        <w:rPr>
          <w:sz w:val="24"/>
          <w:szCs w:val="24"/>
        </w:rPr>
        <w:t xml:space="preserve"> addresse</w:t>
      </w:r>
      <w:r w:rsidR="00595C59">
        <w:rPr>
          <w:sz w:val="24"/>
          <w:szCs w:val="24"/>
        </w:rPr>
        <w:t>d</w:t>
      </w:r>
      <w:r w:rsidR="00E049BC" w:rsidRPr="4C6C3BA8">
        <w:rPr>
          <w:sz w:val="24"/>
          <w:szCs w:val="24"/>
        </w:rPr>
        <w:t xml:space="preserve"> </w:t>
      </w:r>
      <w:r w:rsidR="00256DBF" w:rsidRPr="4C6C3BA8">
        <w:rPr>
          <w:sz w:val="24"/>
          <w:szCs w:val="24"/>
        </w:rPr>
        <w:t xml:space="preserve">the drawback of </w:t>
      </w:r>
      <w:r w:rsidR="006B5FF3">
        <w:rPr>
          <w:sz w:val="24"/>
          <w:szCs w:val="24"/>
        </w:rPr>
        <w:t>the</w:t>
      </w:r>
      <w:r w:rsidR="00256DBF" w:rsidRPr="4C6C3BA8">
        <w:rPr>
          <w:sz w:val="24"/>
          <w:szCs w:val="24"/>
        </w:rPr>
        <w:t xml:space="preserve"> DNN mode</w:t>
      </w:r>
      <w:r w:rsidR="006A16F5" w:rsidRPr="4C6C3BA8">
        <w:rPr>
          <w:sz w:val="24"/>
          <w:szCs w:val="24"/>
        </w:rPr>
        <w:t>l.</w:t>
      </w:r>
    </w:p>
    <w:p w14:paraId="13D3E3A5" w14:textId="5F2011DE" w:rsidR="00F63B6D" w:rsidRPr="009D1BF1" w:rsidRDefault="00155B78" w:rsidP="4C6C3BA8">
      <w:pPr>
        <w:spacing w:line="360" w:lineRule="auto"/>
        <w:jc w:val="both"/>
        <w:rPr>
          <w:sz w:val="24"/>
          <w:szCs w:val="24"/>
        </w:rPr>
      </w:pPr>
      <w:r w:rsidRPr="4C6C3BA8">
        <w:rPr>
          <w:sz w:val="24"/>
          <w:szCs w:val="24"/>
        </w:rPr>
        <w:t>Location,</w:t>
      </w:r>
      <w:r w:rsidR="00301A47" w:rsidRPr="4C6C3BA8">
        <w:rPr>
          <w:sz w:val="24"/>
          <w:szCs w:val="24"/>
        </w:rPr>
        <w:t xml:space="preserve"> hour,</w:t>
      </w:r>
      <w:r w:rsidRPr="4C6C3BA8">
        <w:rPr>
          <w:sz w:val="24"/>
          <w:szCs w:val="24"/>
        </w:rPr>
        <w:t xml:space="preserve"> month and coordinates are selected features</w:t>
      </w:r>
      <w:r w:rsidR="003811AE" w:rsidRPr="4C6C3BA8">
        <w:rPr>
          <w:sz w:val="24"/>
          <w:szCs w:val="24"/>
        </w:rPr>
        <w:t xml:space="preserve"> which</w:t>
      </w:r>
      <w:r w:rsidR="005D01C1" w:rsidRPr="4C6C3BA8">
        <w:rPr>
          <w:sz w:val="24"/>
          <w:szCs w:val="24"/>
        </w:rPr>
        <w:t xml:space="preserve"> can be </w:t>
      </w:r>
      <w:r w:rsidR="00EA44DE" w:rsidRPr="4C6C3BA8">
        <w:rPr>
          <w:sz w:val="24"/>
          <w:szCs w:val="24"/>
        </w:rPr>
        <w:t>beneficial for accurate</w:t>
      </w:r>
      <w:r w:rsidR="001B1C02" w:rsidRPr="4C6C3BA8">
        <w:rPr>
          <w:sz w:val="24"/>
          <w:szCs w:val="24"/>
        </w:rPr>
        <w:t xml:space="preserve"> crime</w:t>
      </w:r>
      <w:r w:rsidR="00EA44DE" w:rsidRPr="4C6C3BA8">
        <w:rPr>
          <w:sz w:val="24"/>
          <w:szCs w:val="24"/>
        </w:rPr>
        <w:t xml:space="preserve"> </w:t>
      </w:r>
      <w:r w:rsidR="001B1C02" w:rsidRPr="4C6C3BA8">
        <w:rPr>
          <w:sz w:val="24"/>
          <w:szCs w:val="24"/>
        </w:rPr>
        <w:t>forecasts</w:t>
      </w:r>
      <w:r w:rsidR="00EA44DE" w:rsidRPr="4C6C3BA8">
        <w:rPr>
          <w:sz w:val="24"/>
          <w:szCs w:val="24"/>
        </w:rPr>
        <w:t xml:space="preserve"> using ML models.</w:t>
      </w:r>
      <w:r w:rsidR="00727885" w:rsidRPr="4C6C3BA8">
        <w:rPr>
          <w:sz w:val="24"/>
          <w:szCs w:val="24"/>
        </w:rPr>
        <w:t xml:space="preserve"> </w:t>
      </w:r>
      <w:r w:rsidR="006B4116" w:rsidRPr="4C6C3BA8">
        <w:rPr>
          <w:sz w:val="24"/>
          <w:szCs w:val="24"/>
        </w:rPr>
        <w:t xml:space="preserve">This was </w:t>
      </w:r>
      <w:r w:rsidR="002016AC" w:rsidRPr="4C6C3BA8">
        <w:rPr>
          <w:sz w:val="24"/>
          <w:szCs w:val="24"/>
        </w:rPr>
        <w:t xml:space="preserve">the </w:t>
      </w:r>
      <w:r w:rsidR="001B1C02" w:rsidRPr="4C6C3BA8">
        <w:rPr>
          <w:sz w:val="24"/>
          <w:szCs w:val="24"/>
        </w:rPr>
        <w:t xml:space="preserve">direction </w:t>
      </w:r>
      <w:r w:rsidR="002016AC" w:rsidRPr="4C6C3BA8">
        <w:rPr>
          <w:sz w:val="24"/>
          <w:szCs w:val="24"/>
        </w:rPr>
        <w:t>of a</w:t>
      </w:r>
      <w:r w:rsidR="002A7526" w:rsidRPr="4C6C3BA8">
        <w:rPr>
          <w:sz w:val="24"/>
          <w:szCs w:val="24"/>
        </w:rPr>
        <w:t xml:space="preserve"> research work </w:t>
      </w:r>
      <w:r w:rsidR="008A272E">
        <w:rPr>
          <w:sz w:val="24"/>
          <w:szCs w:val="24"/>
        </w:rPr>
        <w:t>modelling</w:t>
      </w:r>
      <w:r w:rsidR="00E40471" w:rsidRPr="4C6C3BA8">
        <w:rPr>
          <w:sz w:val="24"/>
          <w:szCs w:val="24"/>
        </w:rPr>
        <w:t xml:space="preserve"> </w:t>
      </w:r>
      <w:r w:rsidR="002A7526" w:rsidRPr="4C6C3BA8">
        <w:rPr>
          <w:sz w:val="24"/>
          <w:szCs w:val="24"/>
        </w:rPr>
        <w:t>an Indian crime dataset</w:t>
      </w:r>
      <w:r w:rsidR="00E40471" w:rsidRPr="4C6C3BA8">
        <w:rPr>
          <w:sz w:val="24"/>
          <w:szCs w:val="24"/>
        </w:rPr>
        <w:t xml:space="preserve"> </w:t>
      </w:r>
      <w:r w:rsidR="00A01238">
        <w:rPr>
          <w:sz w:val="24"/>
          <w:szCs w:val="24"/>
        </w:rPr>
        <w:t>with</w:t>
      </w:r>
      <w:r w:rsidR="00E40471" w:rsidRPr="4C6C3BA8">
        <w:rPr>
          <w:sz w:val="24"/>
          <w:szCs w:val="24"/>
        </w:rPr>
        <w:t xml:space="preserve"> KNN al</w:t>
      </w:r>
      <w:r w:rsidR="0072513D" w:rsidRPr="4C6C3BA8">
        <w:rPr>
          <w:sz w:val="24"/>
          <w:szCs w:val="24"/>
        </w:rPr>
        <w:t>gorithm</w:t>
      </w:r>
      <w:r w:rsidR="005C5559" w:rsidRPr="4C6C3BA8">
        <w:rPr>
          <w:sz w:val="24"/>
          <w:szCs w:val="24"/>
        </w:rPr>
        <w:t xml:space="preserve"> </w:t>
      </w:r>
      <w:r w:rsidRPr="4C6C3BA8">
        <w:rPr>
          <w:sz w:val="24"/>
          <w:szCs w:val="24"/>
        </w:rPr>
        <w:fldChar w:fldCharType="begin"/>
      </w:r>
      <w:r w:rsidRPr="4C6C3BA8">
        <w:rPr>
          <w:sz w:val="24"/>
          <w:szCs w:val="24"/>
        </w:rPr>
        <w:instrText xml:space="preserve"> ADDIN ZOTERO_ITEM CSL_CITATION {"citationID":"3KZnVjW0","properties":{"formattedCitation":"(Balu, Navya Sri and Bupathi, 2022)","plainCitation":"(Balu, Navya Sri and Bupathi, 2022)","noteIndex":0},"citationItems":[{"id":238,"uris":["http://zotero.org/users/local/Ur3Wut78/items/A3ZZ8C96"],"itemData":{"id":238,"type":"article-journal","abstract":"It is critical to recognise crime patterns in order to be better prepared to respond to criminal behavior. We study crime data of states in india that was scrapped publicly available websites kaggle for our project. The goal is to estimate which type of crime is most likely to occur at a given time and location. The use of AI and machine learning to identify crime using sound or video is now in use, has been demonstrated to function, and is likely to grow. The use of AI/ML to forecast crimes or a person’s chance of committing a crime has potential, but it is still a work in progress. The most difficult task will most likely be “proving” to legislators that it works. It’s tough to establish the negative when a system is meant to prevent something from happening. A positive feedback loop would certainly benefit companies who are directly involved in providing governments with AI capabilities to monitor areas or predict crime. Improvements in crime prevention technology will almost certainly lead to an increase in overall spending on this technology. We also try to make our categorization work more relevant by grouping many classes together into larger groups. Finally, we present and discuss our findings using several classifiers, as well as future research directions.","container-title":"International Journal of Computer Science and Mobile Computing","DOI":"10.47760/ijcsmc.2022.v11i03.011","ISSN":"2320088X","issue":"3","journalAbbreviation":"IJCSMC","language":"en","page":"95-101","source":"DOI.org (Crossref)","title":"Crime Prediction and Analysis Using Machine Learning","volume":"11","author":[{"family":"Balu","given":"V"},{"family":"Navya Sri","given":"T"},{"family":"Bupathi","given":"Medarametla Anand"}],"issued":{"date-parts":[["2022",3,30]]}}}],"schema":"https://github.com/citation-style-language/schema/raw/master/csl-citation.json"} </w:instrText>
      </w:r>
      <w:r w:rsidRPr="4C6C3BA8">
        <w:rPr>
          <w:sz w:val="24"/>
          <w:szCs w:val="24"/>
        </w:rPr>
        <w:fldChar w:fldCharType="separate"/>
      </w:r>
      <w:r w:rsidR="3A30A257" w:rsidRPr="4C6C3BA8">
        <w:rPr>
          <w:sz w:val="24"/>
          <w:szCs w:val="24"/>
        </w:rPr>
        <w:t xml:space="preserve"> (</w:t>
      </w:r>
      <w:r w:rsidR="00647730" w:rsidRPr="4C6C3BA8">
        <w:rPr>
          <w:sz w:val="24"/>
          <w:szCs w:val="24"/>
        </w:rPr>
        <w:t>Balu, Navya Sri and Bupathi, 2022)</w:t>
      </w:r>
      <w:r w:rsidRPr="4C6C3BA8">
        <w:rPr>
          <w:sz w:val="24"/>
          <w:szCs w:val="24"/>
        </w:rPr>
        <w:fldChar w:fldCharType="end"/>
      </w:r>
      <w:r w:rsidR="00E2053F" w:rsidRPr="4C6C3BA8">
        <w:rPr>
          <w:sz w:val="24"/>
          <w:szCs w:val="24"/>
        </w:rPr>
        <w:t>.</w:t>
      </w:r>
      <w:r w:rsidR="002233F8" w:rsidRPr="4C6C3BA8">
        <w:rPr>
          <w:sz w:val="24"/>
          <w:szCs w:val="24"/>
        </w:rPr>
        <w:t xml:space="preserve"> </w:t>
      </w:r>
      <w:r w:rsidR="00211071" w:rsidRPr="4C6C3BA8">
        <w:rPr>
          <w:sz w:val="24"/>
          <w:szCs w:val="24"/>
        </w:rPr>
        <w:t xml:space="preserve">The </w:t>
      </w:r>
      <w:r w:rsidR="0010228E" w:rsidRPr="4C6C3BA8">
        <w:rPr>
          <w:sz w:val="24"/>
          <w:szCs w:val="24"/>
        </w:rPr>
        <w:t>accuracy of the ML model was high but</w:t>
      </w:r>
      <w:r w:rsidR="008A272E">
        <w:rPr>
          <w:sz w:val="24"/>
          <w:szCs w:val="24"/>
        </w:rPr>
        <w:t xml:space="preserve"> the</w:t>
      </w:r>
      <w:r w:rsidR="0010228E" w:rsidRPr="4C6C3BA8">
        <w:rPr>
          <w:sz w:val="24"/>
          <w:szCs w:val="24"/>
        </w:rPr>
        <w:t xml:space="preserve"> </w:t>
      </w:r>
      <w:r w:rsidR="00E01D90" w:rsidRPr="4C6C3BA8">
        <w:rPr>
          <w:sz w:val="24"/>
          <w:szCs w:val="24"/>
        </w:rPr>
        <w:t>process</w:t>
      </w:r>
      <w:r w:rsidR="00937D96" w:rsidRPr="4C6C3BA8">
        <w:rPr>
          <w:sz w:val="24"/>
          <w:szCs w:val="24"/>
        </w:rPr>
        <w:t xml:space="preserve"> of </w:t>
      </w:r>
      <w:r w:rsidR="0010228E" w:rsidRPr="4C6C3BA8">
        <w:rPr>
          <w:sz w:val="24"/>
          <w:szCs w:val="24"/>
        </w:rPr>
        <w:t>g</w:t>
      </w:r>
      <w:r w:rsidR="002233F8" w:rsidRPr="4C6C3BA8">
        <w:rPr>
          <w:sz w:val="24"/>
          <w:szCs w:val="24"/>
        </w:rPr>
        <w:t>rouping many classes together</w:t>
      </w:r>
      <w:r w:rsidR="004C188D" w:rsidRPr="4C6C3BA8">
        <w:rPr>
          <w:sz w:val="24"/>
          <w:szCs w:val="24"/>
        </w:rPr>
        <w:t xml:space="preserve"> for easy catego</w:t>
      </w:r>
      <w:r w:rsidR="002669E7" w:rsidRPr="4C6C3BA8">
        <w:rPr>
          <w:sz w:val="24"/>
          <w:szCs w:val="24"/>
        </w:rPr>
        <w:t xml:space="preserve">rization of </w:t>
      </w:r>
      <w:r w:rsidR="003A722E" w:rsidRPr="4C6C3BA8">
        <w:rPr>
          <w:sz w:val="24"/>
          <w:szCs w:val="24"/>
        </w:rPr>
        <w:t>the crime dataset</w:t>
      </w:r>
      <w:r w:rsidR="007B4680" w:rsidRPr="4C6C3BA8">
        <w:rPr>
          <w:sz w:val="24"/>
          <w:szCs w:val="24"/>
        </w:rPr>
        <w:t xml:space="preserve"> was a difficult</w:t>
      </w:r>
      <w:r w:rsidR="00216972" w:rsidRPr="4C6C3BA8">
        <w:rPr>
          <w:sz w:val="24"/>
          <w:szCs w:val="24"/>
        </w:rPr>
        <w:t xml:space="preserve"> and time-consuming</w:t>
      </w:r>
      <w:r w:rsidR="007B4680" w:rsidRPr="4C6C3BA8">
        <w:rPr>
          <w:sz w:val="24"/>
          <w:szCs w:val="24"/>
        </w:rPr>
        <w:t xml:space="preserve"> classification task</w:t>
      </w:r>
      <w:r w:rsidR="00C31C22" w:rsidRPr="4C6C3BA8">
        <w:rPr>
          <w:sz w:val="24"/>
          <w:szCs w:val="24"/>
        </w:rPr>
        <w:t>.</w:t>
      </w:r>
      <w:r w:rsidR="00B44CC0" w:rsidRPr="4C6C3BA8">
        <w:rPr>
          <w:sz w:val="24"/>
          <w:szCs w:val="24"/>
        </w:rPr>
        <w:t xml:space="preserve"> </w:t>
      </w:r>
      <w:r w:rsidR="004101A7" w:rsidRPr="4C6C3BA8">
        <w:rPr>
          <w:sz w:val="24"/>
          <w:szCs w:val="24"/>
        </w:rPr>
        <w:t xml:space="preserve"> </w:t>
      </w:r>
      <w:r w:rsidR="00DE0904" w:rsidRPr="4C6C3BA8">
        <w:rPr>
          <w:sz w:val="24"/>
          <w:szCs w:val="24"/>
        </w:rPr>
        <w:t xml:space="preserve">Instead of grouping many classes, </w:t>
      </w:r>
      <w:r w:rsidR="00554D86" w:rsidRPr="4C6C3BA8">
        <w:rPr>
          <w:sz w:val="24"/>
          <w:szCs w:val="24"/>
        </w:rPr>
        <w:t>researche</w:t>
      </w:r>
      <w:r w:rsidR="000472E2" w:rsidRPr="4C6C3BA8">
        <w:rPr>
          <w:sz w:val="24"/>
          <w:szCs w:val="24"/>
        </w:rPr>
        <w:t>r</w:t>
      </w:r>
      <w:r w:rsidR="00554D86" w:rsidRPr="4C6C3BA8">
        <w:rPr>
          <w:sz w:val="24"/>
          <w:szCs w:val="24"/>
        </w:rPr>
        <w:t>s who analysed</w:t>
      </w:r>
      <w:r w:rsidR="00BE1EEE" w:rsidRPr="4C6C3BA8">
        <w:rPr>
          <w:sz w:val="24"/>
          <w:szCs w:val="24"/>
        </w:rPr>
        <w:t xml:space="preserve"> </w:t>
      </w:r>
      <w:r w:rsidR="00B44CC0" w:rsidRPr="4C6C3BA8">
        <w:rPr>
          <w:sz w:val="24"/>
          <w:szCs w:val="24"/>
        </w:rPr>
        <w:t xml:space="preserve">a San-Francisco </w:t>
      </w:r>
      <w:r w:rsidR="00301A47" w:rsidRPr="4C6C3BA8">
        <w:rPr>
          <w:sz w:val="24"/>
          <w:szCs w:val="24"/>
        </w:rPr>
        <w:t>dataset</w:t>
      </w:r>
      <w:r w:rsidR="00DE0904" w:rsidRPr="4C6C3BA8">
        <w:rPr>
          <w:sz w:val="24"/>
          <w:szCs w:val="24"/>
        </w:rPr>
        <w:t xml:space="preserve"> for crime </w:t>
      </w:r>
      <w:r w:rsidR="00A06F42" w:rsidRPr="4C6C3BA8">
        <w:rPr>
          <w:sz w:val="24"/>
          <w:szCs w:val="24"/>
        </w:rPr>
        <w:t>prediction, created</w:t>
      </w:r>
      <w:r w:rsidR="00341B20" w:rsidRPr="4C6C3BA8">
        <w:rPr>
          <w:sz w:val="24"/>
          <w:szCs w:val="24"/>
        </w:rPr>
        <w:t xml:space="preserve"> new features</w:t>
      </w:r>
      <w:r w:rsidR="00A06F42" w:rsidRPr="4C6C3BA8">
        <w:rPr>
          <w:sz w:val="24"/>
          <w:szCs w:val="24"/>
        </w:rPr>
        <w:t xml:space="preserve">. They </w:t>
      </w:r>
      <w:r w:rsidR="00341B20" w:rsidRPr="4C6C3BA8">
        <w:rPr>
          <w:sz w:val="24"/>
          <w:szCs w:val="24"/>
        </w:rPr>
        <w:t xml:space="preserve">extracted </w:t>
      </w:r>
      <w:r w:rsidR="008F6E3B" w:rsidRPr="4C6C3BA8">
        <w:rPr>
          <w:sz w:val="24"/>
          <w:szCs w:val="24"/>
        </w:rPr>
        <w:t xml:space="preserve">from </w:t>
      </w:r>
      <w:r w:rsidR="0043726A" w:rsidRPr="4C6C3BA8">
        <w:rPr>
          <w:sz w:val="24"/>
          <w:szCs w:val="24"/>
        </w:rPr>
        <w:t xml:space="preserve">the </w:t>
      </w:r>
      <w:r w:rsidR="008F6E3B" w:rsidRPr="4C6C3BA8">
        <w:rPr>
          <w:sz w:val="24"/>
          <w:szCs w:val="24"/>
        </w:rPr>
        <w:t>feature</w:t>
      </w:r>
      <w:r w:rsidR="008A272E">
        <w:rPr>
          <w:sz w:val="24"/>
          <w:szCs w:val="24"/>
        </w:rPr>
        <w:t xml:space="preserve"> </w:t>
      </w:r>
      <w:r w:rsidR="00DA7F78" w:rsidRPr="4C6C3BA8">
        <w:rPr>
          <w:sz w:val="24"/>
          <w:szCs w:val="24"/>
        </w:rPr>
        <w:t>D</w:t>
      </w:r>
      <w:r w:rsidR="0043726A" w:rsidRPr="4C6C3BA8">
        <w:rPr>
          <w:sz w:val="24"/>
          <w:szCs w:val="24"/>
        </w:rPr>
        <w:t>ay</w:t>
      </w:r>
      <w:r w:rsidR="000472E2" w:rsidRPr="4C6C3BA8">
        <w:rPr>
          <w:sz w:val="24"/>
          <w:szCs w:val="24"/>
        </w:rPr>
        <w:t xml:space="preserve">, creating </w:t>
      </w:r>
      <w:r w:rsidR="0086211A" w:rsidRPr="4C6C3BA8">
        <w:rPr>
          <w:sz w:val="24"/>
          <w:szCs w:val="24"/>
        </w:rPr>
        <w:t>blocks of time</w:t>
      </w:r>
      <w:r w:rsidR="00A27A5F" w:rsidRPr="4C6C3BA8">
        <w:rPr>
          <w:sz w:val="24"/>
          <w:szCs w:val="24"/>
        </w:rPr>
        <w:t xml:space="preserve"> and added </w:t>
      </w:r>
      <w:r w:rsidR="000472E2" w:rsidRPr="4C6C3BA8">
        <w:rPr>
          <w:sz w:val="24"/>
          <w:szCs w:val="24"/>
        </w:rPr>
        <w:t>this to</w:t>
      </w:r>
      <w:r w:rsidR="00A27A5F" w:rsidRPr="4C6C3BA8">
        <w:rPr>
          <w:sz w:val="24"/>
          <w:szCs w:val="24"/>
        </w:rPr>
        <w:t xml:space="preserve"> the other features, </w:t>
      </w:r>
      <w:r w:rsidR="006A33CD" w:rsidRPr="4C6C3BA8">
        <w:rPr>
          <w:sz w:val="24"/>
          <w:szCs w:val="24"/>
        </w:rPr>
        <w:t>provid</w:t>
      </w:r>
      <w:r w:rsidR="00D7311A" w:rsidRPr="4C6C3BA8">
        <w:rPr>
          <w:sz w:val="24"/>
          <w:szCs w:val="24"/>
        </w:rPr>
        <w:t>ing</w:t>
      </w:r>
      <w:r w:rsidR="006A33CD" w:rsidRPr="4C6C3BA8">
        <w:rPr>
          <w:sz w:val="24"/>
          <w:szCs w:val="24"/>
        </w:rPr>
        <w:t xml:space="preserve"> a clearer picture of time</w:t>
      </w:r>
      <w:r w:rsidR="00301A47" w:rsidRPr="4C6C3BA8">
        <w:rPr>
          <w:sz w:val="24"/>
          <w:szCs w:val="24"/>
        </w:rPr>
        <w:t xml:space="preserve"> </w:t>
      </w:r>
      <w:r w:rsidR="00654DA3" w:rsidRPr="4C6C3BA8">
        <w:rPr>
          <w:sz w:val="24"/>
          <w:szCs w:val="24"/>
        </w:rPr>
        <w:t xml:space="preserve">with linear data which was </w:t>
      </w:r>
      <w:r w:rsidR="00301A47" w:rsidRPr="4C6C3BA8">
        <w:rPr>
          <w:sz w:val="24"/>
          <w:szCs w:val="24"/>
        </w:rPr>
        <w:t>better than 24-hour-cycle-time</w:t>
      </w:r>
      <w:r w:rsidRPr="4C6C3BA8">
        <w:rPr>
          <w:sz w:val="24"/>
          <w:szCs w:val="24"/>
        </w:rPr>
        <w:fldChar w:fldCharType="begin"/>
      </w:r>
      <w:r w:rsidRPr="4C6C3BA8">
        <w:rPr>
          <w:sz w:val="24"/>
          <w:szCs w:val="24"/>
        </w:rPr>
        <w:instrText xml:space="preserve"> ADDIN ZOTERO_ITEM CSL_CITATION {"citationID":"MHC8JM0T","properties":{"formattedCitation":"(Hossain {\\i{}et al.}, 2020)","plainCitation":"(Hossain et al., 2020)","noteIndex":0},"citationItems":[{"id":36,"uris":["http://zotero.org/users/local/Ur3Wut78/items/SAJA2M4G"],"itemData":{"id":36,"type":"paper-conference","abstract":"A crime is an action which constitutes a punishable offence by law. It is harmful for society so as to prevent the criminal activity, it is important to understand crime. Data driven researches are useful to prevent and solve crime. Recent research shows that 50% of the crimes are committed by only handful of offenders. The law enforcement officers need early information about the criminal activity to response and solve the spatio-temporal criminal activity. In this research, supervised learning algorithms are used to predict criminal activity. The proposed data driven system predicts crimes by analyzing San Francisco city criminal activity data set for 12 years. Decision tree and k-nearest neighbor (KNN) algorithms are applied to predict crime. But these two algorithms provide low accuracy in prediction. Then, random forest is applied as an ensemble methods and adaboost is used as a boosting method to increase the accuracy of prediction. However, log-loss is used to measure the performance of classifiers by penalizing false classifications. As the dataset contains highly class imbalance problems, a random undersampling method for random forest algorithm gives the best accuracy. The final accuracy is 99.16% with 0.17% log loss.","collection-title":"Communications in Computer and Information Science","container-title":"Computing Science, Communication and Security","DOI":"10.1007/978-981-15-6648-6_22","event-place":"Singapore","ISBN":"9789811566486","language":"en","page":"277-289","publisher":"Springer","publisher-place":"Singapore","source":"Springer Link","title":"Crime Prediction Using Spatio-Temporal Data","author":[{"family":"Hossain","given":"Sohrab"},{"family":"Abtahee","given":"Ahmed"},{"family":"Kashem","given":"Imran"},{"family":"Hoque","given":"Mohammed Moshiul"},{"family":"Sarker","given":"Iqbal H."}],"editor":[{"family":"Chaubey","given":"Nirbhay"},{"family":"Parikh","given":"Satyen"},{"family":"Amin","given":"Kiran"}],"issued":{"date-parts":[["2020"]]}}}],"schema":"https://github.com/citation-style-language/schema/raw/master/csl-citation.json"} </w:instrText>
      </w:r>
      <w:r w:rsidRPr="4C6C3BA8">
        <w:rPr>
          <w:sz w:val="24"/>
          <w:szCs w:val="24"/>
        </w:rPr>
        <w:fldChar w:fldCharType="separate"/>
      </w:r>
      <w:r w:rsidR="64360580" w:rsidRPr="4C6C3BA8">
        <w:rPr>
          <w:sz w:val="24"/>
          <w:szCs w:val="24"/>
        </w:rPr>
        <w:t xml:space="preserve"> (</w:t>
      </w:r>
      <w:r w:rsidR="00812C1D" w:rsidRPr="4C6C3BA8">
        <w:rPr>
          <w:sz w:val="24"/>
          <w:szCs w:val="24"/>
        </w:rPr>
        <w:t xml:space="preserve">Hossain </w:t>
      </w:r>
      <w:r w:rsidR="00812C1D" w:rsidRPr="4C6C3BA8">
        <w:rPr>
          <w:i/>
          <w:iCs/>
          <w:sz w:val="24"/>
          <w:szCs w:val="24"/>
        </w:rPr>
        <w:t>et al.</w:t>
      </w:r>
      <w:r w:rsidR="00812C1D" w:rsidRPr="4C6C3BA8">
        <w:rPr>
          <w:sz w:val="24"/>
          <w:szCs w:val="24"/>
        </w:rPr>
        <w:t>, 2020)</w:t>
      </w:r>
      <w:r w:rsidRPr="4C6C3BA8">
        <w:rPr>
          <w:sz w:val="24"/>
          <w:szCs w:val="24"/>
        </w:rPr>
        <w:fldChar w:fldCharType="end"/>
      </w:r>
      <w:r w:rsidR="00812C1D" w:rsidRPr="4C6C3BA8">
        <w:rPr>
          <w:sz w:val="24"/>
          <w:szCs w:val="24"/>
        </w:rPr>
        <w:t>.</w:t>
      </w:r>
      <w:r w:rsidR="003B2C30" w:rsidRPr="4C6C3BA8">
        <w:rPr>
          <w:sz w:val="24"/>
          <w:szCs w:val="24"/>
        </w:rPr>
        <w:t xml:space="preserve">This </w:t>
      </w:r>
      <w:r w:rsidR="003871B9" w:rsidRPr="4C6C3BA8">
        <w:rPr>
          <w:sz w:val="24"/>
          <w:szCs w:val="24"/>
        </w:rPr>
        <w:t>analysis</w:t>
      </w:r>
      <w:r w:rsidR="003B2C30" w:rsidRPr="4C6C3BA8">
        <w:rPr>
          <w:sz w:val="24"/>
          <w:szCs w:val="24"/>
        </w:rPr>
        <w:t xml:space="preserve"> was </w:t>
      </w:r>
      <w:r w:rsidR="009A0B79" w:rsidRPr="4C6C3BA8">
        <w:rPr>
          <w:sz w:val="24"/>
          <w:szCs w:val="24"/>
        </w:rPr>
        <w:t>uncomplicated and not time-consuming</w:t>
      </w:r>
      <w:r w:rsidR="00DB119A" w:rsidRPr="4C6C3BA8">
        <w:rPr>
          <w:sz w:val="24"/>
          <w:szCs w:val="24"/>
        </w:rPr>
        <w:t xml:space="preserve"> as </w:t>
      </w:r>
      <w:r w:rsidR="008232A5" w:rsidRPr="4C6C3BA8">
        <w:rPr>
          <w:sz w:val="24"/>
          <w:szCs w:val="24"/>
        </w:rPr>
        <w:t>univariate statistical test was applied</w:t>
      </w:r>
      <w:r w:rsidR="001A4DB5" w:rsidRPr="4C6C3BA8">
        <w:rPr>
          <w:sz w:val="24"/>
          <w:szCs w:val="24"/>
        </w:rPr>
        <w:t xml:space="preserve"> to find </w:t>
      </w:r>
      <w:r w:rsidR="00C573E4" w:rsidRPr="4C6C3BA8">
        <w:rPr>
          <w:sz w:val="24"/>
          <w:szCs w:val="24"/>
        </w:rPr>
        <w:t>features strongly related to the target variable.</w:t>
      </w:r>
      <w:r w:rsidR="00187CB0" w:rsidRPr="4C6C3BA8">
        <w:rPr>
          <w:sz w:val="24"/>
          <w:szCs w:val="24"/>
        </w:rPr>
        <w:t xml:space="preserve"> However, the San-Francisco </w:t>
      </w:r>
      <w:r w:rsidR="00FD5054" w:rsidRPr="4C6C3BA8">
        <w:rPr>
          <w:sz w:val="24"/>
          <w:szCs w:val="24"/>
        </w:rPr>
        <w:t xml:space="preserve">crime </w:t>
      </w:r>
      <w:r w:rsidR="00187CB0" w:rsidRPr="4C6C3BA8">
        <w:rPr>
          <w:sz w:val="24"/>
          <w:szCs w:val="24"/>
        </w:rPr>
        <w:t xml:space="preserve">dataset was </w:t>
      </w:r>
      <w:r w:rsidR="000F33A5" w:rsidRPr="4C6C3BA8">
        <w:rPr>
          <w:sz w:val="24"/>
          <w:szCs w:val="24"/>
        </w:rPr>
        <w:t>imbalanced</w:t>
      </w:r>
      <w:r w:rsidR="00E03111" w:rsidRPr="4C6C3BA8">
        <w:rPr>
          <w:sz w:val="24"/>
          <w:szCs w:val="24"/>
        </w:rPr>
        <w:t>, giving poor</w:t>
      </w:r>
      <w:r w:rsidR="000F33A5" w:rsidRPr="4C6C3BA8">
        <w:rPr>
          <w:sz w:val="24"/>
          <w:szCs w:val="24"/>
        </w:rPr>
        <w:t xml:space="preserve"> accuracy </w:t>
      </w:r>
      <w:r w:rsidR="00E03111" w:rsidRPr="4C6C3BA8">
        <w:rPr>
          <w:sz w:val="24"/>
          <w:szCs w:val="24"/>
        </w:rPr>
        <w:t>score</w:t>
      </w:r>
      <w:r w:rsidR="00FD5054" w:rsidRPr="4C6C3BA8">
        <w:rPr>
          <w:sz w:val="24"/>
          <w:szCs w:val="24"/>
        </w:rPr>
        <w:t xml:space="preserve"> when compared to the Indian crime dataset</w:t>
      </w:r>
      <w:r w:rsidR="00C40B73" w:rsidRPr="4C6C3BA8">
        <w:rPr>
          <w:sz w:val="24"/>
          <w:szCs w:val="24"/>
        </w:rPr>
        <w:t xml:space="preserve"> which had </w:t>
      </w:r>
      <w:r w:rsidR="00863093" w:rsidRPr="4C6C3BA8">
        <w:rPr>
          <w:sz w:val="24"/>
          <w:szCs w:val="24"/>
        </w:rPr>
        <w:t>equally distributed classes</w:t>
      </w:r>
      <w:r w:rsidR="00FD5054" w:rsidRPr="4C6C3BA8">
        <w:rPr>
          <w:sz w:val="24"/>
          <w:szCs w:val="24"/>
        </w:rPr>
        <w:t>.</w:t>
      </w:r>
    </w:p>
    <w:p w14:paraId="31691730" w14:textId="247F3514" w:rsidR="00F63B6D" w:rsidRPr="009D1BF1" w:rsidRDefault="002F0876" w:rsidP="4C6C3BA8">
      <w:pPr>
        <w:spacing w:line="360" w:lineRule="auto"/>
        <w:jc w:val="both"/>
        <w:rPr>
          <w:sz w:val="24"/>
          <w:szCs w:val="24"/>
        </w:rPr>
      </w:pPr>
      <w:r w:rsidRPr="4C6C3BA8">
        <w:rPr>
          <w:rStyle w:val="normaltextrun"/>
          <w:color w:val="000000"/>
          <w:sz w:val="24"/>
          <w:szCs w:val="24"/>
          <w:shd w:val="clear" w:color="auto" w:fill="FFFFFF"/>
        </w:rPr>
        <w:t>Trained professionals have had issues with the prediction of human behaviours like criminal recidivism in forensic risk assessment as humans do not necessarily make rational decisions. However, combining human abilities of trained professionals with computer-aided tools, specifically ML models</w:t>
      </w:r>
      <w:r w:rsidR="006638E4">
        <w:rPr>
          <w:rStyle w:val="normaltextrun"/>
          <w:color w:val="000000"/>
          <w:sz w:val="24"/>
          <w:szCs w:val="24"/>
          <w:shd w:val="clear" w:color="auto" w:fill="FFFFFF"/>
        </w:rPr>
        <w:t>,</w:t>
      </w:r>
      <w:r w:rsidRPr="4C6C3BA8">
        <w:rPr>
          <w:rStyle w:val="normaltextrun"/>
          <w:color w:val="000000"/>
          <w:sz w:val="24"/>
          <w:szCs w:val="24"/>
          <w:shd w:val="clear" w:color="auto" w:fill="FFFFFF"/>
        </w:rPr>
        <w:t xml:space="preserve"> may help improve risk assessment o</w:t>
      </w:r>
      <w:r w:rsidR="00CB458C">
        <w:rPr>
          <w:rStyle w:val="normaltextrun"/>
          <w:color w:val="000000"/>
          <w:sz w:val="24"/>
          <w:szCs w:val="24"/>
          <w:shd w:val="clear" w:color="auto" w:fill="FFFFFF"/>
        </w:rPr>
        <w:t>f</w:t>
      </w:r>
      <w:r w:rsidRPr="4C6C3BA8">
        <w:rPr>
          <w:rStyle w:val="normaltextrun"/>
          <w:color w:val="000000"/>
          <w:sz w:val="24"/>
          <w:szCs w:val="24"/>
          <w:shd w:val="clear" w:color="auto" w:fill="FFFFFF"/>
        </w:rPr>
        <w:t xml:space="preserve"> </w:t>
      </w:r>
      <w:r w:rsidR="00E463D1">
        <w:rPr>
          <w:rStyle w:val="normaltextrun"/>
          <w:color w:val="000000"/>
          <w:sz w:val="24"/>
          <w:szCs w:val="24"/>
          <w:shd w:val="clear" w:color="auto" w:fill="FFFFFF"/>
        </w:rPr>
        <w:t>offenders</w:t>
      </w:r>
      <w:r w:rsidRPr="4C6C3BA8">
        <w:rPr>
          <w:rStyle w:val="normaltextrun"/>
          <w:color w:val="000000"/>
          <w:sz w:val="24"/>
          <w:szCs w:val="24"/>
          <w:shd w:val="clear" w:color="auto" w:fill="FFFFFF"/>
        </w:rPr>
        <w:t xml:space="preserve"> and thereby prevent crime</w:t>
      </w:r>
      <w:r w:rsidR="00A72E88" w:rsidRPr="4C6C3BA8">
        <w:rPr>
          <w:rStyle w:val="normaltextrun"/>
          <w:color w:val="000000"/>
          <w:sz w:val="24"/>
          <w:szCs w:val="24"/>
          <w:shd w:val="clear" w:color="auto" w:fill="FFFFFF"/>
        </w:rPr>
        <w:fldChar w:fldCharType="begin"/>
      </w:r>
      <w:r w:rsidR="00A72E88" w:rsidRPr="4C6C3BA8">
        <w:rPr>
          <w:rStyle w:val="normaltextrun"/>
          <w:color w:val="000000"/>
          <w:sz w:val="24"/>
          <w:szCs w:val="24"/>
          <w:shd w:val="clear" w:color="auto" w:fill="FFFFFF"/>
        </w:rPr>
        <w:instrText xml:space="preserve"> ADDIN ZOTERO_ITEM CSL_CITATION {"citationID":"j6yXYV18","properties":{"formattedCitation":"(Kaur {\\i{}et al.}, 2020)","plainCitation":"(Kaur et al., 2020)","noteIndex":0},"citationItems":[{"id":369,"uris":["http://zotero.org/users/local/Ur3Wut78/items/9M58CAAA"],"itemData":{"id":369,"type":"paper-conference","abstract":"In today’s world, with the shifting nature of artificial intelligence (AI) to explainable AI, which involves humans and machines working and complementing each other, there is a need for a mechanism to govern their collaboration. We have proposed a trust-based mechanism to manage collaboration between them. Our trust-based mechanism has the ability to quantify human trust into a mathematical model. The proposed trust-based framework will facilitate decision making when humans and machines are involved in a process. This framework will ensure that either of them never under trust or over trust each other by computing trust information based on their history. To validate our proposed framework, experiments are performed on Indianapolis Crime Data which contains actual crime information, machine predictions, and police feedback. Results have shown that how the trust of both entities can impact the decision making of the police towards machine predictions.","collection-title":"Advances in Intelligent Systems and Computing","container-title":"Advanced Information Networking and Applications","DOI":"10.1007/978-3-030-44041-1_54","event-place":"Cham","ISBN":"978-3-030-44041-1","language":"en","page":"603-616","publisher":"Springer International Publishing","publisher-place":"Cham","source":"Springer Link","title":"Trust-Based Human-Machine Collaboration Mechanism for Predicting Crimes","author":[{"family":"Kaur","given":"Davinder"},{"family":"Uslu","given":"Suleyman"},{"family":"Durresi","given":"Arjan"},{"family":"Mohler","given":"George"},{"family":"Carter","given":"Jeremy G."}],"editor":[{"family":"Barolli","given":"Leonard"},{"family":"Amato","given":"Flora"},{"family":"Moscato","given":"Francesco"},{"family":"Enokido","given":"Tomoya"},{"family":"Takizawa","given":"Makoto"}],"issued":{"date-parts":[["2020"]]}}}],"schema":"https://github.com/citation-style-language/schema/raw/master/csl-citation.json"} </w:instrText>
      </w:r>
      <w:r w:rsidR="00A72E88" w:rsidRPr="4C6C3BA8">
        <w:rPr>
          <w:rStyle w:val="normaltextrun"/>
          <w:color w:val="000000"/>
          <w:sz w:val="24"/>
          <w:szCs w:val="24"/>
          <w:shd w:val="clear" w:color="auto" w:fill="FFFFFF"/>
        </w:rPr>
        <w:fldChar w:fldCharType="separate"/>
      </w:r>
      <w:r w:rsidR="09198B55" w:rsidRPr="00A72E88">
        <w:rPr>
          <w:rFonts w:ascii="Calibri" w:hAnsi="Calibri" w:cs="Calibri"/>
          <w:sz w:val="24"/>
          <w:szCs w:val="24"/>
        </w:rPr>
        <w:t xml:space="preserve"> (</w:t>
      </w:r>
      <w:r w:rsidR="00A72E88" w:rsidRPr="00A72E88">
        <w:rPr>
          <w:rFonts w:ascii="Calibri" w:hAnsi="Calibri" w:cs="Calibri"/>
          <w:sz w:val="24"/>
          <w:szCs w:val="24"/>
        </w:rPr>
        <w:t xml:space="preserve">Kaur </w:t>
      </w:r>
      <w:r w:rsidR="00A72E88" w:rsidRPr="4C6C3BA8">
        <w:rPr>
          <w:rFonts w:ascii="Calibri" w:hAnsi="Calibri" w:cs="Calibri"/>
          <w:i/>
          <w:iCs/>
          <w:sz w:val="24"/>
          <w:szCs w:val="24"/>
        </w:rPr>
        <w:t>et al.</w:t>
      </w:r>
      <w:r w:rsidR="00A72E88" w:rsidRPr="00A72E88">
        <w:rPr>
          <w:rFonts w:ascii="Calibri" w:hAnsi="Calibri" w:cs="Calibri"/>
          <w:sz w:val="24"/>
          <w:szCs w:val="24"/>
        </w:rPr>
        <w:t>, 2020)</w:t>
      </w:r>
      <w:r w:rsidR="00A72E88" w:rsidRPr="4C6C3BA8">
        <w:rPr>
          <w:rStyle w:val="normaltextrun"/>
          <w:color w:val="000000"/>
          <w:sz w:val="24"/>
          <w:szCs w:val="24"/>
          <w:shd w:val="clear" w:color="auto" w:fill="FFFFFF"/>
        </w:rPr>
        <w:fldChar w:fldCharType="end"/>
      </w:r>
      <w:r w:rsidRPr="4C6C3BA8">
        <w:rPr>
          <w:rStyle w:val="normaltextrun"/>
          <w:color w:val="000000"/>
          <w:sz w:val="24"/>
          <w:szCs w:val="24"/>
          <w:shd w:val="clear" w:color="auto" w:fill="FFFFFF"/>
        </w:rPr>
        <w:t xml:space="preserve">. Correctional Service of Canada had records of </w:t>
      </w:r>
      <w:r w:rsidR="00003C7F">
        <w:rPr>
          <w:rStyle w:val="normaltextrun"/>
          <w:color w:val="000000"/>
          <w:sz w:val="24"/>
          <w:szCs w:val="24"/>
          <w:shd w:val="clear" w:color="auto" w:fill="FFFFFF"/>
        </w:rPr>
        <w:t xml:space="preserve">more than </w:t>
      </w:r>
      <w:r w:rsidRPr="4C6C3BA8">
        <w:rPr>
          <w:rStyle w:val="normaltextrun"/>
          <w:color w:val="000000"/>
          <w:sz w:val="24"/>
          <w:szCs w:val="24"/>
          <w:shd w:val="clear" w:color="auto" w:fill="FFFFFF"/>
        </w:rPr>
        <w:t>72,</w:t>
      </w:r>
      <w:r w:rsidR="00003C7F">
        <w:rPr>
          <w:rStyle w:val="normaltextrun"/>
          <w:color w:val="000000"/>
          <w:sz w:val="24"/>
          <w:szCs w:val="24"/>
          <w:shd w:val="clear" w:color="auto" w:fill="FFFFFF"/>
        </w:rPr>
        <w:t>000</w:t>
      </w:r>
      <w:r w:rsidRPr="4C6C3BA8">
        <w:rPr>
          <w:rStyle w:val="normaltextrun"/>
          <w:color w:val="000000"/>
          <w:sz w:val="24"/>
          <w:szCs w:val="24"/>
          <w:shd w:val="clear" w:color="auto" w:fill="FFFFFF"/>
        </w:rPr>
        <w:t xml:space="preserve"> individuals who had been sentenced to prison for </w:t>
      </w:r>
      <w:r w:rsidR="00C356E2" w:rsidRPr="4C6C3BA8">
        <w:rPr>
          <w:rStyle w:val="normaltextrun"/>
          <w:color w:val="000000"/>
          <w:sz w:val="24"/>
          <w:szCs w:val="24"/>
          <w:shd w:val="clear" w:color="auto" w:fill="FFFFFF"/>
        </w:rPr>
        <w:t>varied time periods</w:t>
      </w:r>
      <w:r w:rsidRPr="4C6C3BA8">
        <w:rPr>
          <w:rStyle w:val="normaltextrun"/>
          <w:color w:val="000000"/>
          <w:sz w:val="24"/>
          <w:szCs w:val="24"/>
          <w:shd w:val="clear" w:color="auto" w:fill="FFFFFF"/>
        </w:rPr>
        <w:t>.</w:t>
      </w:r>
      <w:r w:rsidR="3454B51D" w:rsidRPr="4C6C3BA8">
        <w:rPr>
          <w:rStyle w:val="normaltextrun"/>
          <w:color w:val="000000"/>
          <w:sz w:val="24"/>
          <w:szCs w:val="24"/>
          <w:shd w:val="clear" w:color="auto" w:fill="FFFFFF"/>
        </w:rPr>
        <w:t xml:space="preserve"> </w:t>
      </w:r>
      <w:r w:rsidR="0035703C" w:rsidRPr="4C6C3BA8">
        <w:rPr>
          <w:sz w:val="24"/>
          <w:szCs w:val="24"/>
        </w:rPr>
        <w:fldChar w:fldCharType="begin"/>
      </w:r>
      <w:r w:rsidR="0035703C" w:rsidRPr="4C6C3BA8">
        <w:rPr>
          <w:sz w:val="24"/>
          <w:szCs w:val="24"/>
        </w:rPr>
        <w:instrText xml:space="preserve"> ADDIN ZOTERO_ITEM CSL_CITATION {"citationID":"HTr67qty","properties":{"formattedCitation":"(Ghasemi {\\i{}et al.}, 2021)","plainCitation":"(Ghasemi et al., 2021)","noteIndex":0},"citationItems":[{"id":49,"uris":["http://zotero.org/users/local/Ur3Wut78/items/SPEZ2FEG"],"itemData":{"id":49,"type":"article-journal","abstract":"The Level of Service/Case Management Inventory (LS/CMI) is one of the most frequently used tools to assess criminogenic risk?need in justice-involved individuals. Meta-analytic research demonstrates strong predictive accuracy for various recidivism outcomes. In this exploratory study, we applied machine learning (ML) algorithms (decision trees, random forests, and support vector machines) to a data set with nearly 100,000 LS/CMI administrations to provincial corrections clientele in Ontario, Canada, and approximately 3 years follow-up. The overall accuracies and areas under the receiver operating characteristic curve (AUCs) were comparable, although ML outperformed LS/CMI in terms of predictive accuracy for the middle scores where it is hardest to predict the recidivism outcome. Moreover, ML improved the AUCs for individual scores to near 0.60, from 0.50 for the LS/CMI, indicating that ML also improves the ability to rank individuals according to their probability of recidivating. Potential considerations, applications, and future directions are discussed.","container-title":"Criminal Justice and Behavior","DOI":"10.1177/0093854820969753","ISSN":"0093-8548","issue":"4","note":"publisher: SAGE Publications Inc","page":"518-538","source":"SAGE Journals","title":"The Application of Machine Learning to a General Risk–Need Assessment Instrument in the Prediction of Criminal Recidivism","volume":"48","author":[{"family":"Ghasemi","given":"Mehdi"},{"family":"Anvari","given":"Daniel"},{"family":"Atapour","given":"Mahshid"},{"family":"Stephen wormith","given":"J."},{"family":"Stockdale","given":"Keira C."},{"family":"Spiteri","given":"Raymond J."}],"issued":{"date-parts":[["2021",4,1]]}}}],"schema":"https://github.com/citation-style-language/schema/raw/master/csl-citation.json"} </w:instrText>
      </w:r>
      <w:r w:rsidR="0035703C" w:rsidRPr="4C6C3BA8">
        <w:rPr>
          <w:sz w:val="24"/>
          <w:szCs w:val="24"/>
        </w:rPr>
        <w:fldChar w:fldCharType="separate"/>
      </w:r>
      <w:r w:rsidR="36224E93" w:rsidRPr="4C6C3BA8">
        <w:rPr>
          <w:sz w:val="24"/>
          <w:szCs w:val="24"/>
        </w:rPr>
        <w:t>(</w:t>
      </w:r>
      <w:r w:rsidR="0035703C" w:rsidRPr="4C6C3BA8">
        <w:rPr>
          <w:sz w:val="24"/>
          <w:szCs w:val="24"/>
        </w:rPr>
        <w:t xml:space="preserve">Ghasemi </w:t>
      </w:r>
      <w:r w:rsidR="0035703C" w:rsidRPr="4C6C3BA8">
        <w:rPr>
          <w:i/>
          <w:iCs/>
          <w:sz w:val="24"/>
          <w:szCs w:val="24"/>
        </w:rPr>
        <w:t>et al.</w:t>
      </w:r>
      <w:r w:rsidR="0035703C" w:rsidRPr="4C6C3BA8">
        <w:rPr>
          <w:sz w:val="24"/>
          <w:szCs w:val="24"/>
        </w:rPr>
        <w:t>, 2021)</w:t>
      </w:r>
      <w:r w:rsidR="0035703C" w:rsidRPr="4C6C3BA8">
        <w:rPr>
          <w:sz w:val="24"/>
          <w:szCs w:val="24"/>
        </w:rPr>
        <w:fldChar w:fldCharType="end"/>
      </w:r>
      <w:r w:rsidR="005C0B83">
        <w:rPr>
          <w:sz w:val="24"/>
          <w:szCs w:val="24"/>
        </w:rPr>
        <w:t>.</w:t>
      </w:r>
      <w:r w:rsidR="00D93B50" w:rsidRPr="4C6C3BA8">
        <w:rPr>
          <w:sz w:val="24"/>
          <w:szCs w:val="24"/>
        </w:rPr>
        <w:t xml:space="preserve"> </w:t>
      </w:r>
      <w:r w:rsidR="00763F98">
        <w:rPr>
          <w:sz w:val="24"/>
          <w:szCs w:val="24"/>
        </w:rPr>
        <w:t>Analysis of this data with s</w:t>
      </w:r>
      <w:r w:rsidR="00D93B50" w:rsidRPr="4C6C3BA8">
        <w:rPr>
          <w:sz w:val="24"/>
          <w:szCs w:val="24"/>
        </w:rPr>
        <w:t>upervised algorithms</w:t>
      </w:r>
      <w:r w:rsidR="00200B8D" w:rsidRPr="4C6C3BA8">
        <w:rPr>
          <w:sz w:val="24"/>
          <w:szCs w:val="24"/>
        </w:rPr>
        <w:t>: D</w:t>
      </w:r>
      <w:r w:rsidR="00865FAA">
        <w:rPr>
          <w:sz w:val="24"/>
          <w:szCs w:val="24"/>
        </w:rPr>
        <w:t>T</w:t>
      </w:r>
      <w:r w:rsidR="00200B8D" w:rsidRPr="4C6C3BA8">
        <w:rPr>
          <w:sz w:val="24"/>
          <w:szCs w:val="24"/>
        </w:rPr>
        <w:t>, R</w:t>
      </w:r>
      <w:r w:rsidR="00865FAA">
        <w:rPr>
          <w:sz w:val="24"/>
          <w:szCs w:val="24"/>
        </w:rPr>
        <w:t>F</w:t>
      </w:r>
      <w:r w:rsidR="00200B8D" w:rsidRPr="4C6C3BA8">
        <w:rPr>
          <w:sz w:val="24"/>
          <w:szCs w:val="24"/>
        </w:rPr>
        <w:t xml:space="preserve">, </w:t>
      </w:r>
      <w:r w:rsidR="00811A30" w:rsidRPr="4C6C3BA8">
        <w:rPr>
          <w:sz w:val="24"/>
          <w:szCs w:val="24"/>
        </w:rPr>
        <w:t>Support Vector Machine</w:t>
      </w:r>
      <w:r w:rsidR="00CB458C">
        <w:rPr>
          <w:sz w:val="24"/>
          <w:szCs w:val="24"/>
        </w:rPr>
        <w:t>,</w:t>
      </w:r>
      <w:r w:rsidR="00F23D54" w:rsidRPr="4C6C3BA8">
        <w:rPr>
          <w:sz w:val="24"/>
          <w:szCs w:val="24"/>
        </w:rPr>
        <w:t xml:space="preserve"> w</w:t>
      </w:r>
      <w:r w:rsidR="00F1088A">
        <w:rPr>
          <w:sz w:val="24"/>
          <w:szCs w:val="24"/>
        </w:rPr>
        <w:t>as he</w:t>
      </w:r>
      <w:r w:rsidR="002D5A25">
        <w:rPr>
          <w:sz w:val="24"/>
          <w:szCs w:val="24"/>
        </w:rPr>
        <w:t>l</w:t>
      </w:r>
      <w:r w:rsidR="00F1088A">
        <w:rPr>
          <w:sz w:val="24"/>
          <w:szCs w:val="24"/>
        </w:rPr>
        <w:t>pful</w:t>
      </w:r>
      <w:r w:rsidR="00811A30" w:rsidRPr="4C6C3BA8">
        <w:rPr>
          <w:sz w:val="24"/>
          <w:szCs w:val="24"/>
        </w:rPr>
        <w:t xml:space="preserve"> </w:t>
      </w:r>
      <w:r w:rsidR="00F1088A">
        <w:rPr>
          <w:sz w:val="24"/>
          <w:szCs w:val="24"/>
        </w:rPr>
        <w:t>in pred</w:t>
      </w:r>
      <w:r w:rsidR="002D5A25">
        <w:rPr>
          <w:sz w:val="24"/>
          <w:szCs w:val="24"/>
        </w:rPr>
        <w:t>i</w:t>
      </w:r>
      <w:r w:rsidR="00F1088A">
        <w:rPr>
          <w:sz w:val="24"/>
          <w:szCs w:val="24"/>
        </w:rPr>
        <w:t>ct</w:t>
      </w:r>
      <w:r w:rsidR="002D5A25">
        <w:rPr>
          <w:sz w:val="24"/>
          <w:szCs w:val="24"/>
        </w:rPr>
        <w:t>i</w:t>
      </w:r>
      <w:r w:rsidR="00F1088A">
        <w:rPr>
          <w:sz w:val="24"/>
          <w:szCs w:val="24"/>
        </w:rPr>
        <w:t>ng</w:t>
      </w:r>
      <w:r w:rsidR="000724AE" w:rsidRPr="4C6C3BA8">
        <w:rPr>
          <w:sz w:val="24"/>
          <w:szCs w:val="24"/>
        </w:rPr>
        <w:t xml:space="preserve"> individuals who were likely</w:t>
      </w:r>
      <w:r w:rsidR="00EB060C" w:rsidRPr="4C6C3BA8">
        <w:rPr>
          <w:sz w:val="24"/>
          <w:szCs w:val="24"/>
        </w:rPr>
        <w:t xml:space="preserve"> </w:t>
      </w:r>
      <w:r w:rsidR="001E4CBF" w:rsidRPr="4C6C3BA8">
        <w:rPr>
          <w:sz w:val="24"/>
          <w:szCs w:val="24"/>
        </w:rPr>
        <w:t>recidivists</w:t>
      </w:r>
      <w:r w:rsidR="00EB060C" w:rsidRPr="4C6C3BA8">
        <w:rPr>
          <w:sz w:val="24"/>
          <w:szCs w:val="24"/>
        </w:rPr>
        <w:t>. C</w:t>
      </w:r>
      <w:r w:rsidR="00C15C13" w:rsidRPr="4C6C3BA8">
        <w:rPr>
          <w:sz w:val="24"/>
          <w:szCs w:val="24"/>
        </w:rPr>
        <w:t xml:space="preserve">lassifications </w:t>
      </w:r>
      <w:r w:rsidR="00EB060C" w:rsidRPr="4C6C3BA8">
        <w:rPr>
          <w:sz w:val="24"/>
          <w:szCs w:val="24"/>
        </w:rPr>
        <w:t>were grouped as</w:t>
      </w:r>
      <w:r w:rsidR="00C15C13" w:rsidRPr="4C6C3BA8">
        <w:rPr>
          <w:sz w:val="24"/>
          <w:szCs w:val="24"/>
        </w:rPr>
        <w:t xml:space="preserve"> </w:t>
      </w:r>
      <w:r w:rsidR="00F112D6" w:rsidRPr="4C6C3BA8">
        <w:rPr>
          <w:sz w:val="24"/>
          <w:szCs w:val="24"/>
        </w:rPr>
        <w:t xml:space="preserve">High Risk and </w:t>
      </w:r>
      <w:r w:rsidR="00CB2AD3" w:rsidRPr="4C6C3BA8">
        <w:rPr>
          <w:sz w:val="24"/>
          <w:szCs w:val="24"/>
        </w:rPr>
        <w:t>Low Risk</w:t>
      </w:r>
      <w:r w:rsidR="00F112D6" w:rsidRPr="4C6C3BA8">
        <w:rPr>
          <w:sz w:val="24"/>
          <w:szCs w:val="24"/>
        </w:rPr>
        <w:t>.</w:t>
      </w:r>
      <w:r w:rsidR="003A59CD" w:rsidRPr="4C6C3BA8">
        <w:rPr>
          <w:sz w:val="24"/>
          <w:szCs w:val="24"/>
        </w:rPr>
        <w:t xml:space="preserve"> All four</w:t>
      </w:r>
      <w:r w:rsidR="006371C2" w:rsidRPr="4C6C3BA8">
        <w:rPr>
          <w:sz w:val="24"/>
          <w:szCs w:val="24"/>
        </w:rPr>
        <w:t xml:space="preserve"> ML</w:t>
      </w:r>
      <w:r w:rsidR="003A59CD" w:rsidRPr="4C6C3BA8">
        <w:rPr>
          <w:sz w:val="24"/>
          <w:szCs w:val="24"/>
        </w:rPr>
        <w:t xml:space="preserve"> models had high AUC</w:t>
      </w:r>
      <w:r w:rsidR="64FD0375" w:rsidRPr="4C6C3BA8">
        <w:rPr>
          <w:sz w:val="24"/>
          <w:szCs w:val="24"/>
        </w:rPr>
        <w:t xml:space="preserve"> (</w:t>
      </w:r>
      <w:r w:rsidR="00445899" w:rsidRPr="4C6C3BA8">
        <w:rPr>
          <w:sz w:val="24"/>
          <w:szCs w:val="24"/>
        </w:rPr>
        <w:t>Area Under Curve)</w:t>
      </w:r>
      <w:r w:rsidR="008B0486">
        <w:rPr>
          <w:sz w:val="24"/>
          <w:szCs w:val="24"/>
        </w:rPr>
        <w:t xml:space="preserve"> scores </w:t>
      </w:r>
      <w:r w:rsidR="000002B0">
        <w:rPr>
          <w:sz w:val="24"/>
          <w:szCs w:val="24"/>
        </w:rPr>
        <w:t xml:space="preserve">for </w:t>
      </w:r>
      <w:r w:rsidR="006371C2" w:rsidRPr="4C6C3BA8">
        <w:rPr>
          <w:sz w:val="24"/>
          <w:szCs w:val="24"/>
        </w:rPr>
        <w:t>the two classes of Risk.</w:t>
      </w:r>
      <w:r w:rsidR="00BD5521" w:rsidRPr="4C6C3BA8">
        <w:rPr>
          <w:sz w:val="24"/>
          <w:szCs w:val="24"/>
        </w:rPr>
        <w:t xml:space="preserve"> The accuracies were compared to</w:t>
      </w:r>
      <w:r w:rsidR="002129B9">
        <w:rPr>
          <w:sz w:val="24"/>
          <w:szCs w:val="24"/>
        </w:rPr>
        <w:t xml:space="preserve"> the results of</w:t>
      </w:r>
      <w:r w:rsidR="00BD5521" w:rsidRPr="4C6C3BA8">
        <w:rPr>
          <w:sz w:val="24"/>
          <w:szCs w:val="24"/>
        </w:rPr>
        <w:t xml:space="preserve"> </w:t>
      </w:r>
      <w:r w:rsidR="00F505A0" w:rsidRPr="4C6C3BA8">
        <w:rPr>
          <w:sz w:val="24"/>
          <w:szCs w:val="24"/>
        </w:rPr>
        <w:t>Level of Service/Case Management Inventory (LS/CMI)</w:t>
      </w:r>
      <w:r w:rsidR="00CE0889" w:rsidRPr="4C6C3BA8">
        <w:rPr>
          <w:sz w:val="24"/>
          <w:szCs w:val="24"/>
        </w:rPr>
        <w:t xml:space="preserve"> tool used </w:t>
      </w:r>
      <w:r w:rsidR="002103C5" w:rsidRPr="4C6C3BA8">
        <w:rPr>
          <w:sz w:val="24"/>
          <w:szCs w:val="24"/>
        </w:rPr>
        <w:t xml:space="preserve">by </w:t>
      </w:r>
      <w:r w:rsidR="003A515B" w:rsidRPr="4C6C3BA8">
        <w:rPr>
          <w:sz w:val="24"/>
          <w:szCs w:val="24"/>
        </w:rPr>
        <w:t xml:space="preserve">the </w:t>
      </w:r>
      <w:r w:rsidR="002103C5" w:rsidRPr="4C6C3BA8">
        <w:rPr>
          <w:sz w:val="24"/>
          <w:szCs w:val="24"/>
        </w:rPr>
        <w:t xml:space="preserve">Correctional institutions </w:t>
      </w:r>
      <w:r w:rsidR="00CE0889" w:rsidRPr="4C6C3BA8">
        <w:rPr>
          <w:sz w:val="24"/>
          <w:szCs w:val="24"/>
        </w:rPr>
        <w:t xml:space="preserve">to assess </w:t>
      </w:r>
      <w:r w:rsidR="00CE0889" w:rsidRPr="4C6C3BA8">
        <w:rPr>
          <w:sz w:val="24"/>
          <w:szCs w:val="24"/>
        </w:rPr>
        <w:lastRenderedPageBreak/>
        <w:t>criminogenic risk-need individuals.</w:t>
      </w:r>
      <w:r w:rsidR="00D573A0" w:rsidRPr="4C6C3BA8">
        <w:rPr>
          <w:sz w:val="24"/>
          <w:szCs w:val="24"/>
        </w:rPr>
        <w:t xml:space="preserve"> </w:t>
      </w:r>
      <w:r w:rsidR="00227DEB" w:rsidRPr="4C6C3BA8">
        <w:rPr>
          <w:sz w:val="24"/>
          <w:szCs w:val="24"/>
        </w:rPr>
        <w:t>Decision Tree model</w:t>
      </w:r>
      <w:r w:rsidR="00496F47" w:rsidRPr="4C6C3BA8">
        <w:rPr>
          <w:sz w:val="24"/>
          <w:szCs w:val="24"/>
        </w:rPr>
        <w:t xml:space="preserve"> provided</w:t>
      </w:r>
      <w:r w:rsidR="0034282A" w:rsidRPr="4C6C3BA8">
        <w:rPr>
          <w:sz w:val="24"/>
          <w:szCs w:val="24"/>
        </w:rPr>
        <w:t xml:space="preserve"> a better accuracy</w:t>
      </w:r>
      <w:r w:rsidR="00350A91" w:rsidRPr="4C6C3BA8">
        <w:rPr>
          <w:sz w:val="24"/>
          <w:szCs w:val="24"/>
        </w:rPr>
        <w:t xml:space="preserve"> score</w:t>
      </w:r>
      <w:r w:rsidR="0034282A" w:rsidRPr="4C6C3BA8">
        <w:rPr>
          <w:sz w:val="24"/>
          <w:szCs w:val="24"/>
        </w:rPr>
        <w:t xml:space="preserve"> compared to the LS/CMI</w:t>
      </w:r>
      <w:r w:rsidR="00350A91" w:rsidRPr="4C6C3BA8">
        <w:rPr>
          <w:sz w:val="24"/>
          <w:szCs w:val="24"/>
        </w:rPr>
        <w:t xml:space="preserve">. </w:t>
      </w:r>
      <w:r w:rsidR="00227DEB" w:rsidRPr="4C6C3BA8">
        <w:rPr>
          <w:sz w:val="24"/>
          <w:szCs w:val="24"/>
        </w:rPr>
        <w:t xml:space="preserve">The </w:t>
      </w:r>
      <w:r w:rsidR="002C4F7E" w:rsidRPr="4C6C3BA8">
        <w:rPr>
          <w:sz w:val="24"/>
          <w:szCs w:val="24"/>
        </w:rPr>
        <w:t>limitation of this research was th</w:t>
      </w:r>
      <w:r w:rsidR="00952BB7" w:rsidRPr="4C6C3BA8">
        <w:rPr>
          <w:sz w:val="24"/>
          <w:szCs w:val="24"/>
        </w:rPr>
        <w:t>e</w:t>
      </w:r>
      <w:r w:rsidR="00BF7481" w:rsidRPr="4C6C3BA8">
        <w:rPr>
          <w:sz w:val="24"/>
          <w:szCs w:val="24"/>
        </w:rPr>
        <w:t xml:space="preserve"> lack of uniformity between the data sample</w:t>
      </w:r>
      <w:r w:rsidR="00174DF0" w:rsidRPr="4C6C3BA8">
        <w:rPr>
          <w:sz w:val="24"/>
          <w:szCs w:val="24"/>
        </w:rPr>
        <w:t xml:space="preserve">s </w:t>
      </w:r>
      <w:r w:rsidR="0029190B" w:rsidRPr="4C6C3BA8">
        <w:rPr>
          <w:sz w:val="24"/>
          <w:szCs w:val="24"/>
        </w:rPr>
        <w:t xml:space="preserve">and </w:t>
      </w:r>
      <w:r w:rsidR="00E114F6" w:rsidRPr="4C6C3BA8">
        <w:rPr>
          <w:sz w:val="24"/>
          <w:szCs w:val="24"/>
        </w:rPr>
        <w:t>possibility of sample bias</w:t>
      </w:r>
      <w:r w:rsidR="000F7E7F" w:rsidRPr="4C6C3BA8">
        <w:rPr>
          <w:sz w:val="24"/>
          <w:szCs w:val="24"/>
        </w:rPr>
        <w:t xml:space="preserve"> </w:t>
      </w:r>
      <w:r w:rsidR="00516BBC" w:rsidRPr="4C6C3BA8">
        <w:rPr>
          <w:sz w:val="24"/>
          <w:szCs w:val="24"/>
        </w:rPr>
        <w:t>during</w:t>
      </w:r>
      <w:r w:rsidR="000F7E7F" w:rsidRPr="4C6C3BA8">
        <w:rPr>
          <w:sz w:val="24"/>
          <w:szCs w:val="24"/>
        </w:rPr>
        <w:t xml:space="preserve"> data collection</w:t>
      </w:r>
      <w:r w:rsidR="004679E3" w:rsidRPr="4C6C3BA8">
        <w:rPr>
          <w:sz w:val="24"/>
          <w:szCs w:val="24"/>
        </w:rPr>
        <w:t xml:space="preserve"> and analysis</w:t>
      </w:r>
      <w:r w:rsidR="00F15844" w:rsidRPr="4C6C3BA8">
        <w:rPr>
          <w:sz w:val="24"/>
          <w:szCs w:val="24"/>
        </w:rPr>
        <w:t xml:space="preserve">. </w:t>
      </w:r>
      <w:r w:rsidR="006F3DE6" w:rsidRPr="4C6C3BA8">
        <w:rPr>
          <w:sz w:val="24"/>
          <w:szCs w:val="24"/>
        </w:rPr>
        <w:t>On the other hand, s</w:t>
      </w:r>
      <w:r w:rsidR="00E20D59" w:rsidRPr="4C6C3BA8">
        <w:rPr>
          <w:sz w:val="24"/>
          <w:szCs w:val="24"/>
        </w:rPr>
        <w:t xml:space="preserve">imilar research </w:t>
      </w:r>
      <w:r w:rsidR="00504532" w:rsidRPr="4C6C3BA8">
        <w:rPr>
          <w:sz w:val="24"/>
          <w:szCs w:val="24"/>
        </w:rPr>
        <w:t xml:space="preserve">using </w:t>
      </w:r>
      <w:r w:rsidR="004D068A" w:rsidRPr="4C6C3BA8">
        <w:rPr>
          <w:sz w:val="24"/>
          <w:szCs w:val="24"/>
        </w:rPr>
        <w:t xml:space="preserve">a </w:t>
      </w:r>
      <w:r w:rsidR="003B2B7D" w:rsidRPr="4C6C3BA8">
        <w:rPr>
          <w:sz w:val="24"/>
          <w:szCs w:val="24"/>
        </w:rPr>
        <w:t>Super sparse</w:t>
      </w:r>
      <w:r w:rsidR="001D64A7" w:rsidRPr="4C6C3BA8">
        <w:rPr>
          <w:sz w:val="24"/>
          <w:szCs w:val="24"/>
        </w:rPr>
        <w:t xml:space="preserve"> linear regression model (</w:t>
      </w:r>
      <w:r w:rsidR="00C86364" w:rsidRPr="4C6C3BA8">
        <w:rPr>
          <w:sz w:val="24"/>
          <w:szCs w:val="24"/>
        </w:rPr>
        <w:t>SLIM) for</w:t>
      </w:r>
      <w:r w:rsidR="00D1175E" w:rsidRPr="4C6C3BA8">
        <w:rPr>
          <w:sz w:val="24"/>
          <w:szCs w:val="24"/>
        </w:rPr>
        <w:t xml:space="preserve"> reci</w:t>
      </w:r>
      <w:r w:rsidR="00DC2B6F" w:rsidRPr="4C6C3BA8">
        <w:rPr>
          <w:sz w:val="24"/>
          <w:szCs w:val="24"/>
        </w:rPr>
        <w:t>divism predictions produced accurate</w:t>
      </w:r>
      <w:r w:rsidR="009D54EE" w:rsidRPr="4C6C3BA8">
        <w:rPr>
          <w:sz w:val="24"/>
          <w:szCs w:val="24"/>
        </w:rPr>
        <w:t>, fair</w:t>
      </w:r>
      <w:r w:rsidR="00DC2B6F" w:rsidRPr="4C6C3BA8">
        <w:rPr>
          <w:sz w:val="24"/>
          <w:szCs w:val="24"/>
        </w:rPr>
        <w:t xml:space="preserve"> and </w:t>
      </w:r>
      <w:r w:rsidR="002D1F19" w:rsidRPr="4C6C3BA8">
        <w:rPr>
          <w:sz w:val="24"/>
          <w:szCs w:val="24"/>
        </w:rPr>
        <w:t>interpretable scoring system</w:t>
      </w:r>
      <w:r w:rsidR="00304156" w:rsidRPr="4C6C3BA8">
        <w:rPr>
          <w:sz w:val="24"/>
          <w:szCs w:val="24"/>
        </w:rPr>
        <w:t>.</w:t>
      </w:r>
      <w:r w:rsidR="002D1F19" w:rsidRPr="4C6C3BA8">
        <w:rPr>
          <w:sz w:val="24"/>
          <w:szCs w:val="24"/>
        </w:rPr>
        <w:t xml:space="preserve"> </w:t>
      </w:r>
      <w:r w:rsidR="00304156" w:rsidRPr="4C6C3BA8">
        <w:rPr>
          <w:sz w:val="24"/>
          <w:szCs w:val="24"/>
        </w:rPr>
        <w:t>This</w:t>
      </w:r>
      <w:r w:rsidR="009120DD" w:rsidRPr="4C6C3BA8">
        <w:rPr>
          <w:sz w:val="24"/>
          <w:szCs w:val="24"/>
        </w:rPr>
        <w:t xml:space="preserve"> </w:t>
      </w:r>
      <w:r w:rsidR="00494F1E" w:rsidRPr="4C6C3BA8">
        <w:rPr>
          <w:sz w:val="24"/>
          <w:szCs w:val="24"/>
        </w:rPr>
        <w:t>can be helpful for</w:t>
      </w:r>
      <w:r w:rsidR="00A2727C" w:rsidRPr="4C6C3BA8">
        <w:rPr>
          <w:sz w:val="24"/>
          <w:szCs w:val="24"/>
        </w:rPr>
        <w:t xml:space="preserve"> </w:t>
      </w:r>
      <w:r w:rsidR="0076575D" w:rsidRPr="4C6C3BA8">
        <w:rPr>
          <w:sz w:val="24"/>
          <w:szCs w:val="24"/>
        </w:rPr>
        <w:t>analysts</w:t>
      </w:r>
      <w:r w:rsidR="00A2727C" w:rsidRPr="4C6C3BA8">
        <w:rPr>
          <w:sz w:val="24"/>
          <w:szCs w:val="24"/>
        </w:rPr>
        <w:t xml:space="preserve"> </w:t>
      </w:r>
      <w:r w:rsidR="00F35D5E" w:rsidRPr="4C6C3BA8">
        <w:rPr>
          <w:sz w:val="24"/>
          <w:szCs w:val="24"/>
        </w:rPr>
        <w:t>to decide</w:t>
      </w:r>
      <w:r w:rsidR="00494F1E" w:rsidRPr="4C6C3BA8">
        <w:rPr>
          <w:sz w:val="24"/>
          <w:szCs w:val="24"/>
        </w:rPr>
        <w:t xml:space="preserve"> </w:t>
      </w:r>
      <w:r w:rsidR="00304156" w:rsidRPr="4C6C3BA8">
        <w:rPr>
          <w:sz w:val="24"/>
          <w:szCs w:val="24"/>
        </w:rPr>
        <w:t>which</w:t>
      </w:r>
      <w:r w:rsidR="00631610" w:rsidRPr="4C6C3BA8">
        <w:rPr>
          <w:sz w:val="24"/>
          <w:szCs w:val="24"/>
        </w:rPr>
        <w:t xml:space="preserve"> type of</w:t>
      </w:r>
      <w:r w:rsidR="00DB6419" w:rsidRPr="4C6C3BA8">
        <w:rPr>
          <w:sz w:val="24"/>
          <w:szCs w:val="24"/>
        </w:rPr>
        <w:t xml:space="preserve"> </w:t>
      </w:r>
      <w:r w:rsidR="00887B19" w:rsidRPr="4C6C3BA8">
        <w:rPr>
          <w:sz w:val="24"/>
          <w:szCs w:val="24"/>
        </w:rPr>
        <w:t xml:space="preserve">individual </w:t>
      </w:r>
      <w:r w:rsidR="00DB6419" w:rsidRPr="4C6C3BA8">
        <w:rPr>
          <w:sz w:val="24"/>
          <w:szCs w:val="24"/>
        </w:rPr>
        <w:t>input variables</w:t>
      </w:r>
      <w:r w:rsidR="00C452C6" w:rsidRPr="4C6C3BA8">
        <w:rPr>
          <w:sz w:val="24"/>
          <w:szCs w:val="24"/>
        </w:rPr>
        <w:t xml:space="preserve"> will be </w:t>
      </w:r>
      <w:r w:rsidR="00DB6419" w:rsidRPr="4C6C3BA8">
        <w:rPr>
          <w:sz w:val="24"/>
          <w:szCs w:val="24"/>
        </w:rPr>
        <w:t>combined for prediction and</w:t>
      </w:r>
      <w:r w:rsidR="00887B19" w:rsidRPr="4C6C3BA8">
        <w:rPr>
          <w:sz w:val="24"/>
          <w:szCs w:val="24"/>
        </w:rPr>
        <w:t xml:space="preserve"> </w:t>
      </w:r>
      <w:r w:rsidR="00672EBD" w:rsidRPr="4C6C3BA8">
        <w:rPr>
          <w:sz w:val="24"/>
          <w:szCs w:val="24"/>
        </w:rPr>
        <w:t>determine if</w:t>
      </w:r>
      <w:r w:rsidR="00887B19" w:rsidRPr="4C6C3BA8">
        <w:rPr>
          <w:sz w:val="24"/>
          <w:szCs w:val="24"/>
        </w:rPr>
        <w:t xml:space="preserve"> </w:t>
      </w:r>
      <w:r w:rsidR="00C452C6" w:rsidRPr="4C6C3BA8">
        <w:rPr>
          <w:sz w:val="24"/>
          <w:szCs w:val="24"/>
        </w:rPr>
        <w:t>they</w:t>
      </w:r>
      <w:r w:rsidR="00887B19" w:rsidRPr="4C6C3BA8">
        <w:rPr>
          <w:sz w:val="24"/>
          <w:szCs w:val="24"/>
        </w:rPr>
        <w:t xml:space="preserve"> align with ethical values</w:t>
      </w:r>
      <w:r w:rsidR="00EC330D" w:rsidRPr="4C6C3BA8">
        <w:rPr>
          <w:sz w:val="24"/>
          <w:szCs w:val="24"/>
        </w:rPr>
        <w:fldChar w:fldCharType="begin"/>
      </w:r>
      <w:r w:rsidR="00EC330D" w:rsidRPr="4C6C3BA8">
        <w:rPr>
          <w:sz w:val="24"/>
          <w:szCs w:val="24"/>
        </w:rPr>
        <w:instrText xml:space="preserve"> ADDIN ZOTERO_ITEM CSL_CITATION {"citationID":"8whOJv3Y","properties":{"formattedCitation":"(Zeng, Ustun and Rudin, 2017)","plainCitation":"(Zeng, Ustun and Rudin, 2017)","noteIndex":0},"citationItems":[{"id":55,"uris":["http://zotero.org/users/local/Ur3Wut78/items/AYSPE3A7"],"itemData":{"id":55,"type":"article-journal","abstract":"We investigate a long-debated question, which is how to create predictive models of recidivism that are sufficiently accurate, transparent and interpretable to use for decision making. This question is complicated as these models are used to support different decisions, from sentencing, to determining release on probation to allocating preventative social services. Each case might have an objective other than classification accuracy, such as a desired true positive rate TPR or false positive rate FPR. Each (TPR, FPR) pair is a point on the receiver operator characteristic (ROC) curve. We use popular machine learning methods to create models along the full ROC curve on a wide range of recidivism prediction problems. We show that many methods (support vector machines, stochastic gradient boosting and ridge regression) produce equally accurate models along the full ROC curve. However, methods that are designed for interpretability (classification and regression trees and C5.0) cannot be tuned to produce models that are accurate and/or interpretable. To handle this shortcoming, we use a recent method called supersparse linear integer models to produce accurate, transparent and interprétable scoring systems along the full ROC curve. These scoring systems can be used for decision making for many different use cases, since they are just as accurate as the most powerful black box machine learning models for many applications, but completely transparent, and highly interpretable.","container-title":"Journal of the Royal Statistical Society. Series A (Statistics in Society)","ISSN":"0964-1998","issue":"3","note":"publisher: [Wiley, Royal Statistical Society]","page":"689-722","source":"JSTOR","title":"Interpretable classification models for recidivism prediction","volume":"180","author":[{"family":"Zeng","given":"Jiaming"},{"family":"Ustun","given":"Berk"},{"family":"Rudin","given":"Cynthia"}],"issued":{"date-parts":[["2017"]]}}}],"schema":"https://github.com/citation-style-language/schema/raw/master/csl-citation.json"} </w:instrText>
      </w:r>
      <w:r w:rsidR="00EC330D" w:rsidRPr="4C6C3BA8">
        <w:rPr>
          <w:sz w:val="24"/>
          <w:szCs w:val="24"/>
        </w:rPr>
        <w:fldChar w:fldCharType="separate"/>
      </w:r>
      <w:r w:rsidR="4CF04FB8" w:rsidRPr="4C6C3BA8">
        <w:rPr>
          <w:sz w:val="24"/>
          <w:szCs w:val="24"/>
        </w:rPr>
        <w:t xml:space="preserve"> (</w:t>
      </w:r>
      <w:r w:rsidR="00EC330D" w:rsidRPr="4C6C3BA8">
        <w:rPr>
          <w:sz w:val="24"/>
          <w:szCs w:val="24"/>
        </w:rPr>
        <w:t>Zeng, Ustun and Rudin, 2017)</w:t>
      </w:r>
      <w:r w:rsidR="00EC330D" w:rsidRPr="4C6C3BA8">
        <w:rPr>
          <w:sz w:val="24"/>
          <w:szCs w:val="24"/>
        </w:rPr>
        <w:fldChar w:fldCharType="end"/>
      </w:r>
      <w:r w:rsidR="00887B19" w:rsidRPr="4C6C3BA8">
        <w:rPr>
          <w:sz w:val="24"/>
          <w:szCs w:val="24"/>
        </w:rPr>
        <w:t>.</w:t>
      </w:r>
      <w:r w:rsidR="00631610" w:rsidRPr="4C6C3BA8">
        <w:rPr>
          <w:sz w:val="24"/>
          <w:szCs w:val="24"/>
        </w:rPr>
        <w:t xml:space="preserve"> </w:t>
      </w:r>
      <w:r w:rsidR="00B2484B" w:rsidRPr="4C6C3BA8">
        <w:rPr>
          <w:sz w:val="24"/>
          <w:szCs w:val="24"/>
        </w:rPr>
        <w:t xml:space="preserve">Recidivism </w:t>
      </w:r>
      <w:r w:rsidR="00FE17AC" w:rsidRPr="4C6C3BA8">
        <w:rPr>
          <w:sz w:val="24"/>
          <w:szCs w:val="24"/>
        </w:rPr>
        <w:t>like Drug</w:t>
      </w:r>
      <w:r w:rsidR="00C20686" w:rsidRPr="4C6C3BA8">
        <w:rPr>
          <w:sz w:val="24"/>
          <w:szCs w:val="24"/>
        </w:rPr>
        <w:t>, General Violence, Domestic Violence</w:t>
      </w:r>
      <w:r w:rsidR="00444461" w:rsidRPr="4C6C3BA8">
        <w:rPr>
          <w:sz w:val="24"/>
          <w:szCs w:val="24"/>
        </w:rPr>
        <w:t>, Sexual Violence and Fatal Violence</w:t>
      </w:r>
      <w:r w:rsidR="00FF7EA4" w:rsidRPr="4C6C3BA8">
        <w:rPr>
          <w:sz w:val="24"/>
          <w:szCs w:val="24"/>
        </w:rPr>
        <w:t xml:space="preserve"> were crime </w:t>
      </w:r>
      <w:r w:rsidR="007723BA" w:rsidRPr="4C6C3BA8">
        <w:rPr>
          <w:sz w:val="24"/>
          <w:szCs w:val="24"/>
        </w:rPr>
        <w:t>problems</w:t>
      </w:r>
      <w:r w:rsidR="000209E9" w:rsidRPr="4C6C3BA8">
        <w:rPr>
          <w:sz w:val="24"/>
          <w:szCs w:val="24"/>
        </w:rPr>
        <w:t xml:space="preserve"> </w:t>
      </w:r>
      <w:r w:rsidR="00A92F82" w:rsidRPr="4C6C3BA8">
        <w:rPr>
          <w:sz w:val="24"/>
          <w:szCs w:val="24"/>
        </w:rPr>
        <w:t>analysed</w:t>
      </w:r>
      <w:r w:rsidR="000209E9" w:rsidRPr="4C6C3BA8">
        <w:rPr>
          <w:sz w:val="24"/>
          <w:szCs w:val="24"/>
        </w:rPr>
        <w:t xml:space="preserve"> in this research</w:t>
      </w:r>
      <w:r w:rsidR="006D2405" w:rsidRPr="4C6C3BA8">
        <w:rPr>
          <w:sz w:val="24"/>
          <w:szCs w:val="24"/>
        </w:rPr>
        <w:t>.</w:t>
      </w:r>
      <w:r w:rsidR="000209E9" w:rsidRPr="4C6C3BA8">
        <w:rPr>
          <w:sz w:val="24"/>
          <w:szCs w:val="24"/>
        </w:rPr>
        <w:t xml:space="preserve"> </w:t>
      </w:r>
      <w:r w:rsidR="00464AD1" w:rsidRPr="4C6C3BA8">
        <w:rPr>
          <w:sz w:val="24"/>
          <w:szCs w:val="24"/>
        </w:rPr>
        <w:t>SLIM</w:t>
      </w:r>
      <w:r w:rsidR="00223DCE" w:rsidRPr="4C6C3BA8">
        <w:rPr>
          <w:sz w:val="24"/>
          <w:szCs w:val="24"/>
        </w:rPr>
        <w:t xml:space="preserve">’s </w:t>
      </w:r>
      <w:r w:rsidR="00321E03" w:rsidRPr="4C6C3BA8">
        <w:rPr>
          <w:sz w:val="24"/>
          <w:szCs w:val="24"/>
        </w:rPr>
        <w:t xml:space="preserve">predictions </w:t>
      </w:r>
      <w:r w:rsidR="006D2405" w:rsidRPr="4C6C3BA8">
        <w:rPr>
          <w:sz w:val="24"/>
          <w:szCs w:val="24"/>
        </w:rPr>
        <w:t xml:space="preserve">were compared </w:t>
      </w:r>
      <w:r w:rsidR="00321E03" w:rsidRPr="4C6C3BA8">
        <w:rPr>
          <w:sz w:val="24"/>
          <w:szCs w:val="24"/>
        </w:rPr>
        <w:t xml:space="preserve">to </w:t>
      </w:r>
      <w:r w:rsidR="00E759F5" w:rsidRPr="4C6C3BA8">
        <w:rPr>
          <w:sz w:val="24"/>
          <w:szCs w:val="24"/>
        </w:rPr>
        <w:t xml:space="preserve">that </w:t>
      </w:r>
      <w:r w:rsidR="00444133" w:rsidRPr="4C6C3BA8">
        <w:rPr>
          <w:sz w:val="24"/>
          <w:szCs w:val="24"/>
        </w:rPr>
        <w:t xml:space="preserve">of </w:t>
      </w:r>
      <w:r w:rsidR="00321E03" w:rsidRPr="4C6C3BA8">
        <w:rPr>
          <w:sz w:val="24"/>
          <w:szCs w:val="24"/>
        </w:rPr>
        <w:t>RF, SVM, Ridge Regression</w:t>
      </w:r>
      <w:r w:rsidR="00444133" w:rsidRPr="4C6C3BA8">
        <w:rPr>
          <w:sz w:val="24"/>
          <w:szCs w:val="24"/>
        </w:rPr>
        <w:t xml:space="preserve">. In terms of accuracy, </w:t>
      </w:r>
      <w:r w:rsidR="00802C46" w:rsidRPr="4C6C3BA8">
        <w:rPr>
          <w:sz w:val="24"/>
          <w:szCs w:val="24"/>
        </w:rPr>
        <w:t>all the models had similar scores</w:t>
      </w:r>
      <w:r w:rsidR="00402C3B" w:rsidRPr="4C6C3BA8">
        <w:rPr>
          <w:sz w:val="24"/>
          <w:szCs w:val="24"/>
        </w:rPr>
        <w:t>, however,</w:t>
      </w:r>
      <w:r w:rsidR="00464AD1" w:rsidRPr="4C6C3BA8">
        <w:rPr>
          <w:sz w:val="24"/>
          <w:szCs w:val="24"/>
        </w:rPr>
        <w:t xml:space="preserve"> </w:t>
      </w:r>
      <w:r w:rsidR="00A9459B" w:rsidRPr="4C6C3BA8">
        <w:rPr>
          <w:sz w:val="24"/>
          <w:szCs w:val="24"/>
        </w:rPr>
        <w:t xml:space="preserve">SLIM </w:t>
      </w:r>
      <w:r w:rsidR="00544267" w:rsidRPr="4C6C3BA8">
        <w:rPr>
          <w:sz w:val="24"/>
          <w:szCs w:val="24"/>
        </w:rPr>
        <w:t xml:space="preserve">for recidivism predictions </w:t>
      </w:r>
      <w:r w:rsidR="00CD58CD" w:rsidRPr="4C6C3BA8">
        <w:rPr>
          <w:sz w:val="24"/>
          <w:szCs w:val="24"/>
        </w:rPr>
        <w:t xml:space="preserve">circumvents </w:t>
      </w:r>
      <w:r w:rsidR="00061D70" w:rsidRPr="4C6C3BA8">
        <w:rPr>
          <w:sz w:val="24"/>
          <w:szCs w:val="24"/>
        </w:rPr>
        <w:t xml:space="preserve">issues of bias </w:t>
      </w:r>
      <w:r w:rsidR="00E07E84" w:rsidRPr="4C6C3BA8">
        <w:rPr>
          <w:sz w:val="24"/>
          <w:szCs w:val="24"/>
        </w:rPr>
        <w:t xml:space="preserve">and </w:t>
      </w:r>
      <w:r w:rsidR="00563C6A" w:rsidRPr="4C6C3BA8">
        <w:rPr>
          <w:sz w:val="24"/>
          <w:szCs w:val="24"/>
        </w:rPr>
        <w:t>lack of independent fairness</w:t>
      </w:r>
      <w:r w:rsidR="00402C3B" w:rsidRPr="4C6C3BA8">
        <w:rPr>
          <w:sz w:val="24"/>
          <w:szCs w:val="24"/>
        </w:rPr>
        <w:t xml:space="preserve"> </w:t>
      </w:r>
      <w:r w:rsidR="00E07E84" w:rsidRPr="4C6C3BA8">
        <w:rPr>
          <w:sz w:val="24"/>
          <w:szCs w:val="24"/>
        </w:rPr>
        <w:t xml:space="preserve">of </w:t>
      </w:r>
      <w:r w:rsidR="00402C3B" w:rsidRPr="4C6C3BA8">
        <w:rPr>
          <w:sz w:val="24"/>
          <w:szCs w:val="24"/>
        </w:rPr>
        <w:t>other ML models</w:t>
      </w:r>
      <w:r w:rsidR="0042555A" w:rsidRPr="4C6C3BA8">
        <w:rPr>
          <w:sz w:val="24"/>
          <w:szCs w:val="24"/>
        </w:rPr>
        <w:t>.</w:t>
      </w:r>
    </w:p>
    <w:p w14:paraId="2B097A69" w14:textId="700D38C7" w:rsidR="005F74B9" w:rsidRPr="00470228" w:rsidRDefault="001B5EDD" w:rsidP="00CF61DA">
      <w:pPr>
        <w:spacing w:line="360" w:lineRule="auto"/>
        <w:jc w:val="both"/>
        <w:rPr>
          <w:sz w:val="24"/>
          <w:szCs w:val="24"/>
        </w:rPr>
      </w:pPr>
      <w:r w:rsidRPr="4C6C3BA8">
        <w:rPr>
          <w:sz w:val="24"/>
          <w:szCs w:val="24"/>
        </w:rPr>
        <w:t xml:space="preserve">In a recent </w:t>
      </w:r>
      <w:r w:rsidR="00D43FD5">
        <w:rPr>
          <w:sz w:val="24"/>
          <w:szCs w:val="24"/>
        </w:rPr>
        <w:t>project</w:t>
      </w:r>
      <w:r w:rsidRPr="4C6C3BA8">
        <w:rPr>
          <w:sz w:val="24"/>
          <w:szCs w:val="24"/>
        </w:rPr>
        <w:t xml:space="preserve">, </w:t>
      </w:r>
      <w:r w:rsidR="000D64C9" w:rsidRPr="4C6C3BA8">
        <w:rPr>
          <w:sz w:val="24"/>
          <w:szCs w:val="24"/>
        </w:rPr>
        <w:t>ML models</w:t>
      </w:r>
      <w:r w:rsidR="005468BD" w:rsidRPr="4C6C3BA8">
        <w:rPr>
          <w:sz w:val="24"/>
          <w:szCs w:val="24"/>
        </w:rPr>
        <w:t xml:space="preserve"> like DT, RF, SVM, KNN</w:t>
      </w:r>
      <w:r w:rsidR="00764C06" w:rsidRPr="4C6C3BA8">
        <w:rPr>
          <w:sz w:val="24"/>
          <w:szCs w:val="24"/>
        </w:rPr>
        <w:t>,</w:t>
      </w:r>
      <w:r w:rsidR="000D64C9" w:rsidRPr="4C6C3BA8">
        <w:rPr>
          <w:sz w:val="24"/>
          <w:szCs w:val="24"/>
        </w:rPr>
        <w:t xml:space="preserve"> were applied to </w:t>
      </w:r>
      <w:r w:rsidR="005000C1">
        <w:rPr>
          <w:sz w:val="24"/>
          <w:szCs w:val="24"/>
        </w:rPr>
        <w:t>investigate a</w:t>
      </w:r>
      <w:r w:rsidR="000D64C9" w:rsidRPr="4C6C3BA8">
        <w:rPr>
          <w:sz w:val="24"/>
          <w:szCs w:val="24"/>
        </w:rPr>
        <w:t xml:space="preserve"> Philadelphia crime dataset</w:t>
      </w:r>
      <w:r w:rsidR="00A73142" w:rsidRPr="4C6C3BA8">
        <w:rPr>
          <w:sz w:val="24"/>
          <w:szCs w:val="24"/>
        </w:rPr>
        <w:t xml:space="preserve">. </w:t>
      </w:r>
      <w:r w:rsidR="00017DE3">
        <w:rPr>
          <w:sz w:val="24"/>
          <w:szCs w:val="24"/>
        </w:rPr>
        <w:t>D</w:t>
      </w:r>
      <w:r w:rsidR="00764C06" w:rsidRPr="4C6C3BA8">
        <w:rPr>
          <w:sz w:val="24"/>
          <w:szCs w:val="24"/>
        </w:rPr>
        <w:t>ifferent features</w:t>
      </w:r>
      <w:r w:rsidR="00017DE3">
        <w:rPr>
          <w:sz w:val="24"/>
          <w:szCs w:val="24"/>
        </w:rPr>
        <w:t xml:space="preserve"> were extracted</w:t>
      </w:r>
      <w:r w:rsidR="00764C06" w:rsidRPr="4C6C3BA8">
        <w:rPr>
          <w:sz w:val="24"/>
          <w:szCs w:val="24"/>
        </w:rPr>
        <w:t xml:space="preserve"> to predict crime types</w:t>
      </w:r>
      <w:r w:rsidR="000D64C9" w:rsidRPr="4C6C3BA8">
        <w:rPr>
          <w:sz w:val="24"/>
          <w:szCs w:val="24"/>
        </w:rPr>
        <w:t>.</w:t>
      </w:r>
      <w:r w:rsidR="00E93539" w:rsidRPr="4C6C3BA8">
        <w:rPr>
          <w:sz w:val="24"/>
          <w:szCs w:val="24"/>
        </w:rPr>
        <w:t xml:space="preserve"> Specific crime incidents </w:t>
      </w:r>
      <w:r w:rsidR="00017DE3">
        <w:rPr>
          <w:sz w:val="24"/>
          <w:szCs w:val="24"/>
        </w:rPr>
        <w:t>such as</w:t>
      </w:r>
      <w:r w:rsidR="00E93539" w:rsidRPr="4C6C3BA8">
        <w:rPr>
          <w:sz w:val="24"/>
          <w:szCs w:val="24"/>
        </w:rPr>
        <w:t xml:space="preserve"> sex offenses, vandalism, thefts, were aggregated over hours, months and years.</w:t>
      </w:r>
      <w:r w:rsidR="004E321A" w:rsidRPr="4C6C3BA8">
        <w:rPr>
          <w:sz w:val="24"/>
          <w:szCs w:val="24"/>
        </w:rPr>
        <w:t xml:space="preserve"> </w:t>
      </w:r>
      <w:r w:rsidR="00442C52" w:rsidRPr="4C6C3BA8">
        <w:rPr>
          <w:sz w:val="24"/>
          <w:szCs w:val="24"/>
        </w:rPr>
        <w:t>But i</w:t>
      </w:r>
      <w:r w:rsidR="00640584" w:rsidRPr="4C6C3BA8">
        <w:rPr>
          <w:sz w:val="24"/>
          <w:szCs w:val="24"/>
        </w:rPr>
        <w:t>nstead of centring the data analysis on</w:t>
      </w:r>
      <w:r w:rsidR="004E321A" w:rsidRPr="4C6C3BA8">
        <w:rPr>
          <w:sz w:val="24"/>
          <w:szCs w:val="24"/>
        </w:rPr>
        <w:t xml:space="preserve"> the city structure and distribution of neighbours</w:t>
      </w:r>
      <w:r w:rsidR="00640584" w:rsidRPr="4C6C3BA8">
        <w:rPr>
          <w:sz w:val="24"/>
          <w:szCs w:val="24"/>
        </w:rPr>
        <w:t>, th</w:t>
      </w:r>
      <w:r w:rsidR="00653966" w:rsidRPr="4C6C3BA8">
        <w:rPr>
          <w:sz w:val="24"/>
          <w:szCs w:val="24"/>
        </w:rPr>
        <w:t>e focus was</w:t>
      </w:r>
      <w:r w:rsidR="00640584" w:rsidRPr="4C6C3BA8">
        <w:rPr>
          <w:sz w:val="24"/>
          <w:szCs w:val="24"/>
        </w:rPr>
        <w:t xml:space="preserve"> on angular measure of the crime point like longitude and latitude and dispatch time of crime</w:t>
      </w:r>
      <w:r w:rsidRPr="4C6C3BA8">
        <w:rPr>
          <w:sz w:val="24"/>
          <w:szCs w:val="24"/>
        </w:rPr>
        <w:fldChar w:fldCharType="begin"/>
      </w:r>
      <w:r w:rsidRPr="4C6C3BA8">
        <w:rPr>
          <w:sz w:val="24"/>
          <w:szCs w:val="24"/>
        </w:rPr>
        <w:instrText xml:space="preserve"> ADDIN ZOTERO_ITEM CSL_CITATION {"citationID":"znh30acO","properties":{"formattedCitation":"(Alparslan {\\i{}et al.}, 2020)","plainCitation":"(Alparslan et al., 2020)","noteIndex":0},"citationItems":[{"id":76,"uris":["http://zotero.org/users/local/Ur3Wut78/items/SPS9DDYN"],"itemData":{"id":76,"type":"article","abstract":"This study explores using different machine learning techniques and workflows to predict crime related statistics, specifically crime type in Philadelphia. We use crime location and time as main features, extract different features from the two features that our raw data has, and build models that would work with large number of class labels. We use different techniques to extract various features including combining unsupervised learning techniques and try to predict the crime type. Some of the models that we use are Support Vector Machines, Decision Trees, Random Forest, K-Nearest Neighbors. We report that the Random Forest as the best performing model to predict crime type with an error log loss of 2.3120.","note":"arXiv:2001.09764 [cs, stat]","number":"arXiv:2001.09764","publisher":"arXiv","source":"arXiv.org","title":"Perfecting the Crime Machine","URL":"http://arxiv.org/abs/2001.09764","author":[{"family":"Alparslan","given":"Yigit"},{"family":"Panagiotou","given":"Ioanna"},{"family":"Livengood","given":"Willow"},{"family":"Kane","given":"Robert"},{"family":"Cohen","given":"Andrew"}],"accessed":{"date-parts":[["2023",3,21]]},"issued":{"date-parts":[["2020",9,20]]}}}],"schema":"https://github.com/citation-style-language/schema/raw/master/csl-citation.json"} </w:instrText>
      </w:r>
      <w:r w:rsidRPr="4C6C3BA8">
        <w:rPr>
          <w:sz w:val="24"/>
          <w:szCs w:val="24"/>
        </w:rPr>
        <w:fldChar w:fldCharType="separate"/>
      </w:r>
      <w:r w:rsidR="5C375D52" w:rsidRPr="4C6C3BA8">
        <w:rPr>
          <w:sz w:val="24"/>
          <w:szCs w:val="24"/>
        </w:rPr>
        <w:t xml:space="preserve"> (</w:t>
      </w:r>
      <w:r w:rsidR="006B7181" w:rsidRPr="4C6C3BA8">
        <w:rPr>
          <w:sz w:val="24"/>
          <w:szCs w:val="24"/>
        </w:rPr>
        <w:t xml:space="preserve">Alparslan </w:t>
      </w:r>
      <w:r w:rsidR="006B7181" w:rsidRPr="4C6C3BA8">
        <w:rPr>
          <w:i/>
          <w:iCs/>
          <w:sz w:val="24"/>
          <w:szCs w:val="24"/>
        </w:rPr>
        <w:t>et al.</w:t>
      </w:r>
      <w:r w:rsidR="006B7181" w:rsidRPr="4C6C3BA8">
        <w:rPr>
          <w:sz w:val="24"/>
          <w:szCs w:val="24"/>
        </w:rPr>
        <w:t>, 2020)</w:t>
      </w:r>
      <w:r w:rsidRPr="4C6C3BA8">
        <w:rPr>
          <w:sz w:val="24"/>
          <w:szCs w:val="24"/>
        </w:rPr>
        <w:fldChar w:fldCharType="end"/>
      </w:r>
      <w:r w:rsidR="00640584" w:rsidRPr="4C6C3BA8">
        <w:rPr>
          <w:sz w:val="24"/>
          <w:szCs w:val="24"/>
        </w:rPr>
        <w:t>.</w:t>
      </w:r>
      <w:r w:rsidR="004E321A" w:rsidRPr="4C6C3BA8">
        <w:rPr>
          <w:sz w:val="24"/>
          <w:szCs w:val="24"/>
        </w:rPr>
        <w:t xml:space="preserve"> </w:t>
      </w:r>
      <w:r w:rsidR="00A07FE4" w:rsidRPr="4C6C3BA8">
        <w:rPr>
          <w:sz w:val="24"/>
          <w:szCs w:val="24"/>
        </w:rPr>
        <w:t xml:space="preserve">All the ML models applied had good </w:t>
      </w:r>
      <w:r w:rsidR="00F35FAC" w:rsidRPr="4C6C3BA8">
        <w:rPr>
          <w:sz w:val="24"/>
          <w:szCs w:val="24"/>
        </w:rPr>
        <w:t xml:space="preserve">performance </w:t>
      </w:r>
      <w:r w:rsidR="00A07FE4" w:rsidRPr="4C6C3BA8">
        <w:rPr>
          <w:sz w:val="24"/>
          <w:szCs w:val="24"/>
        </w:rPr>
        <w:t xml:space="preserve">but low accuracy scores. RF was the best of the models </w:t>
      </w:r>
      <w:r w:rsidR="00382B78" w:rsidRPr="4C6C3BA8">
        <w:rPr>
          <w:sz w:val="24"/>
          <w:szCs w:val="24"/>
        </w:rPr>
        <w:t xml:space="preserve">with a log loss of 2.2323 while KNN had </w:t>
      </w:r>
      <w:r w:rsidR="00A07FE4" w:rsidRPr="4C6C3BA8">
        <w:rPr>
          <w:sz w:val="24"/>
          <w:szCs w:val="24"/>
        </w:rPr>
        <w:t>the worst log loss of 19.7031</w:t>
      </w:r>
      <w:r w:rsidR="00EE157E" w:rsidRPr="4C6C3BA8">
        <w:rPr>
          <w:sz w:val="24"/>
          <w:szCs w:val="24"/>
        </w:rPr>
        <w:t>.</w:t>
      </w:r>
      <w:r w:rsidR="004F5237" w:rsidRPr="4C6C3BA8">
        <w:rPr>
          <w:sz w:val="24"/>
          <w:szCs w:val="24"/>
        </w:rPr>
        <w:t xml:space="preserve"> Combining supervised and unsupervised learning technique</w:t>
      </w:r>
      <w:r w:rsidR="004C2353" w:rsidRPr="4C6C3BA8">
        <w:rPr>
          <w:sz w:val="24"/>
          <w:szCs w:val="24"/>
        </w:rPr>
        <w:t>s,</w:t>
      </w:r>
      <w:r w:rsidR="005F3730" w:rsidRPr="4C6C3BA8">
        <w:rPr>
          <w:sz w:val="24"/>
          <w:szCs w:val="24"/>
        </w:rPr>
        <w:t xml:space="preserve"> </w:t>
      </w:r>
      <w:r w:rsidR="0047086B" w:rsidRPr="4C6C3BA8">
        <w:rPr>
          <w:sz w:val="24"/>
          <w:szCs w:val="24"/>
        </w:rPr>
        <w:t xml:space="preserve">even </w:t>
      </w:r>
      <w:r w:rsidR="005F3730" w:rsidRPr="4C6C3BA8">
        <w:rPr>
          <w:sz w:val="24"/>
          <w:szCs w:val="24"/>
        </w:rPr>
        <w:t>with no mapping,</w:t>
      </w:r>
      <w:r w:rsidR="00BA274E" w:rsidRPr="4C6C3BA8">
        <w:rPr>
          <w:sz w:val="24"/>
          <w:szCs w:val="24"/>
        </w:rPr>
        <w:t xml:space="preserve"> p</w:t>
      </w:r>
      <w:r w:rsidR="004F5237" w:rsidRPr="4C6C3BA8">
        <w:rPr>
          <w:sz w:val="24"/>
          <w:szCs w:val="24"/>
        </w:rPr>
        <w:t>roduce</w:t>
      </w:r>
      <w:r w:rsidR="00CF61DA" w:rsidRPr="4C6C3BA8">
        <w:rPr>
          <w:sz w:val="24"/>
          <w:szCs w:val="24"/>
        </w:rPr>
        <w:t>d</w:t>
      </w:r>
      <w:r w:rsidR="004F5237" w:rsidRPr="4C6C3BA8">
        <w:rPr>
          <w:sz w:val="24"/>
          <w:szCs w:val="24"/>
        </w:rPr>
        <w:t xml:space="preserve"> results which could be generalized to other cities.</w:t>
      </w:r>
      <w:r w:rsidR="00CF61DA" w:rsidRPr="4C6C3BA8">
        <w:rPr>
          <w:sz w:val="24"/>
          <w:szCs w:val="24"/>
        </w:rPr>
        <w:t xml:space="preserve"> </w:t>
      </w:r>
      <w:r w:rsidR="00833777" w:rsidRPr="4C6C3BA8">
        <w:rPr>
          <w:sz w:val="24"/>
          <w:szCs w:val="24"/>
        </w:rPr>
        <w:t xml:space="preserve">However, </w:t>
      </w:r>
      <w:r w:rsidR="00C62FB9" w:rsidRPr="4C6C3BA8">
        <w:rPr>
          <w:sz w:val="24"/>
          <w:szCs w:val="24"/>
        </w:rPr>
        <w:t>another study incorporated geographic mapping of a</w:t>
      </w:r>
      <w:r w:rsidR="00D272E3" w:rsidRPr="4C6C3BA8">
        <w:rPr>
          <w:sz w:val="24"/>
          <w:szCs w:val="24"/>
        </w:rPr>
        <w:t xml:space="preserve"> </w:t>
      </w:r>
      <w:r w:rsidR="00C62FB9" w:rsidRPr="4C6C3BA8">
        <w:rPr>
          <w:sz w:val="24"/>
          <w:szCs w:val="24"/>
        </w:rPr>
        <w:t xml:space="preserve">city into a grid, for crime hot spot forecasting. </w:t>
      </w:r>
      <w:r w:rsidR="00833777" w:rsidRPr="4C6C3BA8">
        <w:rPr>
          <w:sz w:val="24"/>
          <w:szCs w:val="24"/>
        </w:rPr>
        <w:t>P</w:t>
      </w:r>
      <w:r w:rsidR="00CF61DA" w:rsidRPr="4C6C3BA8">
        <w:rPr>
          <w:sz w:val="24"/>
          <w:szCs w:val="24"/>
        </w:rPr>
        <w:t>olice records of</w:t>
      </w:r>
      <w:r w:rsidR="0089503A" w:rsidRPr="4C6C3BA8">
        <w:rPr>
          <w:sz w:val="24"/>
          <w:szCs w:val="24"/>
        </w:rPr>
        <w:t xml:space="preserve"> </w:t>
      </w:r>
      <w:r w:rsidR="00CF61DA" w:rsidRPr="4C6C3BA8">
        <w:rPr>
          <w:sz w:val="24"/>
          <w:szCs w:val="24"/>
        </w:rPr>
        <w:t>auto theft</w:t>
      </w:r>
      <w:r w:rsidR="00C85757" w:rsidRPr="4C6C3BA8">
        <w:rPr>
          <w:sz w:val="24"/>
          <w:szCs w:val="24"/>
        </w:rPr>
        <w:t xml:space="preserve"> and other crimes</w:t>
      </w:r>
      <w:r w:rsidR="00CF61DA" w:rsidRPr="4C6C3BA8">
        <w:rPr>
          <w:sz w:val="24"/>
          <w:szCs w:val="24"/>
        </w:rPr>
        <w:t xml:space="preserve"> provided by Portland, Oregon Police Bureau (PBB), was collated </w:t>
      </w:r>
      <w:r w:rsidR="000D1A48" w:rsidRPr="4C6C3BA8">
        <w:rPr>
          <w:sz w:val="24"/>
          <w:szCs w:val="24"/>
        </w:rPr>
        <w:t>in</w:t>
      </w:r>
      <w:r w:rsidR="00CF61DA" w:rsidRPr="4C6C3BA8">
        <w:rPr>
          <w:sz w:val="24"/>
          <w:szCs w:val="24"/>
        </w:rPr>
        <w:t xml:space="preserve"> a Call-for-service (CFS) data</w:t>
      </w:r>
      <w:r w:rsidRPr="4C6C3BA8">
        <w:rPr>
          <w:sz w:val="24"/>
          <w:szCs w:val="24"/>
        </w:rPr>
        <w:fldChar w:fldCharType="begin"/>
      </w:r>
      <w:r w:rsidRPr="4C6C3BA8">
        <w:rPr>
          <w:sz w:val="24"/>
          <w:szCs w:val="24"/>
        </w:rPr>
        <w:instrText xml:space="preserve"> ADDIN ZOTERO_ITEM CSL_CITATION {"citationID":"5cHCUS4L","properties":{"formattedCitation":"(Zhuang {\\i{}et al.}, 2017)","plainCitation":"(Zhuang et al., 2017)","noteIndex":0},"citationItems":[{"id":82,"uris":["http://zotero.org/users/local/Ur3Wut78/items/K46ZIXMH"],"itemData":{"id":82,"type":"paper-conference","abstract":"Crime is a major social problem in the United States, threatening public safety and disrupting the economy. Understanding patterns in criminal activity allows for the prediction of future high-risk crime “hot spots” and enables police precincts to more effectively allocate officers to prevent or respond to incidents. With the ever-increasing ability of states and organizations to collect and store detailed data tracking crime occurrence, a significant amount of data with spatial and temporal information has been collected. How to use the benefit of massive spatial-temporal information to precisely predict the regional crime rates becomes necessary. The recurrent neural network model has been widely proven effective for detecting the temporal patterns in a time series. In this study, we propose the Spatio-Temporal neural network (STNN) to precisely forecast crime hot spots with embedding spatial information. We evaluate the model using call-for-service data provided by the Portland, Oregon Police Bureau (PPB) for a 5-year period from March 2012 through the end of December 2016. We show that our STNN model outperforms a number of classical machine learning approaches and some alternative neural network architectures.","container-title":"2017 IEEE International Conference on Big Knowledge (ICBK)","DOI":"10.1109/ICBK.2017.3","event-title":"2017 IEEE International Conference on Big Knowledge (ICBK)","page":"143-150","source":"IEEE Xplore","title":"Crime Hot Spot Forecasting: A Recurrent Model with Spatial and Temporal Information","title-short":"Crime Hot Spot Forecasting","author":[{"family":"Zhuang","given":"Yong"},{"family":"Almeida","given":"Matthew"},{"family":"Morabito","given":"Melissa"},{"family":"Ding","given":"Wei"}],"issued":{"date-parts":[["2017",8]]}}}],"schema":"https://github.com/citation-style-language/schema/raw/master/csl-citation.json"} </w:instrText>
      </w:r>
      <w:r w:rsidRPr="4C6C3BA8">
        <w:rPr>
          <w:sz w:val="24"/>
          <w:szCs w:val="24"/>
        </w:rPr>
        <w:fldChar w:fldCharType="separate"/>
      </w:r>
      <w:r w:rsidR="28201482" w:rsidRPr="4C6C3BA8">
        <w:rPr>
          <w:sz w:val="24"/>
          <w:szCs w:val="24"/>
        </w:rPr>
        <w:t xml:space="preserve"> (</w:t>
      </w:r>
      <w:r w:rsidR="00CF61DA" w:rsidRPr="4C6C3BA8">
        <w:rPr>
          <w:sz w:val="24"/>
          <w:szCs w:val="24"/>
        </w:rPr>
        <w:t xml:space="preserve">Zhuang </w:t>
      </w:r>
      <w:r w:rsidR="00CF61DA" w:rsidRPr="4C6C3BA8">
        <w:rPr>
          <w:i/>
          <w:iCs/>
          <w:sz w:val="24"/>
          <w:szCs w:val="24"/>
        </w:rPr>
        <w:t>et al.</w:t>
      </w:r>
      <w:r w:rsidR="00CF61DA" w:rsidRPr="4C6C3BA8">
        <w:rPr>
          <w:sz w:val="24"/>
          <w:szCs w:val="24"/>
        </w:rPr>
        <w:t>, 2017)</w:t>
      </w:r>
      <w:r w:rsidRPr="4C6C3BA8">
        <w:rPr>
          <w:sz w:val="24"/>
          <w:szCs w:val="24"/>
        </w:rPr>
        <w:fldChar w:fldCharType="end"/>
      </w:r>
      <w:r w:rsidR="00CF61DA" w:rsidRPr="4C6C3BA8">
        <w:rPr>
          <w:sz w:val="24"/>
          <w:szCs w:val="24"/>
        </w:rPr>
        <w:t xml:space="preserve">. The research involved constructing 3-state-of-the-art RNN architectures: RNN, LSTM and Gated Recurrent Units (GRUs) with Spatial-Temporal Graph Neural Network (STNN). The prediction accuracies were high at 70%-81% which was </w:t>
      </w:r>
      <w:r w:rsidR="00917B41" w:rsidRPr="4C6C3BA8">
        <w:rPr>
          <w:sz w:val="24"/>
          <w:szCs w:val="24"/>
        </w:rPr>
        <w:t>better result</w:t>
      </w:r>
      <w:r w:rsidR="00082992" w:rsidRPr="4C6C3BA8">
        <w:rPr>
          <w:sz w:val="24"/>
          <w:szCs w:val="24"/>
        </w:rPr>
        <w:t xml:space="preserve"> than</w:t>
      </w:r>
      <w:r w:rsidR="00CF61DA" w:rsidRPr="4C6C3BA8">
        <w:rPr>
          <w:sz w:val="24"/>
          <w:szCs w:val="24"/>
        </w:rPr>
        <w:t xml:space="preserve"> the research which excluded geographic mapping of the area covered for the crime data.</w:t>
      </w:r>
    </w:p>
    <w:bookmarkStart w:id="395" w:name="_Toc135862677"/>
    <w:bookmarkStart w:id="396" w:name="_Toc135863869"/>
    <w:bookmarkStart w:id="397" w:name="_Toc135863951"/>
    <w:bookmarkStart w:id="398" w:name="_Toc135863992"/>
    <w:bookmarkStart w:id="399" w:name="_Toc135941913"/>
    <w:bookmarkStart w:id="400" w:name="_Toc135943462"/>
    <w:bookmarkStart w:id="401" w:name="_Toc135943913"/>
    <w:bookmarkStart w:id="402" w:name="_Toc135944399"/>
    <w:bookmarkStart w:id="403" w:name="_Toc135944833"/>
    <w:bookmarkStart w:id="404" w:name="_Toc135964501"/>
    <w:bookmarkStart w:id="405" w:name="_Toc135964622"/>
    <w:bookmarkStart w:id="406" w:name="_Toc135964960"/>
    <w:bookmarkStart w:id="407" w:name="_Toc135965004"/>
    <w:bookmarkStart w:id="408" w:name="_Toc135965263"/>
    <w:bookmarkStart w:id="409" w:name="_Toc135966178"/>
    <w:bookmarkStart w:id="410" w:name="_Toc135966227"/>
    <w:p w14:paraId="3DB99CE5" w14:textId="367482DF" w:rsidR="00310C0D" w:rsidRPr="009B5185" w:rsidRDefault="00AF33CD" w:rsidP="009B5185">
      <w:pPr>
        <w:pStyle w:val="Heading1"/>
        <w:rPr>
          <w:b/>
          <w:bCs/>
          <w:sz w:val="28"/>
          <w:szCs w:val="28"/>
        </w:rPr>
      </w:pPr>
      <w:r>
        <w:lastRenderedPageBreak/>
        <w:fldChar w:fldCharType="begin"/>
      </w:r>
      <w:r>
        <w:instrText>HYPERLINK \l "_Toc118461390" \h</w:instrText>
      </w:r>
      <w:r>
        <w:fldChar w:fldCharType="separate"/>
      </w:r>
      <w:bookmarkStart w:id="411" w:name="_Toc136390422"/>
      <w:r w:rsidR="004F74A0" w:rsidRPr="4C6C3BA8">
        <w:rPr>
          <w:rStyle w:val="Hyperlink"/>
          <w:b/>
          <w:bCs/>
          <w:color w:val="auto"/>
          <w:sz w:val="28"/>
          <w:szCs w:val="28"/>
          <w:u w:val="none"/>
        </w:rPr>
        <w:t>Chapter 3</w:t>
      </w:r>
      <w:r>
        <w:rPr>
          <w:rStyle w:val="Hyperlink"/>
          <w:b/>
          <w:bCs/>
          <w:color w:val="auto"/>
          <w:sz w:val="28"/>
          <w:szCs w:val="28"/>
          <w:u w:val="none"/>
        </w:rPr>
        <w:fldChar w:fldCharType="end"/>
      </w:r>
      <w:bookmarkEnd w:id="395"/>
      <w:bookmarkEnd w:id="396"/>
      <w:bookmarkEnd w:id="397"/>
      <w:bookmarkEnd w:id="398"/>
      <w:r w:rsidR="004F74A0" w:rsidRPr="4C6C3BA8">
        <w:rPr>
          <w:rStyle w:val="Hyperlink"/>
          <w:b/>
          <w:bCs/>
          <w:color w:val="auto"/>
          <w:sz w:val="28"/>
          <w:szCs w:val="28"/>
          <w:u w:val="none"/>
        </w:rPr>
        <w:t xml:space="preserve"> </w:t>
      </w:r>
      <w:bookmarkStart w:id="412" w:name="_Toc135862678"/>
      <w:bookmarkStart w:id="413" w:name="_Toc135863870"/>
      <w:bookmarkStart w:id="414" w:name="_Toc135863952"/>
      <w:bookmarkStart w:id="415" w:name="_Toc135863993"/>
      <w:r w:rsidR="004F74A0" w:rsidRPr="4C6C3BA8">
        <w:rPr>
          <w:rStyle w:val="Hyperlink"/>
          <w:b/>
          <w:bCs/>
          <w:color w:val="auto"/>
          <w:sz w:val="28"/>
          <w:szCs w:val="28"/>
          <w:u w:val="none"/>
        </w:rPr>
        <w:t xml:space="preserve">- </w:t>
      </w:r>
      <w:r w:rsidR="004F74A0">
        <w:t>Research Methodology</w:t>
      </w:r>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p>
    <w:p w14:paraId="474D82D6" w14:textId="77777777" w:rsidR="0092065E" w:rsidRDefault="000C667E" w:rsidP="0092065E">
      <w:pPr>
        <w:keepNext/>
        <w:jc w:val="both"/>
      </w:pPr>
      <w:r w:rsidRPr="00973E77">
        <w:rPr>
          <w:rFonts w:cstheme="minorHAnsi"/>
          <w:noProof/>
          <w:sz w:val="24"/>
          <w:szCs w:val="24"/>
        </w:rPr>
        <mc:AlternateContent>
          <mc:Choice Requires="wps">
            <w:drawing>
              <wp:anchor distT="0" distB="0" distL="114300" distR="114300" simplePos="0" relativeHeight="251658240" behindDoc="0" locked="0" layoutInCell="1" allowOverlap="1" wp14:anchorId="08D9F64F" wp14:editId="4692697C">
                <wp:simplePos x="0" y="0"/>
                <wp:positionH relativeFrom="column">
                  <wp:posOffset>1454727</wp:posOffset>
                </wp:positionH>
                <wp:positionV relativeFrom="paragraph">
                  <wp:posOffset>1815637</wp:posOffset>
                </wp:positionV>
                <wp:extent cx="173182" cy="701387"/>
                <wp:effectExtent l="0" t="0" r="36830" b="22860"/>
                <wp:wrapNone/>
                <wp:docPr id="14" name="Arrow: Curved Left 14"/>
                <wp:cNvGraphicFramePr/>
                <a:graphic xmlns:a="http://schemas.openxmlformats.org/drawingml/2006/main">
                  <a:graphicData uri="http://schemas.microsoft.com/office/word/2010/wordprocessingShape">
                    <wps:wsp>
                      <wps:cNvSpPr/>
                      <wps:spPr>
                        <a:xfrm rot="10800000">
                          <a:off x="0" y="0"/>
                          <a:ext cx="173182" cy="701387"/>
                        </a:xfrm>
                        <a:prstGeom prst="curvedLeftArrow">
                          <a:avLst/>
                        </a:prstGeom>
                        <a:solidFill>
                          <a:schemeClr val="accent1">
                            <a:lumMod val="75000"/>
                          </a:schemeClr>
                        </a:solid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xmlns:asvg="http://schemas.microsoft.com/office/drawing/2016/SVG/main" xmlns:a14="http://schemas.microsoft.com/office/drawing/2010/main" xmlns:pic="http://schemas.openxmlformats.org/drawingml/2006/picture" xmlns:a="http://schemas.openxmlformats.org/drawingml/2006/main">
            <w:pict>
              <v:shapetype id="_x0000_t103" coordsize="21600,21600" o:spt="103" adj="12960,19440,7200" path="wr@22,0@21@3,,0@21@4@22@14@21@1@21@7@2@12l@2@13,0@8@2@11at@22,0@21@3@2@10@24@16@22@14@21@1@24@16,0@14xear@22@14@21@1@21@7@24@16nfe" w14:anchorId="5774DB42">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textboxrect="@43,@41,@44,@42" o:connecttype="custom" o:connectlocs="0,@15;@2,@11;0,@8;@2,@13;@21,@16" o:connectangles="180,180,180,90,0" o:extrusionok="f"/>
                <v:handles>
                  <v:h position="topLeft,#0" yrange="@37,@27"/>
                  <v:h position="topLeft,#1" yrange="@25,@20"/>
                  <v:h position="#2,bottomRight" xrange="0,@40"/>
                </v:handles>
                <o:complex v:ext="view"/>
              </v:shapetype>
              <v:shape id="Arrow: Curved Left 14" style="position:absolute;margin-left:114.55pt;margin-top:142.95pt;width:13.65pt;height:55.25pt;rotation:18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2f5496 [2404]" strokecolor="gray [1629]" strokeweight="1pt" type="#_x0000_t103" adj="18933,20933,5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"/>
            </w:pict>
          </mc:Fallback>
        </mc:AlternateContent>
      </w:r>
      <w:r w:rsidR="00F5465B" w:rsidRPr="00973E77">
        <w:rPr>
          <w:rFonts w:cstheme="minorHAnsi"/>
          <w:noProof/>
          <w:sz w:val="24"/>
          <w:szCs w:val="24"/>
        </w:rPr>
        <w:drawing>
          <wp:inline distT="0" distB="0" distL="0" distR="0" wp14:anchorId="21E3C3D0" wp14:editId="4789F177">
            <wp:extent cx="6080760" cy="3832860"/>
            <wp:effectExtent l="0" t="0" r="0" b="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6080760" cy="3832860"/>
                    </a:xfrm>
                    <a:prstGeom prst="rect">
                      <a:avLst/>
                    </a:prstGeom>
                  </pic:spPr>
                </pic:pic>
              </a:graphicData>
            </a:graphic>
          </wp:inline>
        </w:drawing>
      </w:r>
    </w:p>
    <w:p w14:paraId="216E0F84" w14:textId="740E904D" w:rsidR="004F2758" w:rsidRPr="005256D4" w:rsidRDefault="0092065E" w:rsidP="0092065E">
      <w:pPr>
        <w:pStyle w:val="Caption"/>
        <w:jc w:val="both"/>
        <w:rPr>
          <w:rFonts w:cstheme="minorHAnsi"/>
          <w:color w:val="auto"/>
        </w:rPr>
      </w:pPr>
      <w:bookmarkStart w:id="416" w:name="_Toc136125826"/>
      <w:r w:rsidRPr="005256D4">
        <w:rPr>
          <w:color w:val="auto"/>
        </w:rPr>
        <w:t xml:space="preserve">Figure </w:t>
      </w:r>
      <w:r w:rsidRPr="005256D4">
        <w:rPr>
          <w:color w:val="auto"/>
        </w:rPr>
        <w:fldChar w:fldCharType="begin"/>
      </w:r>
      <w:r w:rsidRPr="005256D4">
        <w:rPr>
          <w:color w:val="auto"/>
        </w:rPr>
        <w:instrText xml:space="preserve"> SEQ Figure \* ARABIC </w:instrText>
      </w:r>
      <w:r w:rsidRPr="005256D4">
        <w:rPr>
          <w:color w:val="auto"/>
        </w:rPr>
        <w:fldChar w:fldCharType="separate"/>
      </w:r>
      <w:r w:rsidR="00134F7E">
        <w:rPr>
          <w:noProof/>
          <w:color w:val="auto"/>
        </w:rPr>
        <w:t>1</w:t>
      </w:r>
      <w:r w:rsidRPr="005256D4">
        <w:rPr>
          <w:color w:val="auto"/>
        </w:rPr>
        <w:fldChar w:fldCharType="end"/>
      </w:r>
      <w:r w:rsidRPr="005256D4">
        <w:rPr>
          <w:color w:val="auto"/>
        </w:rPr>
        <w:t>. Research methodology workflow</w:t>
      </w:r>
      <w:r w:rsidR="00175F89">
        <w:rPr>
          <w:color w:val="auto"/>
        </w:rPr>
        <w:t>.</w:t>
      </w:r>
      <w:bookmarkEnd w:id="416"/>
    </w:p>
    <w:p w14:paraId="33D8FCC9" w14:textId="440A2BD2" w:rsidR="00AC046D" w:rsidRDefault="00F42C77" w:rsidP="00FC3130">
      <w:pPr>
        <w:jc w:val="both"/>
        <w:rPr>
          <w:rFonts w:cstheme="minorHAnsi"/>
          <w:i/>
          <w:iCs/>
          <w:sz w:val="18"/>
          <w:szCs w:val="18"/>
        </w:rPr>
      </w:pPr>
      <w:r w:rsidRPr="005256D4">
        <w:rPr>
          <w:rFonts w:cstheme="minorHAnsi"/>
          <w:i/>
          <w:iCs/>
          <w:sz w:val="18"/>
          <w:szCs w:val="18"/>
        </w:rPr>
        <w:t>Source: The Author</w:t>
      </w:r>
      <w:r w:rsidR="008846B3" w:rsidRPr="005256D4">
        <w:rPr>
          <w:rFonts w:cstheme="minorHAnsi"/>
          <w:i/>
          <w:iCs/>
          <w:sz w:val="18"/>
          <w:szCs w:val="18"/>
        </w:rPr>
        <w:t>. A</w:t>
      </w:r>
      <w:r w:rsidR="00FA21B5" w:rsidRPr="005256D4">
        <w:rPr>
          <w:rFonts w:cstheme="minorHAnsi"/>
          <w:i/>
          <w:iCs/>
          <w:sz w:val="18"/>
          <w:szCs w:val="18"/>
        </w:rPr>
        <w:t>dapted f</w:t>
      </w:r>
      <w:r w:rsidR="00264CA9">
        <w:rPr>
          <w:rFonts w:cstheme="minorHAnsi"/>
          <w:i/>
          <w:iCs/>
          <w:sz w:val="18"/>
          <w:szCs w:val="18"/>
        </w:rPr>
        <w:t>or the</w:t>
      </w:r>
      <w:r w:rsidR="00FA21B5" w:rsidRPr="005256D4">
        <w:rPr>
          <w:rFonts w:cstheme="minorHAnsi"/>
          <w:i/>
          <w:iCs/>
          <w:sz w:val="18"/>
          <w:szCs w:val="18"/>
        </w:rPr>
        <w:t xml:space="preserve"> Vancouver crime dataset</w:t>
      </w:r>
      <w:r w:rsidR="00BE440A" w:rsidRPr="005256D4">
        <w:rPr>
          <w:rFonts w:cstheme="minorHAnsi"/>
          <w:i/>
          <w:iCs/>
          <w:sz w:val="18"/>
          <w:szCs w:val="18"/>
        </w:rPr>
        <w:t xml:space="preserve"> </w:t>
      </w:r>
      <w:r w:rsidR="008846B3" w:rsidRPr="005256D4">
        <w:rPr>
          <w:rFonts w:cstheme="minorHAnsi"/>
          <w:i/>
          <w:iCs/>
          <w:sz w:val="18"/>
          <w:szCs w:val="18"/>
        </w:rPr>
        <w:t>(2003-2017)</w:t>
      </w:r>
      <w:r w:rsidR="00175F89">
        <w:rPr>
          <w:rFonts w:cstheme="minorHAnsi"/>
          <w:i/>
          <w:iCs/>
          <w:sz w:val="18"/>
          <w:szCs w:val="18"/>
        </w:rPr>
        <w:t>.</w:t>
      </w:r>
    </w:p>
    <w:p w14:paraId="64C9064B" w14:textId="77777777" w:rsidR="00930A2D" w:rsidRPr="005256D4" w:rsidRDefault="00930A2D" w:rsidP="00FC3130">
      <w:pPr>
        <w:jc w:val="both"/>
        <w:rPr>
          <w:rFonts w:cstheme="minorHAnsi"/>
          <w:i/>
          <w:iCs/>
          <w:sz w:val="18"/>
          <w:szCs w:val="18"/>
        </w:rPr>
      </w:pPr>
    </w:p>
    <w:p w14:paraId="542FE4E5" w14:textId="1715ECE8" w:rsidR="00E11542" w:rsidRPr="00D07A02" w:rsidRDefault="00C04978" w:rsidP="00FC3130">
      <w:pPr>
        <w:jc w:val="both"/>
        <w:rPr>
          <w:rFonts w:cstheme="minorHAnsi"/>
          <w:b/>
          <w:bCs/>
          <w:sz w:val="28"/>
          <w:szCs w:val="28"/>
        </w:rPr>
      </w:pPr>
      <w:r w:rsidRPr="00D07A02">
        <w:rPr>
          <w:rFonts w:cstheme="minorHAnsi"/>
          <w:b/>
          <w:bCs/>
          <w:sz w:val="28"/>
          <w:szCs w:val="28"/>
        </w:rPr>
        <w:t>D</w:t>
      </w:r>
      <w:r w:rsidR="00D07A02">
        <w:rPr>
          <w:rFonts w:cstheme="minorHAnsi"/>
          <w:b/>
          <w:bCs/>
          <w:sz w:val="28"/>
          <w:szCs w:val="28"/>
        </w:rPr>
        <w:t>ata Collection</w:t>
      </w:r>
    </w:p>
    <w:p w14:paraId="3F645FAE" w14:textId="700F4E97" w:rsidR="00C04978" w:rsidRPr="00203CAA" w:rsidRDefault="00490281" w:rsidP="00203CAA">
      <w:pPr>
        <w:spacing w:line="360" w:lineRule="auto"/>
        <w:jc w:val="both"/>
        <w:rPr>
          <w:rFonts w:cstheme="minorHAnsi"/>
          <w:sz w:val="24"/>
          <w:szCs w:val="24"/>
        </w:rPr>
      </w:pPr>
      <w:r w:rsidRPr="00973E77">
        <w:rPr>
          <w:rFonts w:cstheme="minorHAnsi"/>
          <w:sz w:val="24"/>
          <w:szCs w:val="24"/>
        </w:rPr>
        <w:t>In Fig</w:t>
      </w:r>
      <w:r w:rsidR="00A6019C">
        <w:rPr>
          <w:rFonts w:cstheme="minorHAnsi"/>
          <w:sz w:val="24"/>
          <w:szCs w:val="24"/>
        </w:rPr>
        <w:t xml:space="preserve">ure </w:t>
      </w:r>
      <w:r w:rsidRPr="00973E77">
        <w:rPr>
          <w:rFonts w:cstheme="minorHAnsi"/>
          <w:sz w:val="24"/>
          <w:szCs w:val="24"/>
        </w:rPr>
        <w:t>1</w:t>
      </w:r>
      <w:r w:rsidR="00A6019C">
        <w:rPr>
          <w:rFonts w:cstheme="minorHAnsi"/>
          <w:sz w:val="24"/>
          <w:szCs w:val="24"/>
        </w:rPr>
        <w:t>.</w:t>
      </w:r>
      <w:r w:rsidRPr="00973E77">
        <w:rPr>
          <w:rFonts w:cstheme="minorHAnsi"/>
          <w:sz w:val="24"/>
          <w:szCs w:val="24"/>
        </w:rPr>
        <w:t xml:space="preserve">, </w:t>
      </w:r>
      <w:r w:rsidR="00CB59FC">
        <w:rPr>
          <w:rFonts w:cstheme="minorHAnsi"/>
          <w:sz w:val="24"/>
          <w:szCs w:val="24"/>
        </w:rPr>
        <w:t>data collection is the first step</w:t>
      </w:r>
      <w:r w:rsidR="00993109" w:rsidRPr="00973E77">
        <w:rPr>
          <w:rFonts w:cstheme="minorHAnsi"/>
          <w:sz w:val="24"/>
          <w:szCs w:val="24"/>
        </w:rPr>
        <w:t xml:space="preserve">. </w:t>
      </w:r>
      <w:r w:rsidR="00E44024" w:rsidRPr="00973E77">
        <w:rPr>
          <w:rFonts w:cstheme="minorHAnsi"/>
          <w:sz w:val="24"/>
          <w:szCs w:val="24"/>
        </w:rPr>
        <w:t>The Vancouver</w:t>
      </w:r>
      <w:r w:rsidR="001A707A" w:rsidRPr="00973E77">
        <w:rPr>
          <w:rFonts w:cstheme="minorHAnsi"/>
          <w:sz w:val="24"/>
          <w:szCs w:val="24"/>
        </w:rPr>
        <w:t xml:space="preserve"> Police Department (VPD)</w:t>
      </w:r>
      <w:r w:rsidR="00A25AC8" w:rsidRPr="00973E77">
        <w:rPr>
          <w:rFonts w:cstheme="minorHAnsi"/>
          <w:sz w:val="24"/>
          <w:szCs w:val="24"/>
        </w:rPr>
        <w:t xml:space="preserve"> made th</w:t>
      </w:r>
      <w:r w:rsidR="002B283C" w:rsidRPr="00973E77">
        <w:rPr>
          <w:rFonts w:cstheme="minorHAnsi"/>
          <w:sz w:val="24"/>
          <w:szCs w:val="24"/>
        </w:rPr>
        <w:t>e</w:t>
      </w:r>
      <w:r w:rsidR="00E44024" w:rsidRPr="00973E77">
        <w:rPr>
          <w:rFonts w:cstheme="minorHAnsi"/>
          <w:sz w:val="24"/>
          <w:szCs w:val="24"/>
        </w:rPr>
        <w:t xml:space="preserve"> crime dataset</w:t>
      </w:r>
      <w:r w:rsidR="003F7D12" w:rsidRPr="00973E77">
        <w:rPr>
          <w:rFonts w:cstheme="minorHAnsi"/>
          <w:sz w:val="24"/>
          <w:szCs w:val="24"/>
        </w:rPr>
        <w:t xml:space="preserve"> used for this research work,</w:t>
      </w:r>
      <w:r w:rsidR="001A707A" w:rsidRPr="00973E77">
        <w:rPr>
          <w:rFonts w:cstheme="minorHAnsi"/>
          <w:sz w:val="24"/>
          <w:szCs w:val="24"/>
        </w:rPr>
        <w:t xml:space="preserve"> publicly </w:t>
      </w:r>
      <w:r w:rsidR="00B10DEC" w:rsidRPr="00973E77">
        <w:rPr>
          <w:rFonts w:cstheme="minorHAnsi"/>
          <w:sz w:val="24"/>
          <w:szCs w:val="24"/>
        </w:rPr>
        <w:t>accessible</w:t>
      </w:r>
      <w:r w:rsidR="001A707A" w:rsidRPr="00973E77">
        <w:rPr>
          <w:rFonts w:cstheme="minorHAnsi"/>
          <w:sz w:val="24"/>
          <w:szCs w:val="24"/>
        </w:rPr>
        <w:t xml:space="preserve"> </w:t>
      </w:r>
      <w:r w:rsidR="00A25AC8" w:rsidRPr="00973E77">
        <w:rPr>
          <w:rFonts w:cstheme="minorHAnsi"/>
          <w:sz w:val="24"/>
          <w:szCs w:val="24"/>
        </w:rPr>
        <w:t>on its public data portal</w:t>
      </w:r>
      <w:r w:rsidR="00011004">
        <w:rPr>
          <w:rFonts w:cstheme="minorHAnsi"/>
          <w:sz w:val="24"/>
          <w:szCs w:val="24"/>
        </w:rPr>
        <w:t>. It</w:t>
      </w:r>
      <w:r w:rsidR="00A25AC8" w:rsidRPr="00973E77">
        <w:rPr>
          <w:rFonts w:cstheme="minorHAnsi"/>
          <w:sz w:val="24"/>
          <w:szCs w:val="24"/>
        </w:rPr>
        <w:t xml:space="preserve"> </w:t>
      </w:r>
      <w:r w:rsidR="00111ACC" w:rsidRPr="00973E77">
        <w:rPr>
          <w:rFonts w:cstheme="minorHAnsi"/>
          <w:sz w:val="24"/>
          <w:szCs w:val="24"/>
        </w:rPr>
        <w:t xml:space="preserve">covers </w:t>
      </w:r>
      <w:r w:rsidR="002355E9" w:rsidRPr="00973E77">
        <w:rPr>
          <w:rFonts w:cstheme="minorHAnsi"/>
          <w:sz w:val="24"/>
          <w:szCs w:val="24"/>
        </w:rPr>
        <w:t xml:space="preserve">reported </w:t>
      </w:r>
      <w:r w:rsidR="00111ACC" w:rsidRPr="00973E77">
        <w:rPr>
          <w:rFonts w:cstheme="minorHAnsi"/>
          <w:sz w:val="24"/>
          <w:szCs w:val="24"/>
        </w:rPr>
        <w:t xml:space="preserve">crimes from </w:t>
      </w:r>
      <w:r w:rsidR="00B10DEC" w:rsidRPr="00973E77">
        <w:rPr>
          <w:rFonts w:cstheme="minorHAnsi"/>
          <w:sz w:val="24"/>
          <w:szCs w:val="24"/>
        </w:rPr>
        <w:t xml:space="preserve">2003 to </w:t>
      </w:r>
      <w:r w:rsidR="00AD2161" w:rsidRPr="00973E77">
        <w:rPr>
          <w:rFonts w:cstheme="minorHAnsi"/>
          <w:sz w:val="24"/>
          <w:szCs w:val="24"/>
        </w:rPr>
        <w:t>July 2017</w:t>
      </w:r>
      <w:r w:rsidR="005E050A" w:rsidRPr="00973E77">
        <w:rPr>
          <w:rFonts w:cstheme="minorHAnsi"/>
          <w:sz w:val="24"/>
          <w:szCs w:val="24"/>
        </w:rPr>
        <w:t xml:space="preserve"> in the city of Vancouver, British Columbia, </w:t>
      </w:r>
      <w:r w:rsidR="005E050A" w:rsidRPr="00203CAA">
        <w:rPr>
          <w:rFonts w:cstheme="minorHAnsi"/>
          <w:sz w:val="24"/>
          <w:szCs w:val="24"/>
        </w:rPr>
        <w:t>Canada</w:t>
      </w:r>
      <w:r w:rsidR="00AD2161" w:rsidRPr="00203CAA">
        <w:rPr>
          <w:rFonts w:cstheme="minorHAnsi"/>
          <w:sz w:val="24"/>
          <w:szCs w:val="24"/>
        </w:rPr>
        <w:t xml:space="preserve">. </w:t>
      </w:r>
      <w:r w:rsidR="002355E9" w:rsidRPr="00203CAA">
        <w:rPr>
          <w:rFonts w:cstheme="minorHAnsi"/>
          <w:sz w:val="24"/>
          <w:szCs w:val="24"/>
        </w:rPr>
        <w:t xml:space="preserve">The dataset </w:t>
      </w:r>
      <w:r w:rsidR="00AD04AD" w:rsidRPr="00203CAA">
        <w:rPr>
          <w:rFonts w:cstheme="minorHAnsi"/>
          <w:sz w:val="24"/>
          <w:szCs w:val="24"/>
        </w:rPr>
        <w:t xml:space="preserve">features </w:t>
      </w:r>
      <w:r w:rsidR="00BF46E9" w:rsidRPr="00203CAA">
        <w:rPr>
          <w:rFonts w:cstheme="minorHAnsi"/>
          <w:sz w:val="24"/>
          <w:szCs w:val="24"/>
        </w:rPr>
        <w:t>include</w:t>
      </w:r>
      <w:r w:rsidR="002F1D4E" w:rsidRPr="00203CAA">
        <w:rPr>
          <w:rFonts w:cstheme="minorHAnsi"/>
          <w:sz w:val="24"/>
          <w:szCs w:val="24"/>
        </w:rPr>
        <w:t xml:space="preserve"> crime type, </w:t>
      </w:r>
      <w:r w:rsidR="004D00A5" w:rsidRPr="00203CAA">
        <w:rPr>
          <w:rFonts w:cstheme="minorHAnsi"/>
          <w:sz w:val="24"/>
          <w:szCs w:val="24"/>
        </w:rPr>
        <w:t>violent or non-violent crimes,</w:t>
      </w:r>
      <w:r w:rsidR="002F1D4E" w:rsidRPr="00203CAA">
        <w:rPr>
          <w:rFonts w:cstheme="minorHAnsi"/>
          <w:sz w:val="24"/>
          <w:szCs w:val="24"/>
        </w:rPr>
        <w:t xml:space="preserve"> </w:t>
      </w:r>
      <w:r w:rsidR="00E50202" w:rsidRPr="00203CAA">
        <w:rPr>
          <w:rFonts w:cstheme="minorHAnsi"/>
          <w:sz w:val="24"/>
          <w:szCs w:val="24"/>
        </w:rPr>
        <w:t>neighbourhood</w:t>
      </w:r>
      <w:r w:rsidR="00F80EDC" w:rsidRPr="00203CAA">
        <w:rPr>
          <w:rFonts w:cstheme="minorHAnsi"/>
          <w:sz w:val="24"/>
          <w:szCs w:val="24"/>
        </w:rPr>
        <w:t>, date</w:t>
      </w:r>
      <w:r w:rsidR="0016762B">
        <w:rPr>
          <w:rFonts w:cstheme="minorHAnsi"/>
          <w:sz w:val="24"/>
          <w:szCs w:val="24"/>
        </w:rPr>
        <w:t xml:space="preserve">, </w:t>
      </w:r>
      <w:r w:rsidR="002F1D4E" w:rsidRPr="00203CAA">
        <w:rPr>
          <w:rFonts w:cstheme="minorHAnsi"/>
          <w:sz w:val="24"/>
          <w:szCs w:val="24"/>
        </w:rPr>
        <w:t>time o</w:t>
      </w:r>
      <w:r w:rsidR="004D00A5" w:rsidRPr="00203CAA">
        <w:rPr>
          <w:rFonts w:cstheme="minorHAnsi"/>
          <w:sz w:val="24"/>
          <w:szCs w:val="24"/>
        </w:rPr>
        <w:t>f crimes</w:t>
      </w:r>
      <w:r w:rsidR="0016762B">
        <w:rPr>
          <w:rFonts w:cstheme="minorHAnsi"/>
          <w:sz w:val="24"/>
          <w:szCs w:val="24"/>
        </w:rPr>
        <w:t xml:space="preserve"> and</w:t>
      </w:r>
      <w:r w:rsidR="00764D33" w:rsidRPr="00203CAA">
        <w:rPr>
          <w:rFonts w:cstheme="minorHAnsi"/>
          <w:sz w:val="24"/>
          <w:szCs w:val="24"/>
        </w:rPr>
        <w:t xml:space="preserve"> location data</w:t>
      </w:r>
      <w:r w:rsidR="00AA6A24">
        <w:rPr>
          <w:rFonts w:cstheme="minorHAnsi"/>
          <w:sz w:val="24"/>
          <w:szCs w:val="24"/>
        </w:rPr>
        <w:t xml:space="preserve">, which </w:t>
      </w:r>
      <w:r w:rsidR="001C3C72">
        <w:rPr>
          <w:rFonts w:cstheme="minorHAnsi"/>
          <w:sz w:val="24"/>
          <w:szCs w:val="24"/>
        </w:rPr>
        <w:t>wa</w:t>
      </w:r>
      <w:r w:rsidR="00AA6A24">
        <w:rPr>
          <w:rFonts w:cstheme="minorHAnsi"/>
          <w:sz w:val="24"/>
          <w:szCs w:val="24"/>
        </w:rPr>
        <w:t>s</w:t>
      </w:r>
      <w:r w:rsidR="00764D33" w:rsidRPr="00203CAA">
        <w:rPr>
          <w:rFonts w:cstheme="minorHAnsi"/>
          <w:sz w:val="24"/>
          <w:szCs w:val="24"/>
        </w:rPr>
        <w:t xml:space="preserve"> anonymised to keep the privacy of the individuals involved in the incidents.</w:t>
      </w:r>
    </w:p>
    <w:p w14:paraId="504A86FC" w14:textId="6B15032A" w:rsidR="00AC45E4" w:rsidRPr="00D07A02" w:rsidRDefault="00BB5565" w:rsidP="00655E9F">
      <w:pPr>
        <w:rPr>
          <w:b/>
          <w:bCs/>
          <w:sz w:val="28"/>
          <w:szCs w:val="28"/>
        </w:rPr>
      </w:pPr>
      <w:bookmarkStart w:id="417" w:name="_Toc135862680"/>
      <w:bookmarkStart w:id="418" w:name="_Toc135863872"/>
      <w:bookmarkStart w:id="419" w:name="_Toc135863954"/>
      <w:bookmarkStart w:id="420" w:name="_Toc135863995"/>
      <w:bookmarkStart w:id="421" w:name="_Toc135938832"/>
      <w:r w:rsidRPr="00D07A02">
        <w:rPr>
          <w:b/>
          <w:bCs/>
          <w:sz w:val="28"/>
          <w:szCs w:val="28"/>
        </w:rPr>
        <w:t>Data Feature</w:t>
      </w:r>
      <w:r w:rsidR="000416EA" w:rsidRPr="00D07A02">
        <w:rPr>
          <w:b/>
          <w:bCs/>
          <w:sz w:val="28"/>
          <w:szCs w:val="28"/>
        </w:rPr>
        <w:t>s</w:t>
      </w:r>
      <w:bookmarkEnd w:id="417"/>
      <w:bookmarkEnd w:id="418"/>
      <w:bookmarkEnd w:id="419"/>
      <w:bookmarkEnd w:id="420"/>
      <w:bookmarkEnd w:id="421"/>
    </w:p>
    <w:p w14:paraId="0B9F4B39" w14:textId="6528AE82" w:rsidR="00AC45E4" w:rsidRPr="00203CAA" w:rsidRDefault="00866741" w:rsidP="00203CAA">
      <w:pPr>
        <w:spacing w:line="360" w:lineRule="auto"/>
        <w:jc w:val="both"/>
        <w:rPr>
          <w:rFonts w:cstheme="minorHAnsi"/>
          <w:b/>
          <w:bCs/>
          <w:sz w:val="24"/>
          <w:szCs w:val="24"/>
        </w:rPr>
      </w:pPr>
      <w:r w:rsidRPr="00203CAA">
        <w:rPr>
          <w:rFonts w:cstheme="minorHAnsi"/>
          <w:b/>
          <w:bCs/>
          <w:sz w:val="24"/>
          <w:szCs w:val="24"/>
        </w:rPr>
        <w:t>Crime Type</w:t>
      </w:r>
      <w:r w:rsidR="00AC45E4" w:rsidRPr="00203CAA">
        <w:rPr>
          <w:rFonts w:cstheme="minorHAnsi"/>
          <w:b/>
          <w:bCs/>
          <w:sz w:val="24"/>
          <w:szCs w:val="24"/>
        </w:rPr>
        <w:t>s</w:t>
      </w:r>
      <w:r w:rsidR="00487AC7" w:rsidRPr="00203CAA">
        <w:rPr>
          <w:rFonts w:cstheme="minorHAnsi"/>
          <w:b/>
          <w:bCs/>
          <w:sz w:val="24"/>
          <w:szCs w:val="24"/>
        </w:rPr>
        <w:t>:</w:t>
      </w:r>
      <w:r w:rsidR="00B80819" w:rsidRPr="00203CAA">
        <w:rPr>
          <w:rFonts w:cstheme="minorHAnsi"/>
          <w:b/>
          <w:bCs/>
          <w:sz w:val="24"/>
          <w:szCs w:val="24"/>
        </w:rPr>
        <w:t xml:space="preserve"> </w:t>
      </w:r>
      <w:r w:rsidRPr="00203CAA">
        <w:rPr>
          <w:rFonts w:cstheme="minorHAnsi"/>
          <w:sz w:val="24"/>
          <w:szCs w:val="24"/>
        </w:rPr>
        <w:t>Varying c</w:t>
      </w:r>
      <w:r w:rsidR="00653CB6" w:rsidRPr="00203CAA">
        <w:rPr>
          <w:rFonts w:cstheme="minorHAnsi"/>
          <w:sz w:val="24"/>
          <w:szCs w:val="24"/>
        </w:rPr>
        <w:t>rime types</w:t>
      </w:r>
      <w:r w:rsidRPr="00203CAA">
        <w:rPr>
          <w:rFonts w:cstheme="minorHAnsi"/>
          <w:sz w:val="24"/>
          <w:szCs w:val="24"/>
        </w:rPr>
        <w:t xml:space="preserve"> </w:t>
      </w:r>
      <w:r w:rsidR="00374D2B" w:rsidRPr="00203CAA">
        <w:rPr>
          <w:rFonts w:cstheme="minorHAnsi"/>
          <w:sz w:val="24"/>
          <w:szCs w:val="24"/>
        </w:rPr>
        <w:t xml:space="preserve">such </w:t>
      </w:r>
      <w:r w:rsidR="0015479C" w:rsidRPr="00203CAA">
        <w:rPr>
          <w:rFonts w:cstheme="minorHAnsi"/>
          <w:sz w:val="24"/>
          <w:szCs w:val="24"/>
        </w:rPr>
        <w:t>as theft</w:t>
      </w:r>
      <w:r w:rsidR="000416EA" w:rsidRPr="00203CAA">
        <w:rPr>
          <w:rFonts w:cstheme="minorHAnsi"/>
          <w:sz w:val="24"/>
          <w:szCs w:val="24"/>
        </w:rPr>
        <w:t>, assault, homicide</w:t>
      </w:r>
      <w:r w:rsidR="00374D2B" w:rsidRPr="00203CAA">
        <w:rPr>
          <w:rFonts w:cstheme="minorHAnsi"/>
          <w:sz w:val="24"/>
          <w:szCs w:val="24"/>
        </w:rPr>
        <w:t xml:space="preserve"> and robbery</w:t>
      </w:r>
      <w:r w:rsidR="000416EA" w:rsidRPr="00203CAA">
        <w:rPr>
          <w:rFonts w:cstheme="minorHAnsi"/>
          <w:sz w:val="24"/>
          <w:szCs w:val="24"/>
        </w:rPr>
        <w:t>.</w:t>
      </w:r>
    </w:p>
    <w:p w14:paraId="597A2080" w14:textId="5FF7AB3C" w:rsidR="00374D2B" w:rsidRPr="00203CAA" w:rsidRDefault="00374D2B" w:rsidP="00203CAA">
      <w:pPr>
        <w:spacing w:line="360" w:lineRule="auto"/>
        <w:jc w:val="both"/>
        <w:rPr>
          <w:rFonts w:cstheme="minorHAnsi"/>
          <w:b/>
          <w:bCs/>
          <w:sz w:val="24"/>
          <w:szCs w:val="24"/>
        </w:rPr>
      </w:pPr>
      <w:r w:rsidRPr="00203CAA">
        <w:rPr>
          <w:rFonts w:cstheme="minorHAnsi"/>
          <w:b/>
          <w:bCs/>
          <w:sz w:val="24"/>
          <w:szCs w:val="24"/>
        </w:rPr>
        <w:t>Location</w:t>
      </w:r>
      <w:r w:rsidR="00487AC7" w:rsidRPr="00203CAA">
        <w:rPr>
          <w:rFonts w:cstheme="minorHAnsi"/>
          <w:b/>
          <w:bCs/>
          <w:sz w:val="24"/>
          <w:szCs w:val="24"/>
        </w:rPr>
        <w:t>:</w:t>
      </w:r>
      <w:r w:rsidRPr="00203CAA">
        <w:rPr>
          <w:rFonts w:cstheme="minorHAnsi"/>
          <w:b/>
          <w:bCs/>
          <w:sz w:val="24"/>
          <w:szCs w:val="24"/>
        </w:rPr>
        <w:t xml:space="preserve"> </w:t>
      </w:r>
      <w:r w:rsidRPr="00203CAA">
        <w:rPr>
          <w:rFonts w:cstheme="minorHAnsi"/>
          <w:sz w:val="24"/>
          <w:szCs w:val="24"/>
        </w:rPr>
        <w:t>Approximate location</w:t>
      </w:r>
      <w:r w:rsidR="002971C7" w:rsidRPr="00203CAA">
        <w:rPr>
          <w:rFonts w:cstheme="minorHAnsi"/>
          <w:sz w:val="24"/>
          <w:szCs w:val="24"/>
        </w:rPr>
        <w:t xml:space="preserve"> (in longitude and latitude)</w:t>
      </w:r>
      <w:r w:rsidRPr="00203CAA">
        <w:rPr>
          <w:rFonts w:cstheme="minorHAnsi"/>
          <w:sz w:val="24"/>
          <w:szCs w:val="24"/>
        </w:rPr>
        <w:t xml:space="preserve"> of </w:t>
      </w:r>
      <w:r w:rsidR="00D97137" w:rsidRPr="00203CAA">
        <w:rPr>
          <w:rFonts w:cstheme="minorHAnsi"/>
          <w:sz w:val="24"/>
          <w:szCs w:val="24"/>
        </w:rPr>
        <w:t>crime occurrence</w:t>
      </w:r>
      <w:r w:rsidR="002971C7" w:rsidRPr="00203CAA">
        <w:rPr>
          <w:rFonts w:cstheme="minorHAnsi"/>
          <w:sz w:val="24"/>
          <w:szCs w:val="24"/>
        </w:rPr>
        <w:t>s</w:t>
      </w:r>
      <w:r w:rsidR="00D97137" w:rsidRPr="00203CAA">
        <w:rPr>
          <w:rFonts w:cstheme="minorHAnsi"/>
          <w:sz w:val="24"/>
          <w:szCs w:val="24"/>
        </w:rPr>
        <w:t xml:space="preserve"> with the exclusion of private details of individuals involved</w:t>
      </w:r>
      <w:r w:rsidR="00055E2E" w:rsidRPr="00203CAA">
        <w:rPr>
          <w:rFonts w:cstheme="minorHAnsi"/>
          <w:sz w:val="24"/>
          <w:szCs w:val="24"/>
        </w:rPr>
        <w:t xml:space="preserve"> to protect their privacy.</w:t>
      </w:r>
    </w:p>
    <w:p w14:paraId="2B115D85" w14:textId="5485D555" w:rsidR="00055E2E" w:rsidRPr="00203CAA" w:rsidRDefault="00087809" w:rsidP="00203CAA">
      <w:pPr>
        <w:spacing w:line="360" w:lineRule="auto"/>
        <w:jc w:val="both"/>
        <w:rPr>
          <w:rFonts w:cstheme="minorHAnsi"/>
          <w:b/>
          <w:bCs/>
          <w:sz w:val="24"/>
          <w:szCs w:val="24"/>
        </w:rPr>
      </w:pPr>
      <w:r w:rsidRPr="00203CAA">
        <w:rPr>
          <w:rFonts w:cstheme="minorHAnsi"/>
          <w:b/>
          <w:bCs/>
          <w:sz w:val="24"/>
          <w:szCs w:val="24"/>
        </w:rPr>
        <w:t xml:space="preserve">Date and Time: </w:t>
      </w:r>
      <w:r w:rsidRPr="00203CAA">
        <w:rPr>
          <w:rFonts w:cstheme="minorHAnsi"/>
          <w:sz w:val="24"/>
          <w:szCs w:val="24"/>
        </w:rPr>
        <w:t xml:space="preserve">The month, year and time </w:t>
      </w:r>
      <w:r w:rsidR="00B27BC6" w:rsidRPr="00203CAA">
        <w:rPr>
          <w:rFonts w:cstheme="minorHAnsi"/>
          <w:sz w:val="24"/>
          <w:szCs w:val="24"/>
        </w:rPr>
        <w:t xml:space="preserve">of occurrence </w:t>
      </w:r>
      <w:r w:rsidR="001A06D3" w:rsidRPr="00203CAA">
        <w:rPr>
          <w:rFonts w:cstheme="minorHAnsi"/>
          <w:sz w:val="24"/>
          <w:szCs w:val="24"/>
        </w:rPr>
        <w:t>for each reported crime.</w:t>
      </w:r>
    </w:p>
    <w:p w14:paraId="575A9083" w14:textId="550C303F" w:rsidR="001A06D3" w:rsidRPr="00203CAA" w:rsidRDefault="001A06D3" w:rsidP="00203CAA">
      <w:pPr>
        <w:spacing w:line="360" w:lineRule="auto"/>
        <w:jc w:val="both"/>
        <w:rPr>
          <w:rFonts w:cstheme="minorHAnsi"/>
          <w:sz w:val="24"/>
          <w:szCs w:val="24"/>
        </w:rPr>
      </w:pPr>
      <w:r w:rsidRPr="00203CAA">
        <w:rPr>
          <w:rFonts w:cstheme="minorHAnsi"/>
          <w:b/>
          <w:bCs/>
          <w:sz w:val="24"/>
          <w:szCs w:val="24"/>
        </w:rPr>
        <w:lastRenderedPageBreak/>
        <w:t xml:space="preserve">Violent and non-violent crimes: </w:t>
      </w:r>
      <w:r w:rsidR="00BD003F" w:rsidRPr="00203CAA">
        <w:rPr>
          <w:rFonts w:cstheme="minorHAnsi"/>
          <w:sz w:val="24"/>
          <w:szCs w:val="24"/>
        </w:rPr>
        <w:t xml:space="preserve">The dataset has classes of violent and non-violent </w:t>
      </w:r>
      <w:r w:rsidR="005D0033" w:rsidRPr="00203CAA">
        <w:rPr>
          <w:rFonts w:cstheme="minorHAnsi"/>
          <w:sz w:val="24"/>
          <w:szCs w:val="24"/>
        </w:rPr>
        <w:t>incidences.</w:t>
      </w:r>
    </w:p>
    <w:p w14:paraId="5E98C561" w14:textId="275C14A1" w:rsidR="00DB0F1A" w:rsidRPr="00973E77" w:rsidRDefault="00AA65CC" w:rsidP="005113BE">
      <w:pPr>
        <w:spacing w:line="360" w:lineRule="auto"/>
        <w:jc w:val="both"/>
        <w:rPr>
          <w:rFonts w:cstheme="minorHAnsi"/>
          <w:sz w:val="24"/>
          <w:szCs w:val="24"/>
        </w:rPr>
      </w:pPr>
      <w:r w:rsidRPr="00203CAA">
        <w:rPr>
          <w:rFonts w:cstheme="minorHAnsi"/>
          <w:sz w:val="24"/>
          <w:szCs w:val="24"/>
        </w:rPr>
        <w:t>The</w:t>
      </w:r>
      <w:r w:rsidR="00683147" w:rsidRPr="00203CAA">
        <w:rPr>
          <w:rFonts w:cstheme="minorHAnsi"/>
          <w:sz w:val="24"/>
          <w:szCs w:val="24"/>
        </w:rPr>
        <w:t xml:space="preserve"> crime data </w:t>
      </w:r>
      <w:r w:rsidR="00CF24CD">
        <w:rPr>
          <w:rFonts w:cstheme="minorHAnsi"/>
          <w:sz w:val="24"/>
          <w:szCs w:val="24"/>
        </w:rPr>
        <w:t>was</w:t>
      </w:r>
      <w:r w:rsidR="00683147" w:rsidRPr="00203CAA">
        <w:rPr>
          <w:rFonts w:cstheme="minorHAnsi"/>
          <w:sz w:val="24"/>
          <w:szCs w:val="24"/>
        </w:rPr>
        <w:t xml:space="preserve"> pre-processed starting with</w:t>
      </w:r>
      <w:r w:rsidR="000A1308" w:rsidRPr="00203CAA">
        <w:rPr>
          <w:rFonts w:cstheme="minorHAnsi"/>
          <w:sz w:val="24"/>
          <w:szCs w:val="24"/>
        </w:rPr>
        <w:t xml:space="preserve"> Data Cleaning</w:t>
      </w:r>
      <w:r w:rsidR="00A36F3C" w:rsidRPr="00203CAA">
        <w:rPr>
          <w:rFonts w:cstheme="minorHAnsi"/>
          <w:sz w:val="24"/>
          <w:szCs w:val="24"/>
        </w:rPr>
        <w:t>,</w:t>
      </w:r>
      <w:r w:rsidR="000A1308" w:rsidRPr="00203CAA">
        <w:rPr>
          <w:rFonts w:cstheme="minorHAnsi"/>
          <w:sz w:val="24"/>
          <w:szCs w:val="24"/>
        </w:rPr>
        <w:t xml:space="preserve"> </w:t>
      </w:r>
      <w:r w:rsidR="0029332F" w:rsidRPr="00203CAA">
        <w:rPr>
          <w:rFonts w:cstheme="minorHAnsi"/>
          <w:sz w:val="24"/>
          <w:szCs w:val="24"/>
        </w:rPr>
        <w:t>Data Exploration,</w:t>
      </w:r>
      <w:r w:rsidR="00A36F3C" w:rsidRPr="00203CAA">
        <w:rPr>
          <w:rFonts w:cstheme="minorHAnsi"/>
          <w:sz w:val="24"/>
          <w:szCs w:val="24"/>
        </w:rPr>
        <w:t xml:space="preserve"> Feature Engineering</w:t>
      </w:r>
      <w:r w:rsidR="007206A4">
        <w:rPr>
          <w:rFonts w:cstheme="minorHAnsi"/>
          <w:sz w:val="24"/>
          <w:szCs w:val="24"/>
        </w:rPr>
        <w:t xml:space="preserve">. </w:t>
      </w:r>
      <w:r w:rsidR="009636B5">
        <w:rPr>
          <w:rFonts w:cstheme="minorHAnsi"/>
          <w:sz w:val="24"/>
          <w:szCs w:val="24"/>
        </w:rPr>
        <w:t xml:space="preserve">Then </w:t>
      </w:r>
      <w:r w:rsidR="0029332F" w:rsidRPr="00203CAA">
        <w:rPr>
          <w:rFonts w:cstheme="minorHAnsi"/>
          <w:sz w:val="24"/>
          <w:szCs w:val="24"/>
        </w:rPr>
        <w:t>ML modelling,</w:t>
      </w:r>
      <w:r w:rsidR="00082AF9" w:rsidRPr="00203CAA">
        <w:rPr>
          <w:rFonts w:cstheme="minorHAnsi"/>
          <w:sz w:val="24"/>
          <w:szCs w:val="24"/>
        </w:rPr>
        <w:t xml:space="preserve"> Result Evaluation</w:t>
      </w:r>
      <w:r w:rsidR="009050CC" w:rsidRPr="00203CAA">
        <w:rPr>
          <w:rFonts w:cstheme="minorHAnsi"/>
          <w:sz w:val="24"/>
          <w:szCs w:val="24"/>
        </w:rPr>
        <w:t xml:space="preserve"> and</w:t>
      </w:r>
      <w:r w:rsidR="0029332F" w:rsidRPr="00203CAA">
        <w:rPr>
          <w:rFonts w:cstheme="minorHAnsi"/>
          <w:sz w:val="24"/>
          <w:szCs w:val="24"/>
        </w:rPr>
        <w:t xml:space="preserve"> Hyperparameter tuning</w:t>
      </w:r>
      <w:r w:rsidR="009050CC" w:rsidRPr="00203CAA">
        <w:rPr>
          <w:rFonts w:cstheme="minorHAnsi"/>
          <w:sz w:val="24"/>
          <w:szCs w:val="24"/>
        </w:rPr>
        <w:t xml:space="preserve"> to obtain the best accuracies of prediction</w:t>
      </w:r>
      <w:r w:rsidR="00D500A5" w:rsidRPr="00203CAA">
        <w:rPr>
          <w:rFonts w:cstheme="minorHAnsi"/>
          <w:sz w:val="24"/>
          <w:szCs w:val="24"/>
        </w:rPr>
        <w:t>.</w:t>
      </w:r>
    </w:p>
    <w:p w14:paraId="6320C0AD" w14:textId="2E62E4AC" w:rsidR="007A6181" w:rsidRPr="00973E77" w:rsidRDefault="002A19E4" w:rsidP="00FC3130">
      <w:pPr>
        <w:jc w:val="both"/>
        <w:rPr>
          <w:rFonts w:cstheme="minorHAnsi"/>
          <w:b/>
          <w:bCs/>
          <w:sz w:val="24"/>
          <w:szCs w:val="24"/>
        </w:rPr>
      </w:pPr>
      <w:r w:rsidRPr="00973E77">
        <w:rPr>
          <w:rFonts w:cstheme="minorHAnsi"/>
          <w:b/>
          <w:bCs/>
          <w:sz w:val="24"/>
          <w:szCs w:val="24"/>
        </w:rPr>
        <w:t>Data Cleaning</w:t>
      </w:r>
      <w:r w:rsidR="00165EE6" w:rsidRPr="00973E77">
        <w:rPr>
          <w:rFonts w:cstheme="minorHAnsi"/>
          <w:b/>
          <w:bCs/>
          <w:sz w:val="24"/>
          <w:szCs w:val="24"/>
        </w:rPr>
        <w:t xml:space="preserve"> and Data Exploration</w:t>
      </w:r>
    </w:p>
    <w:p w14:paraId="1BD7BE80" w14:textId="47057EBD" w:rsidR="0065437C" w:rsidRPr="00973E77" w:rsidRDefault="009237B8" w:rsidP="00DE1244">
      <w:pPr>
        <w:spacing w:line="360" w:lineRule="auto"/>
        <w:jc w:val="both"/>
        <w:rPr>
          <w:rFonts w:cstheme="minorHAnsi"/>
          <w:sz w:val="24"/>
          <w:szCs w:val="24"/>
        </w:rPr>
      </w:pPr>
      <w:r w:rsidRPr="00973E77">
        <w:rPr>
          <w:rFonts w:cstheme="minorHAnsi"/>
          <w:sz w:val="24"/>
          <w:szCs w:val="24"/>
        </w:rPr>
        <w:t>There are 530</w:t>
      </w:r>
      <w:r w:rsidR="009302CF" w:rsidRPr="00973E77">
        <w:rPr>
          <w:rFonts w:cstheme="minorHAnsi"/>
          <w:sz w:val="24"/>
          <w:szCs w:val="24"/>
        </w:rPr>
        <w:t>,652 rows and 12 columns</w:t>
      </w:r>
      <w:r w:rsidR="00773943">
        <w:rPr>
          <w:rFonts w:cstheme="minorHAnsi"/>
          <w:sz w:val="24"/>
          <w:szCs w:val="24"/>
        </w:rPr>
        <w:t xml:space="preserve"> </w:t>
      </w:r>
      <w:r w:rsidR="00704C77">
        <w:rPr>
          <w:rFonts w:cstheme="minorHAnsi"/>
          <w:sz w:val="24"/>
          <w:szCs w:val="24"/>
        </w:rPr>
        <w:t>of crime records from 2003-2017</w:t>
      </w:r>
      <w:r w:rsidR="009302CF" w:rsidRPr="00973E77">
        <w:rPr>
          <w:rFonts w:cstheme="minorHAnsi"/>
          <w:sz w:val="24"/>
          <w:szCs w:val="24"/>
        </w:rPr>
        <w:t xml:space="preserve">. </w:t>
      </w:r>
      <w:r w:rsidR="00331DD2">
        <w:rPr>
          <w:rFonts w:cstheme="minorHAnsi"/>
          <w:sz w:val="24"/>
          <w:szCs w:val="24"/>
        </w:rPr>
        <w:t>T</w:t>
      </w:r>
      <w:r w:rsidR="009302CF" w:rsidRPr="00973E77">
        <w:rPr>
          <w:rFonts w:cstheme="minorHAnsi"/>
          <w:sz w:val="24"/>
          <w:szCs w:val="24"/>
        </w:rPr>
        <w:t>he data</w:t>
      </w:r>
      <w:r w:rsidR="00084B5B" w:rsidRPr="00973E77">
        <w:rPr>
          <w:rFonts w:cstheme="minorHAnsi"/>
          <w:sz w:val="24"/>
          <w:szCs w:val="24"/>
        </w:rPr>
        <w:t xml:space="preserve"> types and their unique attributes</w:t>
      </w:r>
      <w:r w:rsidR="00331DD2">
        <w:rPr>
          <w:rFonts w:cstheme="minorHAnsi"/>
          <w:sz w:val="24"/>
          <w:szCs w:val="24"/>
        </w:rPr>
        <w:t xml:space="preserve"> in</w:t>
      </w:r>
      <w:r w:rsidR="007F46F6">
        <w:rPr>
          <w:rFonts w:cstheme="minorHAnsi"/>
          <w:sz w:val="24"/>
          <w:szCs w:val="24"/>
        </w:rPr>
        <w:t>cludes</w:t>
      </w:r>
      <w:r w:rsidR="00704C77">
        <w:rPr>
          <w:rFonts w:cstheme="minorHAnsi"/>
          <w:sz w:val="24"/>
          <w:szCs w:val="24"/>
        </w:rPr>
        <w:t xml:space="preserve"> integers and float values</w:t>
      </w:r>
      <w:r w:rsidR="004D5B91">
        <w:rPr>
          <w:rFonts w:cstheme="minorHAnsi"/>
          <w:sz w:val="24"/>
          <w:szCs w:val="24"/>
        </w:rPr>
        <w:t>.</w:t>
      </w:r>
      <w:r w:rsidR="003C67FC">
        <w:rPr>
          <w:rFonts w:cstheme="minorHAnsi"/>
          <w:sz w:val="24"/>
          <w:szCs w:val="24"/>
        </w:rPr>
        <w:t xml:space="preserve"> </w:t>
      </w:r>
    </w:p>
    <w:p w14:paraId="6FB34C6C" w14:textId="0FF75351" w:rsidR="0043619A" w:rsidRPr="00203CAA" w:rsidRDefault="00582D37" w:rsidP="00DE1244">
      <w:pPr>
        <w:spacing w:line="360" w:lineRule="auto"/>
        <w:jc w:val="both"/>
        <w:rPr>
          <w:rFonts w:cstheme="minorHAnsi"/>
          <w:sz w:val="24"/>
          <w:szCs w:val="24"/>
        </w:rPr>
      </w:pPr>
      <w:r w:rsidRPr="00203CAA">
        <w:rPr>
          <w:rFonts w:cstheme="minorHAnsi"/>
          <w:sz w:val="24"/>
          <w:szCs w:val="24"/>
        </w:rPr>
        <w:t xml:space="preserve">Data cleaning involved </w:t>
      </w:r>
      <w:r w:rsidR="003C77CC" w:rsidRPr="00203CAA">
        <w:rPr>
          <w:rFonts w:cstheme="minorHAnsi"/>
          <w:sz w:val="24"/>
          <w:szCs w:val="24"/>
        </w:rPr>
        <w:t>dropping t</w:t>
      </w:r>
      <w:r w:rsidRPr="00203CAA">
        <w:rPr>
          <w:rFonts w:cstheme="minorHAnsi"/>
          <w:sz w:val="24"/>
          <w:szCs w:val="24"/>
        </w:rPr>
        <w:t>he ‘M</w:t>
      </w:r>
      <w:r w:rsidR="00C767F3">
        <w:rPr>
          <w:rFonts w:cstheme="minorHAnsi"/>
          <w:sz w:val="24"/>
          <w:szCs w:val="24"/>
        </w:rPr>
        <w:t>inute</w:t>
      </w:r>
      <w:r w:rsidRPr="00203CAA">
        <w:rPr>
          <w:rFonts w:cstheme="minorHAnsi"/>
          <w:sz w:val="24"/>
          <w:szCs w:val="24"/>
        </w:rPr>
        <w:t xml:space="preserve">’ column </w:t>
      </w:r>
      <w:r w:rsidR="003C77CC" w:rsidRPr="00203CAA">
        <w:rPr>
          <w:rFonts w:cstheme="minorHAnsi"/>
          <w:sz w:val="24"/>
          <w:szCs w:val="24"/>
        </w:rPr>
        <w:t>a</w:t>
      </w:r>
      <w:r w:rsidRPr="00203CAA">
        <w:rPr>
          <w:rFonts w:cstheme="minorHAnsi"/>
          <w:sz w:val="24"/>
          <w:szCs w:val="24"/>
        </w:rPr>
        <w:t>s it was not necessar</w:t>
      </w:r>
      <w:r w:rsidR="003C77CC" w:rsidRPr="00203CAA">
        <w:rPr>
          <w:rFonts w:cstheme="minorHAnsi"/>
          <w:sz w:val="24"/>
          <w:szCs w:val="24"/>
        </w:rPr>
        <w:t xml:space="preserve">y for </w:t>
      </w:r>
      <w:r w:rsidR="00273DD0" w:rsidRPr="00203CAA">
        <w:rPr>
          <w:rFonts w:cstheme="minorHAnsi"/>
          <w:sz w:val="24"/>
          <w:szCs w:val="24"/>
        </w:rPr>
        <w:t>analysis and columns</w:t>
      </w:r>
      <w:r w:rsidR="008F02D7" w:rsidRPr="00203CAA">
        <w:rPr>
          <w:rFonts w:cstheme="minorHAnsi"/>
          <w:sz w:val="24"/>
          <w:szCs w:val="24"/>
        </w:rPr>
        <w:t xml:space="preserve"> ‘H</w:t>
      </w:r>
      <w:r w:rsidR="00C767F3">
        <w:rPr>
          <w:rFonts w:cstheme="minorHAnsi"/>
          <w:sz w:val="24"/>
          <w:szCs w:val="24"/>
        </w:rPr>
        <w:t>our</w:t>
      </w:r>
      <w:r w:rsidR="008F02D7" w:rsidRPr="00203CAA">
        <w:rPr>
          <w:rFonts w:cstheme="minorHAnsi"/>
          <w:sz w:val="24"/>
          <w:szCs w:val="24"/>
        </w:rPr>
        <w:t>’, ‘H</w:t>
      </w:r>
      <w:r w:rsidR="00C767F3">
        <w:rPr>
          <w:rFonts w:cstheme="minorHAnsi"/>
          <w:sz w:val="24"/>
          <w:szCs w:val="24"/>
        </w:rPr>
        <w:t>undred Block</w:t>
      </w:r>
      <w:r w:rsidR="008F02D7" w:rsidRPr="00203CAA">
        <w:rPr>
          <w:rFonts w:cstheme="minorHAnsi"/>
          <w:sz w:val="24"/>
          <w:szCs w:val="24"/>
        </w:rPr>
        <w:t>’ and ‘N</w:t>
      </w:r>
      <w:r w:rsidR="00C767F3">
        <w:rPr>
          <w:rFonts w:cstheme="minorHAnsi"/>
          <w:sz w:val="24"/>
          <w:szCs w:val="24"/>
        </w:rPr>
        <w:t>eighbourhood</w:t>
      </w:r>
      <w:r w:rsidR="008F02D7" w:rsidRPr="00203CAA">
        <w:rPr>
          <w:rFonts w:cstheme="minorHAnsi"/>
          <w:sz w:val="24"/>
          <w:szCs w:val="24"/>
        </w:rPr>
        <w:t xml:space="preserve">’ </w:t>
      </w:r>
      <w:r w:rsidR="0043619A" w:rsidRPr="00203CAA">
        <w:rPr>
          <w:rFonts w:cstheme="minorHAnsi"/>
          <w:sz w:val="24"/>
          <w:szCs w:val="24"/>
        </w:rPr>
        <w:t xml:space="preserve">had null values which were replaced with </w:t>
      </w:r>
      <w:r w:rsidR="00E975AC" w:rsidRPr="00203CAA">
        <w:rPr>
          <w:rFonts w:cstheme="minorHAnsi"/>
          <w:sz w:val="24"/>
          <w:szCs w:val="24"/>
        </w:rPr>
        <w:t>dummy value of ‘100’</w:t>
      </w:r>
      <w:r w:rsidR="00FE5E5B" w:rsidRPr="00203CAA">
        <w:rPr>
          <w:rFonts w:cstheme="minorHAnsi"/>
          <w:sz w:val="24"/>
          <w:szCs w:val="24"/>
        </w:rPr>
        <w:t xml:space="preserve"> and ‘N/A’</w:t>
      </w:r>
      <w:r w:rsidR="00AA4896" w:rsidRPr="00203CAA">
        <w:rPr>
          <w:rFonts w:cstheme="minorHAnsi"/>
          <w:sz w:val="24"/>
          <w:szCs w:val="24"/>
        </w:rPr>
        <w:t>.</w:t>
      </w:r>
      <w:r w:rsidR="0025571F" w:rsidRPr="00203CAA">
        <w:rPr>
          <w:rFonts w:cstheme="minorHAnsi"/>
          <w:sz w:val="24"/>
          <w:szCs w:val="24"/>
        </w:rPr>
        <w:t xml:space="preserve"> Also, as the data was collected only to </w:t>
      </w:r>
      <w:r w:rsidR="00C65A09" w:rsidRPr="00203CAA">
        <w:rPr>
          <w:rFonts w:cstheme="minorHAnsi"/>
          <w:sz w:val="24"/>
          <w:szCs w:val="24"/>
        </w:rPr>
        <w:t>13</w:t>
      </w:r>
      <w:r w:rsidR="00C65A09" w:rsidRPr="00203CAA">
        <w:rPr>
          <w:rFonts w:cstheme="minorHAnsi"/>
          <w:sz w:val="24"/>
          <w:szCs w:val="24"/>
          <w:vertAlign w:val="superscript"/>
        </w:rPr>
        <w:t>th</w:t>
      </w:r>
      <w:r w:rsidR="00C65A09" w:rsidRPr="00203CAA">
        <w:rPr>
          <w:rFonts w:cstheme="minorHAnsi"/>
          <w:sz w:val="24"/>
          <w:szCs w:val="24"/>
        </w:rPr>
        <w:t xml:space="preserve"> of July 2017</w:t>
      </w:r>
      <w:r w:rsidR="005E6FBF">
        <w:rPr>
          <w:rFonts w:cstheme="minorHAnsi"/>
          <w:sz w:val="24"/>
          <w:szCs w:val="24"/>
        </w:rPr>
        <w:t>,</w:t>
      </w:r>
      <w:r w:rsidR="00ED3E66" w:rsidRPr="00203CAA">
        <w:rPr>
          <w:rFonts w:cstheme="minorHAnsi"/>
          <w:sz w:val="24"/>
          <w:szCs w:val="24"/>
        </w:rPr>
        <w:t xml:space="preserve"> meaning</w:t>
      </w:r>
      <w:r w:rsidR="00386166">
        <w:rPr>
          <w:rFonts w:cstheme="minorHAnsi"/>
          <w:sz w:val="24"/>
          <w:szCs w:val="24"/>
        </w:rPr>
        <w:t xml:space="preserve"> an</w:t>
      </w:r>
      <w:r w:rsidR="00ED3E66" w:rsidRPr="00203CAA">
        <w:rPr>
          <w:rFonts w:cstheme="minorHAnsi"/>
          <w:sz w:val="24"/>
          <w:szCs w:val="24"/>
        </w:rPr>
        <w:t xml:space="preserve"> </w:t>
      </w:r>
      <w:r w:rsidR="00F85701" w:rsidRPr="00203CAA">
        <w:rPr>
          <w:rFonts w:cstheme="minorHAnsi"/>
          <w:sz w:val="24"/>
          <w:szCs w:val="24"/>
        </w:rPr>
        <w:t>incomplete</w:t>
      </w:r>
      <w:r w:rsidR="00386166">
        <w:rPr>
          <w:rFonts w:cstheme="minorHAnsi"/>
          <w:sz w:val="24"/>
          <w:szCs w:val="24"/>
        </w:rPr>
        <w:t xml:space="preserve"> month</w:t>
      </w:r>
      <w:r w:rsidR="00F85701" w:rsidRPr="00203CAA">
        <w:rPr>
          <w:rFonts w:cstheme="minorHAnsi"/>
          <w:sz w:val="24"/>
          <w:szCs w:val="24"/>
        </w:rPr>
        <w:t>,</w:t>
      </w:r>
      <w:r w:rsidR="00ED3E66" w:rsidRPr="00203CAA">
        <w:rPr>
          <w:rFonts w:cstheme="minorHAnsi"/>
          <w:sz w:val="24"/>
          <w:szCs w:val="24"/>
        </w:rPr>
        <w:t xml:space="preserve"> </w:t>
      </w:r>
      <w:r w:rsidR="005E6FBF">
        <w:rPr>
          <w:rFonts w:cstheme="minorHAnsi"/>
          <w:sz w:val="24"/>
          <w:szCs w:val="24"/>
        </w:rPr>
        <w:t>July</w:t>
      </w:r>
      <w:r w:rsidR="00C65A09" w:rsidRPr="00203CAA">
        <w:rPr>
          <w:rFonts w:cstheme="minorHAnsi"/>
          <w:sz w:val="24"/>
          <w:szCs w:val="24"/>
        </w:rPr>
        <w:t xml:space="preserve"> was </w:t>
      </w:r>
      <w:r w:rsidR="00920AAF">
        <w:rPr>
          <w:rFonts w:cstheme="minorHAnsi"/>
          <w:sz w:val="24"/>
          <w:szCs w:val="24"/>
        </w:rPr>
        <w:t>remov</w:t>
      </w:r>
      <w:r w:rsidR="00C65A09" w:rsidRPr="00203CAA">
        <w:rPr>
          <w:rFonts w:cstheme="minorHAnsi"/>
          <w:sz w:val="24"/>
          <w:szCs w:val="24"/>
        </w:rPr>
        <w:t>ed</w:t>
      </w:r>
      <w:r w:rsidR="00ED3E66" w:rsidRPr="00203CAA">
        <w:rPr>
          <w:rFonts w:cstheme="minorHAnsi"/>
          <w:sz w:val="24"/>
          <w:szCs w:val="24"/>
        </w:rPr>
        <w:t xml:space="preserve"> from the dataset.</w:t>
      </w:r>
    </w:p>
    <w:p w14:paraId="1FA45321" w14:textId="37487F7E" w:rsidR="00E7393D" w:rsidRPr="00B42E3E" w:rsidRDefault="00E7393D" w:rsidP="00655E9F">
      <w:pPr>
        <w:rPr>
          <w:b/>
          <w:bCs/>
          <w:sz w:val="24"/>
          <w:szCs w:val="24"/>
        </w:rPr>
      </w:pPr>
      <w:bookmarkStart w:id="422" w:name="_Toc135862681"/>
      <w:bookmarkStart w:id="423" w:name="_Toc135863873"/>
      <w:bookmarkStart w:id="424" w:name="_Toc135863955"/>
      <w:bookmarkStart w:id="425" w:name="_Toc135863996"/>
      <w:bookmarkStart w:id="426" w:name="_Toc135938833"/>
      <w:r w:rsidRPr="00B42E3E">
        <w:rPr>
          <w:b/>
          <w:bCs/>
          <w:sz w:val="24"/>
          <w:szCs w:val="24"/>
        </w:rPr>
        <w:t>Feature Engineering</w:t>
      </w:r>
      <w:bookmarkEnd w:id="422"/>
      <w:bookmarkEnd w:id="423"/>
      <w:bookmarkEnd w:id="424"/>
      <w:bookmarkEnd w:id="425"/>
      <w:bookmarkEnd w:id="426"/>
    </w:p>
    <w:p w14:paraId="7416FC8F" w14:textId="4E4CF1A2" w:rsidR="006A2AF7" w:rsidRPr="00B532A8" w:rsidRDefault="000A52F1" w:rsidP="00B532A8">
      <w:pPr>
        <w:spacing w:line="360" w:lineRule="auto"/>
        <w:jc w:val="both"/>
        <w:rPr>
          <w:rFonts w:cstheme="minorHAnsi"/>
          <w:sz w:val="24"/>
          <w:szCs w:val="24"/>
        </w:rPr>
      </w:pPr>
      <w:r>
        <w:rPr>
          <w:rFonts w:cstheme="minorHAnsi"/>
          <w:sz w:val="24"/>
          <w:szCs w:val="24"/>
        </w:rPr>
        <w:t>Transforming f</w:t>
      </w:r>
      <w:r w:rsidR="00AA4896" w:rsidRPr="00203CAA">
        <w:rPr>
          <w:rFonts w:cstheme="minorHAnsi"/>
          <w:sz w:val="24"/>
          <w:szCs w:val="24"/>
        </w:rPr>
        <w:t>eatures ‘Y</w:t>
      </w:r>
      <w:r w:rsidR="00C767F3">
        <w:rPr>
          <w:rFonts w:cstheme="minorHAnsi"/>
          <w:sz w:val="24"/>
          <w:szCs w:val="24"/>
        </w:rPr>
        <w:t>ear</w:t>
      </w:r>
      <w:r w:rsidR="00AA4896" w:rsidRPr="00203CAA">
        <w:rPr>
          <w:rFonts w:cstheme="minorHAnsi"/>
          <w:sz w:val="24"/>
          <w:szCs w:val="24"/>
        </w:rPr>
        <w:t xml:space="preserve">’, </w:t>
      </w:r>
      <w:r w:rsidR="006D0F7B" w:rsidRPr="00203CAA">
        <w:rPr>
          <w:rFonts w:cstheme="minorHAnsi"/>
          <w:sz w:val="24"/>
          <w:szCs w:val="24"/>
        </w:rPr>
        <w:t>‘M</w:t>
      </w:r>
      <w:r w:rsidR="00C767F3">
        <w:rPr>
          <w:rFonts w:cstheme="minorHAnsi"/>
          <w:sz w:val="24"/>
          <w:szCs w:val="24"/>
        </w:rPr>
        <w:t>onth</w:t>
      </w:r>
      <w:r w:rsidR="006D0F7B" w:rsidRPr="00203CAA">
        <w:rPr>
          <w:rFonts w:cstheme="minorHAnsi"/>
          <w:sz w:val="24"/>
          <w:szCs w:val="24"/>
        </w:rPr>
        <w:t>’ and ‘D</w:t>
      </w:r>
      <w:r w:rsidR="00C767F3">
        <w:rPr>
          <w:rFonts w:cstheme="minorHAnsi"/>
          <w:sz w:val="24"/>
          <w:szCs w:val="24"/>
        </w:rPr>
        <w:t>ay</w:t>
      </w:r>
      <w:r w:rsidR="006D0F7B" w:rsidRPr="00203CAA">
        <w:rPr>
          <w:rFonts w:cstheme="minorHAnsi"/>
          <w:sz w:val="24"/>
          <w:szCs w:val="24"/>
        </w:rPr>
        <w:t>’</w:t>
      </w:r>
      <w:r>
        <w:rPr>
          <w:rFonts w:cstheme="minorHAnsi"/>
          <w:sz w:val="24"/>
          <w:szCs w:val="24"/>
        </w:rPr>
        <w:t xml:space="preserve"> which</w:t>
      </w:r>
      <w:r w:rsidR="006D0F7B" w:rsidRPr="00203CAA">
        <w:rPr>
          <w:rFonts w:cstheme="minorHAnsi"/>
          <w:sz w:val="24"/>
          <w:szCs w:val="24"/>
        </w:rPr>
        <w:t xml:space="preserve"> were combined into one column</w:t>
      </w:r>
      <w:r w:rsidR="00DF10DF" w:rsidRPr="00203CAA">
        <w:rPr>
          <w:rFonts w:cstheme="minorHAnsi"/>
          <w:sz w:val="24"/>
          <w:szCs w:val="24"/>
        </w:rPr>
        <w:t xml:space="preserve"> </w:t>
      </w:r>
      <w:r w:rsidR="00B42E3E">
        <w:rPr>
          <w:rFonts w:cstheme="minorHAnsi"/>
          <w:sz w:val="24"/>
          <w:szCs w:val="24"/>
        </w:rPr>
        <w:t>name</w:t>
      </w:r>
      <w:r w:rsidR="00DF10DF" w:rsidRPr="00203CAA">
        <w:rPr>
          <w:rFonts w:cstheme="minorHAnsi"/>
          <w:sz w:val="24"/>
          <w:szCs w:val="24"/>
        </w:rPr>
        <w:t>d ‘D</w:t>
      </w:r>
      <w:r w:rsidR="00C767F3">
        <w:rPr>
          <w:rFonts w:cstheme="minorHAnsi"/>
          <w:sz w:val="24"/>
          <w:szCs w:val="24"/>
        </w:rPr>
        <w:t>ate</w:t>
      </w:r>
      <w:r w:rsidR="00DF10DF" w:rsidRPr="00203CAA">
        <w:rPr>
          <w:rFonts w:cstheme="minorHAnsi"/>
          <w:sz w:val="24"/>
          <w:szCs w:val="24"/>
        </w:rPr>
        <w:t>’</w:t>
      </w:r>
      <w:r w:rsidR="00283CB1">
        <w:rPr>
          <w:rFonts w:cstheme="minorHAnsi"/>
          <w:sz w:val="24"/>
          <w:szCs w:val="24"/>
        </w:rPr>
        <w:t xml:space="preserve"> for </w:t>
      </w:r>
      <w:r w:rsidR="005D4166">
        <w:rPr>
          <w:rFonts w:cstheme="minorHAnsi"/>
          <w:sz w:val="24"/>
          <w:szCs w:val="24"/>
        </w:rPr>
        <w:t xml:space="preserve">better </w:t>
      </w:r>
      <w:r w:rsidR="00283CB1">
        <w:rPr>
          <w:rFonts w:cstheme="minorHAnsi"/>
          <w:sz w:val="24"/>
          <w:szCs w:val="24"/>
        </w:rPr>
        <w:t>analysis</w:t>
      </w:r>
      <w:r w:rsidR="001150D3">
        <w:rPr>
          <w:rFonts w:cstheme="minorHAnsi"/>
          <w:sz w:val="24"/>
          <w:szCs w:val="24"/>
        </w:rPr>
        <w:t>.</w:t>
      </w:r>
      <w:r w:rsidR="00492F53" w:rsidRPr="00203CAA">
        <w:rPr>
          <w:rFonts w:cstheme="minorHAnsi"/>
          <w:sz w:val="24"/>
          <w:szCs w:val="24"/>
        </w:rPr>
        <w:t xml:space="preserve"> </w:t>
      </w:r>
      <w:r w:rsidR="00AF630E">
        <w:rPr>
          <w:rFonts w:cstheme="minorHAnsi"/>
          <w:sz w:val="24"/>
          <w:szCs w:val="24"/>
        </w:rPr>
        <w:t>T</w:t>
      </w:r>
      <w:r w:rsidR="00492F53" w:rsidRPr="00203CAA">
        <w:rPr>
          <w:rFonts w:cstheme="minorHAnsi"/>
          <w:sz w:val="24"/>
          <w:szCs w:val="24"/>
        </w:rPr>
        <w:t>able</w:t>
      </w:r>
      <w:r w:rsidR="00AF630E">
        <w:rPr>
          <w:rFonts w:cstheme="minorHAnsi"/>
          <w:sz w:val="24"/>
          <w:szCs w:val="24"/>
        </w:rPr>
        <w:t xml:space="preserve"> 1.</w:t>
      </w:r>
      <w:r w:rsidR="00492F53" w:rsidRPr="00203CAA">
        <w:rPr>
          <w:rFonts w:cstheme="minorHAnsi"/>
          <w:sz w:val="24"/>
          <w:szCs w:val="24"/>
        </w:rPr>
        <w:t xml:space="preserve"> </w:t>
      </w:r>
      <w:r w:rsidR="00480D0D" w:rsidRPr="00203CAA">
        <w:rPr>
          <w:rFonts w:cstheme="minorHAnsi"/>
          <w:sz w:val="24"/>
          <w:szCs w:val="24"/>
        </w:rPr>
        <w:t>B</w:t>
      </w:r>
      <w:r w:rsidR="00492F53" w:rsidRPr="00203CAA">
        <w:rPr>
          <w:rFonts w:cstheme="minorHAnsi"/>
          <w:sz w:val="24"/>
          <w:szCs w:val="24"/>
        </w:rPr>
        <w:t>elow</w:t>
      </w:r>
      <w:r w:rsidR="00480D0D">
        <w:rPr>
          <w:rFonts w:cstheme="minorHAnsi"/>
          <w:sz w:val="24"/>
          <w:szCs w:val="24"/>
        </w:rPr>
        <w:t xml:space="preserve"> shows</w:t>
      </w:r>
      <w:r w:rsidR="00492F53" w:rsidRPr="00203CAA">
        <w:rPr>
          <w:rFonts w:cstheme="minorHAnsi"/>
          <w:sz w:val="24"/>
          <w:szCs w:val="24"/>
        </w:rPr>
        <w:t xml:space="preserve"> </w:t>
      </w:r>
      <w:r w:rsidR="00A50ADE" w:rsidRPr="00203CAA">
        <w:rPr>
          <w:rFonts w:cstheme="minorHAnsi"/>
          <w:sz w:val="24"/>
          <w:szCs w:val="24"/>
        </w:rPr>
        <w:t>‘Theft f</w:t>
      </w:r>
      <w:r w:rsidR="00C767F3">
        <w:rPr>
          <w:rFonts w:cstheme="minorHAnsi"/>
          <w:sz w:val="24"/>
          <w:szCs w:val="24"/>
        </w:rPr>
        <w:t>ro</w:t>
      </w:r>
      <w:r w:rsidR="00A50ADE" w:rsidRPr="00203CAA">
        <w:rPr>
          <w:rFonts w:cstheme="minorHAnsi"/>
          <w:sz w:val="24"/>
          <w:szCs w:val="24"/>
        </w:rPr>
        <w:t xml:space="preserve">m Vehicle’ </w:t>
      </w:r>
      <w:r w:rsidR="00480D0D">
        <w:rPr>
          <w:rFonts w:cstheme="minorHAnsi"/>
          <w:sz w:val="24"/>
          <w:szCs w:val="24"/>
        </w:rPr>
        <w:t>wa</w:t>
      </w:r>
      <w:r w:rsidR="00A50ADE" w:rsidRPr="00203CAA">
        <w:rPr>
          <w:rFonts w:cstheme="minorHAnsi"/>
          <w:sz w:val="24"/>
          <w:szCs w:val="24"/>
        </w:rPr>
        <w:t>s the most occurring crime</w:t>
      </w:r>
      <w:r w:rsidR="002A4F71">
        <w:rPr>
          <w:rFonts w:cstheme="minorHAnsi"/>
          <w:sz w:val="24"/>
          <w:szCs w:val="24"/>
        </w:rPr>
        <w:t xml:space="preserve"> </w:t>
      </w:r>
      <w:r w:rsidR="00C767F3">
        <w:rPr>
          <w:rFonts w:cstheme="minorHAnsi"/>
          <w:sz w:val="24"/>
          <w:szCs w:val="24"/>
        </w:rPr>
        <w:t xml:space="preserve">while </w:t>
      </w:r>
      <w:r w:rsidR="00C42A2F" w:rsidRPr="00203CAA">
        <w:rPr>
          <w:rFonts w:cstheme="minorHAnsi"/>
          <w:sz w:val="24"/>
          <w:szCs w:val="24"/>
        </w:rPr>
        <w:t>‘Homicide’ had the least occur</w:t>
      </w:r>
      <w:r w:rsidR="00ED4670" w:rsidRPr="00203CAA">
        <w:rPr>
          <w:rFonts w:cstheme="minorHAnsi"/>
          <w:sz w:val="24"/>
          <w:szCs w:val="24"/>
        </w:rPr>
        <w:t>rence.</w:t>
      </w:r>
      <w:r w:rsidR="00A220EA" w:rsidRPr="00203CAA">
        <w:rPr>
          <w:rFonts w:cstheme="minorHAnsi"/>
          <w:sz w:val="24"/>
          <w:szCs w:val="24"/>
        </w:rPr>
        <w:t xml:space="preserve"> </w:t>
      </w:r>
    </w:p>
    <w:p w14:paraId="4C0EBA21" w14:textId="3ACD5D04" w:rsidR="00382450" w:rsidRDefault="00495531" w:rsidP="008100B2">
      <w:pPr>
        <w:pStyle w:val="Caption"/>
        <w:spacing w:after="0"/>
        <w:rPr>
          <w:b/>
          <w:bCs/>
          <w:color w:val="auto"/>
          <w:sz w:val="24"/>
          <w:szCs w:val="24"/>
        </w:rPr>
      </w:pPr>
      <w:bookmarkStart w:id="427" w:name="_Toc136015182"/>
      <w:bookmarkStart w:id="428" w:name="_Toc136029716"/>
      <w:bookmarkStart w:id="429" w:name="_Toc136212377"/>
      <w:r w:rsidRPr="000D6022">
        <w:rPr>
          <w:b/>
          <w:bCs/>
          <w:color w:val="auto"/>
          <w:sz w:val="24"/>
          <w:szCs w:val="24"/>
        </w:rPr>
        <w:t xml:space="preserve">Table </w:t>
      </w:r>
      <w:r w:rsidRPr="000D6022">
        <w:rPr>
          <w:b/>
          <w:bCs/>
          <w:color w:val="auto"/>
          <w:sz w:val="24"/>
          <w:szCs w:val="24"/>
        </w:rPr>
        <w:fldChar w:fldCharType="begin"/>
      </w:r>
      <w:r w:rsidRPr="000D6022">
        <w:rPr>
          <w:b/>
          <w:bCs/>
          <w:color w:val="auto"/>
          <w:sz w:val="24"/>
          <w:szCs w:val="24"/>
        </w:rPr>
        <w:instrText xml:space="preserve"> SEQ Table \* ARABIC </w:instrText>
      </w:r>
      <w:r w:rsidRPr="000D6022">
        <w:rPr>
          <w:b/>
          <w:bCs/>
          <w:color w:val="auto"/>
          <w:sz w:val="24"/>
          <w:szCs w:val="24"/>
        </w:rPr>
        <w:fldChar w:fldCharType="separate"/>
      </w:r>
      <w:r w:rsidR="00100E19">
        <w:rPr>
          <w:b/>
          <w:bCs/>
          <w:noProof/>
          <w:color w:val="auto"/>
          <w:sz w:val="24"/>
          <w:szCs w:val="24"/>
        </w:rPr>
        <w:t>1</w:t>
      </w:r>
      <w:r w:rsidRPr="000D6022">
        <w:rPr>
          <w:b/>
          <w:bCs/>
          <w:color w:val="auto"/>
          <w:sz w:val="24"/>
          <w:szCs w:val="24"/>
        </w:rPr>
        <w:fldChar w:fldCharType="end"/>
      </w:r>
      <w:r w:rsidRPr="000D6022">
        <w:rPr>
          <w:b/>
          <w:bCs/>
          <w:color w:val="auto"/>
          <w:sz w:val="24"/>
          <w:szCs w:val="24"/>
        </w:rPr>
        <w:t xml:space="preserve">. </w:t>
      </w:r>
      <w:r w:rsidR="008100B2" w:rsidRPr="000D6022">
        <w:rPr>
          <w:b/>
          <w:bCs/>
          <w:color w:val="auto"/>
          <w:sz w:val="24"/>
          <w:szCs w:val="24"/>
        </w:rPr>
        <w:t>Occurrence</w:t>
      </w:r>
      <w:r w:rsidRPr="000D6022">
        <w:rPr>
          <w:b/>
          <w:bCs/>
          <w:color w:val="auto"/>
          <w:sz w:val="24"/>
          <w:szCs w:val="24"/>
        </w:rPr>
        <w:t xml:space="preserve"> of each crime type</w:t>
      </w:r>
      <w:bookmarkEnd w:id="427"/>
      <w:bookmarkEnd w:id="428"/>
      <w:bookmarkEnd w:id="429"/>
    </w:p>
    <w:p w14:paraId="028C1962" w14:textId="77777777" w:rsidR="000D6022" w:rsidRPr="000D6022" w:rsidRDefault="000D6022" w:rsidP="000D6022"/>
    <w:tbl>
      <w:tblPr>
        <w:tblStyle w:val="TableGrid"/>
        <w:tblW w:w="0" w:type="auto"/>
        <w:tblBorders>
          <w:left w:val="none" w:sz="0" w:space="0" w:color="auto"/>
          <w:right w:val="none" w:sz="0" w:space="0" w:color="auto"/>
          <w:insideH w:val="none" w:sz="0" w:space="0" w:color="auto"/>
        </w:tblBorders>
        <w:tblLook w:val="0180" w:firstRow="0" w:lastRow="0" w:firstColumn="1" w:lastColumn="1" w:noHBand="0" w:noVBand="0"/>
      </w:tblPr>
      <w:tblGrid>
        <w:gridCol w:w="5169"/>
        <w:gridCol w:w="3738"/>
      </w:tblGrid>
      <w:tr w:rsidR="00CA72C0" w:rsidRPr="00973E77" w14:paraId="6268CC9C" w14:textId="02330BAA" w:rsidTr="00004FF9">
        <w:trPr>
          <w:trHeight w:val="100"/>
        </w:trPr>
        <w:tc>
          <w:tcPr>
            <w:tcW w:w="5240" w:type="dxa"/>
            <w:tcBorders>
              <w:top w:val="single" w:sz="4" w:space="0" w:color="auto"/>
              <w:bottom w:val="single" w:sz="4" w:space="0" w:color="auto"/>
              <w:right w:val="nil"/>
            </w:tcBorders>
          </w:tcPr>
          <w:p w14:paraId="72091B4A" w14:textId="25CB7143" w:rsidR="00CA72C0" w:rsidRPr="00973E77" w:rsidRDefault="007E29E2" w:rsidP="00FC31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right="-46"/>
              <w:jc w:val="both"/>
              <w:textAlignment w:val="baseline"/>
              <w:rPr>
                <w:rFonts w:eastAsia="Times New Roman" w:cstheme="minorHAnsi"/>
                <w:color w:val="000000"/>
                <w:sz w:val="24"/>
                <w:szCs w:val="24"/>
                <w:lang w:eastAsia="en-GB"/>
              </w:rPr>
            </w:pPr>
            <w:r>
              <w:rPr>
                <w:rFonts w:eastAsia="Times New Roman" w:cstheme="minorHAnsi"/>
                <w:b/>
                <w:bCs/>
                <w:color w:val="000000"/>
                <w:sz w:val="24"/>
                <w:szCs w:val="24"/>
                <w:lang w:eastAsia="en-GB"/>
              </w:rPr>
              <w:t xml:space="preserve"> </w:t>
            </w:r>
            <w:r w:rsidR="00CA72C0" w:rsidRPr="00973E77">
              <w:rPr>
                <w:rFonts w:eastAsia="Times New Roman" w:cstheme="minorHAnsi"/>
                <w:b/>
                <w:bCs/>
                <w:color w:val="000000"/>
                <w:sz w:val="24"/>
                <w:szCs w:val="24"/>
                <w:lang w:eastAsia="en-GB"/>
              </w:rPr>
              <w:t>CRIME TYPES</w:t>
            </w:r>
          </w:p>
        </w:tc>
        <w:tc>
          <w:tcPr>
            <w:tcW w:w="3776" w:type="dxa"/>
            <w:tcBorders>
              <w:top w:val="single" w:sz="4" w:space="0" w:color="auto"/>
              <w:left w:val="nil"/>
              <w:bottom w:val="single" w:sz="4" w:space="0" w:color="auto"/>
            </w:tcBorders>
          </w:tcPr>
          <w:p w14:paraId="7B531A3F" w14:textId="41BC1D9D" w:rsidR="00CA72C0" w:rsidRPr="00973E77" w:rsidRDefault="00346B04" w:rsidP="00FC31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708" w:right="-46"/>
              <w:jc w:val="both"/>
              <w:textAlignment w:val="baseline"/>
              <w:rPr>
                <w:rFonts w:eastAsia="Times New Roman" w:cstheme="minorHAnsi"/>
                <w:color w:val="000000"/>
                <w:sz w:val="24"/>
                <w:szCs w:val="24"/>
                <w:lang w:eastAsia="en-GB"/>
              </w:rPr>
            </w:pPr>
            <w:r>
              <w:rPr>
                <w:rFonts w:eastAsia="Times New Roman" w:cstheme="minorHAnsi"/>
                <w:b/>
                <w:bCs/>
                <w:color w:val="000000"/>
                <w:sz w:val="24"/>
                <w:szCs w:val="24"/>
                <w:lang w:eastAsia="en-GB"/>
              </w:rPr>
              <w:t xml:space="preserve">   </w:t>
            </w:r>
            <w:r w:rsidR="00CA72C0" w:rsidRPr="00973E77">
              <w:rPr>
                <w:rFonts w:eastAsia="Times New Roman" w:cstheme="minorHAnsi"/>
                <w:b/>
                <w:bCs/>
                <w:color w:val="000000"/>
                <w:sz w:val="24"/>
                <w:szCs w:val="24"/>
                <w:lang w:eastAsia="en-GB"/>
              </w:rPr>
              <w:t>OCCURRENCE</w:t>
            </w:r>
          </w:p>
        </w:tc>
      </w:tr>
      <w:tr w:rsidR="00CA72C0" w:rsidRPr="00973E77" w14:paraId="32A38106" w14:textId="17CF8666" w:rsidTr="00004FF9">
        <w:tc>
          <w:tcPr>
            <w:tcW w:w="5240" w:type="dxa"/>
            <w:tcBorders>
              <w:top w:val="single" w:sz="4" w:space="0" w:color="auto"/>
              <w:right w:val="nil"/>
            </w:tcBorders>
          </w:tcPr>
          <w:p w14:paraId="6CA5E087" w14:textId="7423D1CF" w:rsidR="00CA72C0" w:rsidRPr="00973E77" w:rsidRDefault="00C13AFE" w:rsidP="00FC31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right="-46"/>
              <w:jc w:val="both"/>
              <w:textAlignment w:val="baseline"/>
              <w:rPr>
                <w:rFonts w:eastAsia="Times New Roman" w:cstheme="minorHAnsi"/>
                <w:color w:val="000000"/>
                <w:sz w:val="24"/>
                <w:szCs w:val="24"/>
                <w:lang w:eastAsia="en-GB"/>
              </w:rPr>
            </w:pPr>
            <w:r>
              <w:rPr>
                <w:rFonts w:eastAsia="Times New Roman" w:cstheme="minorHAnsi"/>
                <w:color w:val="000000"/>
                <w:sz w:val="24"/>
                <w:szCs w:val="24"/>
                <w:lang w:eastAsia="en-GB"/>
              </w:rPr>
              <w:t xml:space="preserve"> </w:t>
            </w:r>
            <w:r w:rsidR="00CA72C0" w:rsidRPr="00973E77">
              <w:rPr>
                <w:rFonts w:eastAsia="Times New Roman" w:cstheme="minorHAnsi"/>
                <w:color w:val="000000"/>
                <w:sz w:val="24"/>
                <w:szCs w:val="24"/>
                <w:lang w:eastAsia="en-GB"/>
              </w:rPr>
              <w:t>Break and Enter Commercial</w:t>
            </w:r>
          </w:p>
        </w:tc>
        <w:tc>
          <w:tcPr>
            <w:tcW w:w="3776" w:type="dxa"/>
            <w:tcBorders>
              <w:top w:val="single" w:sz="4" w:space="0" w:color="auto"/>
              <w:left w:val="nil"/>
            </w:tcBorders>
          </w:tcPr>
          <w:p w14:paraId="0F63A733" w14:textId="5F56B68B" w:rsidR="00CA72C0" w:rsidRPr="00973E77" w:rsidRDefault="00C85EC4" w:rsidP="00C85E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right="-46"/>
              <w:textAlignment w:val="baseline"/>
              <w:rPr>
                <w:rFonts w:eastAsia="Times New Roman" w:cstheme="minorHAnsi"/>
                <w:color w:val="000000"/>
                <w:sz w:val="24"/>
                <w:szCs w:val="24"/>
                <w:lang w:eastAsia="en-GB"/>
              </w:rPr>
            </w:pPr>
            <w:r>
              <w:rPr>
                <w:rFonts w:eastAsia="Times New Roman" w:cstheme="minorHAnsi"/>
                <w:color w:val="000000"/>
                <w:sz w:val="24"/>
                <w:szCs w:val="24"/>
                <w:lang w:eastAsia="en-GB"/>
              </w:rPr>
              <w:t xml:space="preserve">                </w:t>
            </w:r>
            <w:r w:rsidR="00CA72C0" w:rsidRPr="00973E77">
              <w:rPr>
                <w:rFonts w:eastAsia="Times New Roman" w:cstheme="minorHAnsi"/>
                <w:color w:val="000000"/>
                <w:sz w:val="24"/>
                <w:szCs w:val="24"/>
                <w:lang w:eastAsia="en-GB"/>
              </w:rPr>
              <w:t>33787</w:t>
            </w:r>
          </w:p>
        </w:tc>
      </w:tr>
      <w:tr w:rsidR="00CA72C0" w:rsidRPr="00973E77" w14:paraId="2CA60E7B" w14:textId="26EEB69A" w:rsidTr="00004FF9">
        <w:tc>
          <w:tcPr>
            <w:tcW w:w="5240" w:type="dxa"/>
            <w:tcBorders>
              <w:right w:val="nil"/>
            </w:tcBorders>
          </w:tcPr>
          <w:p w14:paraId="45997EE6" w14:textId="1D34D841" w:rsidR="00CA72C0" w:rsidRPr="00973E77" w:rsidRDefault="00C13AFE" w:rsidP="00FC31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right="-46"/>
              <w:jc w:val="both"/>
              <w:textAlignment w:val="baseline"/>
              <w:rPr>
                <w:rFonts w:eastAsia="Times New Roman" w:cstheme="minorHAnsi"/>
                <w:color w:val="000000"/>
                <w:sz w:val="24"/>
                <w:szCs w:val="24"/>
                <w:lang w:eastAsia="en-GB"/>
              </w:rPr>
            </w:pPr>
            <w:r>
              <w:rPr>
                <w:rFonts w:eastAsia="Times New Roman" w:cstheme="minorHAnsi"/>
                <w:color w:val="000000"/>
                <w:sz w:val="24"/>
                <w:szCs w:val="24"/>
                <w:lang w:eastAsia="en-GB"/>
              </w:rPr>
              <w:t xml:space="preserve"> </w:t>
            </w:r>
            <w:r w:rsidR="00CA72C0" w:rsidRPr="00973E77">
              <w:rPr>
                <w:rFonts w:eastAsia="Times New Roman" w:cstheme="minorHAnsi"/>
                <w:color w:val="000000"/>
                <w:sz w:val="24"/>
                <w:szCs w:val="24"/>
                <w:lang w:eastAsia="en-GB"/>
              </w:rPr>
              <w:t>Break and Enter Residential/Other</w:t>
            </w:r>
          </w:p>
        </w:tc>
        <w:tc>
          <w:tcPr>
            <w:tcW w:w="3776" w:type="dxa"/>
            <w:tcBorders>
              <w:left w:val="nil"/>
            </w:tcBorders>
          </w:tcPr>
          <w:p w14:paraId="2EDFE9FE" w14:textId="6FE5D62F" w:rsidR="00CA72C0" w:rsidRPr="00973E77" w:rsidRDefault="00D37205" w:rsidP="00D3720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right="-46"/>
              <w:textAlignment w:val="baseline"/>
              <w:rPr>
                <w:rFonts w:eastAsia="Times New Roman" w:cstheme="minorHAnsi"/>
                <w:color w:val="000000"/>
                <w:sz w:val="24"/>
                <w:szCs w:val="24"/>
                <w:lang w:eastAsia="en-GB"/>
              </w:rPr>
            </w:pPr>
            <w:r>
              <w:rPr>
                <w:rFonts w:eastAsia="Times New Roman" w:cstheme="minorHAnsi"/>
                <w:color w:val="000000"/>
                <w:sz w:val="24"/>
                <w:szCs w:val="24"/>
                <w:lang w:eastAsia="en-GB"/>
              </w:rPr>
              <w:t xml:space="preserve">                </w:t>
            </w:r>
            <w:r w:rsidR="00CA72C0" w:rsidRPr="00973E77">
              <w:rPr>
                <w:rFonts w:eastAsia="Times New Roman" w:cstheme="minorHAnsi"/>
                <w:color w:val="000000"/>
                <w:sz w:val="24"/>
                <w:szCs w:val="24"/>
                <w:lang w:eastAsia="en-GB"/>
              </w:rPr>
              <w:t>60768</w:t>
            </w:r>
          </w:p>
        </w:tc>
      </w:tr>
      <w:tr w:rsidR="00CA72C0" w:rsidRPr="00973E77" w14:paraId="2E224330" w14:textId="5BAEDDA9" w:rsidTr="00004FF9">
        <w:tc>
          <w:tcPr>
            <w:tcW w:w="5240" w:type="dxa"/>
            <w:tcBorders>
              <w:right w:val="nil"/>
            </w:tcBorders>
          </w:tcPr>
          <w:p w14:paraId="79863EC0" w14:textId="0F58F861" w:rsidR="00CA72C0" w:rsidRPr="00973E77" w:rsidRDefault="00C13AFE" w:rsidP="00FC31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right="-46"/>
              <w:jc w:val="both"/>
              <w:textAlignment w:val="baseline"/>
              <w:rPr>
                <w:rFonts w:eastAsia="Times New Roman" w:cstheme="minorHAnsi"/>
                <w:color w:val="000000"/>
                <w:sz w:val="24"/>
                <w:szCs w:val="24"/>
                <w:lang w:eastAsia="en-GB"/>
              </w:rPr>
            </w:pPr>
            <w:r>
              <w:rPr>
                <w:rFonts w:eastAsia="Times New Roman" w:cstheme="minorHAnsi"/>
                <w:color w:val="000000"/>
                <w:sz w:val="24"/>
                <w:szCs w:val="24"/>
                <w:lang w:eastAsia="en-GB"/>
              </w:rPr>
              <w:t xml:space="preserve"> </w:t>
            </w:r>
            <w:r w:rsidR="00CA72C0" w:rsidRPr="00973E77">
              <w:rPr>
                <w:rFonts w:eastAsia="Times New Roman" w:cstheme="minorHAnsi"/>
                <w:color w:val="000000"/>
                <w:sz w:val="24"/>
                <w:szCs w:val="24"/>
                <w:lang w:eastAsia="en-GB"/>
              </w:rPr>
              <w:t>Homicide</w:t>
            </w:r>
          </w:p>
        </w:tc>
        <w:tc>
          <w:tcPr>
            <w:tcW w:w="3776" w:type="dxa"/>
            <w:tcBorders>
              <w:left w:val="nil"/>
            </w:tcBorders>
          </w:tcPr>
          <w:p w14:paraId="5E7A8D3C" w14:textId="23056542" w:rsidR="00CA72C0" w:rsidRPr="00973E77" w:rsidRDefault="00D37205" w:rsidP="00D3720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right="-46"/>
              <w:textAlignment w:val="baseline"/>
              <w:rPr>
                <w:rFonts w:eastAsia="Times New Roman" w:cstheme="minorHAnsi"/>
                <w:color w:val="000000"/>
                <w:sz w:val="24"/>
                <w:szCs w:val="24"/>
                <w:lang w:eastAsia="en-GB"/>
              </w:rPr>
            </w:pPr>
            <w:r>
              <w:rPr>
                <w:rFonts w:eastAsia="Times New Roman" w:cstheme="minorHAnsi"/>
                <w:color w:val="000000"/>
                <w:sz w:val="24"/>
                <w:szCs w:val="24"/>
                <w:lang w:eastAsia="en-GB"/>
              </w:rPr>
              <w:t xml:space="preserve">                </w:t>
            </w:r>
            <w:r w:rsidR="00CA72C0" w:rsidRPr="00973E77">
              <w:rPr>
                <w:rFonts w:eastAsia="Times New Roman" w:cstheme="minorHAnsi"/>
                <w:color w:val="000000"/>
                <w:sz w:val="24"/>
                <w:szCs w:val="24"/>
                <w:lang w:eastAsia="en-GB"/>
              </w:rPr>
              <w:t>219</w:t>
            </w:r>
          </w:p>
        </w:tc>
      </w:tr>
      <w:tr w:rsidR="00CA72C0" w:rsidRPr="00973E77" w14:paraId="69B8ADFC" w14:textId="2096657E" w:rsidTr="00004FF9">
        <w:tc>
          <w:tcPr>
            <w:tcW w:w="5240" w:type="dxa"/>
            <w:tcBorders>
              <w:right w:val="nil"/>
            </w:tcBorders>
          </w:tcPr>
          <w:p w14:paraId="73785097" w14:textId="633D4EA5" w:rsidR="00CA72C0" w:rsidRPr="00973E77" w:rsidRDefault="00C13AFE" w:rsidP="00FC31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right="-46"/>
              <w:jc w:val="both"/>
              <w:textAlignment w:val="baseline"/>
              <w:rPr>
                <w:rFonts w:eastAsia="Times New Roman" w:cstheme="minorHAnsi"/>
                <w:color w:val="000000"/>
                <w:sz w:val="24"/>
                <w:szCs w:val="24"/>
                <w:lang w:eastAsia="en-GB"/>
              </w:rPr>
            </w:pPr>
            <w:r>
              <w:rPr>
                <w:rFonts w:eastAsia="Times New Roman" w:cstheme="minorHAnsi"/>
                <w:color w:val="000000"/>
                <w:sz w:val="24"/>
                <w:szCs w:val="24"/>
                <w:lang w:eastAsia="en-GB"/>
              </w:rPr>
              <w:t xml:space="preserve"> </w:t>
            </w:r>
            <w:r w:rsidR="00CA72C0" w:rsidRPr="00973E77">
              <w:rPr>
                <w:rFonts w:eastAsia="Times New Roman" w:cstheme="minorHAnsi"/>
                <w:color w:val="000000"/>
                <w:sz w:val="24"/>
                <w:szCs w:val="24"/>
                <w:lang w:eastAsia="en-GB"/>
              </w:rPr>
              <w:t>Mischief</w:t>
            </w:r>
          </w:p>
        </w:tc>
        <w:tc>
          <w:tcPr>
            <w:tcW w:w="3776" w:type="dxa"/>
            <w:tcBorders>
              <w:left w:val="nil"/>
            </w:tcBorders>
          </w:tcPr>
          <w:p w14:paraId="44C05C0E" w14:textId="1465DE14" w:rsidR="00CA72C0" w:rsidRPr="00973E77" w:rsidRDefault="00D37205" w:rsidP="00D3720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right="-46"/>
              <w:textAlignment w:val="baseline"/>
              <w:rPr>
                <w:rFonts w:eastAsia="Times New Roman" w:cstheme="minorHAnsi"/>
                <w:color w:val="000000"/>
                <w:sz w:val="24"/>
                <w:szCs w:val="24"/>
                <w:lang w:eastAsia="en-GB"/>
              </w:rPr>
            </w:pPr>
            <w:r>
              <w:rPr>
                <w:rFonts w:eastAsia="Times New Roman" w:cstheme="minorHAnsi"/>
                <w:color w:val="000000"/>
                <w:sz w:val="24"/>
                <w:szCs w:val="24"/>
                <w:lang w:eastAsia="en-GB"/>
              </w:rPr>
              <w:t xml:space="preserve">                </w:t>
            </w:r>
            <w:r w:rsidR="00CA72C0" w:rsidRPr="00973E77">
              <w:rPr>
                <w:rFonts w:eastAsia="Times New Roman" w:cstheme="minorHAnsi"/>
                <w:color w:val="000000"/>
                <w:sz w:val="24"/>
                <w:szCs w:val="24"/>
                <w:lang w:eastAsia="en-GB"/>
              </w:rPr>
              <w:t>70253</w:t>
            </w:r>
          </w:p>
        </w:tc>
      </w:tr>
      <w:tr w:rsidR="00CA72C0" w:rsidRPr="00973E77" w14:paraId="6E7F6EDF" w14:textId="51B8FB75" w:rsidTr="00004FF9">
        <w:tc>
          <w:tcPr>
            <w:tcW w:w="5240" w:type="dxa"/>
            <w:tcBorders>
              <w:right w:val="nil"/>
            </w:tcBorders>
          </w:tcPr>
          <w:p w14:paraId="6CF78392" w14:textId="41FEECA1" w:rsidR="00CA72C0" w:rsidRPr="00973E77" w:rsidRDefault="00C13AFE" w:rsidP="00FC31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right="-46"/>
              <w:jc w:val="both"/>
              <w:textAlignment w:val="baseline"/>
              <w:rPr>
                <w:rFonts w:eastAsia="Times New Roman" w:cstheme="minorHAnsi"/>
                <w:color w:val="000000"/>
                <w:sz w:val="24"/>
                <w:szCs w:val="24"/>
                <w:lang w:eastAsia="en-GB"/>
              </w:rPr>
            </w:pPr>
            <w:r>
              <w:rPr>
                <w:rFonts w:eastAsia="Times New Roman" w:cstheme="minorHAnsi"/>
                <w:color w:val="000000"/>
                <w:sz w:val="24"/>
                <w:szCs w:val="24"/>
                <w:lang w:eastAsia="en-GB"/>
              </w:rPr>
              <w:t xml:space="preserve"> </w:t>
            </w:r>
            <w:r w:rsidR="00CA72C0" w:rsidRPr="00973E77">
              <w:rPr>
                <w:rFonts w:eastAsia="Times New Roman" w:cstheme="minorHAnsi"/>
                <w:color w:val="000000"/>
                <w:sz w:val="24"/>
                <w:szCs w:val="24"/>
                <w:lang w:eastAsia="en-GB"/>
              </w:rPr>
              <w:t>Offence Against a Person</w:t>
            </w:r>
          </w:p>
        </w:tc>
        <w:tc>
          <w:tcPr>
            <w:tcW w:w="3776" w:type="dxa"/>
            <w:tcBorders>
              <w:left w:val="nil"/>
            </w:tcBorders>
          </w:tcPr>
          <w:p w14:paraId="4093A0EE" w14:textId="77777777" w:rsidR="00CA72C0" w:rsidRPr="00973E77" w:rsidRDefault="00CA72C0" w:rsidP="00C85E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900" w:right="-46"/>
              <w:textAlignment w:val="baseline"/>
              <w:rPr>
                <w:rFonts w:eastAsia="Times New Roman" w:cstheme="minorHAnsi"/>
                <w:color w:val="000000"/>
                <w:sz w:val="24"/>
                <w:szCs w:val="24"/>
                <w:lang w:eastAsia="en-GB"/>
              </w:rPr>
            </w:pPr>
            <w:r w:rsidRPr="00973E77">
              <w:rPr>
                <w:rFonts w:eastAsia="Times New Roman" w:cstheme="minorHAnsi"/>
                <w:color w:val="000000"/>
                <w:sz w:val="24"/>
                <w:szCs w:val="24"/>
                <w:lang w:eastAsia="en-GB"/>
              </w:rPr>
              <w:t>54035</w:t>
            </w:r>
          </w:p>
        </w:tc>
      </w:tr>
      <w:tr w:rsidR="00CA72C0" w:rsidRPr="00973E77" w14:paraId="4795C709" w14:textId="45286E22" w:rsidTr="00004FF9">
        <w:tc>
          <w:tcPr>
            <w:tcW w:w="5240" w:type="dxa"/>
            <w:tcBorders>
              <w:right w:val="nil"/>
            </w:tcBorders>
          </w:tcPr>
          <w:p w14:paraId="29CD6483" w14:textId="53F7F449" w:rsidR="00CA72C0" w:rsidRPr="00973E77" w:rsidRDefault="00C13AFE" w:rsidP="00FC31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right="-46"/>
              <w:jc w:val="both"/>
              <w:textAlignment w:val="baseline"/>
              <w:rPr>
                <w:rFonts w:eastAsia="Times New Roman" w:cstheme="minorHAnsi"/>
                <w:color w:val="000000"/>
                <w:sz w:val="24"/>
                <w:szCs w:val="24"/>
                <w:lang w:eastAsia="en-GB"/>
              </w:rPr>
            </w:pPr>
            <w:r>
              <w:rPr>
                <w:rFonts w:eastAsia="Times New Roman" w:cstheme="minorHAnsi"/>
                <w:color w:val="000000"/>
                <w:sz w:val="24"/>
                <w:szCs w:val="24"/>
                <w:lang w:eastAsia="en-GB"/>
              </w:rPr>
              <w:t xml:space="preserve"> </w:t>
            </w:r>
            <w:r w:rsidR="00CA72C0" w:rsidRPr="00973E77">
              <w:rPr>
                <w:rFonts w:eastAsia="Times New Roman" w:cstheme="minorHAnsi"/>
                <w:color w:val="000000"/>
                <w:sz w:val="24"/>
                <w:szCs w:val="24"/>
                <w:lang w:eastAsia="en-GB"/>
              </w:rPr>
              <w:t>Other Theft</w:t>
            </w:r>
          </w:p>
        </w:tc>
        <w:tc>
          <w:tcPr>
            <w:tcW w:w="3776" w:type="dxa"/>
            <w:tcBorders>
              <w:left w:val="nil"/>
            </w:tcBorders>
          </w:tcPr>
          <w:p w14:paraId="3B15D4DC" w14:textId="77777777" w:rsidR="00CA72C0" w:rsidRPr="00973E77" w:rsidRDefault="00CA72C0" w:rsidP="00C85E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900" w:right="-46"/>
              <w:textAlignment w:val="baseline"/>
              <w:rPr>
                <w:rFonts w:eastAsia="Times New Roman" w:cstheme="minorHAnsi"/>
                <w:color w:val="000000"/>
                <w:sz w:val="24"/>
                <w:szCs w:val="24"/>
                <w:lang w:eastAsia="en-GB"/>
              </w:rPr>
            </w:pPr>
            <w:r w:rsidRPr="00973E77">
              <w:rPr>
                <w:rFonts w:eastAsia="Times New Roman" w:cstheme="minorHAnsi"/>
                <w:color w:val="000000"/>
                <w:sz w:val="24"/>
                <w:szCs w:val="24"/>
                <w:lang w:eastAsia="en-GB"/>
              </w:rPr>
              <w:t>51995</w:t>
            </w:r>
          </w:p>
        </w:tc>
      </w:tr>
      <w:tr w:rsidR="00CA72C0" w:rsidRPr="00973E77" w14:paraId="4EDC4C7C" w14:textId="0B86B9F9" w:rsidTr="00004FF9">
        <w:tc>
          <w:tcPr>
            <w:tcW w:w="5240" w:type="dxa"/>
            <w:tcBorders>
              <w:right w:val="nil"/>
            </w:tcBorders>
          </w:tcPr>
          <w:p w14:paraId="58018F1E" w14:textId="6A637ADF" w:rsidR="00CA72C0" w:rsidRPr="00973E77" w:rsidRDefault="00C13AFE" w:rsidP="00FC31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right="-46"/>
              <w:jc w:val="both"/>
              <w:textAlignment w:val="baseline"/>
              <w:rPr>
                <w:rFonts w:eastAsia="Times New Roman" w:cstheme="minorHAnsi"/>
                <w:color w:val="000000"/>
                <w:sz w:val="24"/>
                <w:szCs w:val="24"/>
                <w:lang w:eastAsia="en-GB"/>
              </w:rPr>
            </w:pPr>
            <w:r>
              <w:rPr>
                <w:rFonts w:eastAsia="Times New Roman" w:cstheme="minorHAnsi"/>
                <w:color w:val="000000"/>
                <w:sz w:val="24"/>
                <w:szCs w:val="24"/>
                <w:lang w:eastAsia="en-GB"/>
              </w:rPr>
              <w:t xml:space="preserve"> </w:t>
            </w:r>
            <w:r w:rsidR="00CA72C0" w:rsidRPr="00973E77">
              <w:rPr>
                <w:rFonts w:eastAsia="Times New Roman" w:cstheme="minorHAnsi"/>
                <w:color w:val="000000"/>
                <w:sz w:val="24"/>
                <w:szCs w:val="24"/>
                <w:lang w:eastAsia="en-GB"/>
              </w:rPr>
              <w:t>Theft from Vehicle</w:t>
            </w:r>
          </w:p>
        </w:tc>
        <w:tc>
          <w:tcPr>
            <w:tcW w:w="3776" w:type="dxa"/>
            <w:tcBorders>
              <w:left w:val="nil"/>
            </w:tcBorders>
          </w:tcPr>
          <w:p w14:paraId="4A994A51" w14:textId="77777777" w:rsidR="00CA72C0" w:rsidRPr="00973E77" w:rsidRDefault="00CA72C0" w:rsidP="00C85E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864" w:right="-46"/>
              <w:textAlignment w:val="baseline"/>
              <w:rPr>
                <w:rFonts w:eastAsia="Times New Roman" w:cstheme="minorHAnsi"/>
                <w:color w:val="000000"/>
                <w:sz w:val="24"/>
                <w:szCs w:val="24"/>
                <w:lang w:eastAsia="en-GB"/>
              </w:rPr>
            </w:pPr>
            <w:r w:rsidRPr="00973E77">
              <w:rPr>
                <w:rFonts w:eastAsia="Times New Roman" w:cstheme="minorHAnsi"/>
                <w:color w:val="000000"/>
                <w:sz w:val="24"/>
                <w:szCs w:val="24"/>
                <w:lang w:eastAsia="en-GB"/>
              </w:rPr>
              <w:t>172265</w:t>
            </w:r>
          </w:p>
        </w:tc>
      </w:tr>
      <w:tr w:rsidR="00CA72C0" w:rsidRPr="00973E77" w14:paraId="6679B02C" w14:textId="60B06FA8" w:rsidTr="00004FF9">
        <w:tc>
          <w:tcPr>
            <w:tcW w:w="5240" w:type="dxa"/>
            <w:tcBorders>
              <w:right w:val="nil"/>
            </w:tcBorders>
          </w:tcPr>
          <w:p w14:paraId="746F2209" w14:textId="056D9B80" w:rsidR="00CA72C0" w:rsidRPr="00973E77" w:rsidRDefault="00C13AFE" w:rsidP="00FC31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right="-46"/>
              <w:jc w:val="both"/>
              <w:textAlignment w:val="baseline"/>
              <w:rPr>
                <w:rFonts w:eastAsia="Times New Roman" w:cstheme="minorHAnsi"/>
                <w:color w:val="000000"/>
                <w:sz w:val="24"/>
                <w:szCs w:val="24"/>
                <w:lang w:eastAsia="en-GB"/>
              </w:rPr>
            </w:pPr>
            <w:r>
              <w:rPr>
                <w:rFonts w:eastAsia="Times New Roman" w:cstheme="minorHAnsi"/>
                <w:color w:val="000000"/>
                <w:sz w:val="24"/>
                <w:szCs w:val="24"/>
                <w:lang w:eastAsia="en-GB"/>
              </w:rPr>
              <w:t xml:space="preserve"> </w:t>
            </w:r>
            <w:r w:rsidR="00CA72C0" w:rsidRPr="00973E77">
              <w:rPr>
                <w:rFonts w:eastAsia="Times New Roman" w:cstheme="minorHAnsi"/>
                <w:color w:val="000000"/>
                <w:sz w:val="24"/>
                <w:szCs w:val="24"/>
                <w:lang w:eastAsia="en-GB"/>
              </w:rPr>
              <w:t>Theft of Bicycle</w:t>
            </w:r>
          </w:p>
        </w:tc>
        <w:tc>
          <w:tcPr>
            <w:tcW w:w="3776" w:type="dxa"/>
            <w:tcBorders>
              <w:left w:val="nil"/>
            </w:tcBorders>
          </w:tcPr>
          <w:p w14:paraId="6BB85D9D" w14:textId="04750354" w:rsidR="00CA72C0" w:rsidRPr="00973E77" w:rsidRDefault="00D37205" w:rsidP="00D3720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right="-46"/>
              <w:textAlignment w:val="baseline"/>
              <w:rPr>
                <w:rFonts w:eastAsia="Times New Roman" w:cstheme="minorHAnsi"/>
                <w:color w:val="000000"/>
                <w:sz w:val="24"/>
                <w:szCs w:val="24"/>
                <w:lang w:eastAsia="en-GB"/>
              </w:rPr>
            </w:pPr>
            <w:r>
              <w:rPr>
                <w:rFonts w:eastAsia="Times New Roman" w:cstheme="minorHAnsi"/>
                <w:color w:val="000000"/>
                <w:sz w:val="24"/>
                <w:szCs w:val="24"/>
                <w:lang w:eastAsia="en-GB"/>
              </w:rPr>
              <w:t xml:space="preserve">                </w:t>
            </w:r>
            <w:r w:rsidR="00CA72C0" w:rsidRPr="00973E77">
              <w:rPr>
                <w:rFonts w:eastAsia="Times New Roman" w:cstheme="minorHAnsi"/>
                <w:color w:val="000000"/>
                <w:sz w:val="24"/>
                <w:szCs w:val="24"/>
                <w:lang w:eastAsia="en-GB"/>
              </w:rPr>
              <w:t>25597</w:t>
            </w:r>
          </w:p>
        </w:tc>
      </w:tr>
      <w:tr w:rsidR="00CA72C0" w:rsidRPr="00973E77" w14:paraId="7512788E" w14:textId="6C27B6EA" w:rsidTr="00004FF9">
        <w:tc>
          <w:tcPr>
            <w:tcW w:w="5240" w:type="dxa"/>
            <w:tcBorders>
              <w:right w:val="nil"/>
            </w:tcBorders>
          </w:tcPr>
          <w:p w14:paraId="65688064" w14:textId="6954EA6D" w:rsidR="00CA72C0" w:rsidRPr="00973E77" w:rsidRDefault="00C13AFE" w:rsidP="00FC31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right="-46"/>
              <w:jc w:val="both"/>
              <w:textAlignment w:val="baseline"/>
              <w:rPr>
                <w:rFonts w:eastAsia="Times New Roman" w:cstheme="minorHAnsi"/>
                <w:color w:val="000000"/>
                <w:sz w:val="24"/>
                <w:szCs w:val="24"/>
                <w:lang w:eastAsia="en-GB"/>
              </w:rPr>
            </w:pPr>
            <w:r>
              <w:rPr>
                <w:rFonts w:eastAsia="Times New Roman" w:cstheme="minorHAnsi"/>
                <w:color w:val="000000"/>
                <w:sz w:val="24"/>
                <w:szCs w:val="24"/>
                <w:lang w:eastAsia="en-GB"/>
              </w:rPr>
              <w:t xml:space="preserve"> </w:t>
            </w:r>
            <w:r w:rsidR="00CA72C0" w:rsidRPr="00973E77">
              <w:rPr>
                <w:rFonts w:eastAsia="Times New Roman" w:cstheme="minorHAnsi"/>
                <w:color w:val="000000"/>
                <w:sz w:val="24"/>
                <w:szCs w:val="24"/>
                <w:lang w:eastAsia="en-GB"/>
              </w:rPr>
              <w:t>Theft of Vehicle</w:t>
            </w:r>
          </w:p>
        </w:tc>
        <w:tc>
          <w:tcPr>
            <w:tcW w:w="3776" w:type="dxa"/>
            <w:tcBorders>
              <w:left w:val="nil"/>
            </w:tcBorders>
          </w:tcPr>
          <w:p w14:paraId="4AA1294A" w14:textId="4132C77A" w:rsidR="00CA72C0" w:rsidRPr="00973E77" w:rsidRDefault="00D37205" w:rsidP="00D3720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right="-46"/>
              <w:textAlignment w:val="baseline"/>
              <w:rPr>
                <w:rFonts w:eastAsia="Times New Roman" w:cstheme="minorHAnsi"/>
                <w:color w:val="000000"/>
                <w:sz w:val="24"/>
                <w:szCs w:val="24"/>
                <w:lang w:eastAsia="en-GB"/>
              </w:rPr>
            </w:pPr>
            <w:r>
              <w:rPr>
                <w:rFonts w:eastAsia="Times New Roman" w:cstheme="minorHAnsi"/>
                <w:color w:val="000000"/>
                <w:sz w:val="24"/>
                <w:szCs w:val="24"/>
                <w:lang w:eastAsia="en-GB"/>
              </w:rPr>
              <w:t xml:space="preserve">                </w:t>
            </w:r>
            <w:r w:rsidR="00CA72C0" w:rsidRPr="00973E77">
              <w:rPr>
                <w:rFonts w:eastAsia="Times New Roman" w:cstheme="minorHAnsi"/>
                <w:color w:val="000000"/>
                <w:sz w:val="24"/>
                <w:szCs w:val="24"/>
                <w:lang w:eastAsia="en-GB"/>
              </w:rPr>
              <w:t>38359</w:t>
            </w:r>
          </w:p>
        </w:tc>
      </w:tr>
      <w:tr w:rsidR="00CA72C0" w:rsidRPr="00973E77" w14:paraId="242CCF87" w14:textId="64F51DA6" w:rsidTr="00004FF9">
        <w:tc>
          <w:tcPr>
            <w:tcW w:w="5240" w:type="dxa"/>
            <w:tcBorders>
              <w:right w:val="nil"/>
            </w:tcBorders>
          </w:tcPr>
          <w:p w14:paraId="60A7E5EE" w14:textId="79B2558D" w:rsidR="00CA72C0" w:rsidRPr="00973E77" w:rsidRDefault="00C13AFE" w:rsidP="00FC31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right="-46"/>
              <w:jc w:val="both"/>
              <w:textAlignment w:val="baseline"/>
              <w:rPr>
                <w:rFonts w:eastAsia="Times New Roman" w:cstheme="minorHAnsi"/>
                <w:color w:val="000000"/>
                <w:sz w:val="24"/>
                <w:szCs w:val="24"/>
                <w:lang w:eastAsia="en-GB"/>
              </w:rPr>
            </w:pPr>
            <w:r>
              <w:rPr>
                <w:rFonts w:eastAsia="Times New Roman" w:cstheme="minorHAnsi"/>
                <w:color w:val="000000"/>
                <w:sz w:val="24"/>
                <w:szCs w:val="24"/>
                <w:lang w:eastAsia="en-GB"/>
              </w:rPr>
              <w:t xml:space="preserve"> </w:t>
            </w:r>
            <w:r w:rsidR="00CA72C0" w:rsidRPr="00973E77">
              <w:rPr>
                <w:rFonts w:eastAsia="Times New Roman" w:cstheme="minorHAnsi"/>
                <w:color w:val="000000"/>
                <w:sz w:val="24"/>
                <w:szCs w:val="24"/>
                <w:lang w:eastAsia="en-GB"/>
              </w:rPr>
              <w:t xml:space="preserve">Vehicle Collision or Pedestrian </w:t>
            </w:r>
            <w:r w:rsidR="006223E1" w:rsidRPr="00973E77">
              <w:rPr>
                <w:rFonts w:eastAsia="Times New Roman" w:cstheme="minorHAnsi"/>
                <w:color w:val="000000"/>
                <w:sz w:val="24"/>
                <w:szCs w:val="24"/>
                <w:lang w:eastAsia="en-GB"/>
              </w:rPr>
              <w:t>Struck (</w:t>
            </w:r>
            <w:r w:rsidR="00CA72C0" w:rsidRPr="00973E77">
              <w:rPr>
                <w:rFonts w:eastAsia="Times New Roman" w:cstheme="minorHAnsi"/>
                <w:color w:val="000000"/>
                <w:sz w:val="24"/>
                <w:szCs w:val="24"/>
                <w:lang w:eastAsia="en-GB"/>
              </w:rPr>
              <w:t>Fatalit</w:t>
            </w:r>
            <w:r w:rsidR="00A375A0">
              <w:rPr>
                <w:rFonts w:eastAsia="Times New Roman" w:cstheme="minorHAnsi"/>
                <w:color w:val="000000"/>
                <w:sz w:val="24"/>
                <w:szCs w:val="24"/>
                <w:lang w:eastAsia="en-GB"/>
              </w:rPr>
              <w:t>y</w:t>
            </w:r>
            <w:r w:rsidR="00CA72C0" w:rsidRPr="00973E77">
              <w:rPr>
                <w:rFonts w:eastAsia="Times New Roman" w:cstheme="minorHAnsi"/>
                <w:color w:val="000000"/>
                <w:sz w:val="24"/>
                <w:szCs w:val="24"/>
                <w:lang w:eastAsia="en-GB"/>
              </w:rPr>
              <w:t>)</w:t>
            </w:r>
          </w:p>
        </w:tc>
        <w:tc>
          <w:tcPr>
            <w:tcW w:w="3776" w:type="dxa"/>
            <w:tcBorders>
              <w:left w:val="nil"/>
            </w:tcBorders>
          </w:tcPr>
          <w:p w14:paraId="2A7F5368" w14:textId="456D25F8" w:rsidR="00CA72C0" w:rsidRPr="00973E77" w:rsidRDefault="00D37205" w:rsidP="00D3720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right="-46"/>
              <w:textAlignment w:val="baseline"/>
              <w:rPr>
                <w:rFonts w:eastAsia="Times New Roman" w:cstheme="minorHAnsi"/>
                <w:color w:val="000000"/>
                <w:sz w:val="24"/>
                <w:szCs w:val="24"/>
                <w:lang w:eastAsia="en-GB"/>
              </w:rPr>
            </w:pPr>
            <w:r>
              <w:rPr>
                <w:rFonts w:eastAsia="Times New Roman" w:cstheme="minorHAnsi"/>
                <w:color w:val="000000"/>
                <w:sz w:val="24"/>
                <w:szCs w:val="24"/>
                <w:lang w:eastAsia="en-GB"/>
              </w:rPr>
              <w:t xml:space="preserve">                </w:t>
            </w:r>
            <w:r w:rsidR="00CA72C0" w:rsidRPr="00973E77">
              <w:rPr>
                <w:rFonts w:eastAsia="Times New Roman" w:cstheme="minorHAnsi"/>
                <w:color w:val="000000"/>
                <w:sz w:val="24"/>
                <w:szCs w:val="24"/>
                <w:lang w:eastAsia="en-GB"/>
              </w:rPr>
              <w:t>254</w:t>
            </w:r>
          </w:p>
        </w:tc>
      </w:tr>
      <w:tr w:rsidR="00CA72C0" w:rsidRPr="00973E77" w14:paraId="48808510" w14:textId="4BFE98DE" w:rsidTr="00004FF9">
        <w:trPr>
          <w:trHeight w:val="58"/>
        </w:trPr>
        <w:tc>
          <w:tcPr>
            <w:tcW w:w="5240" w:type="dxa"/>
            <w:tcBorders>
              <w:bottom w:val="single" w:sz="4" w:space="0" w:color="auto"/>
              <w:right w:val="nil"/>
            </w:tcBorders>
          </w:tcPr>
          <w:p w14:paraId="66222F61" w14:textId="3E4BF299" w:rsidR="00CA72C0" w:rsidRPr="00973E77" w:rsidRDefault="00C13AFE" w:rsidP="00FC31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right="-46"/>
              <w:jc w:val="both"/>
              <w:textAlignment w:val="baseline"/>
              <w:rPr>
                <w:rFonts w:eastAsia="Times New Roman" w:cstheme="minorHAnsi"/>
                <w:color w:val="000000"/>
                <w:sz w:val="24"/>
                <w:szCs w:val="24"/>
                <w:lang w:eastAsia="en-GB"/>
              </w:rPr>
            </w:pPr>
            <w:r>
              <w:rPr>
                <w:rFonts w:eastAsia="Times New Roman" w:cstheme="minorHAnsi"/>
                <w:color w:val="000000"/>
                <w:sz w:val="24"/>
                <w:szCs w:val="24"/>
                <w:lang w:eastAsia="en-GB"/>
              </w:rPr>
              <w:t xml:space="preserve"> </w:t>
            </w:r>
            <w:r w:rsidR="00CA72C0" w:rsidRPr="00973E77">
              <w:rPr>
                <w:rFonts w:eastAsia="Times New Roman" w:cstheme="minorHAnsi"/>
                <w:color w:val="000000"/>
                <w:sz w:val="24"/>
                <w:szCs w:val="24"/>
                <w:lang w:eastAsia="en-GB"/>
              </w:rPr>
              <w:t>Vehicle Collision or Pedestrian Struck</w:t>
            </w:r>
            <w:r w:rsidR="003F50AA">
              <w:rPr>
                <w:rFonts w:eastAsia="Times New Roman" w:cstheme="minorHAnsi"/>
                <w:color w:val="000000"/>
                <w:sz w:val="24"/>
                <w:szCs w:val="24"/>
                <w:lang w:eastAsia="en-GB"/>
              </w:rPr>
              <w:t xml:space="preserve"> </w:t>
            </w:r>
            <w:r w:rsidR="00CA72C0" w:rsidRPr="00973E77">
              <w:rPr>
                <w:rFonts w:eastAsia="Times New Roman" w:cstheme="minorHAnsi"/>
                <w:color w:val="000000"/>
                <w:sz w:val="24"/>
                <w:szCs w:val="24"/>
                <w:lang w:eastAsia="en-GB"/>
              </w:rPr>
              <w:t>(Injury)</w:t>
            </w:r>
          </w:p>
        </w:tc>
        <w:tc>
          <w:tcPr>
            <w:tcW w:w="3776" w:type="dxa"/>
            <w:tcBorders>
              <w:left w:val="nil"/>
              <w:bottom w:val="single" w:sz="4" w:space="0" w:color="auto"/>
            </w:tcBorders>
          </w:tcPr>
          <w:p w14:paraId="013B6C98" w14:textId="22447A16" w:rsidR="00CA72C0" w:rsidRPr="00973E77" w:rsidRDefault="00D37205" w:rsidP="00D3720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right="-46"/>
              <w:textAlignment w:val="baseline"/>
              <w:rPr>
                <w:rFonts w:eastAsia="Times New Roman" w:cstheme="minorHAnsi"/>
                <w:color w:val="000000"/>
                <w:sz w:val="24"/>
                <w:szCs w:val="24"/>
                <w:lang w:eastAsia="en-GB"/>
              </w:rPr>
            </w:pPr>
            <w:r>
              <w:rPr>
                <w:rFonts w:eastAsia="Times New Roman" w:cstheme="minorHAnsi"/>
                <w:color w:val="000000"/>
                <w:sz w:val="24"/>
                <w:szCs w:val="24"/>
                <w:lang w:eastAsia="en-GB"/>
              </w:rPr>
              <w:t xml:space="preserve">                </w:t>
            </w:r>
            <w:r w:rsidR="00CA72C0" w:rsidRPr="00973E77">
              <w:rPr>
                <w:rFonts w:eastAsia="Times New Roman" w:cstheme="minorHAnsi"/>
                <w:color w:val="000000"/>
                <w:sz w:val="24"/>
                <w:szCs w:val="24"/>
                <w:lang w:eastAsia="en-GB"/>
              </w:rPr>
              <w:t>21871</w:t>
            </w:r>
          </w:p>
        </w:tc>
      </w:tr>
    </w:tbl>
    <w:p w14:paraId="74C1FD1D" w14:textId="77777777" w:rsidR="00004A2F" w:rsidRDefault="00004A2F" w:rsidP="001301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4"/>
          <w:szCs w:val="24"/>
          <w:lang w:eastAsia="en-GB"/>
        </w:rPr>
      </w:pPr>
    </w:p>
    <w:p w14:paraId="32FC12C6" w14:textId="77777777" w:rsidR="00D322A5" w:rsidRDefault="00D322A5" w:rsidP="001301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4"/>
          <w:szCs w:val="24"/>
          <w:lang w:eastAsia="en-GB"/>
        </w:rPr>
      </w:pPr>
    </w:p>
    <w:p w14:paraId="556FAE31" w14:textId="77777777" w:rsidR="00D322A5" w:rsidRPr="00E76617" w:rsidRDefault="00D322A5" w:rsidP="001301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4"/>
          <w:szCs w:val="24"/>
          <w:lang w:eastAsia="en-GB"/>
        </w:rPr>
      </w:pPr>
    </w:p>
    <w:p w14:paraId="185A5DD8" w14:textId="77777777" w:rsidR="000C784D" w:rsidRDefault="000C784D" w:rsidP="00FC31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eastAsia="Times New Roman" w:cstheme="minorHAnsi"/>
          <w:b/>
          <w:bCs/>
          <w:color w:val="000000"/>
          <w:sz w:val="24"/>
          <w:szCs w:val="24"/>
          <w:lang w:eastAsia="en-GB"/>
        </w:rPr>
      </w:pPr>
    </w:p>
    <w:p w14:paraId="673E9EB8" w14:textId="77777777" w:rsidR="000C784D" w:rsidRDefault="000C784D" w:rsidP="00FC31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eastAsia="Times New Roman" w:cstheme="minorHAnsi"/>
          <w:b/>
          <w:bCs/>
          <w:color w:val="000000"/>
          <w:sz w:val="24"/>
          <w:szCs w:val="24"/>
          <w:lang w:eastAsia="en-GB"/>
        </w:rPr>
      </w:pPr>
    </w:p>
    <w:p w14:paraId="25ED9267" w14:textId="77777777" w:rsidR="000C784D" w:rsidRDefault="000C784D" w:rsidP="00FC31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eastAsia="Times New Roman" w:cstheme="minorHAnsi"/>
          <w:b/>
          <w:bCs/>
          <w:color w:val="000000"/>
          <w:sz w:val="24"/>
          <w:szCs w:val="24"/>
          <w:lang w:eastAsia="en-GB"/>
        </w:rPr>
      </w:pPr>
    </w:p>
    <w:p w14:paraId="7663676C" w14:textId="685BD454" w:rsidR="00A36F3C" w:rsidRPr="00973E77" w:rsidRDefault="00165EE6" w:rsidP="00FC31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eastAsia="Times New Roman" w:cstheme="minorHAnsi"/>
          <w:b/>
          <w:bCs/>
          <w:color w:val="000000"/>
          <w:sz w:val="24"/>
          <w:szCs w:val="24"/>
          <w:lang w:eastAsia="en-GB"/>
        </w:rPr>
      </w:pPr>
      <w:r w:rsidRPr="00973E77">
        <w:rPr>
          <w:rFonts w:eastAsia="Times New Roman" w:cstheme="minorHAnsi"/>
          <w:b/>
          <w:bCs/>
          <w:color w:val="000000"/>
          <w:sz w:val="24"/>
          <w:szCs w:val="24"/>
          <w:lang w:eastAsia="en-GB"/>
        </w:rPr>
        <w:lastRenderedPageBreak/>
        <w:t>Data Visualisation</w:t>
      </w:r>
    </w:p>
    <w:p w14:paraId="7661938B" w14:textId="77777777" w:rsidR="00A36F3C" w:rsidRPr="00973E77" w:rsidRDefault="00A36F3C" w:rsidP="00FC31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eastAsia="Times New Roman" w:cstheme="minorHAnsi"/>
          <w:color w:val="000000"/>
          <w:sz w:val="24"/>
          <w:szCs w:val="24"/>
          <w:lang w:eastAsia="en-GB"/>
        </w:rPr>
      </w:pPr>
    </w:p>
    <w:p w14:paraId="17E7A149" w14:textId="77777777" w:rsidR="00645366" w:rsidRDefault="00874BD1" w:rsidP="00645366">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pPr>
      <w:r w:rsidRPr="00973E77">
        <w:rPr>
          <w:rFonts w:cstheme="minorHAnsi"/>
          <w:noProof/>
          <w:color w:val="000000"/>
          <w:sz w:val="24"/>
          <w:szCs w:val="24"/>
        </w:rPr>
        <w:drawing>
          <wp:inline distT="0" distB="0" distL="0" distR="0" wp14:anchorId="46008799" wp14:editId="1FB42DAB">
            <wp:extent cx="5731510" cy="2113915"/>
            <wp:effectExtent l="0" t="0" r="2540" b="635"/>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9">
                      <a:extLst>
                        <a:ext uri="{BEBA8EAE-BF5A-486C-A8C5-ECC9F3942E4B}">
                          <a14:imgProps xmlns:a14="http://schemas.microsoft.com/office/drawing/2010/main">
                            <a14:imgLayer r:embed="rId2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31510" cy="2113915"/>
                    </a:xfrm>
                    <a:prstGeom prst="rect">
                      <a:avLst/>
                    </a:prstGeom>
                    <a:noFill/>
                    <a:ln>
                      <a:noFill/>
                    </a:ln>
                  </pic:spPr>
                </pic:pic>
              </a:graphicData>
            </a:graphic>
          </wp:inline>
        </w:drawing>
      </w:r>
    </w:p>
    <w:p w14:paraId="00B55F63" w14:textId="6DE74619" w:rsidR="00874BD1" w:rsidRPr="0065545A" w:rsidRDefault="00645366" w:rsidP="00645366">
      <w:pPr>
        <w:pStyle w:val="Caption"/>
        <w:jc w:val="both"/>
        <w:rPr>
          <w:color w:val="auto"/>
        </w:rPr>
      </w:pPr>
      <w:bookmarkStart w:id="430" w:name="_Toc136125827"/>
      <w:r w:rsidRPr="0065545A">
        <w:rPr>
          <w:color w:val="auto"/>
        </w:rPr>
        <w:t xml:space="preserve">Figure </w:t>
      </w:r>
      <w:r w:rsidRPr="0065545A">
        <w:rPr>
          <w:color w:val="auto"/>
        </w:rPr>
        <w:fldChar w:fldCharType="begin"/>
      </w:r>
      <w:r w:rsidRPr="0065545A">
        <w:rPr>
          <w:color w:val="auto"/>
        </w:rPr>
        <w:instrText xml:space="preserve"> SEQ Figure \* ARABIC </w:instrText>
      </w:r>
      <w:r w:rsidRPr="0065545A">
        <w:rPr>
          <w:color w:val="auto"/>
        </w:rPr>
        <w:fldChar w:fldCharType="separate"/>
      </w:r>
      <w:r w:rsidR="00134F7E">
        <w:rPr>
          <w:noProof/>
          <w:color w:val="auto"/>
        </w:rPr>
        <w:t>2</w:t>
      </w:r>
      <w:r w:rsidRPr="0065545A">
        <w:rPr>
          <w:color w:val="auto"/>
        </w:rPr>
        <w:fldChar w:fldCharType="end"/>
      </w:r>
      <w:r w:rsidRPr="0065545A">
        <w:rPr>
          <w:color w:val="auto"/>
        </w:rPr>
        <w:t>.Occurrence of each crime type</w:t>
      </w:r>
      <w:bookmarkEnd w:id="430"/>
    </w:p>
    <w:p w14:paraId="69CB32F5" w14:textId="77777777" w:rsidR="000A1383" w:rsidRDefault="0065545A" w:rsidP="000A1383">
      <w:pPr>
        <w:jc w:val="both"/>
        <w:rPr>
          <w:rFonts w:cstheme="minorHAnsi"/>
          <w:i/>
          <w:iCs/>
          <w:sz w:val="18"/>
          <w:szCs w:val="18"/>
        </w:rPr>
      </w:pPr>
      <w:r w:rsidRPr="0065545A">
        <w:rPr>
          <w:rFonts w:cstheme="minorHAnsi"/>
          <w:i/>
          <w:iCs/>
          <w:sz w:val="18"/>
          <w:szCs w:val="18"/>
        </w:rPr>
        <w:t>Source: The Author. Adapted from Vancouver crime dataset (2003-2017</w:t>
      </w:r>
      <w:r w:rsidRPr="005256D4">
        <w:rPr>
          <w:rFonts w:cstheme="minorHAnsi"/>
          <w:i/>
          <w:iCs/>
          <w:sz w:val="18"/>
          <w:szCs w:val="18"/>
        </w:rPr>
        <w:t>)</w:t>
      </w:r>
    </w:p>
    <w:p w14:paraId="4A610EF9" w14:textId="24B58522" w:rsidR="00D82F8D" w:rsidRPr="00267F47" w:rsidRDefault="00421A13" w:rsidP="0029233D">
      <w:pPr>
        <w:spacing w:line="360" w:lineRule="auto"/>
        <w:jc w:val="both"/>
        <w:rPr>
          <w:rFonts w:cstheme="minorHAnsi"/>
          <w:sz w:val="24"/>
          <w:szCs w:val="24"/>
        </w:rPr>
      </w:pPr>
      <w:r w:rsidRPr="00973E77">
        <w:rPr>
          <w:rFonts w:cstheme="minorHAnsi"/>
          <w:sz w:val="24"/>
          <w:szCs w:val="24"/>
        </w:rPr>
        <w:t>The number of crimes between 2003 and 2008, is above average with a spike just after 2008.</w:t>
      </w:r>
      <w:r w:rsidR="00DA60CD">
        <w:rPr>
          <w:rFonts w:cstheme="minorHAnsi"/>
          <w:sz w:val="24"/>
          <w:szCs w:val="24"/>
        </w:rPr>
        <w:t xml:space="preserve"> </w:t>
      </w:r>
      <w:r w:rsidRPr="00973E77">
        <w:rPr>
          <w:rFonts w:cstheme="minorHAnsi"/>
          <w:sz w:val="24"/>
          <w:szCs w:val="24"/>
        </w:rPr>
        <w:t xml:space="preserve"> </w:t>
      </w:r>
      <w:r w:rsidR="00B11D04">
        <w:rPr>
          <w:rFonts w:cstheme="minorHAnsi"/>
          <w:sz w:val="24"/>
          <w:szCs w:val="24"/>
        </w:rPr>
        <w:t>T</w:t>
      </w:r>
      <w:r w:rsidRPr="00973E77">
        <w:rPr>
          <w:rFonts w:cstheme="minorHAnsi"/>
          <w:sz w:val="24"/>
          <w:szCs w:val="24"/>
        </w:rPr>
        <w:t xml:space="preserve">here is a huge spike </w:t>
      </w:r>
      <w:r w:rsidR="00B11D04">
        <w:rPr>
          <w:rFonts w:cstheme="minorHAnsi"/>
          <w:sz w:val="24"/>
          <w:szCs w:val="24"/>
        </w:rPr>
        <w:t xml:space="preserve">in June 2011, </w:t>
      </w:r>
      <w:r w:rsidRPr="00973E77">
        <w:rPr>
          <w:rFonts w:cstheme="minorHAnsi"/>
          <w:sz w:val="24"/>
          <w:szCs w:val="24"/>
        </w:rPr>
        <w:t>above average</w:t>
      </w:r>
      <w:r w:rsidR="00665F81">
        <w:rPr>
          <w:rFonts w:cstheme="minorHAnsi"/>
          <w:sz w:val="24"/>
          <w:szCs w:val="24"/>
        </w:rPr>
        <w:t>,</w:t>
      </w:r>
      <w:r w:rsidR="00DA60CD">
        <w:rPr>
          <w:rFonts w:cstheme="minorHAnsi"/>
          <w:sz w:val="24"/>
          <w:szCs w:val="24"/>
        </w:rPr>
        <w:t xml:space="preserve"> as seen in </w:t>
      </w:r>
      <w:r w:rsidR="00904B8E">
        <w:rPr>
          <w:rFonts w:cstheme="minorHAnsi"/>
          <w:sz w:val="24"/>
          <w:szCs w:val="24"/>
        </w:rPr>
        <w:t>Fig</w:t>
      </w:r>
      <w:r w:rsidR="005431DC">
        <w:rPr>
          <w:rFonts w:cstheme="minorHAnsi"/>
          <w:sz w:val="24"/>
          <w:szCs w:val="24"/>
        </w:rPr>
        <w:t>ure</w:t>
      </w:r>
      <w:r w:rsidR="00DA60CD">
        <w:rPr>
          <w:rFonts w:cstheme="minorHAnsi"/>
          <w:sz w:val="24"/>
          <w:szCs w:val="24"/>
        </w:rPr>
        <w:t xml:space="preserve"> 2</w:t>
      </w:r>
      <w:r w:rsidRPr="00973E77">
        <w:rPr>
          <w:rFonts w:cstheme="minorHAnsi"/>
          <w:sz w:val="24"/>
          <w:szCs w:val="24"/>
        </w:rPr>
        <w:t xml:space="preserve">. Grouping </w:t>
      </w:r>
      <w:r w:rsidR="006A68FD">
        <w:rPr>
          <w:rFonts w:cstheme="minorHAnsi"/>
          <w:sz w:val="24"/>
          <w:szCs w:val="24"/>
        </w:rPr>
        <w:t>‘</w:t>
      </w:r>
      <w:r w:rsidRPr="00973E77">
        <w:rPr>
          <w:rFonts w:cstheme="minorHAnsi"/>
          <w:sz w:val="24"/>
          <w:szCs w:val="24"/>
        </w:rPr>
        <w:t>Break and Enter</w:t>
      </w:r>
      <w:r w:rsidR="008B54C1">
        <w:rPr>
          <w:rFonts w:cstheme="minorHAnsi"/>
          <w:sz w:val="24"/>
          <w:szCs w:val="24"/>
        </w:rPr>
        <w:t>’</w:t>
      </w:r>
      <w:r w:rsidRPr="00973E77">
        <w:rPr>
          <w:rFonts w:cstheme="minorHAnsi"/>
          <w:sz w:val="24"/>
          <w:szCs w:val="24"/>
        </w:rPr>
        <w:t xml:space="preserve"> crime, </w:t>
      </w:r>
      <w:r w:rsidR="008B54C1">
        <w:rPr>
          <w:rFonts w:cstheme="minorHAnsi"/>
          <w:sz w:val="24"/>
          <w:szCs w:val="24"/>
        </w:rPr>
        <w:t>‘</w:t>
      </w:r>
      <w:r w:rsidRPr="00973E77">
        <w:rPr>
          <w:rFonts w:cstheme="minorHAnsi"/>
          <w:sz w:val="24"/>
          <w:szCs w:val="24"/>
        </w:rPr>
        <w:t>Theft</w:t>
      </w:r>
      <w:r w:rsidR="008B54C1">
        <w:rPr>
          <w:rFonts w:cstheme="minorHAnsi"/>
          <w:sz w:val="24"/>
          <w:szCs w:val="24"/>
        </w:rPr>
        <w:t>’</w:t>
      </w:r>
      <w:r w:rsidRPr="00973E77">
        <w:rPr>
          <w:rFonts w:cstheme="minorHAnsi"/>
          <w:sz w:val="24"/>
          <w:szCs w:val="24"/>
        </w:rPr>
        <w:t xml:space="preserve"> crime and </w:t>
      </w:r>
      <w:r w:rsidR="008B54C1">
        <w:rPr>
          <w:rFonts w:cstheme="minorHAnsi"/>
          <w:sz w:val="24"/>
          <w:szCs w:val="24"/>
        </w:rPr>
        <w:t>‘</w:t>
      </w:r>
      <w:r w:rsidRPr="00973E77">
        <w:rPr>
          <w:rFonts w:cstheme="minorHAnsi"/>
          <w:sz w:val="24"/>
          <w:szCs w:val="24"/>
        </w:rPr>
        <w:t>Vehicle Collision</w:t>
      </w:r>
      <w:r w:rsidR="005D13E9">
        <w:rPr>
          <w:rFonts w:cstheme="minorHAnsi"/>
          <w:sz w:val="24"/>
          <w:szCs w:val="24"/>
        </w:rPr>
        <w:t>’</w:t>
      </w:r>
      <w:r w:rsidRPr="00973E77">
        <w:rPr>
          <w:rFonts w:cstheme="minorHAnsi"/>
          <w:sz w:val="24"/>
          <w:szCs w:val="24"/>
        </w:rPr>
        <w:t xml:space="preserve"> crime before analysis of the spike in June 2011 show</w:t>
      </w:r>
      <w:r w:rsidR="00A17517">
        <w:rPr>
          <w:rFonts w:cstheme="minorHAnsi"/>
          <w:sz w:val="24"/>
          <w:szCs w:val="24"/>
        </w:rPr>
        <w:t>ed</w:t>
      </w:r>
      <w:r w:rsidRPr="00973E77">
        <w:rPr>
          <w:rFonts w:cstheme="minorHAnsi"/>
          <w:sz w:val="24"/>
          <w:szCs w:val="24"/>
        </w:rPr>
        <w:t xml:space="preserve"> how many crimes occurred </w:t>
      </w:r>
      <w:r w:rsidR="00A42A19">
        <w:rPr>
          <w:rFonts w:cstheme="minorHAnsi"/>
          <w:sz w:val="24"/>
          <w:szCs w:val="24"/>
        </w:rPr>
        <w:t>with</w:t>
      </w:r>
      <w:r w:rsidRPr="00973E77">
        <w:rPr>
          <w:rFonts w:cstheme="minorHAnsi"/>
          <w:sz w:val="24"/>
          <w:szCs w:val="24"/>
        </w:rPr>
        <w:t xml:space="preserve"> crime types</w:t>
      </w:r>
      <w:r w:rsidR="00DA60CD">
        <w:rPr>
          <w:rFonts w:cstheme="minorHAnsi"/>
          <w:sz w:val="24"/>
          <w:szCs w:val="24"/>
        </w:rPr>
        <w:t>.</w:t>
      </w:r>
    </w:p>
    <w:p w14:paraId="27940660" w14:textId="3238997F" w:rsidR="00DA60CD" w:rsidRPr="000D6022" w:rsidRDefault="000A5BFE" w:rsidP="000A5BFE">
      <w:pPr>
        <w:pStyle w:val="Caption"/>
        <w:keepNext/>
        <w:jc w:val="both"/>
        <w:rPr>
          <w:b/>
          <w:bCs/>
          <w:color w:val="auto"/>
          <w:sz w:val="24"/>
          <w:szCs w:val="24"/>
        </w:rPr>
      </w:pPr>
      <w:bookmarkStart w:id="431" w:name="_Toc136015183"/>
      <w:bookmarkStart w:id="432" w:name="_Toc136029717"/>
      <w:bookmarkStart w:id="433" w:name="_Toc136212378"/>
      <w:r w:rsidRPr="000D6022">
        <w:rPr>
          <w:b/>
          <w:bCs/>
          <w:color w:val="auto"/>
          <w:sz w:val="24"/>
          <w:szCs w:val="24"/>
        </w:rPr>
        <w:t xml:space="preserve">Table </w:t>
      </w:r>
      <w:r w:rsidRPr="000D6022">
        <w:rPr>
          <w:b/>
          <w:bCs/>
          <w:color w:val="auto"/>
          <w:sz w:val="24"/>
          <w:szCs w:val="24"/>
        </w:rPr>
        <w:fldChar w:fldCharType="begin"/>
      </w:r>
      <w:r w:rsidRPr="000D6022">
        <w:rPr>
          <w:b/>
          <w:bCs/>
          <w:color w:val="auto"/>
          <w:sz w:val="24"/>
          <w:szCs w:val="24"/>
        </w:rPr>
        <w:instrText xml:space="preserve"> SEQ Table \* ARABIC </w:instrText>
      </w:r>
      <w:r w:rsidRPr="000D6022">
        <w:rPr>
          <w:b/>
          <w:bCs/>
          <w:color w:val="auto"/>
          <w:sz w:val="24"/>
          <w:szCs w:val="24"/>
        </w:rPr>
        <w:fldChar w:fldCharType="separate"/>
      </w:r>
      <w:r w:rsidR="00100E19">
        <w:rPr>
          <w:b/>
          <w:bCs/>
          <w:noProof/>
          <w:color w:val="auto"/>
          <w:sz w:val="24"/>
          <w:szCs w:val="24"/>
        </w:rPr>
        <w:t>2</w:t>
      </w:r>
      <w:r w:rsidRPr="000D6022">
        <w:rPr>
          <w:b/>
          <w:bCs/>
          <w:color w:val="auto"/>
          <w:sz w:val="24"/>
          <w:szCs w:val="24"/>
        </w:rPr>
        <w:fldChar w:fldCharType="end"/>
      </w:r>
      <w:r w:rsidRPr="000D6022">
        <w:rPr>
          <w:b/>
          <w:bCs/>
          <w:color w:val="auto"/>
          <w:sz w:val="24"/>
          <w:szCs w:val="24"/>
        </w:rPr>
        <w:t>. Occurrence of the grouped crime types</w:t>
      </w:r>
      <w:bookmarkEnd w:id="431"/>
      <w:bookmarkEnd w:id="432"/>
      <w:bookmarkEnd w:id="433"/>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3077"/>
        <w:gridCol w:w="5830"/>
      </w:tblGrid>
      <w:tr w:rsidR="0065568B" w:rsidRPr="00153A02" w14:paraId="26A19978" w14:textId="3C94DD21" w:rsidTr="00B06E87">
        <w:tc>
          <w:tcPr>
            <w:tcW w:w="3114" w:type="dxa"/>
            <w:tcBorders>
              <w:top w:val="single" w:sz="4" w:space="0" w:color="auto"/>
              <w:bottom w:val="single" w:sz="4" w:space="0" w:color="auto"/>
              <w:right w:val="nil"/>
            </w:tcBorders>
          </w:tcPr>
          <w:p w14:paraId="5DEEA0F4" w14:textId="1F19CF37" w:rsidR="0065568B" w:rsidRPr="00153A02" w:rsidRDefault="005E594D" w:rsidP="00FC3130">
            <w:pPr>
              <w:pStyle w:val="HTMLPreformatted"/>
              <w:shd w:val="clear" w:color="auto" w:fill="FFFFFF"/>
              <w:wordWrap w:val="0"/>
              <w:jc w:val="both"/>
              <w:textAlignment w:val="baseline"/>
              <w:rPr>
                <w:rFonts w:asciiTheme="minorHAnsi" w:hAnsiTheme="minorHAnsi" w:cstheme="minorHAnsi"/>
                <w:b/>
                <w:bCs/>
                <w:color w:val="000000"/>
                <w:sz w:val="24"/>
                <w:szCs w:val="24"/>
              </w:rPr>
            </w:pPr>
            <w:r w:rsidRPr="00153A02">
              <w:rPr>
                <w:rFonts w:asciiTheme="minorHAnsi" w:hAnsiTheme="minorHAnsi" w:cstheme="minorHAnsi"/>
                <w:b/>
                <w:bCs/>
                <w:color w:val="000000"/>
                <w:sz w:val="24"/>
                <w:szCs w:val="24"/>
              </w:rPr>
              <w:t xml:space="preserve">   </w:t>
            </w:r>
            <w:r w:rsidR="0065568B" w:rsidRPr="00153A02">
              <w:rPr>
                <w:rFonts w:asciiTheme="minorHAnsi" w:hAnsiTheme="minorHAnsi" w:cstheme="minorHAnsi"/>
                <w:b/>
                <w:bCs/>
                <w:color w:val="000000"/>
                <w:sz w:val="24"/>
                <w:szCs w:val="24"/>
              </w:rPr>
              <w:t>CRIME TYPE</w:t>
            </w:r>
          </w:p>
        </w:tc>
        <w:tc>
          <w:tcPr>
            <w:tcW w:w="5902" w:type="dxa"/>
            <w:tcBorders>
              <w:top w:val="single" w:sz="4" w:space="0" w:color="auto"/>
              <w:left w:val="nil"/>
              <w:bottom w:val="single" w:sz="4" w:space="0" w:color="auto"/>
            </w:tcBorders>
          </w:tcPr>
          <w:p w14:paraId="35F40B17" w14:textId="2C6E3257" w:rsidR="0065568B" w:rsidRPr="00153A02" w:rsidRDefault="005E594D" w:rsidP="00FC3130">
            <w:pPr>
              <w:pStyle w:val="HTMLPreformatted"/>
              <w:shd w:val="clear" w:color="auto" w:fill="FFFFFF"/>
              <w:wordWrap w:val="0"/>
              <w:jc w:val="both"/>
              <w:textAlignment w:val="baseline"/>
              <w:rPr>
                <w:rFonts w:asciiTheme="minorHAnsi" w:hAnsiTheme="minorHAnsi" w:cstheme="minorHAnsi"/>
                <w:b/>
                <w:bCs/>
                <w:color w:val="000000"/>
                <w:sz w:val="24"/>
                <w:szCs w:val="24"/>
              </w:rPr>
            </w:pPr>
            <w:r w:rsidRPr="00153A02">
              <w:rPr>
                <w:rFonts w:asciiTheme="minorHAnsi" w:hAnsiTheme="minorHAnsi" w:cstheme="minorHAnsi"/>
                <w:color w:val="000000"/>
                <w:sz w:val="24"/>
                <w:szCs w:val="24"/>
              </w:rPr>
              <w:t xml:space="preserve">                  </w:t>
            </w:r>
            <w:r w:rsidR="007553B9" w:rsidRPr="00153A02">
              <w:rPr>
                <w:rFonts w:asciiTheme="minorHAnsi" w:hAnsiTheme="minorHAnsi" w:cstheme="minorHAnsi"/>
                <w:color w:val="000000"/>
                <w:sz w:val="24"/>
                <w:szCs w:val="24"/>
              </w:rPr>
              <w:t xml:space="preserve">  </w:t>
            </w:r>
            <w:r w:rsidR="00574BA8" w:rsidRPr="00153A02">
              <w:rPr>
                <w:rFonts w:asciiTheme="minorHAnsi" w:hAnsiTheme="minorHAnsi" w:cstheme="minorHAnsi"/>
                <w:color w:val="000000"/>
                <w:sz w:val="24"/>
                <w:szCs w:val="24"/>
              </w:rPr>
              <w:t xml:space="preserve"> </w:t>
            </w:r>
            <w:r w:rsidR="00574BA8" w:rsidRPr="00153A02">
              <w:rPr>
                <w:rFonts w:cstheme="minorHAnsi"/>
                <w:color w:val="000000"/>
                <w:sz w:val="24"/>
                <w:szCs w:val="24"/>
              </w:rPr>
              <w:t xml:space="preserve"> </w:t>
            </w:r>
            <w:r w:rsidR="007553B9" w:rsidRPr="00153A02">
              <w:rPr>
                <w:rFonts w:asciiTheme="minorHAnsi" w:hAnsiTheme="minorHAnsi" w:cstheme="minorHAnsi"/>
                <w:color w:val="000000"/>
                <w:sz w:val="24"/>
                <w:szCs w:val="24"/>
              </w:rPr>
              <w:t xml:space="preserve"> </w:t>
            </w:r>
            <w:r w:rsidR="0057042A">
              <w:rPr>
                <w:rFonts w:asciiTheme="minorHAnsi" w:hAnsiTheme="minorHAnsi" w:cstheme="minorHAnsi"/>
                <w:color w:val="000000"/>
                <w:sz w:val="24"/>
                <w:szCs w:val="24"/>
              </w:rPr>
              <w:t xml:space="preserve">     </w:t>
            </w:r>
            <w:r w:rsidR="0065568B" w:rsidRPr="00153A02">
              <w:rPr>
                <w:rFonts w:asciiTheme="minorHAnsi" w:hAnsiTheme="minorHAnsi" w:cstheme="minorHAnsi"/>
                <w:b/>
                <w:bCs/>
                <w:color w:val="000000"/>
                <w:sz w:val="24"/>
                <w:szCs w:val="24"/>
              </w:rPr>
              <w:t>OCCURRENCE</w:t>
            </w:r>
          </w:p>
        </w:tc>
      </w:tr>
      <w:tr w:rsidR="0065568B" w:rsidRPr="00153A02" w14:paraId="4DAED095" w14:textId="1DAF13BB" w:rsidTr="00B06E87">
        <w:tc>
          <w:tcPr>
            <w:tcW w:w="3114" w:type="dxa"/>
            <w:tcBorders>
              <w:top w:val="single" w:sz="4" w:space="0" w:color="auto"/>
              <w:right w:val="nil"/>
            </w:tcBorders>
          </w:tcPr>
          <w:p w14:paraId="2089487E" w14:textId="6D626B28" w:rsidR="0065568B" w:rsidRPr="00153A02" w:rsidRDefault="00214BFC" w:rsidP="00FC3130">
            <w:pPr>
              <w:pStyle w:val="HTMLPreformatted"/>
              <w:shd w:val="clear" w:color="auto" w:fill="FFFFFF"/>
              <w:wordWrap w:val="0"/>
              <w:jc w:val="both"/>
              <w:textAlignment w:val="baseline"/>
              <w:rPr>
                <w:rFonts w:asciiTheme="minorHAnsi" w:hAnsiTheme="minorHAnsi" w:cstheme="minorHAnsi"/>
                <w:color w:val="000000"/>
                <w:sz w:val="24"/>
                <w:szCs w:val="24"/>
              </w:rPr>
            </w:pPr>
            <w:r w:rsidRPr="00153A02">
              <w:rPr>
                <w:rFonts w:asciiTheme="minorHAnsi" w:hAnsiTheme="minorHAnsi" w:cstheme="minorHAnsi"/>
                <w:color w:val="000000"/>
                <w:sz w:val="24"/>
                <w:szCs w:val="24"/>
              </w:rPr>
              <w:t xml:space="preserve">  </w:t>
            </w:r>
            <w:r w:rsidR="00BD6785">
              <w:rPr>
                <w:rFonts w:asciiTheme="minorHAnsi" w:hAnsiTheme="minorHAnsi" w:cstheme="minorHAnsi"/>
                <w:color w:val="000000"/>
                <w:sz w:val="24"/>
                <w:szCs w:val="24"/>
              </w:rPr>
              <w:t xml:space="preserve"> </w:t>
            </w:r>
            <w:r w:rsidR="0065568B" w:rsidRPr="00153A02">
              <w:rPr>
                <w:rFonts w:asciiTheme="minorHAnsi" w:hAnsiTheme="minorHAnsi" w:cstheme="minorHAnsi"/>
                <w:color w:val="000000"/>
                <w:sz w:val="24"/>
                <w:szCs w:val="24"/>
              </w:rPr>
              <w:t>Mischief</w:t>
            </w:r>
          </w:p>
        </w:tc>
        <w:tc>
          <w:tcPr>
            <w:tcW w:w="5902" w:type="dxa"/>
            <w:tcBorders>
              <w:top w:val="single" w:sz="4" w:space="0" w:color="auto"/>
              <w:left w:val="nil"/>
            </w:tcBorders>
          </w:tcPr>
          <w:p w14:paraId="6094B8AF" w14:textId="73F7BDA3" w:rsidR="0065568B" w:rsidRPr="00153A02" w:rsidRDefault="005E594D" w:rsidP="00FC3130">
            <w:pPr>
              <w:pStyle w:val="HTMLPreformatted"/>
              <w:shd w:val="clear" w:color="auto" w:fill="FFFFFF"/>
              <w:wordWrap w:val="0"/>
              <w:ind w:left="312"/>
              <w:jc w:val="both"/>
              <w:textAlignment w:val="baseline"/>
              <w:rPr>
                <w:rFonts w:asciiTheme="minorHAnsi" w:hAnsiTheme="minorHAnsi" w:cstheme="minorHAnsi"/>
                <w:color w:val="000000"/>
                <w:sz w:val="24"/>
                <w:szCs w:val="24"/>
              </w:rPr>
            </w:pPr>
            <w:r w:rsidRPr="00153A02">
              <w:rPr>
                <w:rFonts w:asciiTheme="minorHAnsi" w:hAnsiTheme="minorHAnsi" w:cstheme="minorHAnsi"/>
                <w:color w:val="000000"/>
                <w:sz w:val="24"/>
                <w:szCs w:val="24"/>
              </w:rPr>
              <w:t xml:space="preserve">                    </w:t>
            </w:r>
            <w:r w:rsidR="00500440" w:rsidRPr="00153A02">
              <w:rPr>
                <w:rFonts w:asciiTheme="minorHAnsi" w:hAnsiTheme="minorHAnsi" w:cstheme="minorHAnsi"/>
                <w:color w:val="000000"/>
                <w:sz w:val="24"/>
                <w:szCs w:val="24"/>
              </w:rPr>
              <w:t xml:space="preserve">   </w:t>
            </w:r>
            <w:r w:rsidRPr="00153A02">
              <w:rPr>
                <w:rFonts w:asciiTheme="minorHAnsi" w:hAnsiTheme="minorHAnsi" w:cstheme="minorHAnsi"/>
                <w:color w:val="000000"/>
                <w:sz w:val="24"/>
                <w:szCs w:val="24"/>
              </w:rPr>
              <w:t xml:space="preserve"> </w:t>
            </w:r>
            <w:r w:rsidR="0065568B" w:rsidRPr="00153A02">
              <w:rPr>
                <w:rFonts w:asciiTheme="minorHAnsi" w:hAnsiTheme="minorHAnsi" w:cstheme="minorHAnsi"/>
                <w:color w:val="000000"/>
                <w:sz w:val="24"/>
                <w:szCs w:val="24"/>
              </w:rPr>
              <w:t>809</w:t>
            </w:r>
          </w:p>
        </w:tc>
      </w:tr>
      <w:tr w:rsidR="0065568B" w:rsidRPr="00153A02" w14:paraId="6B761BEA" w14:textId="783166E4" w:rsidTr="00B06E87">
        <w:tc>
          <w:tcPr>
            <w:tcW w:w="3114" w:type="dxa"/>
            <w:tcBorders>
              <w:right w:val="nil"/>
            </w:tcBorders>
          </w:tcPr>
          <w:p w14:paraId="4684B08E" w14:textId="42EE4756" w:rsidR="0065568B" w:rsidRPr="00153A02" w:rsidRDefault="00214BFC" w:rsidP="00FC3130">
            <w:pPr>
              <w:pStyle w:val="HTMLPreformatted"/>
              <w:shd w:val="clear" w:color="auto" w:fill="FFFFFF"/>
              <w:wordWrap w:val="0"/>
              <w:jc w:val="both"/>
              <w:textAlignment w:val="baseline"/>
              <w:rPr>
                <w:rFonts w:asciiTheme="minorHAnsi" w:hAnsiTheme="minorHAnsi" w:cstheme="minorHAnsi"/>
                <w:color w:val="000000"/>
                <w:sz w:val="24"/>
                <w:szCs w:val="24"/>
              </w:rPr>
            </w:pPr>
            <w:r w:rsidRPr="00153A02">
              <w:rPr>
                <w:rFonts w:asciiTheme="minorHAnsi" w:hAnsiTheme="minorHAnsi" w:cstheme="minorHAnsi"/>
                <w:color w:val="000000"/>
                <w:sz w:val="24"/>
                <w:szCs w:val="24"/>
              </w:rPr>
              <w:t xml:space="preserve">   </w:t>
            </w:r>
            <w:r w:rsidR="0065568B" w:rsidRPr="00153A02">
              <w:rPr>
                <w:rFonts w:asciiTheme="minorHAnsi" w:hAnsiTheme="minorHAnsi" w:cstheme="minorHAnsi"/>
                <w:color w:val="000000"/>
                <w:sz w:val="24"/>
                <w:szCs w:val="24"/>
              </w:rPr>
              <w:t>Theft from Vehicle</w:t>
            </w:r>
          </w:p>
        </w:tc>
        <w:tc>
          <w:tcPr>
            <w:tcW w:w="5902" w:type="dxa"/>
            <w:tcBorders>
              <w:left w:val="nil"/>
            </w:tcBorders>
          </w:tcPr>
          <w:p w14:paraId="1A452853" w14:textId="5D173FEB" w:rsidR="0065568B" w:rsidRPr="00153A02" w:rsidRDefault="005E594D" w:rsidP="00FC3130">
            <w:pPr>
              <w:pStyle w:val="HTMLPreformatted"/>
              <w:shd w:val="clear" w:color="auto" w:fill="FFFFFF"/>
              <w:wordWrap w:val="0"/>
              <w:ind w:left="276"/>
              <w:jc w:val="both"/>
              <w:textAlignment w:val="baseline"/>
              <w:rPr>
                <w:rFonts w:asciiTheme="minorHAnsi" w:hAnsiTheme="minorHAnsi" w:cstheme="minorHAnsi"/>
                <w:color w:val="000000"/>
                <w:sz w:val="24"/>
                <w:szCs w:val="24"/>
              </w:rPr>
            </w:pPr>
            <w:r w:rsidRPr="00153A02">
              <w:rPr>
                <w:rFonts w:asciiTheme="minorHAnsi" w:hAnsiTheme="minorHAnsi" w:cstheme="minorHAnsi"/>
                <w:color w:val="000000"/>
                <w:sz w:val="24"/>
                <w:szCs w:val="24"/>
              </w:rPr>
              <w:t xml:space="preserve">                      </w:t>
            </w:r>
            <w:r w:rsidR="00500440" w:rsidRPr="00153A02">
              <w:rPr>
                <w:rFonts w:asciiTheme="minorHAnsi" w:hAnsiTheme="minorHAnsi" w:cstheme="minorHAnsi"/>
                <w:color w:val="000000"/>
                <w:sz w:val="24"/>
                <w:szCs w:val="24"/>
              </w:rPr>
              <w:t xml:space="preserve">   </w:t>
            </w:r>
            <w:r w:rsidR="0065568B" w:rsidRPr="00153A02">
              <w:rPr>
                <w:rFonts w:asciiTheme="minorHAnsi" w:hAnsiTheme="minorHAnsi" w:cstheme="minorHAnsi"/>
                <w:color w:val="000000"/>
                <w:sz w:val="24"/>
                <w:szCs w:val="24"/>
              </w:rPr>
              <w:t>521</w:t>
            </w:r>
          </w:p>
        </w:tc>
      </w:tr>
      <w:tr w:rsidR="0065568B" w:rsidRPr="00153A02" w14:paraId="503A9D4C" w14:textId="7838AC32" w:rsidTr="00B06E87">
        <w:tc>
          <w:tcPr>
            <w:tcW w:w="3114" w:type="dxa"/>
            <w:tcBorders>
              <w:right w:val="nil"/>
            </w:tcBorders>
          </w:tcPr>
          <w:p w14:paraId="2D19C22A" w14:textId="25C27D1C" w:rsidR="0065568B" w:rsidRPr="00153A02" w:rsidRDefault="00200F56" w:rsidP="00FC3130">
            <w:pPr>
              <w:pStyle w:val="HTMLPreformatted"/>
              <w:shd w:val="clear" w:color="auto" w:fill="FFFFFF"/>
              <w:wordWrap w:val="0"/>
              <w:jc w:val="both"/>
              <w:textAlignment w:val="baseline"/>
              <w:rPr>
                <w:rFonts w:asciiTheme="minorHAnsi" w:hAnsiTheme="minorHAnsi" w:cstheme="minorHAnsi"/>
                <w:color w:val="000000"/>
                <w:sz w:val="24"/>
                <w:szCs w:val="24"/>
              </w:rPr>
            </w:pPr>
            <w:r>
              <w:rPr>
                <w:rFonts w:asciiTheme="minorHAnsi" w:hAnsiTheme="minorHAnsi" w:cstheme="minorHAnsi"/>
                <w:color w:val="000000"/>
                <w:sz w:val="24"/>
                <w:szCs w:val="24"/>
              </w:rPr>
              <w:t xml:space="preserve">   </w:t>
            </w:r>
            <w:r w:rsidR="0065568B" w:rsidRPr="00153A02">
              <w:rPr>
                <w:rFonts w:asciiTheme="minorHAnsi" w:hAnsiTheme="minorHAnsi" w:cstheme="minorHAnsi"/>
                <w:color w:val="000000"/>
                <w:sz w:val="24"/>
                <w:szCs w:val="24"/>
              </w:rPr>
              <w:t>Offence Against a Person</w:t>
            </w:r>
          </w:p>
        </w:tc>
        <w:tc>
          <w:tcPr>
            <w:tcW w:w="5902" w:type="dxa"/>
            <w:tcBorders>
              <w:left w:val="nil"/>
            </w:tcBorders>
          </w:tcPr>
          <w:p w14:paraId="3132E9A9" w14:textId="7A240D55" w:rsidR="0065568B" w:rsidRPr="00153A02" w:rsidRDefault="005E594D" w:rsidP="00FC3130">
            <w:pPr>
              <w:pStyle w:val="HTMLPreformatted"/>
              <w:shd w:val="clear" w:color="auto" w:fill="FFFFFF"/>
              <w:wordWrap w:val="0"/>
              <w:ind w:left="264"/>
              <w:jc w:val="both"/>
              <w:textAlignment w:val="baseline"/>
              <w:rPr>
                <w:rFonts w:asciiTheme="minorHAnsi" w:hAnsiTheme="minorHAnsi" w:cstheme="minorHAnsi"/>
                <w:color w:val="000000"/>
                <w:sz w:val="24"/>
                <w:szCs w:val="24"/>
              </w:rPr>
            </w:pPr>
            <w:r w:rsidRPr="00153A02">
              <w:rPr>
                <w:rFonts w:asciiTheme="minorHAnsi" w:hAnsiTheme="minorHAnsi" w:cstheme="minorHAnsi"/>
                <w:color w:val="000000"/>
                <w:sz w:val="24"/>
                <w:szCs w:val="24"/>
              </w:rPr>
              <w:t xml:space="preserve">                      </w:t>
            </w:r>
            <w:r w:rsidR="00500440" w:rsidRPr="00153A02">
              <w:rPr>
                <w:rFonts w:asciiTheme="minorHAnsi" w:hAnsiTheme="minorHAnsi" w:cstheme="minorHAnsi"/>
                <w:color w:val="000000"/>
                <w:sz w:val="24"/>
                <w:szCs w:val="24"/>
              </w:rPr>
              <w:t xml:space="preserve">   </w:t>
            </w:r>
            <w:r w:rsidR="0065568B" w:rsidRPr="00153A02">
              <w:rPr>
                <w:rFonts w:asciiTheme="minorHAnsi" w:hAnsiTheme="minorHAnsi" w:cstheme="minorHAnsi"/>
                <w:color w:val="000000"/>
                <w:sz w:val="24"/>
                <w:szCs w:val="24"/>
              </w:rPr>
              <w:t>314</w:t>
            </w:r>
          </w:p>
        </w:tc>
      </w:tr>
      <w:tr w:rsidR="0065568B" w:rsidRPr="00153A02" w14:paraId="755DFF20" w14:textId="1CA90545" w:rsidTr="00B06E87">
        <w:tc>
          <w:tcPr>
            <w:tcW w:w="3114" w:type="dxa"/>
            <w:tcBorders>
              <w:right w:val="nil"/>
            </w:tcBorders>
          </w:tcPr>
          <w:p w14:paraId="73B156DB" w14:textId="1548D28F" w:rsidR="0065568B" w:rsidRPr="00153A02" w:rsidRDefault="005E594D" w:rsidP="00FC3130">
            <w:pPr>
              <w:pStyle w:val="HTMLPreformatted"/>
              <w:shd w:val="clear" w:color="auto" w:fill="FFFFFF"/>
              <w:wordWrap w:val="0"/>
              <w:jc w:val="both"/>
              <w:textAlignment w:val="baseline"/>
              <w:rPr>
                <w:rFonts w:asciiTheme="minorHAnsi" w:hAnsiTheme="minorHAnsi" w:cstheme="minorHAnsi"/>
                <w:color w:val="000000"/>
                <w:sz w:val="24"/>
                <w:szCs w:val="24"/>
              </w:rPr>
            </w:pPr>
            <w:r w:rsidRPr="00153A02">
              <w:rPr>
                <w:rFonts w:asciiTheme="minorHAnsi" w:hAnsiTheme="minorHAnsi" w:cstheme="minorHAnsi"/>
                <w:color w:val="000000"/>
                <w:sz w:val="24"/>
                <w:szCs w:val="24"/>
              </w:rPr>
              <w:t xml:space="preserve"> </w:t>
            </w:r>
            <w:r w:rsidR="00200F56">
              <w:rPr>
                <w:rFonts w:asciiTheme="minorHAnsi" w:hAnsiTheme="minorHAnsi" w:cstheme="minorHAnsi"/>
                <w:color w:val="000000"/>
                <w:sz w:val="24"/>
                <w:szCs w:val="24"/>
              </w:rPr>
              <w:t xml:space="preserve">  </w:t>
            </w:r>
            <w:r w:rsidR="0065568B" w:rsidRPr="00153A02">
              <w:rPr>
                <w:rFonts w:asciiTheme="minorHAnsi" w:hAnsiTheme="minorHAnsi" w:cstheme="minorHAnsi"/>
                <w:color w:val="000000"/>
                <w:sz w:val="24"/>
                <w:szCs w:val="24"/>
              </w:rPr>
              <w:t xml:space="preserve">Break </w:t>
            </w:r>
            <w:r w:rsidR="008F41CD" w:rsidRPr="00153A02">
              <w:rPr>
                <w:rFonts w:asciiTheme="minorHAnsi" w:hAnsiTheme="minorHAnsi" w:cstheme="minorHAnsi"/>
                <w:color w:val="000000"/>
                <w:sz w:val="24"/>
                <w:szCs w:val="24"/>
              </w:rPr>
              <w:t>&amp;</w:t>
            </w:r>
            <w:r w:rsidR="0065568B" w:rsidRPr="00153A02">
              <w:rPr>
                <w:rFonts w:asciiTheme="minorHAnsi" w:hAnsiTheme="minorHAnsi" w:cstheme="minorHAnsi"/>
                <w:color w:val="000000"/>
                <w:sz w:val="24"/>
                <w:szCs w:val="24"/>
              </w:rPr>
              <w:t xml:space="preserve"> Enter Commercia</w:t>
            </w:r>
            <w:r w:rsidR="008F41CD" w:rsidRPr="00153A02">
              <w:rPr>
                <w:rFonts w:asciiTheme="minorHAnsi" w:hAnsiTheme="minorHAnsi" w:cstheme="minorHAnsi"/>
                <w:color w:val="000000"/>
                <w:sz w:val="24"/>
                <w:szCs w:val="24"/>
              </w:rPr>
              <w:t>l</w:t>
            </w:r>
          </w:p>
        </w:tc>
        <w:tc>
          <w:tcPr>
            <w:tcW w:w="5902" w:type="dxa"/>
            <w:tcBorders>
              <w:left w:val="nil"/>
            </w:tcBorders>
          </w:tcPr>
          <w:p w14:paraId="1B3BF0D3" w14:textId="220A1BA1" w:rsidR="0065568B" w:rsidRPr="00153A02" w:rsidRDefault="005E594D" w:rsidP="00FC3130">
            <w:pPr>
              <w:pStyle w:val="HTMLPreformatted"/>
              <w:shd w:val="clear" w:color="auto" w:fill="FFFFFF"/>
              <w:wordWrap w:val="0"/>
              <w:ind w:left="264"/>
              <w:jc w:val="both"/>
              <w:textAlignment w:val="baseline"/>
              <w:rPr>
                <w:rFonts w:asciiTheme="minorHAnsi" w:hAnsiTheme="minorHAnsi" w:cstheme="minorHAnsi"/>
                <w:color w:val="000000"/>
                <w:sz w:val="24"/>
                <w:szCs w:val="24"/>
              </w:rPr>
            </w:pPr>
            <w:r w:rsidRPr="00153A02">
              <w:rPr>
                <w:rFonts w:asciiTheme="minorHAnsi" w:hAnsiTheme="minorHAnsi" w:cstheme="minorHAnsi"/>
                <w:color w:val="000000"/>
                <w:sz w:val="24"/>
                <w:szCs w:val="24"/>
              </w:rPr>
              <w:t xml:space="preserve">                     </w:t>
            </w:r>
            <w:r w:rsidR="006137AF" w:rsidRPr="00153A02">
              <w:rPr>
                <w:rFonts w:asciiTheme="minorHAnsi" w:hAnsiTheme="minorHAnsi" w:cstheme="minorHAnsi"/>
                <w:color w:val="000000"/>
                <w:sz w:val="24"/>
                <w:szCs w:val="24"/>
              </w:rPr>
              <w:t xml:space="preserve"> </w:t>
            </w:r>
            <w:r w:rsidR="00500440" w:rsidRPr="00153A02">
              <w:rPr>
                <w:rFonts w:asciiTheme="minorHAnsi" w:hAnsiTheme="minorHAnsi" w:cstheme="minorHAnsi"/>
                <w:color w:val="000000"/>
                <w:sz w:val="24"/>
                <w:szCs w:val="24"/>
              </w:rPr>
              <w:t xml:space="preserve">   </w:t>
            </w:r>
            <w:r w:rsidR="0065568B" w:rsidRPr="00153A02">
              <w:rPr>
                <w:rFonts w:asciiTheme="minorHAnsi" w:hAnsiTheme="minorHAnsi" w:cstheme="minorHAnsi"/>
                <w:color w:val="000000"/>
                <w:sz w:val="24"/>
                <w:szCs w:val="24"/>
              </w:rPr>
              <w:t>303</w:t>
            </w:r>
          </w:p>
        </w:tc>
      </w:tr>
      <w:tr w:rsidR="0065568B" w:rsidRPr="00153A02" w14:paraId="5EC1F032" w14:textId="4F6F70B8" w:rsidTr="00B06E87">
        <w:tc>
          <w:tcPr>
            <w:tcW w:w="3114" w:type="dxa"/>
            <w:tcBorders>
              <w:bottom w:val="single" w:sz="4" w:space="0" w:color="auto"/>
              <w:right w:val="nil"/>
            </w:tcBorders>
          </w:tcPr>
          <w:p w14:paraId="32115A4C" w14:textId="089922D7" w:rsidR="0065568B" w:rsidRPr="00153A02" w:rsidRDefault="005E594D" w:rsidP="00FC3130">
            <w:pPr>
              <w:pStyle w:val="HTMLPreformatted"/>
              <w:shd w:val="clear" w:color="auto" w:fill="FFFFFF"/>
              <w:wordWrap w:val="0"/>
              <w:jc w:val="both"/>
              <w:textAlignment w:val="baseline"/>
              <w:rPr>
                <w:rFonts w:asciiTheme="minorHAnsi" w:hAnsiTheme="minorHAnsi" w:cstheme="minorHAnsi"/>
                <w:color w:val="000000"/>
                <w:sz w:val="24"/>
                <w:szCs w:val="24"/>
              </w:rPr>
            </w:pPr>
            <w:r w:rsidRPr="00153A02">
              <w:rPr>
                <w:rFonts w:asciiTheme="minorHAnsi" w:hAnsiTheme="minorHAnsi" w:cstheme="minorHAnsi"/>
                <w:color w:val="000000"/>
                <w:sz w:val="24"/>
                <w:szCs w:val="24"/>
              </w:rPr>
              <w:t xml:space="preserve"> </w:t>
            </w:r>
            <w:r w:rsidR="00214BFC" w:rsidRPr="00153A02">
              <w:rPr>
                <w:rFonts w:asciiTheme="minorHAnsi" w:hAnsiTheme="minorHAnsi" w:cstheme="minorHAnsi"/>
                <w:color w:val="000000"/>
                <w:sz w:val="24"/>
                <w:szCs w:val="24"/>
              </w:rPr>
              <w:t xml:space="preserve">  </w:t>
            </w:r>
            <w:r w:rsidR="0065568B" w:rsidRPr="00153A02">
              <w:rPr>
                <w:rFonts w:asciiTheme="minorHAnsi" w:hAnsiTheme="minorHAnsi" w:cstheme="minorHAnsi"/>
                <w:color w:val="000000"/>
                <w:sz w:val="24"/>
                <w:szCs w:val="24"/>
              </w:rPr>
              <w:t>Other Theft</w:t>
            </w:r>
          </w:p>
        </w:tc>
        <w:tc>
          <w:tcPr>
            <w:tcW w:w="5902" w:type="dxa"/>
            <w:tcBorders>
              <w:left w:val="nil"/>
              <w:bottom w:val="single" w:sz="4" w:space="0" w:color="auto"/>
            </w:tcBorders>
          </w:tcPr>
          <w:p w14:paraId="014419EA" w14:textId="1BF00F0A" w:rsidR="0065568B" w:rsidRPr="00153A02" w:rsidRDefault="005E594D" w:rsidP="00FC3130">
            <w:pPr>
              <w:pStyle w:val="HTMLPreformatted"/>
              <w:shd w:val="clear" w:color="auto" w:fill="FFFFFF"/>
              <w:wordWrap w:val="0"/>
              <w:ind w:left="252"/>
              <w:jc w:val="both"/>
              <w:textAlignment w:val="baseline"/>
              <w:rPr>
                <w:rFonts w:asciiTheme="minorHAnsi" w:hAnsiTheme="minorHAnsi" w:cstheme="minorHAnsi"/>
                <w:color w:val="000000"/>
                <w:sz w:val="24"/>
                <w:szCs w:val="24"/>
              </w:rPr>
            </w:pPr>
            <w:r w:rsidRPr="00153A02">
              <w:rPr>
                <w:rFonts w:asciiTheme="minorHAnsi" w:hAnsiTheme="minorHAnsi" w:cstheme="minorHAnsi"/>
                <w:color w:val="000000"/>
                <w:sz w:val="24"/>
                <w:szCs w:val="24"/>
              </w:rPr>
              <w:t xml:space="preserve">                      </w:t>
            </w:r>
            <w:r w:rsidR="00500440" w:rsidRPr="00153A02">
              <w:rPr>
                <w:rFonts w:asciiTheme="minorHAnsi" w:hAnsiTheme="minorHAnsi" w:cstheme="minorHAnsi"/>
                <w:color w:val="000000"/>
                <w:sz w:val="24"/>
                <w:szCs w:val="24"/>
              </w:rPr>
              <w:t xml:space="preserve">   </w:t>
            </w:r>
            <w:r w:rsidR="0065568B" w:rsidRPr="00153A02">
              <w:rPr>
                <w:rFonts w:asciiTheme="minorHAnsi" w:hAnsiTheme="minorHAnsi" w:cstheme="minorHAnsi"/>
                <w:color w:val="000000"/>
                <w:sz w:val="24"/>
                <w:szCs w:val="24"/>
              </w:rPr>
              <w:t>301</w:t>
            </w:r>
          </w:p>
        </w:tc>
      </w:tr>
    </w:tbl>
    <w:p w14:paraId="3053518E" w14:textId="77777777" w:rsidR="00357FD8" w:rsidRDefault="00357FD8" w:rsidP="00C06007">
      <w:pPr>
        <w:pStyle w:val="HTMLPreformatted"/>
        <w:shd w:val="clear" w:color="auto" w:fill="FFFFFF"/>
        <w:wordWrap w:val="0"/>
        <w:spacing w:line="360" w:lineRule="auto"/>
        <w:textAlignment w:val="baseline"/>
        <w:rPr>
          <w:rFonts w:asciiTheme="minorHAnsi" w:hAnsiTheme="minorHAnsi" w:cstheme="minorHAnsi"/>
          <w:color w:val="000000"/>
          <w:sz w:val="24"/>
          <w:szCs w:val="24"/>
        </w:rPr>
      </w:pPr>
    </w:p>
    <w:p w14:paraId="4E67A630" w14:textId="77777777" w:rsidR="00267F47" w:rsidRDefault="007D3100" w:rsidP="00267F47">
      <w:pPr>
        <w:pStyle w:val="HTMLPreformatted"/>
        <w:shd w:val="clear" w:color="auto" w:fill="FFFFFF"/>
        <w:wordWrap w:val="0"/>
        <w:spacing w:line="360" w:lineRule="auto"/>
        <w:jc w:val="both"/>
        <w:textAlignment w:val="baseline"/>
        <w:rPr>
          <w:rFonts w:asciiTheme="minorHAnsi" w:hAnsiTheme="minorHAnsi" w:cstheme="minorHAnsi"/>
          <w:color w:val="000000"/>
          <w:sz w:val="24"/>
          <w:szCs w:val="24"/>
        </w:rPr>
      </w:pPr>
      <w:r>
        <w:rPr>
          <w:rFonts w:asciiTheme="minorHAnsi" w:hAnsiTheme="minorHAnsi" w:cstheme="minorHAnsi"/>
          <w:color w:val="000000"/>
          <w:sz w:val="24"/>
          <w:szCs w:val="24"/>
        </w:rPr>
        <w:t xml:space="preserve">Transforming the features of the dataset is important to successful ML modelling for </w:t>
      </w:r>
    </w:p>
    <w:p w14:paraId="5C8BAC76" w14:textId="77777777" w:rsidR="00267F47" w:rsidRDefault="007D3100" w:rsidP="00267F47">
      <w:pPr>
        <w:pStyle w:val="HTMLPreformatted"/>
        <w:shd w:val="clear" w:color="auto" w:fill="FFFFFF"/>
        <w:wordWrap w:val="0"/>
        <w:spacing w:line="360" w:lineRule="auto"/>
        <w:jc w:val="both"/>
        <w:textAlignment w:val="baseline"/>
        <w:rPr>
          <w:rFonts w:asciiTheme="minorHAnsi" w:hAnsiTheme="minorHAnsi" w:cstheme="minorHAnsi"/>
          <w:color w:val="000000"/>
          <w:sz w:val="24"/>
          <w:szCs w:val="24"/>
        </w:rPr>
      </w:pPr>
      <w:r>
        <w:rPr>
          <w:rFonts w:asciiTheme="minorHAnsi" w:hAnsiTheme="minorHAnsi" w:cstheme="minorHAnsi"/>
          <w:color w:val="000000"/>
          <w:sz w:val="24"/>
          <w:szCs w:val="24"/>
        </w:rPr>
        <w:t>predictions</w:t>
      </w:r>
      <w:r w:rsidR="00583CA1">
        <w:rPr>
          <w:rFonts w:asciiTheme="minorHAnsi" w:hAnsiTheme="minorHAnsi" w:cstheme="minorHAnsi"/>
          <w:color w:val="000000"/>
          <w:sz w:val="24"/>
          <w:szCs w:val="24"/>
        </w:rPr>
        <w:t xml:space="preserve">. The </w:t>
      </w:r>
      <w:r w:rsidR="00DA738C">
        <w:rPr>
          <w:rFonts w:asciiTheme="minorHAnsi" w:hAnsiTheme="minorHAnsi" w:cstheme="minorHAnsi"/>
          <w:color w:val="000000"/>
          <w:sz w:val="24"/>
          <w:szCs w:val="24"/>
        </w:rPr>
        <w:t>eleven</w:t>
      </w:r>
      <w:r w:rsidR="00583CA1">
        <w:rPr>
          <w:rFonts w:asciiTheme="minorHAnsi" w:hAnsiTheme="minorHAnsi" w:cstheme="minorHAnsi"/>
          <w:color w:val="000000"/>
          <w:sz w:val="24"/>
          <w:szCs w:val="24"/>
        </w:rPr>
        <w:t xml:space="preserve"> </w:t>
      </w:r>
      <w:r w:rsidR="00DA738C">
        <w:rPr>
          <w:rFonts w:asciiTheme="minorHAnsi" w:hAnsiTheme="minorHAnsi" w:cstheme="minorHAnsi"/>
          <w:color w:val="000000"/>
          <w:sz w:val="24"/>
          <w:szCs w:val="24"/>
        </w:rPr>
        <w:t>crime types were grouped into five and from Table 3.</w:t>
      </w:r>
      <w:r w:rsidR="00892C6B">
        <w:rPr>
          <w:rFonts w:asciiTheme="minorHAnsi" w:hAnsiTheme="minorHAnsi" w:cstheme="minorHAnsi"/>
          <w:color w:val="000000"/>
          <w:sz w:val="24"/>
          <w:szCs w:val="24"/>
        </w:rPr>
        <w:t xml:space="preserve"> ‘</w:t>
      </w:r>
      <w:r w:rsidR="00EC11D5">
        <w:rPr>
          <w:rFonts w:asciiTheme="minorHAnsi" w:hAnsiTheme="minorHAnsi" w:cstheme="minorHAnsi"/>
          <w:color w:val="000000"/>
          <w:sz w:val="24"/>
          <w:szCs w:val="24"/>
        </w:rPr>
        <w:t>Mischief</w:t>
      </w:r>
      <w:r w:rsidR="00892C6B">
        <w:rPr>
          <w:rFonts w:asciiTheme="minorHAnsi" w:hAnsiTheme="minorHAnsi" w:cstheme="minorHAnsi"/>
          <w:color w:val="000000"/>
          <w:sz w:val="24"/>
          <w:szCs w:val="24"/>
        </w:rPr>
        <w:t>’</w:t>
      </w:r>
    </w:p>
    <w:p w14:paraId="7BBB777D" w14:textId="795F6AA8" w:rsidR="007F1525" w:rsidRDefault="00267F47" w:rsidP="00267F47">
      <w:pPr>
        <w:pStyle w:val="HTMLPreformatted"/>
        <w:shd w:val="clear" w:color="auto" w:fill="FFFFFF"/>
        <w:wordWrap w:val="0"/>
        <w:spacing w:line="360" w:lineRule="auto"/>
        <w:jc w:val="both"/>
        <w:textAlignment w:val="baseline"/>
        <w:rPr>
          <w:rFonts w:asciiTheme="minorHAnsi" w:hAnsiTheme="minorHAnsi" w:cstheme="minorHAnsi"/>
          <w:color w:val="000000"/>
          <w:sz w:val="24"/>
          <w:szCs w:val="24"/>
        </w:rPr>
      </w:pPr>
      <w:r>
        <w:rPr>
          <w:rFonts w:asciiTheme="minorHAnsi" w:hAnsiTheme="minorHAnsi" w:cstheme="minorHAnsi"/>
          <w:color w:val="000000"/>
          <w:sz w:val="24"/>
          <w:szCs w:val="24"/>
        </w:rPr>
        <w:t xml:space="preserve"> </w:t>
      </w:r>
      <w:r w:rsidR="00FE6468">
        <w:rPr>
          <w:rFonts w:asciiTheme="minorHAnsi" w:hAnsiTheme="minorHAnsi" w:cstheme="minorHAnsi"/>
          <w:color w:val="000000"/>
          <w:sz w:val="24"/>
          <w:szCs w:val="24"/>
        </w:rPr>
        <w:t xml:space="preserve">had </w:t>
      </w:r>
      <w:r w:rsidR="00352D82">
        <w:rPr>
          <w:rFonts w:asciiTheme="minorHAnsi" w:hAnsiTheme="minorHAnsi" w:cstheme="minorHAnsi"/>
          <w:color w:val="000000"/>
          <w:sz w:val="24"/>
          <w:szCs w:val="24"/>
        </w:rPr>
        <w:t>t</w:t>
      </w:r>
      <w:r w:rsidR="00EC11D5">
        <w:rPr>
          <w:rFonts w:asciiTheme="minorHAnsi" w:hAnsiTheme="minorHAnsi" w:cstheme="minorHAnsi"/>
          <w:color w:val="000000"/>
          <w:sz w:val="24"/>
          <w:szCs w:val="24"/>
        </w:rPr>
        <w:t>he</w:t>
      </w:r>
      <w:r w:rsidR="00352D82">
        <w:rPr>
          <w:rFonts w:asciiTheme="minorHAnsi" w:hAnsiTheme="minorHAnsi" w:cstheme="minorHAnsi"/>
          <w:color w:val="000000"/>
          <w:sz w:val="24"/>
          <w:szCs w:val="24"/>
        </w:rPr>
        <w:t xml:space="preserve"> </w:t>
      </w:r>
      <w:r w:rsidR="00EC11D5">
        <w:rPr>
          <w:rFonts w:asciiTheme="minorHAnsi" w:hAnsiTheme="minorHAnsi" w:cstheme="minorHAnsi"/>
          <w:color w:val="000000"/>
          <w:sz w:val="24"/>
          <w:szCs w:val="24"/>
        </w:rPr>
        <w:t>highest occurrence in the dataset.</w:t>
      </w:r>
    </w:p>
    <w:p w14:paraId="297D183D" w14:textId="6D2A870C" w:rsidR="000D61DD" w:rsidRDefault="000D61DD" w:rsidP="00FC3130">
      <w:pPr>
        <w:pStyle w:val="HTMLPreformatted"/>
        <w:shd w:val="clear" w:color="auto" w:fill="FFFFFF"/>
        <w:wordWrap w:val="0"/>
        <w:jc w:val="both"/>
        <w:textAlignment w:val="baseline"/>
      </w:pPr>
    </w:p>
    <w:p w14:paraId="23E95FC2" w14:textId="74516359" w:rsidR="00A1755F" w:rsidRPr="002A36A7" w:rsidRDefault="000D61DD" w:rsidP="007B6B00">
      <w:pPr>
        <w:pStyle w:val="Caption"/>
        <w:keepNext/>
        <w:jc w:val="both"/>
        <w:rPr>
          <w:b/>
          <w:bCs/>
          <w:color w:val="auto"/>
          <w:sz w:val="24"/>
          <w:szCs w:val="24"/>
        </w:rPr>
      </w:pPr>
      <w:bookmarkStart w:id="434" w:name="_Toc136015184"/>
      <w:bookmarkStart w:id="435" w:name="_Toc136029718"/>
      <w:bookmarkStart w:id="436" w:name="_Toc136212379"/>
      <w:r w:rsidRPr="002A36A7">
        <w:rPr>
          <w:b/>
          <w:bCs/>
          <w:color w:val="auto"/>
          <w:sz w:val="24"/>
          <w:szCs w:val="24"/>
        </w:rPr>
        <w:t xml:space="preserve">Table </w:t>
      </w:r>
      <w:r w:rsidRPr="002A36A7">
        <w:rPr>
          <w:b/>
          <w:bCs/>
          <w:color w:val="auto"/>
          <w:sz w:val="24"/>
          <w:szCs w:val="24"/>
        </w:rPr>
        <w:fldChar w:fldCharType="begin"/>
      </w:r>
      <w:r w:rsidRPr="002A36A7">
        <w:rPr>
          <w:b/>
          <w:bCs/>
          <w:color w:val="auto"/>
          <w:sz w:val="24"/>
          <w:szCs w:val="24"/>
        </w:rPr>
        <w:instrText xml:space="preserve"> SEQ Table \* ARABIC </w:instrText>
      </w:r>
      <w:r w:rsidRPr="002A36A7">
        <w:rPr>
          <w:b/>
          <w:bCs/>
          <w:color w:val="auto"/>
          <w:sz w:val="24"/>
          <w:szCs w:val="24"/>
        </w:rPr>
        <w:fldChar w:fldCharType="separate"/>
      </w:r>
      <w:r w:rsidR="00100E19">
        <w:rPr>
          <w:b/>
          <w:bCs/>
          <w:noProof/>
          <w:color w:val="auto"/>
          <w:sz w:val="24"/>
          <w:szCs w:val="24"/>
        </w:rPr>
        <w:t>3</w:t>
      </w:r>
      <w:r w:rsidRPr="002A36A7">
        <w:rPr>
          <w:b/>
          <w:bCs/>
          <w:color w:val="auto"/>
          <w:sz w:val="24"/>
          <w:szCs w:val="24"/>
        </w:rPr>
        <w:fldChar w:fldCharType="end"/>
      </w:r>
      <w:r w:rsidRPr="002A36A7">
        <w:rPr>
          <w:b/>
          <w:bCs/>
          <w:color w:val="auto"/>
          <w:sz w:val="24"/>
          <w:szCs w:val="24"/>
        </w:rPr>
        <w:t xml:space="preserve">.Occurrence </w:t>
      </w:r>
      <w:r w:rsidR="00B313E4">
        <w:rPr>
          <w:b/>
          <w:bCs/>
          <w:color w:val="auto"/>
          <w:sz w:val="24"/>
          <w:szCs w:val="24"/>
        </w:rPr>
        <w:t xml:space="preserve">of </w:t>
      </w:r>
      <w:r w:rsidRPr="002A36A7">
        <w:rPr>
          <w:b/>
          <w:bCs/>
          <w:color w:val="auto"/>
          <w:sz w:val="24"/>
          <w:szCs w:val="24"/>
        </w:rPr>
        <w:t>grouped crime types per neighbourhood</w:t>
      </w:r>
      <w:bookmarkEnd w:id="434"/>
      <w:bookmarkEnd w:id="435"/>
      <w:bookmarkEnd w:id="43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7"/>
        <w:gridCol w:w="5830"/>
      </w:tblGrid>
      <w:tr w:rsidR="0065568B" w:rsidRPr="00973E77" w14:paraId="1DFAD8AB" w14:textId="48D5B897" w:rsidTr="001C008D">
        <w:tc>
          <w:tcPr>
            <w:tcW w:w="3114" w:type="dxa"/>
            <w:tcBorders>
              <w:bottom w:val="single" w:sz="4" w:space="0" w:color="auto"/>
            </w:tcBorders>
          </w:tcPr>
          <w:p w14:paraId="41C0D6BD" w14:textId="35733089" w:rsidR="0065568B" w:rsidRPr="00973E77" w:rsidRDefault="005E594D" w:rsidP="00FC3130">
            <w:pPr>
              <w:pStyle w:val="HTMLPreformatted"/>
              <w:shd w:val="clear" w:color="auto" w:fill="FFFFFF"/>
              <w:wordWrap w:val="0"/>
              <w:jc w:val="both"/>
              <w:textAlignment w:val="baseline"/>
              <w:rPr>
                <w:rFonts w:asciiTheme="minorHAnsi" w:hAnsiTheme="minorHAnsi" w:cstheme="minorHAnsi"/>
                <w:b/>
                <w:bCs/>
                <w:color w:val="000000"/>
                <w:sz w:val="24"/>
                <w:szCs w:val="24"/>
              </w:rPr>
            </w:pPr>
            <w:r w:rsidRPr="00973E77">
              <w:rPr>
                <w:rFonts w:asciiTheme="minorHAnsi" w:hAnsiTheme="minorHAnsi" w:cstheme="minorHAnsi"/>
                <w:b/>
                <w:bCs/>
                <w:color w:val="000000"/>
                <w:sz w:val="24"/>
                <w:szCs w:val="24"/>
              </w:rPr>
              <w:t xml:space="preserve">  </w:t>
            </w:r>
            <w:r w:rsidR="0065568B" w:rsidRPr="00973E77">
              <w:rPr>
                <w:rFonts w:asciiTheme="minorHAnsi" w:hAnsiTheme="minorHAnsi" w:cstheme="minorHAnsi"/>
                <w:b/>
                <w:bCs/>
                <w:color w:val="000000"/>
                <w:sz w:val="24"/>
                <w:szCs w:val="24"/>
              </w:rPr>
              <w:t>DISTRICT</w:t>
            </w:r>
          </w:p>
        </w:tc>
        <w:tc>
          <w:tcPr>
            <w:tcW w:w="5902" w:type="dxa"/>
            <w:tcBorders>
              <w:bottom w:val="single" w:sz="4" w:space="0" w:color="auto"/>
            </w:tcBorders>
          </w:tcPr>
          <w:p w14:paraId="4A175551" w14:textId="03B206F0" w:rsidR="0065568B" w:rsidRPr="00973E77" w:rsidRDefault="00480064" w:rsidP="00FC3130">
            <w:pPr>
              <w:pStyle w:val="HTMLPreformatted"/>
              <w:shd w:val="clear" w:color="auto" w:fill="FFFFFF"/>
              <w:wordWrap w:val="0"/>
              <w:jc w:val="both"/>
              <w:textAlignment w:val="baseline"/>
              <w:rPr>
                <w:rFonts w:asciiTheme="minorHAnsi" w:hAnsiTheme="minorHAnsi" w:cstheme="minorHAnsi"/>
                <w:b/>
                <w:bCs/>
                <w:color w:val="000000"/>
                <w:sz w:val="24"/>
                <w:szCs w:val="24"/>
              </w:rPr>
            </w:pPr>
            <w:r w:rsidRPr="00973E77">
              <w:rPr>
                <w:rFonts w:asciiTheme="minorHAnsi" w:hAnsiTheme="minorHAnsi" w:cstheme="minorHAnsi"/>
                <w:b/>
                <w:bCs/>
                <w:color w:val="000000"/>
                <w:sz w:val="24"/>
                <w:szCs w:val="24"/>
              </w:rPr>
              <w:t xml:space="preserve">                           </w:t>
            </w:r>
            <w:r w:rsidR="0057042A">
              <w:rPr>
                <w:rFonts w:asciiTheme="minorHAnsi" w:hAnsiTheme="minorHAnsi" w:cstheme="minorHAnsi"/>
                <w:b/>
                <w:bCs/>
                <w:color w:val="000000"/>
                <w:sz w:val="24"/>
                <w:szCs w:val="24"/>
              </w:rPr>
              <w:t xml:space="preserve">      </w:t>
            </w:r>
            <w:r w:rsidR="0065568B" w:rsidRPr="00973E77">
              <w:rPr>
                <w:rFonts w:asciiTheme="minorHAnsi" w:hAnsiTheme="minorHAnsi" w:cstheme="minorHAnsi"/>
                <w:b/>
                <w:bCs/>
                <w:color w:val="000000"/>
                <w:sz w:val="24"/>
                <w:szCs w:val="24"/>
              </w:rPr>
              <w:t>OCCURRENCE</w:t>
            </w:r>
          </w:p>
        </w:tc>
      </w:tr>
      <w:tr w:rsidR="0065568B" w:rsidRPr="00973E77" w14:paraId="0F00B966" w14:textId="4929C403" w:rsidTr="001C008D">
        <w:tc>
          <w:tcPr>
            <w:tcW w:w="3114" w:type="dxa"/>
            <w:tcBorders>
              <w:top w:val="single" w:sz="4" w:space="0" w:color="auto"/>
            </w:tcBorders>
          </w:tcPr>
          <w:p w14:paraId="3B56E0F4" w14:textId="4624EC7C" w:rsidR="0065568B" w:rsidRPr="00973E77" w:rsidRDefault="00214BFC" w:rsidP="00FC3130">
            <w:pPr>
              <w:pStyle w:val="HTMLPreformatted"/>
              <w:shd w:val="clear" w:color="auto" w:fill="FFFFFF"/>
              <w:wordWrap w:val="0"/>
              <w:jc w:val="both"/>
              <w:textAlignment w:val="baseline"/>
              <w:rPr>
                <w:rFonts w:asciiTheme="minorHAnsi" w:hAnsiTheme="minorHAnsi" w:cstheme="minorHAnsi"/>
                <w:color w:val="000000"/>
                <w:sz w:val="24"/>
                <w:szCs w:val="24"/>
              </w:rPr>
            </w:pPr>
            <w:r>
              <w:rPr>
                <w:rFonts w:asciiTheme="minorHAnsi" w:hAnsiTheme="minorHAnsi" w:cstheme="minorHAnsi"/>
                <w:color w:val="000000"/>
                <w:sz w:val="24"/>
                <w:szCs w:val="24"/>
              </w:rPr>
              <w:t xml:space="preserve">  </w:t>
            </w:r>
            <w:r w:rsidR="0065568B" w:rsidRPr="00973E77">
              <w:rPr>
                <w:rFonts w:asciiTheme="minorHAnsi" w:hAnsiTheme="minorHAnsi" w:cstheme="minorHAnsi"/>
                <w:color w:val="000000"/>
                <w:sz w:val="24"/>
                <w:szCs w:val="24"/>
              </w:rPr>
              <w:t>Central Business District</w:t>
            </w:r>
          </w:p>
        </w:tc>
        <w:tc>
          <w:tcPr>
            <w:tcW w:w="5902" w:type="dxa"/>
            <w:tcBorders>
              <w:top w:val="single" w:sz="4" w:space="0" w:color="auto"/>
            </w:tcBorders>
          </w:tcPr>
          <w:p w14:paraId="62517876" w14:textId="37BC19A4" w:rsidR="0065568B" w:rsidRPr="00973E77" w:rsidRDefault="00480064" w:rsidP="00FC3130">
            <w:pPr>
              <w:pStyle w:val="HTMLPreformatted"/>
              <w:shd w:val="clear" w:color="auto" w:fill="FFFFFF"/>
              <w:wordWrap w:val="0"/>
              <w:ind w:left="324"/>
              <w:jc w:val="both"/>
              <w:textAlignment w:val="baseline"/>
              <w:rPr>
                <w:rFonts w:asciiTheme="minorHAnsi" w:hAnsiTheme="minorHAnsi" w:cstheme="minorHAnsi"/>
                <w:color w:val="000000"/>
                <w:sz w:val="24"/>
                <w:szCs w:val="24"/>
              </w:rPr>
            </w:pPr>
            <w:r w:rsidRPr="00973E77">
              <w:rPr>
                <w:rFonts w:asciiTheme="minorHAnsi" w:hAnsiTheme="minorHAnsi" w:cstheme="minorHAnsi"/>
                <w:color w:val="000000"/>
                <w:sz w:val="24"/>
                <w:szCs w:val="24"/>
              </w:rPr>
              <w:t xml:space="preserve">                            </w:t>
            </w:r>
            <w:r w:rsidR="0065568B" w:rsidRPr="00973E77">
              <w:rPr>
                <w:rFonts w:asciiTheme="minorHAnsi" w:hAnsiTheme="minorHAnsi" w:cstheme="minorHAnsi"/>
                <w:color w:val="000000"/>
                <w:sz w:val="24"/>
                <w:szCs w:val="24"/>
              </w:rPr>
              <w:t>996</w:t>
            </w:r>
          </w:p>
        </w:tc>
      </w:tr>
      <w:tr w:rsidR="0065568B" w:rsidRPr="00973E77" w14:paraId="74FF0760" w14:textId="6F18CCD5" w:rsidTr="001C008D">
        <w:tc>
          <w:tcPr>
            <w:tcW w:w="3114" w:type="dxa"/>
          </w:tcPr>
          <w:p w14:paraId="29D53FD8" w14:textId="1363DFBE" w:rsidR="0065568B" w:rsidRPr="00973E77" w:rsidRDefault="00214BFC" w:rsidP="00FC3130">
            <w:pPr>
              <w:pStyle w:val="HTMLPreformatted"/>
              <w:shd w:val="clear" w:color="auto" w:fill="FFFFFF"/>
              <w:wordWrap w:val="0"/>
              <w:jc w:val="both"/>
              <w:textAlignment w:val="baseline"/>
              <w:rPr>
                <w:rFonts w:asciiTheme="minorHAnsi" w:hAnsiTheme="minorHAnsi" w:cstheme="minorHAnsi"/>
                <w:color w:val="000000"/>
                <w:sz w:val="24"/>
                <w:szCs w:val="24"/>
              </w:rPr>
            </w:pPr>
            <w:r>
              <w:rPr>
                <w:rFonts w:asciiTheme="minorHAnsi" w:hAnsiTheme="minorHAnsi" w:cstheme="minorHAnsi"/>
                <w:color w:val="000000"/>
                <w:sz w:val="24"/>
                <w:szCs w:val="24"/>
              </w:rPr>
              <w:t xml:space="preserve">  </w:t>
            </w:r>
            <w:r w:rsidR="0065568B" w:rsidRPr="00973E77">
              <w:rPr>
                <w:rFonts w:asciiTheme="minorHAnsi" w:hAnsiTheme="minorHAnsi" w:cstheme="minorHAnsi"/>
                <w:color w:val="000000"/>
                <w:sz w:val="24"/>
                <w:szCs w:val="24"/>
              </w:rPr>
              <w:t>N/A</w:t>
            </w:r>
          </w:p>
        </w:tc>
        <w:tc>
          <w:tcPr>
            <w:tcW w:w="5902" w:type="dxa"/>
          </w:tcPr>
          <w:p w14:paraId="2576FAD8" w14:textId="05DCF112" w:rsidR="0065568B" w:rsidRPr="00973E77" w:rsidRDefault="00480064" w:rsidP="00FC3130">
            <w:pPr>
              <w:pStyle w:val="HTMLPreformatted"/>
              <w:shd w:val="clear" w:color="auto" w:fill="FFFFFF"/>
              <w:wordWrap w:val="0"/>
              <w:ind w:left="312"/>
              <w:jc w:val="both"/>
              <w:textAlignment w:val="baseline"/>
              <w:rPr>
                <w:rFonts w:asciiTheme="minorHAnsi" w:hAnsiTheme="minorHAnsi" w:cstheme="minorHAnsi"/>
                <w:color w:val="000000"/>
                <w:sz w:val="24"/>
                <w:szCs w:val="24"/>
              </w:rPr>
            </w:pPr>
            <w:r w:rsidRPr="00973E77">
              <w:rPr>
                <w:rFonts w:asciiTheme="minorHAnsi" w:hAnsiTheme="minorHAnsi" w:cstheme="minorHAnsi"/>
                <w:color w:val="000000"/>
                <w:sz w:val="24"/>
                <w:szCs w:val="24"/>
              </w:rPr>
              <w:t xml:space="preserve">                           </w:t>
            </w:r>
            <w:r w:rsidR="00892C6B">
              <w:rPr>
                <w:rFonts w:asciiTheme="minorHAnsi" w:hAnsiTheme="minorHAnsi" w:cstheme="minorHAnsi"/>
                <w:color w:val="000000"/>
                <w:sz w:val="24"/>
                <w:szCs w:val="24"/>
              </w:rPr>
              <w:t xml:space="preserve"> </w:t>
            </w:r>
            <w:r w:rsidR="0065568B" w:rsidRPr="00973E77">
              <w:rPr>
                <w:rFonts w:asciiTheme="minorHAnsi" w:hAnsiTheme="minorHAnsi" w:cstheme="minorHAnsi"/>
                <w:color w:val="000000"/>
                <w:sz w:val="24"/>
                <w:szCs w:val="24"/>
              </w:rPr>
              <w:t>322</w:t>
            </w:r>
          </w:p>
        </w:tc>
      </w:tr>
      <w:tr w:rsidR="0065568B" w:rsidRPr="00973E77" w14:paraId="5F1149FC" w14:textId="5E3BD625" w:rsidTr="001C008D">
        <w:tc>
          <w:tcPr>
            <w:tcW w:w="3114" w:type="dxa"/>
          </w:tcPr>
          <w:p w14:paraId="76CAD9C5" w14:textId="75274FB7" w:rsidR="0065568B" w:rsidRPr="00973E77" w:rsidRDefault="00214BFC" w:rsidP="00FC3130">
            <w:pPr>
              <w:pStyle w:val="HTMLPreformatted"/>
              <w:shd w:val="clear" w:color="auto" w:fill="FFFFFF"/>
              <w:wordWrap w:val="0"/>
              <w:jc w:val="both"/>
              <w:textAlignment w:val="baseline"/>
              <w:rPr>
                <w:rFonts w:asciiTheme="minorHAnsi" w:hAnsiTheme="minorHAnsi" w:cstheme="minorHAnsi"/>
                <w:color w:val="000000"/>
                <w:sz w:val="24"/>
                <w:szCs w:val="24"/>
              </w:rPr>
            </w:pPr>
            <w:r>
              <w:rPr>
                <w:rFonts w:asciiTheme="minorHAnsi" w:hAnsiTheme="minorHAnsi" w:cstheme="minorHAnsi"/>
                <w:color w:val="000000"/>
                <w:sz w:val="24"/>
                <w:szCs w:val="24"/>
              </w:rPr>
              <w:t xml:space="preserve">  </w:t>
            </w:r>
            <w:r w:rsidR="0065568B" w:rsidRPr="00973E77">
              <w:rPr>
                <w:rFonts w:asciiTheme="minorHAnsi" w:hAnsiTheme="minorHAnsi" w:cstheme="minorHAnsi"/>
                <w:color w:val="000000"/>
                <w:sz w:val="24"/>
                <w:szCs w:val="24"/>
              </w:rPr>
              <w:t>West End</w:t>
            </w:r>
          </w:p>
        </w:tc>
        <w:tc>
          <w:tcPr>
            <w:tcW w:w="5902" w:type="dxa"/>
          </w:tcPr>
          <w:p w14:paraId="38932095" w14:textId="0F220C84" w:rsidR="0065568B" w:rsidRPr="00973E77" w:rsidRDefault="00480064" w:rsidP="00FC3130">
            <w:pPr>
              <w:pStyle w:val="HTMLPreformatted"/>
              <w:shd w:val="clear" w:color="auto" w:fill="FFFFFF"/>
              <w:wordWrap w:val="0"/>
              <w:ind w:left="312"/>
              <w:jc w:val="both"/>
              <w:textAlignment w:val="baseline"/>
              <w:rPr>
                <w:rFonts w:asciiTheme="minorHAnsi" w:hAnsiTheme="minorHAnsi" w:cstheme="minorHAnsi"/>
                <w:color w:val="000000"/>
                <w:sz w:val="24"/>
                <w:szCs w:val="24"/>
              </w:rPr>
            </w:pPr>
            <w:r w:rsidRPr="00973E77">
              <w:rPr>
                <w:rFonts w:asciiTheme="minorHAnsi" w:hAnsiTheme="minorHAnsi" w:cstheme="minorHAnsi"/>
                <w:color w:val="000000"/>
                <w:sz w:val="24"/>
                <w:szCs w:val="24"/>
              </w:rPr>
              <w:t xml:space="preserve">                          </w:t>
            </w:r>
            <w:r w:rsidR="00892C6B">
              <w:rPr>
                <w:rFonts w:asciiTheme="minorHAnsi" w:hAnsiTheme="minorHAnsi" w:cstheme="minorHAnsi"/>
                <w:color w:val="000000"/>
                <w:sz w:val="24"/>
                <w:szCs w:val="24"/>
              </w:rPr>
              <w:t xml:space="preserve"> </w:t>
            </w:r>
            <w:r w:rsidR="00C13AFE">
              <w:rPr>
                <w:rFonts w:asciiTheme="minorHAnsi" w:hAnsiTheme="minorHAnsi" w:cstheme="minorHAnsi"/>
                <w:color w:val="000000"/>
                <w:sz w:val="24"/>
                <w:szCs w:val="24"/>
              </w:rPr>
              <w:t xml:space="preserve"> </w:t>
            </w:r>
            <w:r w:rsidR="0065568B" w:rsidRPr="00973E77">
              <w:rPr>
                <w:rFonts w:asciiTheme="minorHAnsi" w:hAnsiTheme="minorHAnsi" w:cstheme="minorHAnsi"/>
                <w:color w:val="000000"/>
                <w:sz w:val="24"/>
                <w:szCs w:val="24"/>
              </w:rPr>
              <w:t>189</w:t>
            </w:r>
          </w:p>
        </w:tc>
      </w:tr>
      <w:tr w:rsidR="0065568B" w:rsidRPr="00973E77" w14:paraId="5ED97AE9" w14:textId="6E114424" w:rsidTr="001C008D">
        <w:tc>
          <w:tcPr>
            <w:tcW w:w="3114" w:type="dxa"/>
          </w:tcPr>
          <w:p w14:paraId="35502648" w14:textId="7060DEC0" w:rsidR="0065568B" w:rsidRPr="00973E77" w:rsidRDefault="00214BFC" w:rsidP="00FC3130">
            <w:pPr>
              <w:pStyle w:val="HTMLPreformatted"/>
              <w:shd w:val="clear" w:color="auto" w:fill="FFFFFF"/>
              <w:wordWrap w:val="0"/>
              <w:jc w:val="both"/>
              <w:textAlignment w:val="baseline"/>
              <w:rPr>
                <w:rFonts w:asciiTheme="minorHAnsi" w:hAnsiTheme="minorHAnsi" w:cstheme="minorHAnsi"/>
                <w:color w:val="000000"/>
                <w:sz w:val="24"/>
                <w:szCs w:val="24"/>
              </w:rPr>
            </w:pPr>
            <w:r>
              <w:rPr>
                <w:rFonts w:asciiTheme="minorHAnsi" w:hAnsiTheme="minorHAnsi" w:cstheme="minorHAnsi"/>
                <w:color w:val="000000"/>
                <w:sz w:val="24"/>
                <w:szCs w:val="24"/>
              </w:rPr>
              <w:t xml:space="preserve">  </w:t>
            </w:r>
            <w:r w:rsidR="0065568B" w:rsidRPr="00973E77">
              <w:rPr>
                <w:rFonts w:asciiTheme="minorHAnsi" w:hAnsiTheme="minorHAnsi" w:cstheme="minorHAnsi"/>
                <w:color w:val="000000"/>
                <w:sz w:val="24"/>
                <w:szCs w:val="24"/>
              </w:rPr>
              <w:t>Mount Pleasant</w:t>
            </w:r>
          </w:p>
        </w:tc>
        <w:tc>
          <w:tcPr>
            <w:tcW w:w="5902" w:type="dxa"/>
          </w:tcPr>
          <w:p w14:paraId="27701B01" w14:textId="4E536087" w:rsidR="0065568B" w:rsidRPr="00973E77" w:rsidRDefault="00480064" w:rsidP="00FC3130">
            <w:pPr>
              <w:pStyle w:val="HTMLPreformatted"/>
              <w:shd w:val="clear" w:color="auto" w:fill="FFFFFF"/>
              <w:wordWrap w:val="0"/>
              <w:ind w:left="336"/>
              <w:jc w:val="both"/>
              <w:textAlignment w:val="baseline"/>
              <w:rPr>
                <w:rFonts w:asciiTheme="minorHAnsi" w:hAnsiTheme="minorHAnsi" w:cstheme="minorHAnsi"/>
                <w:color w:val="000000"/>
                <w:sz w:val="24"/>
                <w:szCs w:val="24"/>
              </w:rPr>
            </w:pPr>
            <w:r w:rsidRPr="00973E77">
              <w:rPr>
                <w:rFonts w:asciiTheme="minorHAnsi" w:hAnsiTheme="minorHAnsi" w:cstheme="minorHAnsi"/>
                <w:color w:val="000000"/>
                <w:sz w:val="24"/>
                <w:szCs w:val="24"/>
              </w:rPr>
              <w:t xml:space="preserve">                          </w:t>
            </w:r>
            <w:r w:rsidR="00892C6B">
              <w:rPr>
                <w:rFonts w:asciiTheme="minorHAnsi" w:hAnsiTheme="minorHAnsi" w:cstheme="minorHAnsi"/>
                <w:color w:val="000000"/>
                <w:sz w:val="24"/>
                <w:szCs w:val="24"/>
              </w:rPr>
              <w:t xml:space="preserve"> </w:t>
            </w:r>
            <w:r w:rsidR="0065568B" w:rsidRPr="00973E77">
              <w:rPr>
                <w:rFonts w:asciiTheme="minorHAnsi" w:hAnsiTheme="minorHAnsi" w:cstheme="minorHAnsi"/>
                <w:color w:val="000000"/>
                <w:sz w:val="24"/>
                <w:szCs w:val="24"/>
              </w:rPr>
              <w:t>139</w:t>
            </w:r>
          </w:p>
        </w:tc>
      </w:tr>
      <w:tr w:rsidR="0065568B" w:rsidRPr="00973E77" w14:paraId="22B48A14" w14:textId="0D430C89" w:rsidTr="001C008D">
        <w:tc>
          <w:tcPr>
            <w:tcW w:w="3114" w:type="dxa"/>
          </w:tcPr>
          <w:p w14:paraId="584D25EB" w14:textId="35F9E907" w:rsidR="0065568B" w:rsidRPr="00973E77" w:rsidRDefault="00214BFC" w:rsidP="00FC3130">
            <w:pPr>
              <w:pStyle w:val="HTMLPreformatted"/>
              <w:shd w:val="clear" w:color="auto" w:fill="FFFFFF"/>
              <w:wordWrap w:val="0"/>
              <w:jc w:val="both"/>
              <w:textAlignment w:val="baseline"/>
              <w:rPr>
                <w:rFonts w:asciiTheme="minorHAnsi" w:hAnsiTheme="minorHAnsi" w:cstheme="minorHAnsi"/>
                <w:color w:val="000000"/>
                <w:sz w:val="24"/>
                <w:szCs w:val="24"/>
              </w:rPr>
            </w:pPr>
            <w:r>
              <w:rPr>
                <w:rFonts w:asciiTheme="minorHAnsi" w:hAnsiTheme="minorHAnsi" w:cstheme="minorHAnsi"/>
                <w:color w:val="000000"/>
                <w:sz w:val="24"/>
                <w:szCs w:val="24"/>
              </w:rPr>
              <w:t xml:space="preserve"> </w:t>
            </w:r>
            <w:r w:rsidR="00200F56">
              <w:rPr>
                <w:rFonts w:asciiTheme="minorHAnsi" w:hAnsiTheme="minorHAnsi" w:cstheme="minorHAnsi"/>
                <w:color w:val="000000"/>
                <w:sz w:val="24"/>
                <w:szCs w:val="24"/>
              </w:rPr>
              <w:t xml:space="preserve"> </w:t>
            </w:r>
            <w:r w:rsidR="0065568B" w:rsidRPr="00973E77">
              <w:rPr>
                <w:rFonts w:asciiTheme="minorHAnsi" w:hAnsiTheme="minorHAnsi" w:cstheme="minorHAnsi"/>
                <w:color w:val="000000"/>
                <w:sz w:val="24"/>
                <w:szCs w:val="24"/>
              </w:rPr>
              <w:t>Renfrew-Collingwood</w:t>
            </w:r>
          </w:p>
        </w:tc>
        <w:tc>
          <w:tcPr>
            <w:tcW w:w="5902" w:type="dxa"/>
          </w:tcPr>
          <w:p w14:paraId="60449871" w14:textId="02A6A6A3" w:rsidR="0065568B" w:rsidRPr="00973E77" w:rsidRDefault="00480064" w:rsidP="00FC3130">
            <w:pPr>
              <w:pStyle w:val="HTMLPreformatted"/>
              <w:shd w:val="clear" w:color="auto" w:fill="FFFFFF"/>
              <w:wordWrap w:val="0"/>
              <w:ind w:left="348"/>
              <w:jc w:val="both"/>
              <w:textAlignment w:val="baseline"/>
              <w:rPr>
                <w:rFonts w:asciiTheme="minorHAnsi" w:hAnsiTheme="minorHAnsi" w:cstheme="minorHAnsi"/>
                <w:color w:val="000000"/>
                <w:sz w:val="24"/>
                <w:szCs w:val="24"/>
              </w:rPr>
            </w:pPr>
            <w:r w:rsidRPr="00973E77">
              <w:rPr>
                <w:rFonts w:asciiTheme="minorHAnsi" w:hAnsiTheme="minorHAnsi" w:cstheme="minorHAnsi"/>
                <w:color w:val="000000"/>
                <w:sz w:val="24"/>
                <w:szCs w:val="24"/>
              </w:rPr>
              <w:t xml:space="preserve">                         </w:t>
            </w:r>
            <w:r w:rsidR="00892C6B">
              <w:rPr>
                <w:rFonts w:asciiTheme="minorHAnsi" w:hAnsiTheme="minorHAnsi" w:cstheme="minorHAnsi"/>
                <w:color w:val="000000"/>
                <w:sz w:val="24"/>
                <w:szCs w:val="24"/>
              </w:rPr>
              <w:t xml:space="preserve"> </w:t>
            </w:r>
            <w:r w:rsidRPr="00973E77">
              <w:rPr>
                <w:rFonts w:asciiTheme="minorHAnsi" w:hAnsiTheme="minorHAnsi" w:cstheme="minorHAnsi"/>
                <w:color w:val="000000"/>
                <w:sz w:val="24"/>
                <w:szCs w:val="24"/>
              </w:rPr>
              <w:t xml:space="preserve"> </w:t>
            </w:r>
            <w:r w:rsidR="0065568B" w:rsidRPr="00973E77">
              <w:rPr>
                <w:rFonts w:asciiTheme="minorHAnsi" w:hAnsiTheme="minorHAnsi" w:cstheme="minorHAnsi"/>
                <w:color w:val="000000"/>
                <w:sz w:val="24"/>
                <w:szCs w:val="24"/>
              </w:rPr>
              <w:t>125</w:t>
            </w:r>
          </w:p>
        </w:tc>
      </w:tr>
    </w:tbl>
    <w:p w14:paraId="50FF0E07" w14:textId="77777777" w:rsidR="00464E55" w:rsidRPr="00973E77" w:rsidRDefault="00464E55" w:rsidP="00FC3130">
      <w:pPr>
        <w:pStyle w:val="HTMLPreformatted"/>
        <w:shd w:val="clear" w:color="auto" w:fill="FFFFFF"/>
        <w:wordWrap w:val="0"/>
        <w:jc w:val="both"/>
        <w:textAlignment w:val="baseline"/>
        <w:rPr>
          <w:rFonts w:asciiTheme="minorHAnsi" w:hAnsiTheme="minorHAnsi" w:cstheme="minorHAnsi"/>
          <w:color w:val="000000"/>
          <w:sz w:val="24"/>
          <w:szCs w:val="24"/>
        </w:rPr>
      </w:pPr>
    </w:p>
    <w:p w14:paraId="79C54B3E" w14:textId="62C8FD18" w:rsidR="0020695D" w:rsidRDefault="009D5F4B" w:rsidP="00BC5353">
      <w:pPr>
        <w:pStyle w:val="HTMLPreformatted"/>
        <w:shd w:val="clear" w:color="auto" w:fill="FFFFFF"/>
        <w:wordWrap w:val="0"/>
        <w:spacing w:line="360" w:lineRule="auto"/>
        <w:jc w:val="both"/>
        <w:textAlignment w:val="baseline"/>
        <w:rPr>
          <w:rFonts w:asciiTheme="minorHAnsi" w:hAnsiTheme="minorHAnsi" w:cstheme="minorHAnsi"/>
          <w:color w:val="000000"/>
          <w:sz w:val="24"/>
          <w:szCs w:val="24"/>
        </w:rPr>
      </w:pPr>
      <w:r w:rsidRPr="00203CAA">
        <w:rPr>
          <w:rFonts w:asciiTheme="minorHAnsi" w:hAnsiTheme="minorHAnsi" w:cstheme="minorHAnsi"/>
          <w:color w:val="000000"/>
          <w:sz w:val="24"/>
          <w:szCs w:val="24"/>
        </w:rPr>
        <w:lastRenderedPageBreak/>
        <w:t xml:space="preserve">The above </w:t>
      </w:r>
      <w:r w:rsidR="000A652B">
        <w:rPr>
          <w:rFonts w:asciiTheme="minorHAnsi" w:hAnsiTheme="minorHAnsi" w:cstheme="minorHAnsi"/>
          <w:color w:val="000000"/>
          <w:sz w:val="24"/>
          <w:szCs w:val="24"/>
        </w:rPr>
        <w:t>Table 4.</w:t>
      </w:r>
      <w:r w:rsidR="00AD7C06">
        <w:rPr>
          <w:rFonts w:asciiTheme="minorHAnsi" w:hAnsiTheme="minorHAnsi" w:cstheme="minorHAnsi"/>
          <w:color w:val="000000"/>
          <w:sz w:val="24"/>
          <w:szCs w:val="24"/>
        </w:rPr>
        <w:t xml:space="preserve"> </w:t>
      </w:r>
      <w:r w:rsidR="002A36A7">
        <w:rPr>
          <w:rFonts w:asciiTheme="minorHAnsi" w:hAnsiTheme="minorHAnsi" w:cstheme="minorHAnsi"/>
          <w:color w:val="000000"/>
          <w:sz w:val="24"/>
          <w:szCs w:val="24"/>
        </w:rPr>
        <w:t>shows the</w:t>
      </w:r>
      <w:r w:rsidR="00177B5C">
        <w:rPr>
          <w:rFonts w:asciiTheme="minorHAnsi" w:hAnsiTheme="minorHAnsi" w:cstheme="minorHAnsi"/>
          <w:color w:val="000000"/>
          <w:sz w:val="24"/>
          <w:szCs w:val="24"/>
        </w:rPr>
        <w:t xml:space="preserve"> c</w:t>
      </w:r>
      <w:r w:rsidR="00177B5C" w:rsidRPr="00973E77">
        <w:rPr>
          <w:rFonts w:asciiTheme="minorHAnsi" w:hAnsiTheme="minorHAnsi" w:cstheme="minorHAnsi"/>
          <w:color w:val="000000"/>
          <w:sz w:val="24"/>
          <w:szCs w:val="24"/>
        </w:rPr>
        <w:t>rimes per District/Neighbourhood and their occurrence per day in</w:t>
      </w:r>
      <w:r w:rsidR="00AD7C06">
        <w:rPr>
          <w:rFonts w:asciiTheme="minorHAnsi" w:hAnsiTheme="minorHAnsi" w:cstheme="minorHAnsi"/>
          <w:color w:val="000000"/>
          <w:sz w:val="24"/>
          <w:szCs w:val="24"/>
        </w:rPr>
        <w:t xml:space="preserve"> </w:t>
      </w:r>
      <w:r w:rsidR="00177B5C" w:rsidRPr="00973E77">
        <w:rPr>
          <w:rFonts w:asciiTheme="minorHAnsi" w:hAnsiTheme="minorHAnsi" w:cstheme="minorHAnsi"/>
          <w:color w:val="000000"/>
          <w:sz w:val="24"/>
          <w:szCs w:val="24"/>
        </w:rPr>
        <w:t>June 2011</w:t>
      </w:r>
      <w:r w:rsidR="00177B5C">
        <w:rPr>
          <w:rFonts w:asciiTheme="minorHAnsi" w:hAnsiTheme="minorHAnsi" w:cstheme="minorHAnsi"/>
          <w:color w:val="000000"/>
          <w:sz w:val="24"/>
          <w:szCs w:val="24"/>
        </w:rPr>
        <w:t>.</w:t>
      </w:r>
      <w:r w:rsidRPr="00203CAA">
        <w:rPr>
          <w:rFonts w:asciiTheme="minorHAnsi" w:hAnsiTheme="minorHAnsi" w:cstheme="minorHAnsi"/>
          <w:color w:val="000000"/>
          <w:sz w:val="24"/>
          <w:szCs w:val="24"/>
        </w:rPr>
        <w:t xml:space="preserve"> Central Business District (CBD) ha</w:t>
      </w:r>
      <w:r w:rsidR="0089432A">
        <w:rPr>
          <w:rFonts w:asciiTheme="minorHAnsi" w:hAnsiTheme="minorHAnsi" w:cstheme="minorHAnsi"/>
          <w:color w:val="000000"/>
          <w:sz w:val="24"/>
          <w:szCs w:val="24"/>
        </w:rPr>
        <w:t>d</w:t>
      </w:r>
      <w:r w:rsidRPr="00203CAA">
        <w:rPr>
          <w:rFonts w:asciiTheme="minorHAnsi" w:hAnsiTheme="minorHAnsi" w:cstheme="minorHAnsi"/>
          <w:color w:val="000000"/>
          <w:sz w:val="24"/>
          <w:szCs w:val="24"/>
        </w:rPr>
        <w:t xml:space="preserve"> the highest number of crimes at 996.</w:t>
      </w:r>
      <w:r w:rsidR="00B22835">
        <w:rPr>
          <w:rFonts w:asciiTheme="minorHAnsi" w:hAnsiTheme="minorHAnsi" w:cstheme="minorHAnsi"/>
          <w:color w:val="000000"/>
          <w:sz w:val="24"/>
          <w:szCs w:val="24"/>
        </w:rPr>
        <w:t xml:space="preserve"> Hence further exploration </w:t>
      </w:r>
      <w:r w:rsidR="0052096A">
        <w:rPr>
          <w:rFonts w:asciiTheme="minorHAnsi" w:hAnsiTheme="minorHAnsi" w:cstheme="minorHAnsi"/>
          <w:color w:val="000000"/>
          <w:sz w:val="24"/>
          <w:szCs w:val="24"/>
        </w:rPr>
        <w:t xml:space="preserve">of this result </w:t>
      </w:r>
      <w:r w:rsidR="00B22835">
        <w:rPr>
          <w:rFonts w:asciiTheme="minorHAnsi" w:hAnsiTheme="minorHAnsi" w:cstheme="minorHAnsi"/>
          <w:color w:val="000000"/>
          <w:sz w:val="24"/>
          <w:szCs w:val="24"/>
        </w:rPr>
        <w:t>is important</w:t>
      </w:r>
      <w:r w:rsidR="0052096A">
        <w:rPr>
          <w:rFonts w:asciiTheme="minorHAnsi" w:hAnsiTheme="minorHAnsi" w:cstheme="minorHAnsi"/>
          <w:color w:val="000000"/>
          <w:sz w:val="24"/>
          <w:szCs w:val="24"/>
        </w:rPr>
        <w:t xml:space="preserve"> to understand the Neighbourhood</w:t>
      </w:r>
      <w:bookmarkStart w:id="437" w:name="_Toc136015185"/>
      <w:bookmarkStart w:id="438" w:name="_Toc136029719"/>
      <w:r w:rsidR="00BC5353">
        <w:rPr>
          <w:rFonts w:asciiTheme="minorHAnsi" w:hAnsiTheme="minorHAnsi" w:cstheme="minorHAnsi"/>
          <w:color w:val="000000"/>
          <w:sz w:val="24"/>
          <w:szCs w:val="24"/>
        </w:rPr>
        <w:t>.</w:t>
      </w:r>
    </w:p>
    <w:p w14:paraId="5ED258A9" w14:textId="77777777" w:rsidR="00BC5353" w:rsidRPr="00BC5353" w:rsidRDefault="00BC5353" w:rsidP="00BC5353">
      <w:pPr>
        <w:pStyle w:val="HTMLPreformatted"/>
        <w:shd w:val="clear" w:color="auto" w:fill="FFFFFF"/>
        <w:wordWrap w:val="0"/>
        <w:spacing w:line="360" w:lineRule="auto"/>
        <w:jc w:val="both"/>
        <w:textAlignment w:val="baseline"/>
        <w:rPr>
          <w:rFonts w:asciiTheme="minorHAnsi" w:hAnsiTheme="minorHAnsi" w:cstheme="minorHAnsi"/>
          <w:color w:val="000000"/>
          <w:sz w:val="24"/>
          <w:szCs w:val="24"/>
        </w:rPr>
      </w:pPr>
    </w:p>
    <w:p w14:paraId="58999B8F" w14:textId="70BB95D4" w:rsidR="00464E55" w:rsidRPr="002A36A7" w:rsidRDefault="00B957A6" w:rsidP="00F5117A">
      <w:pPr>
        <w:pStyle w:val="Caption"/>
        <w:rPr>
          <w:rFonts w:cstheme="minorHAnsi"/>
          <w:b/>
          <w:bCs/>
          <w:color w:val="auto"/>
          <w:sz w:val="24"/>
          <w:szCs w:val="24"/>
        </w:rPr>
      </w:pPr>
      <w:bookmarkStart w:id="439" w:name="_Toc136212380"/>
      <w:r w:rsidRPr="002A36A7">
        <w:rPr>
          <w:b/>
          <w:bCs/>
          <w:color w:val="auto"/>
          <w:sz w:val="24"/>
          <w:szCs w:val="24"/>
        </w:rPr>
        <w:t xml:space="preserve">Table </w:t>
      </w:r>
      <w:r w:rsidR="00F5117A" w:rsidRPr="002A36A7">
        <w:rPr>
          <w:b/>
          <w:bCs/>
          <w:color w:val="auto"/>
          <w:sz w:val="24"/>
          <w:szCs w:val="24"/>
        </w:rPr>
        <w:fldChar w:fldCharType="begin"/>
      </w:r>
      <w:r w:rsidR="00F5117A" w:rsidRPr="002A36A7">
        <w:rPr>
          <w:b/>
          <w:bCs/>
          <w:color w:val="auto"/>
          <w:sz w:val="24"/>
          <w:szCs w:val="24"/>
        </w:rPr>
        <w:instrText xml:space="preserve"> SEQ Table \* ARABIC </w:instrText>
      </w:r>
      <w:r w:rsidR="00F5117A" w:rsidRPr="002A36A7">
        <w:rPr>
          <w:b/>
          <w:bCs/>
          <w:color w:val="auto"/>
          <w:sz w:val="24"/>
          <w:szCs w:val="24"/>
        </w:rPr>
        <w:fldChar w:fldCharType="separate"/>
      </w:r>
      <w:r w:rsidR="00100E19">
        <w:rPr>
          <w:b/>
          <w:bCs/>
          <w:noProof/>
          <w:color w:val="auto"/>
          <w:sz w:val="24"/>
          <w:szCs w:val="24"/>
        </w:rPr>
        <w:t>4</w:t>
      </w:r>
      <w:r w:rsidR="00F5117A" w:rsidRPr="002A36A7">
        <w:rPr>
          <w:b/>
          <w:bCs/>
          <w:color w:val="auto"/>
          <w:sz w:val="24"/>
          <w:szCs w:val="24"/>
        </w:rPr>
        <w:fldChar w:fldCharType="end"/>
      </w:r>
      <w:r w:rsidR="00F5117A" w:rsidRPr="002A36A7">
        <w:rPr>
          <w:b/>
          <w:bCs/>
          <w:color w:val="auto"/>
          <w:sz w:val="24"/>
          <w:szCs w:val="24"/>
        </w:rPr>
        <w:t>.</w:t>
      </w:r>
      <w:r w:rsidRPr="002A36A7">
        <w:rPr>
          <w:b/>
          <w:bCs/>
          <w:color w:val="auto"/>
          <w:sz w:val="24"/>
          <w:szCs w:val="24"/>
        </w:rPr>
        <w:t xml:space="preserve">Occurrence of crimes in </w:t>
      </w:r>
      <w:r w:rsidR="00E65600" w:rsidRPr="002A36A7">
        <w:rPr>
          <w:rFonts w:cstheme="minorHAnsi"/>
          <w:b/>
          <w:bCs/>
          <w:color w:val="auto"/>
          <w:sz w:val="24"/>
          <w:szCs w:val="24"/>
        </w:rPr>
        <w:t>Central Business District</w:t>
      </w:r>
      <w:bookmarkEnd w:id="437"/>
      <w:bookmarkEnd w:id="438"/>
      <w:bookmarkEnd w:id="439"/>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6"/>
        <w:gridCol w:w="5831"/>
      </w:tblGrid>
      <w:tr w:rsidR="00480064" w:rsidRPr="00973E77" w14:paraId="7DFD3F56" w14:textId="64EF47C1" w:rsidTr="001C008D">
        <w:tc>
          <w:tcPr>
            <w:tcW w:w="3114" w:type="dxa"/>
            <w:tcBorders>
              <w:bottom w:val="single" w:sz="4" w:space="0" w:color="auto"/>
            </w:tcBorders>
          </w:tcPr>
          <w:p w14:paraId="03CA2BC1" w14:textId="18D81A3C" w:rsidR="00480064" w:rsidRPr="00973E77" w:rsidRDefault="005E594D" w:rsidP="00FC3130">
            <w:pPr>
              <w:pStyle w:val="HTMLPreformatted"/>
              <w:shd w:val="clear" w:color="auto" w:fill="FFFFFF"/>
              <w:wordWrap w:val="0"/>
              <w:jc w:val="both"/>
              <w:textAlignment w:val="baseline"/>
              <w:rPr>
                <w:rFonts w:asciiTheme="minorHAnsi" w:hAnsiTheme="minorHAnsi" w:cstheme="minorHAnsi"/>
                <w:b/>
                <w:bCs/>
                <w:color w:val="000000"/>
                <w:sz w:val="24"/>
                <w:szCs w:val="24"/>
              </w:rPr>
            </w:pPr>
            <w:r w:rsidRPr="00973E77">
              <w:rPr>
                <w:rFonts w:asciiTheme="minorHAnsi" w:hAnsiTheme="minorHAnsi" w:cstheme="minorHAnsi"/>
                <w:b/>
                <w:bCs/>
                <w:color w:val="000000"/>
                <w:sz w:val="24"/>
                <w:szCs w:val="24"/>
              </w:rPr>
              <w:t xml:space="preserve">   </w:t>
            </w:r>
            <w:r w:rsidR="00292384">
              <w:rPr>
                <w:rFonts w:asciiTheme="minorHAnsi" w:hAnsiTheme="minorHAnsi" w:cstheme="minorHAnsi"/>
                <w:b/>
                <w:bCs/>
                <w:color w:val="000000"/>
                <w:sz w:val="24"/>
                <w:szCs w:val="24"/>
              </w:rPr>
              <w:t>DATE</w:t>
            </w:r>
          </w:p>
        </w:tc>
        <w:tc>
          <w:tcPr>
            <w:tcW w:w="5902" w:type="dxa"/>
            <w:tcBorders>
              <w:bottom w:val="single" w:sz="4" w:space="0" w:color="auto"/>
            </w:tcBorders>
          </w:tcPr>
          <w:p w14:paraId="4AA0B511" w14:textId="7DFEBD0B" w:rsidR="00480064" w:rsidRPr="00973E77" w:rsidRDefault="005E594D" w:rsidP="00FC3130">
            <w:pPr>
              <w:pStyle w:val="HTMLPreformatted"/>
              <w:shd w:val="clear" w:color="auto" w:fill="FFFFFF"/>
              <w:wordWrap w:val="0"/>
              <w:jc w:val="both"/>
              <w:textAlignment w:val="baseline"/>
              <w:rPr>
                <w:rFonts w:asciiTheme="minorHAnsi" w:hAnsiTheme="minorHAnsi" w:cstheme="minorHAnsi"/>
                <w:b/>
                <w:bCs/>
                <w:color w:val="000000"/>
                <w:sz w:val="24"/>
                <w:szCs w:val="24"/>
              </w:rPr>
            </w:pPr>
            <w:r w:rsidRPr="00973E77">
              <w:rPr>
                <w:rFonts w:asciiTheme="minorHAnsi" w:hAnsiTheme="minorHAnsi" w:cstheme="minorHAnsi"/>
                <w:b/>
                <w:bCs/>
                <w:color w:val="000000"/>
                <w:sz w:val="24"/>
                <w:szCs w:val="24"/>
              </w:rPr>
              <w:t xml:space="preserve">                           </w:t>
            </w:r>
            <w:r w:rsidR="00AB7F0E">
              <w:rPr>
                <w:rFonts w:asciiTheme="minorHAnsi" w:hAnsiTheme="minorHAnsi" w:cstheme="minorHAnsi"/>
                <w:b/>
                <w:bCs/>
                <w:color w:val="000000"/>
                <w:sz w:val="24"/>
                <w:szCs w:val="24"/>
              </w:rPr>
              <w:t xml:space="preserve">        </w:t>
            </w:r>
            <w:r w:rsidRPr="00973E77">
              <w:rPr>
                <w:rFonts w:asciiTheme="minorHAnsi" w:hAnsiTheme="minorHAnsi" w:cstheme="minorHAnsi"/>
                <w:b/>
                <w:bCs/>
                <w:color w:val="000000"/>
                <w:sz w:val="24"/>
                <w:szCs w:val="24"/>
              </w:rPr>
              <w:t xml:space="preserve"> </w:t>
            </w:r>
            <w:r w:rsidR="00480064" w:rsidRPr="00973E77">
              <w:rPr>
                <w:rFonts w:asciiTheme="minorHAnsi" w:hAnsiTheme="minorHAnsi" w:cstheme="minorHAnsi"/>
                <w:b/>
                <w:bCs/>
                <w:color w:val="000000"/>
                <w:sz w:val="24"/>
                <w:szCs w:val="24"/>
              </w:rPr>
              <w:t>OCCURRENCE</w:t>
            </w:r>
          </w:p>
        </w:tc>
      </w:tr>
      <w:tr w:rsidR="00480064" w:rsidRPr="00973E77" w14:paraId="2D494F57" w14:textId="0CE3B6D2" w:rsidTr="001C008D">
        <w:tc>
          <w:tcPr>
            <w:tcW w:w="3114" w:type="dxa"/>
            <w:tcBorders>
              <w:top w:val="single" w:sz="4" w:space="0" w:color="auto"/>
            </w:tcBorders>
          </w:tcPr>
          <w:p w14:paraId="7773B73B" w14:textId="32B6C9F3" w:rsidR="00480064" w:rsidRPr="00973E77" w:rsidRDefault="007A5B67" w:rsidP="00FC3130">
            <w:pPr>
              <w:pStyle w:val="HTMLPreformatted"/>
              <w:shd w:val="clear" w:color="auto" w:fill="FFFFFF"/>
              <w:wordWrap w:val="0"/>
              <w:jc w:val="both"/>
              <w:textAlignment w:val="baseline"/>
              <w:rPr>
                <w:rFonts w:asciiTheme="minorHAnsi" w:hAnsiTheme="minorHAnsi" w:cstheme="minorHAnsi"/>
                <w:color w:val="000000"/>
                <w:sz w:val="24"/>
                <w:szCs w:val="24"/>
              </w:rPr>
            </w:pPr>
            <w:r>
              <w:rPr>
                <w:rFonts w:asciiTheme="minorHAnsi" w:hAnsiTheme="minorHAnsi" w:cstheme="minorHAnsi"/>
                <w:color w:val="000000"/>
                <w:sz w:val="24"/>
                <w:szCs w:val="24"/>
              </w:rPr>
              <w:t xml:space="preserve">   </w:t>
            </w:r>
            <w:r w:rsidR="00480064" w:rsidRPr="00973E77">
              <w:rPr>
                <w:rFonts w:asciiTheme="minorHAnsi" w:hAnsiTheme="minorHAnsi" w:cstheme="minorHAnsi"/>
                <w:color w:val="000000"/>
                <w:sz w:val="24"/>
                <w:szCs w:val="24"/>
              </w:rPr>
              <w:t>2011-06-15</w:t>
            </w:r>
          </w:p>
        </w:tc>
        <w:tc>
          <w:tcPr>
            <w:tcW w:w="5902" w:type="dxa"/>
            <w:tcBorders>
              <w:top w:val="single" w:sz="4" w:space="0" w:color="auto"/>
            </w:tcBorders>
          </w:tcPr>
          <w:p w14:paraId="16E9480B" w14:textId="56D6C625" w:rsidR="00480064" w:rsidRPr="00973E77" w:rsidRDefault="005E594D" w:rsidP="00FC3130">
            <w:pPr>
              <w:pStyle w:val="HTMLPreformatted"/>
              <w:shd w:val="clear" w:color="auto" w:fill="FFFFFF"/>
              <w:wordWrap w:val="0"/>
              <w:ind w:left="348"/>
              <w:jc w:val="both"/>
              <w:textAlignment w:val="baseline"/>
              <w:rPr>
                <w:rFonts w:asciiTheme="minorHAnsi" w:hAnsiTheme="minorHAnsi" w:cstheme="minorHAnsi"/>
                <w:color w:val="000000"/>
                <w:sz w:val="24"/>
                <w:szCs w:val="24"/>
              </w:rPr>
            </w:pPr>
            <w:r w:rsidRPr="00973E77">
              <w:rPr>
                <w:rFonts w:asciiTheme="minorHAnsi" w:hAnsiTheme="minorHAnsi" w:cstheme="minorHAnsi"/>
                <w:color w:val="000000"/>
                <w:sz w:val="24"/>
                <w:szCs w:val="24"/>
              </w:rPr>
              <w:t xml:space="preserve">                              </w:t>
            </w:r>
            <w:r w:rsidR="00480064" w:rsidRPr="00973E77">
              <w:rPr>
                <w:rFonts w:asciiTheme="minorHAnsi" w:hAnsiTheme="minorHAnsi" w:cstheme="minorHAnsi"/>
                <w:color w:val="000000"/>
                <w:sz w:val="24"/>
                <w:szCs w:val="24"/>
              </w:rPr>
              <w:t>649</w:t>
            </w:r>
          </w:p>
        </w:tc>
      </w:tr>
      <w:tr w:rsidR="00480064" w:rsidRPr="00973E77" w14:paraId="68EE7289" w14:textId="161A9917" w:rsidTr="001C008D">
        <w:tc>
          <w:tcPr>
            <w:tcW w:w="3114" w:type="dxa"/>
          </w:tcPr>
          <w:p w14:paraId="70758EA6" w14:textId="3884E553" w:rsidR="00480064" w:rsidRPr="00973E77" w:rsidRDefault="007A5B67" w:rsidP="00FC3130">
            <w:pPr>
              <w:pStyle w:val="HTMLPreformatted"/>
              <w:shd w:val="clear" w:color="auto" w:fill="FFFFFF"/>
              <w:wordWrap w:val="0"/>
              <w:jc w:val="both"/>
              <w:textAlignment w:val="baseline"/>
              <w:rPr>
                <w:rFonts w:asciiTheme="minorHAnsi" w:hAnsiTheme="minorHAnsi" w:cstheme="minorHAnsi"/>
                <w:color w:val="000000"/>
                <w:sz w:val="24"/>
                <w:szCs w:val="24"/>
              </w:rPr>
            </w:pPr>
            <w:r>
              <w:rPr>
                <w:rFonts w:asciiTheme="minorHAnsi" w:hAnsiTheme="minorHAnsi" w:cstheme="minorHAnsi"/>
                <w:color w:val="000000"/>
                <w:sz w:val="24"/>
                <w:szCs w:val="24"/>
              </w:rPr>
              <w:t xml:space="preserve">   </w:t>
            </w:r>
            <w:r w:rsidR="00480064" w:rsidRPr="00973E77">
              <w:rPr>
                <w:rFonts w:asciiTheme="minorHAnsi" w:hAnsiTheme="minorHAnsi" w:cstheme="minorHAnsi"/>
                <w:color w:val="000000"/>
                <w:sz w:val="24"/>
                <w:szCs w:val="24"/>
              </w:rPr>
              <w:t>2011-06-16</w:t>
            </w:r>
          </w:p>
        </w:tc>
        <w:tc>
          <w:tcPr>
            <w:tcW w:w="5902" w:type="dxa"/>
          </w:tcPr>
          <w:p w14:paraId="156FBA62" w14:textId="5EF112A5" w:rsidR="00480064" w:rsidRPr="00973E77" w:rsidRDefault="005E594D" w:rsidP="00FC3130">
            <w:pPr>
              <w:pStyle w:val="HTMLPreformatted"/>
              <w:shd w:val="clear" w:color="auto" w:fill="FFFFFF"/>
              <w:wordWrap w:val="0"/>
              <w:ind w:left="348"/>
              <w:jc w:val="both"/>
              <w:textAlignment w:val="baseline"/>
              <w:rPr>
                <w:rFonts w:asciiTheme="minorHAnsi" w:hAnsiTheme="minorHAnsi" w:cstheme="minorHAnsi"/>
                <w:color w:val="000000"/>
                <w:sz w:val="24"/>
                <w:szCs w:val="24"/>
              </w:rPr>
            </w:pPr>
            <w:r w:rsidRPr="00973E77">
              <w:rPr>
                <w:rFonts w:asciiTheme="minorHAnsi" w:hAnsiTheme="minorHAnsi" w:cstheme="minorHAnsi"/>
                <w:color w:val="000000"/>
                <w:sz w:val="24"/>
                <w:szCs w:val="24"/>
              </w:rPr>
              <w:t xml:space="preserve">                         </w:t>
            </w:r>
            <w:r w:rsidR="007A5B67">
              <w:rPr>
                <w:rFonts w:asciiTheme="minorHAnsi" w:hAnsiTheme="minorHAnsi" w:cstheme="minorHAnsi"/>
                <w:color w:val="000000"/>
                <w:sz w:val="24"/>
                <w:szCs w:val="24"/>
              </w:rPr>
              <w:t xml:space="preserve"> </w:t>
            </w:r>
            <w:r w:rsidRPr="00973E77">
              <w:rPr>
                <w:rFonts w:asciiTheme="minorHAnsi" w:hAnsiTheme="minorHAnsi" w:cstheme="minorHAnsi"/>
                <w:color w:val="000000"/>
                <w:sz w:val="24"/>
                <w:szCs w:val="24"/>
              </w:rPr>
              <w:t xml:space="preserve">    </w:t>
            </w:r>
            <w:r w:rsidR="00480064" w:rsidRPr="00973E77">
              <w:rPr>
                <w:rFonts w:asciiTheme="minorHAnsi" w:hAnsiTheme="minorHAnsi" w:cstheme="minorHAnsi"/>
                <w:color w:val="000000"/>
                <w:sz w:val="24"/>
                <w:szCs w:val="24"/>
              </w:rPr>
              <w:t>111</w:t>
            </w:r>
          </w:p>
        </w:tc>
      </w:tr>
      <w:tr w:rsidR="00480064" w:rsidRPr="00973E77" w14:paraId="66FD667A" w14:textId="4635A1CA" w:rsidTr="001C008D">
        <w:tc>
          <w:tcPr>
            <w:tcW w:w="3114" w:type="dxa"/>
          </w:tcPr>
          <w:p w14:paraId="1EACD1E8" w14:textId="332C5262" w:rsidR="00480064" w:rsidRPr="00973E77" w:rsidRDefault="007A5B67" w:rsidP="00FC3130">
            <w:pPr>
              <w:pStyle w:val="HTMLPreformatted"/>
              <w:shd w:val="clear" w:color="auto" w:fill="FFFFFF"/>
              <w:wordWrap w:val="0"/>
              <w:jc w:val="both"/>
              <w:textAlignment w:val="baseline"/>
              <w:rPr>
                <w:rFonts w:asciiTheme="minorHAnsi" w:hAnsiTheme="minorHAnsi" w:cstheme="minorHAnsi"/>
                <w:color w:val="000000"/>
                <w:sz w:val="24"/>
                <w:szCs w:val="24"/>
              </w:rPr>
            </w:pPr>
            <w:r>
              <w:rPr>
                <w:rFonts w:asciiTheme="minorHAnsi" w:hAnsiTheme="minorHAnsi" w:cstheme="minorHAnsi"/>
                <w:color w:val="000000"/>
                <w:sz w:val="24"/>
                <w:szCs w:val="24"/>
              </w:rPr>
              <w:t xml:space="preserve">   </w:t>
            </w:r>
            <w:r w:rsidR="00480064" w:rsidRPr="00973E77">
              <w:rPr>
                <w:rFonts w:asciiTheme="minorHAnsi" w:hAnsiTheme="minorHAnsi" w:cstheme="minorHAnsi"/>
                <w:color w:val="000000"/>
                <w:sz w:val="24"/>
                <w:szCs w:val="24"/>
              </w:rPr>
              <w:t>2011-06-10</w:t>
            </w:r>
          </w:p>
        </w:tc>
        <w:tc>
          <w:tcPr>
            <w:tcW w:w="5902" w:type="dxa"/>
          </w:tcPr>
          <w:p w14:paraId="128CA18B" w14:textId="08CC34B7" w:rsidR="00480064" w:rsidRPr="00973E77" w:rsidRDefault="005E594D" w:rsidP="00FC3130">
            <w:pPr>
              <w:pStyle w:val="HTMLPreformatted"/>
              <w:shd w:val="clear" w:color="auto" w:fill="FFFFFF"/>
              <w:wordWrap w:val="0"/>
              <w:ind w:left="348"/>
              <w:jc w:val="both"/>
              <w:textAlignment w:val="baseline"/>
              <w:rPr>
                <w:rFonts w:asciiTheme="minorHAnsi" w:hAnsiTheme="minorHAnsi" w:cstheme="minorHAnsi"/>
                <w:color w:val="000000"/>
                <w:sz w:val="24"/>
                <w:szCs w:val="24"/>
              </w:rPr>
            </w:pPr>
            <w:r w:rsidRPr="00973E77">
              <w:rPr>
                <w:rFonts w:asciiTheme="minorHAnsi" w:hAnsiTheme="minorHAnsi" w:cstheme="minorHAnsi"/>
                <w:color w:val="000000"/>
                <w:sz w:val="24"/>
                <w:szCs w:val="24"/>
              </w:rPr>
              <w:t xml:space="preserve">                              </w:t>
            </w:r>
            <w:r w:rsidR="00480064" w:rsidRPr="00973E77">
              <w:rPr>
                <w:rFonts w:asciiTheme="minorHAnsi" w:hAnsiTheme="minorHAnsi" w:cstheme="minorHAnsi"/>
                <w:color w:val="000000"/>
                <w:sz w:val="24"/>
                <w:szCs w:val="24"/>
              </w:rPr>
              <w:t>110</w:t>
            </w:r>
          </w:p>
        </w:tc>
      </w:tr>
      <w:tr w:rsidR="00480064" w:rsidRPr="00973E77" w14:paraId="253D66AE" w14:textId="4BC3E8CE" w:rsidTr="001C008D">
        <w:tc>
          <w:tcPr>
            <w:tcW w:w="3114" w:type="dxa"/>
          </w:tcPr>
          <w:p w14:paraId="2251552D" w14:textId="63E8C6AA" w:rsidR="00480064" w:rsidRPr="00973E77" w:rsidRDefault="007A5B67" w:rsidP="00FC3130">
            <w:pPr>
              <w:pStyle w:val="HTMLPreformatted"/>
              <w:shd w:val="clear" w:color="auto" w:fill="FFFFFF"/>
              <w:wordWrap w:val="0"/>
              <w:jc w:val="both"/>
              <w:textAlignment w:val="baseline"/>
              <w:rPr>
                <w:rFonts w:asciiTheme="minorHAnsi" w:hAnsiTheme="minorHAnsi" w:cstheme="minorHAnsi"/>
                <w:color w:val="000000"/>
                <w:sz w:val="24"/>
                <w:szCs w:val="24"/>
              </w:rPr>
            </w:pPr>
            <w:r>
              <w:rPr>
                <w:rFonts w:asciiTheme="minorHAnsi" w:hAnsiTheme="minorHAnsi" w:cstheme="minorHAnsi"/>
                <w:color w:val="000000"/>
                <w:sz w:val="24"/>
                <w:szCs w:val="24"/>
              </w:rPr>
              <w:t xml:space="preserve">   </w:t>
            </w:r>
            <w:r w:rsidR="00480064" w:rsidRPr="00973E77">
              <w:rPr>
                <w:rFonts w:asciiTheme="minorHAnsi" w:hAnsiTheme="minorHAnsi" w:cstheme="minorHAnsi"/>
                <w:color w:val="000000"/>
                <w:sz w:val="24"/>
                <w:szCs w:val="24"/>
              </w:rPr>
              <w:t>2011-06-17</w:t>
            </w:r>
          </w:p>
        </w:tc>
        <w:tc>
          <w:tcPr>
            <w:tcW w:w="5902" w:type="dxa"/>
          </w:tcPr>
          <w:p w14:paraId="35C70D0A" w14:textId="61DD516B" w:rsidR="00480064" w:rsidRPr="00973E77" w:rsidRDefault="005E594D" w:rsidP="00FC3130">
            <w:pPr>
              <w:pStyle w:val="HTMLPreformatted"/>
              <w:shd w:val="clear" w:color="auto" w:fill="FFFFFF"/>
              <w:wordWrap w:val="0"/>
              <w:ind w:left="348"/>
              <w:jc w:val="both"/>
              <w:textAlignment w:val="baseline"/>
              <w:rPr>
                <w:rFonts w:asciiTheme="minorHAnsi" w:hAnsiTheme="minorHAnsi" w:cstheme="minorHAnsi"/>
                <w:color w:val="000000"/>
                <w:sz w:val="24"/>
                <w:szCs w:val="24"/>
              </w:rPr>
            </w:pPr>
            <w:r w:rsidRPr="00973E77">
              <w:rPr>
                <w:rFonts w:asciiTheme="minorHAnsi" w:hAnsiTheme="minorHAnsi" w:cstheme="minorHAnsi"/>
                <w:color w:val="000000"/>
                <w:sz w:val="24"/>
                <w:szCs w:val="24"/>
              </w:rPr>
              <w:t xml:space="preserve">                              </w:t>
            </w:r>
            <w:r w:rsidR="00480064" w:rsidRPr="00973E77">
              <w:rPr>
                <w:rFonts w:asciiTheme="minorHAnsi" w:hAnsiTheme="minorHAnsi" w:cstheme="minorHAnsi"/>
                <w:color w:val="000000"/>
                <w:sz w:val="24"/>
                <w:szCs w:val="24"/>
              </w:rPr>
              <w:t>105</w:t>
            </w:r>
          </w:p>
        </w:tc>
      </w:tr>
      <w:tr w:rsidR="00480064" w:rsidRPr="00973E77" w14:paraId="6A70F891" w14:textId="5C7FA892" w:rsidTr="001C008D">
        <w:tc>
          <w:tcPr>
            <w:tcW w:w="3114" w:type="dxa"/>
          </w:tcPr>
          <w:p w14:paraId="3F98F80E" w14:textId="741A44D1" w:rsidR="00480064" w:rsidRPr="00973E77" w:rsidRDefault="007A5B67" w:rsidP="00FC3130">
            <w:pPr>
              <w:pStyle w:val="HTMLPreformatted"/>
              <w:shd w:val="clear" w:color="auto" w:fill="FFFFFF"/>
              <w:wordWrap w:val="0"/>
              <w:jc w:val="both"/>
              <w:textAlignment w:val="baseline"/>
              <w:rPr>
                <w:rFonts w:asciiTheme="minorHAnsi" w:hAnsiTheme="minorHAnsi" w:cstheme="minorHAnsi"/>
                <w:color w:val="000000"/>
                <w:sz w:val="24"/>
                <w:szCs w:val="24"/>
              </w:rPr>
            </w:pPr>
            <w:r>
              <w:rPr>
                <w:rFonts w:asciiTheme="minorHAnsi" w:hAnsiTheme="minorHAnsi" w:cstheme="minorHAnsi"/>
                <w:color w:val="000000"/>
                <w:sz w:val="24"/>
                <w:szCs w:val="24"/>
              </w:rPr>
              <w:t xml:space="preserve">   </w:t>
            </w:r>
            <w:r w:rsidR="00480064" w:rsidRPr="00973E77">
              <w:rPr>
                <w:rFonts w:asciiTheme="minorHAnsi" w:hAnsiTheme="minorHAnsi" w:cstheme="minorHAnsi"/>
                <w:color w:val="000000"/>
                <w:sz w:val="24"/>
                <w:szCs w:val="24"/>
              </w:rPr>
              <w:t>2011-06-18</w:t>
            </w:r>
          </w:p>
        </w:tc>
        <w:tc>
          <w:tcPr>
            <w:tcW w:w="5902" w:type="dxa"/>
          </w:tcPr>
          <w:p w14:paraId="2872DB75" w14:textId="5613FA58" w:rsidR="00480064" w:rsidRPr="00973E77" w:rsidRDefault="005E594D" w:rsidP="00FC3130">
            <w:pPr>
              <w:pStyle w:val="HTMLPreformatted"/>
              <w:shd w:val="clear" w:color="auto" w:fill="FFFFFF"/>
              <w:wordWrap w:val="0"/>
              <w:ind w:left="348"/>
              <w:jc w:val="both"/>
              <w:textAlignment w:val="baseline"/>
              <w:rPr>
                <w:rFonts w:asciiTheme="minorHAnsi" w:hAnsiTheme="minorHAnsi" w:cstheme="minorHAnsi"/>
                <w:color w:val="000000"/>
                <w:sz w:val="24"/>
                <w:szCs w:val="24"/>
              </w:rPr>
            </w:pPr>
            <w:r w:rsidRPr="00973E77">
              <w:rPr>
                <w:rFonts w:asciiTheme="minorHAnsi" w:hAnsiTheme="minorHAnsi" w:cstheme="minorHAnsi"/>
                <w:color w:val="000000"/>
                <w:sz w:val="24"/>
                <w:szCs w:val="24"/>
              </w:rPr>
              <w:t xml:space="preserve">                              </w:t>
            </w:r>
            <w:r w:rsidR="00480064" w:rsidRPr="00973E77">
              <w:rPr>
                <w:rFonts w:asciiTheme="minorHAnsi" w:hAnsiTheme="minorHAnsi" w:cstheme="minorHAnsi"/>
                <w:color w:val="000000"/>
                <w:sz w:val="24"/>
                <w:szCs w:val="24"/>
              </w:rPr>
              <w:t>103</w:t>
            </w:r>
          </w:p>
        </w:tc>
      </w:tr>
    </w:tbl>
    <w:p w14:paraId="280043C1" w14:textId="77777777" w:rsidR="00E61A18" w:rsidRDefault="00E61A18" w:rsidP="00F97BD8">
      <w:pPr>
        <w:pStyle w:val="HTMLPreformatted"/>
        <w:shd w:val="clear" w:color="auto" w:fill="FFFFFF"/>
        <w:tabs>
          <w:tab w:val="clear" w:pos="9160"/>
          <w:tab w:val="left" w:pos="8789"/>
        </w:tabs>
        <w:wordWrap w:val="0"/>
        <w:spacing w:line="360" w:lineRule="auto"/>
        <w:textAlignment w:val="baseline"/>
        <w:rPr>
          <w:rFonts w:asciiTheme="minorHAnsi" w:hAnsiTheme="minorHAnsi" w:cstheme="minorHAnsi"/>
          <w:color w:val="000000"/>
          <w:sz w:val="24"/>
          <w:szCs w:val="24"/>
        </w:rPr>
      </w:pPr>
    </w:p>
    <w:p w14:paraId="7C4C1810" w14:textId="72BC8B80" w:rsidR="0086252C" w:rsidRPr="009D1DF1" w:rsidRDefault="00662B10" w:rsidP="009D1DF1">
      <w:pPr>
        <w:spacing w:line="360" w:lineRule="auto"/>
        <w:jc w:val="both"/>
      </w:pPr>
      <w:r w:rsidRPr="00087A17">
        <w:rPr>
          <w:rFonts w:cstheme="minorHAnsi"/>
          <w:color w:val="000000"/>
          <w:sz w:val="24"/>
          <w:szCs w:val="24"/>
        </w:rPr>
        <w:t>The number of crimes in the CBD, in June 2011, is shown in Table 5.</w:t>
      </w:r>
      <w:r>
        <w:rPr>
          <w:rFonts w:cstheme="minorHAnsi"/>
          <w:color w:val="000000"/>
          <w:sz w:val="24"/>
          <w:szCs w:val="24"/>
        </w:rPr>
        <w:t xml:space="preserve"> </w:t>
      </w:r>
      <w:r w:rsidRPr="00087A17">
        <w:rPr>
          <w:rFonts w:cstheme="minorHAnsi"/>
          <w:sz w:val="24"/>
          <w:szCs w:val="24"/>
        </w:rPr>
        <w:t>The highest numb</w:t>
      </w:r>
      <w:r>
        <w:rPr>
          <w:rFonts w:cstheme="minorHAnsi"/>
          <w:sz w:val="24"/>
          <w:szCs w:val="24"/>
        </w:rPr>
        <w:t>er of</w:t>
      </w:r>
      <w:r w:rsidRPr="00087A17">
        <w:rPr>
          <w:rFonts w:cstheme="minorHAnsi"/>
          <w:sz w:val="24"/>
          <w:szCs w:val="24"/>
        </w:rPr>
        <w:t xml:space="preserve"> crimes occurred on the 15th of June in 2011, at 649. This was a huge</w:t>
      </w:r>
      <w:r>
        <w:rPr>
          <w:rFonts w:cstheme="minorHAnsi"/>
          <w:sz w:val="24"/>
          <w:szCs w:val="24"/>
        </w:rPr>
        <w:t xml:space="preserve"> i</w:t>
      </w:r>
      <w:r w:rsidRPr="00087A17">
        <w:rPr>
          <w:rFonts w:cstheme="minorHAnsi"/>
          <w:sz w:val="24"/>
          <w:szCs w:val="24"/>
        </w:rPr>
        <w:t>ncrease from 111</w:t>
      </w:r>
      <w:r>
        <w:rPr>
          <w:rFonts w:cstheme="minorHAnsi"/>
          <w:sz w:val="24"/>
          <w:szCs w:val="24"/>
        </w:rPr>
        <w:t xml:space="preserve">       </w:t>
      </w:r>
      <w:r w:rsidRPr="00087A17">
        <w:rPr>
          <w:rFonts w:cstheme="minorHAnsi"/>
          <w:sz w:val="24"/>
          <w:szCs w:val="24"/>
        </w:rPr>
        <w:t>crim</w:t>
      </w:r>
      <w:r>
        <w:rPr>
          <w:rFonts w:cstheme="minorHAnsi"/>
          <w:sz w:val="24"/>
          <w:szCs w:val="24"/>
        </w:rPr>
        <w:t>e</w:t>
      </w:r>
      <w:r w:rsidRPr="00087A17">
        <w:rPr>
          <w:rFonts w:cstheme="minorHAnsi"/>
          <w:sz w:val="24"/>
          <w:szCs w:val="24"/>
        </w:rPr>
        <w:t>s a day</w:t>
      </w:r>
      <w:r>
        <w:rPr>
          <w:rFonts w:cstheme="minorHAnsi"/>
          <w:sz w:val="24"/>
          <w:szCs w:val="24"/>
        </w:rPr>
        <w:t>.</w:t>
      </w:r>
      <w:r w:rsidRPr="00087A17">
        <w:rPr>
          <w:rFonts w:cstheme="minorHAnsi"/>
          <w:sz w:val="24"/>
          <w:szCs w:val="24"/>
        </w:rPr>
        <w:t xml:space="preserve"> </w:t>
      </w:r>
      <w:r>
        <w:rPr>
          <w:rFonts w:cstheme="minorHAnsi"/>
          <w:sz w:val="24"/>
          <w:szCs w:val="24"/>
        </w:rPr>
        <w:t>Also, f</w:t>
      </w:r>
      <w:r w:rsidRPr="00087A17">
        <w:rPr>
          <w:rFonts w:cstheme="minorHAnsi"/>
          <w:sz w:val="24"/>
          <w:szCs w:val="24"/>
        </w:rPr>
        <w:t xml:space="preserve">rom the information available online, </w:t>
      </w:r>
      <w:r w:rsidR="00913DB1">
        <w:rPr>
          <w:rFonts w:cstheme="minorHAnsi"/>
          <w:sz w:val="24"/>
          <w:szCs w:val="24"/>
        </w:rPr>
        <w:t xml:space="preserve">there </w:t>
      </w:r>
      <w:r w:rsidRPr="00087A17">
        <w:rPr>
          <w:rFonts w:cstheme="minorHAnsi"/>
          <w:sz w:val="24"/>
          <w:szCs w:val="24"/>
        </w:rPr>
        <w:t>w</w:t>
      </w:r>
      <w:r>
        <w:rPr>
          <w:rFonts w:cstheme="minorHAnsi"/>
          <w:sz w:val="24"/>
          <w:szCs w:val="24"/>
        </w:rPr>
        <w:t>as</w:t>
      </w:r>
      <w:r w:rsidRPr="00087A17">
        <w:rPr>
          <w:rFonts w:cstheme="minorHAnsi"/>
          <w:sz w:val="24"/>
          <w:szCs w:val="24"/>
        </w:rPr>
        <w:t xml:space="preserve"> a</w:t>
      </w:r>
      <w:r>
        <w:rPr>
          <w:rFonts w:cstheme="minorHAnsi"/>
          <w:sz w:val="24"/>
          <w:szCs w:val="24"/>
        </w:rPr>
        <w:t xml:space="preserve"> </w:t>
      </w:r>
      <w:r w:rsidRPr="00087A17">
        <w:rPr>
          <w:rFonts w:cstheme="minorHAnsi"/>
          <w:sz w:val="24"/>
          <w:szCs w:val="24"/>
        </w:rPr>
        <w:t xml:space="preserve">public riot: Stanley Cup </w:t>
      </w:r>
      <w:r>
        <w:rPr>
          <w:rFonts w:cstheme="minorHAnsi"/>
          <w:sz w:val="24"/>
          <w:szCs w:val="24"/>
        </w:rPr>
        <w:t xml:space="preserve">riot in Vancouver, </w:t>
      </w:r>
      <w:r w:rsidRPr="00087A17">
        <w:rPr>
          <w:rFonts w:cstheme="minorHAnsi"/>
          <w:sz w:val="24"/>
          <w:szCs w:val="24"/>
        </w:rPr>
        <w:t>which occurred after a Hockey game. Cars and busines</w:t>
      </w:r>
      <w:r>
        <w:rPr>
          <w:rFonts w:cstheme="minorHAnsi"/>
          <w:sz w:val="24"/>
          <w:szCs w:val="24"/>
        </w:rPr>
        <w:t xml:space="preserve">s </w:t>
      </w:r>
      <w:r w:rsidRPr="00087A17">
        <w:rPr>
          <w:rFonts w:cstheme="minorHAnsi"/>
          <w:sz w:val="24"/>
          <w:szCs w:val="24"/>
        </w:rPr>
        <w:t>were destroyed whi</w:t>
      </w:r>
      <w:r>
        <w:rPr>
          <w:rFonts w:cstheme="minorHAnsi"/>
          <w:sz w:val="24"/>
          <w:szCs w:val="24"/>
        </w:rPr>
        <w:t>ch</w:t>
      </w:r>
      <w:r w:rsidRPr="00087A17">
        <w:rPr>
          <w:rFonts w:cstheme="minorHAnsi"/>
          <w:sz w:val="24"/>
          <w:szCs w:val="24"/>
        </w:rPr>
        <w:t xml:space="preserve"> explains the high occurrence of crimes of ‘Mischief’. Fig</w:t>
      </w:r>
      <w:r>
        <w:rPr>
          <w:rFonts w:cstheme="minorHAnsi"/>
          <w:sz w:val="24"/>
          <w:szCs w:val="24"/>
        </w:rPr>
        <w:t>ure</w:t>
      </w:r>
      <w:r w:rsidRPr="00087A17">
        <w:rPr>
          <w:rFonts w:cstheme="minorHAnsi"/>
          <w:sz w:val="24"/>
          <w:szCs w:val="24"/>
        </w:rPr>
        <w:t xml:space="preserve"> 3.</w:t>
      </w:r>
      <w:r>
        <w:rPr>
          <w:rFonts w:cstheme="minorHAnsi"/>
          <w:sz w:val="24"/>
          <w:szCs w:val="24"/>
        </w:rPr>
        <w:t xml:space="preserve">, is </w:t>
      </w:r>
      <w:r w:rsidRPr="00087A17">
        <w:rPr>
          <w:rFonts w:cstheme="minorHAnsi"/>
          <w:sz w:val="24"/>
          <w:szCs w:val="24"/>
        </w:rPr>
        <w:t>a pivot</w:t>
      </w:r>
      <w:r>
        <w:rPr>
          <w:rFonts w:cstheme="minorHAnsi"/>
          <w:sz w:val="24"/>
          <w:szCs w:val="24"/>
        </w:rPr>
        <w:t xml:space="preserve"> </w:t>
      </w:r>
      <w:r w:rsidRPr="00087A17">
        <w:rPr>
          <w:rFonts w:cstheme="minorHAnsi"/>
          <w:sz w:val="24"/>
          <w:szCs w:val="24"/>
        </w:rPr>
        <w:t>ta</w:t>
      </w:r>
      <w:r>
        <w:rPr>
          <w:rFonts w:cstheme="minorHAnsi"/>
          <w:sz w:val="24"/>
          <w:szCs w:val="24"/>
        </w:rPr>
        <w:t>bl</w:t>
      </w:r>
      <w:r w:rsidRPr="00087A17">
        <w:rPr>
          <w:rFonts w:cstheme="minorHAnsi"/>
          <w:sz w:val="24"/>
          <w:szCs w:val="24"/>
        </w:rPr>
        <w:t>e</w:t>
      </w:r>
      <w:r>
        <w:rPr>
          <w:rFonts w:cstheme="minorHAnsi"/>
          <w:sz w:val="24"/>
          <w:szCs w:val="24"/>
        </w:rPr>
        <w:t xml:space="preserve"> </w:t>
      </w:r>
      <w:r w:rsidRPr="00087A17">
        <w:rPr>
          <w:rFonts w:cstheme="minorHAnsi"/>
          <w:sz w:val="24"/>
          <w:szCs w:val="24"/>
        </w:rPr>
        <w:t>depictin</w:t>
      </w:r>
      <w:r>
        <w:rPr>
          <w:rFonts w:cstheme="minorHAnsi"/>
          <w:sz w:val="24"/>
          <w:szCs w:val="24"/>
        </w:rPr>
        <w:t>g</w:t>
      </w:r>
      <w:r w:rsidRPr="00087A17">
        <w:rPr>
          <w:rFonts w:cstheme="minorHAnsi"/>
          <w:sz w:val="24"/>
          <w:szCs w:val="24"/>
        </w:rPr>
        <w:t xml:space="preserve"> days with highest and lowest average of crime occurrences.</w:t>
      </w:r>
    </w:p>
    <w:p w14:paraId="16E53B82" w14:textId="3675680D" w:rsidR="003C166D" w:rsidRPr="009D1DF1" w:rsidRDefault="009D1DF1" w:rsidP="009D1DF1">
      <w:pPr>
        <w:rPr>
          <w:rFonts w:eastAsia="Times New Roman" w:cstheme="minorHAnsi"/>
          <w:noProof/>
          <w:color w:val="000000"/>
          <w:sz w:val="24"/>
          <w:szCs w:val="24"/>
          <w:lang w:eastAsia="en-GB"/>
        </w:rPr>
      </w:pPr>
      <w:r>
        <w:rPr>
          <w:rFonts w:cstheme="minorHAnsi"/>
          <w:noProof/>
          <w:color w:val="000000"/>
          <w:sz w:val="24"/>
          <w:szCs w:val="24"/>
        </w:rPr>
        <w:br w:type="page"/>
      </w:r>
    </w:p>
    <w:p w14:paraId="14193ADC" w14:textId="60D37856" w:rsidR="00384856" w:rsidRDefault="002F62A6" w:rsidP="00384856">
      <w:pPr>
        <w:pStyle w:val="HTMLPreformatted"/>
        <w:keepNext/>
        <w:shd w:val="clear" w:color="auto" w:fill="FFFFFF"/>
        <w:wordWrap w:val="0"/>
        <w:jc w:val="both"/>
        <w:textAlignment w:val="baseline"/>
      </w:pPr>
      <w:r>
        <w:rPr>
          <w:rFonts w:asciiTheme="minorHAnsi" w:hAnsiTheme="minorHAnsi" w:cstheme="minorHAnsi"/>
          <w:noProof/>
          <w:color w:val="000000"/>
        </w:rPr>
        <w:lastRenderedPageBreak/>
        <w:drawing>
          <wp:inline distT="0" distB="0" distL="0" distR="0" wp14:anchorId="450520E7" wp14:editId="6E89514E">
            <wp:extent cx="4655820" cy="4145280"/>
            <wp:effectExtent l="0" t="0" r="0" b="7620"/>
            <wp:docPr id="2012579492" name="Picture 3" descr="A picture containing tex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579492" name="Picture 3" descr="A picture containing text, screenshot, number&#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55820" cy="4145280"/>
                    </a:xfrm>
                    <a:prstGeom prst="rect">
                      <a:avLst/>
                    </a:prstGeom>
                    <a:noFill/>
                    <a:ln>
                      <a:noFill/>
                    </a:ln>
                  </pic:spPr>
                </pic:pic>
              </a:graphicData>
            </a:graphic>
          </wp:inline>
        </w:drawing>
      </w:r>
    </w:p>
    <w:p w14:paraId="324D190A" w14:textId="50719CE5" w:rsidR="0061429C" w:rsidRPr="00DB26FD" w:rsidRDefault="00384856" w:rsidP="00384856">
      <w:pPr>
        <w:pStyle w:val="Caption"/>
        <w:jc w:val="both"/>
        <w:rPr>
          <w:color w:val="auto"/>
        </w:rPr>
      </w:pPr>
      <w:bookmarkStart w:id="440" w:name="_Toc136125828"/>
      <w:r w:rsidRPr="00DB26FD">
        <w:rPr>
          <w:color w:val="auto"/>
        </w:rPr>
        <w:t xml:space="preserve">Figure </w:t>
      </w:r>
      <w:r w:rsidRPr="00DB26FD">
        <w:rPr>
          <w:color w:val="auto"/>
        </w:rPr>
        <w:fldChar w:fldCharType="begin"/>
      </w:r>
      <w:r w:rsidRPr="00DB26FD">
        <w:rPr>
          <w:color w:val="auto"/>
        </w:rPr>
        <w:instrText xml:space="preserve"> SEQ Figure \* ARABIC </w:instrText>
      </w:r>
      <w:r w:rsidRPr="00DB26FD">
        <w:rPr>
          <w:color w:val="auto"/>
        </w:rPr>
        <w:fldChar w:fldCharType="separate"/>
      </w:r>
      <w:r w:rsidR="00134F7E">
        <w:rPr>
          <w:noProof/>
          <w:color w:val="auto"/>
        </w:rPr>
        <w:t>3</w:t>
      </w:r>
      <w:r w:rsidRPr="00DB26FD">
        <w:rPr>
          <w:color w:val="auto"/>
        </w:rPr>
        <w:fldChar w:fldCharType="end"/>
      </w:r>
      <w:r w:rsidRPr="00DB26FD">
        <w:rPr>
          <w:color w:val="auto"/>
        </w:rPr>
        <w:t>. Average number of crimes daily and monthly</w:t>
      </w:r>
      <w:r w:rsidR="00175F89">
        <w:rPr>
          <w:color w:val="auto"/>
        </w:rPr>
        <w:t>.</w:t>
      </w:r>
      <w:bookmarkEnd w:id="440"/>
    </w:p>
    <w:p w14:paraId="65C9EFD2" w14:textId="437918B6" w:rsidR="003F0754" w:rsidRPr="00DB26FD" w:rsidRDefault="00DB26FD" w:rsidP="00DB26FD">
      <w:pPr>
        <w:jc w:val="both"/>
        <w:rPr>
          <w:rFonts w:cstheme="minorHAnsi"/>
          <w:i/>
          <w:iCs/>
          <w:sz w:val="18"/>
          <w:szCs w:val="18"/>
        </w:rPr>
      </w:pPr>
      <w:r w:rsidRPr="00DB26FD">
        <w:rPr>
          <w:rFonts w:cstheme="minorHAnsi"/>
          <w:i/>
          <w:iCs/>
          <w:sz w:val="18"/>
          <w:szCs w:val="18"/>
        </w:rPr>
        <w:t>Source: The Author. Adapted from Vancouver crime dataset (2003-2017)</w:t>
      </w:r>
      <w:r w:rsidR="00175F89">
        <w:rPr>
          <w:rFonts w:cstheme="minorHAnsi"/>
          <w:i/>
          <w:iCs/>
          <w:sz w:val="18"/>
          <w:szCs w:val="18"/>
        </w:rPr>
        <w:t>.</w:t>
      </w:r>
    </w:p>
    <w:p w14:paraId="126EE2C2" w14:textId="67EB8705" w:rsidR="00806DE2" w:rsidRPr="001C1817" w:rsidRDefault="00967932" w:rsidP="001C1817">
      <w:pPr>
        <w:spacing w:line="360" w:lineRule="auto"/>
        <w:jc w:val="both"/>
        <w:rPr>
          <w:rFonts w:cstheme="minorHAnsi"/>
          <w:sz w:val="24"/>
          <w:szCs w:val="24"/>
        </w:rPr>
      </w:pPr>
      <w:r>
        <w:rPr>
          <w:rFonts w:cstheme="minorHAnsi"/>
          <w:sz w:val="24"/>
          <w:szCs w:val="24"/>
        </w:rPr>
        <w:t>T</w:t>
      </w:r>
      <w:r w:rsidR="00561345" w:rsidRPr="00973E77">
        <w:rPr>
          <w:rFonts w:cstheme="minorHAnsi"/>
          <w:sz w:val="24"/>
          <w:szCs w:val="24"/>
        </w:rPr>
        <w:t>he average number of crimes in each day and month of 2011</w:t>
      </w:r>
      <w:r w:rsidR="00753735">
        <w:rPr>
          <w:rFonts w:cstheme="minorHAnsi"/>
          <w:sz w:val="24"/>
          <w:szCs w:val="24"/>
        </w:rPr>
        <w:t xml:space="preserve"> is </w:t>
      </w:r>
      <w:r w:rsidR="00783637">
        <w:rPr>
          <w:rFonts w:cstheme="minorHAnsi"/>
          <w:sz w:val="24"/>
          <w:szCs w:val="24"/>
        </w:rPr>
        <w:t>represented in Fig</w:t>
      </w:r>
      <w:r w:rsidR="003C6A77">
        <w:rPr>
          <w:rFonts w:cstheme="minorHAnsi"/>
          <w:sz w:val="24"/>
          <w:szCs w:val="24"/>
        </w:rPr>
        <w:t>ure</w:t>
      </w:r>
      <w:r w:rsidR="00783637">
        <w:rPr>
          <w:rFonts w:cstheme="minorHAnsi"/>
          <w:sz w:val="24"/>
          <w:szCs w:val="24"/>
        </w:rPr>
        <w:t xml:space="preserve"> 3</w:t>
      </w:r>
      <w:r w:rsidR="00561345" w:rsidRPr="00973E77">
        <w:rPr>
          <w:rFonts w:cstheme="minorHAnsi"/>
          <w:sz w:val="24"/>
          <w:szCs w:val="24"/>
        </w:rPr>
        <w:t xml:space="preserve">. Red depicts high average of crime occurrences; Blue depicts low average and White is in between them. </w:t>
      </w:r>
      <w:r w:rsidR="00900910">
        <w:rPr>
          <w:rFonts w:cstheme="minorHAnsi"/>
          <w:sz w:val="24"/>
          <w:szCs w:val="24"/>
        </w:rPr>
        <w:t>Specifically, b</w:t>
      </w:r>
      <w:r w:rsidR="00561345" w:rsidRPr="00973E77">
        <w:rPr>
          <w:rFonts w:cstheme="minorHAnsi"/>
          <w:sz w:val="24"/>
          <w:szCs w:val="24"/>
        </w:rPr>
        <w:t>lack depicts very low crime occurrence and dark red, very high crime occurrence. December 25th has low number of crimes occurring while January 1st and October 31st (holiday</w:t>
      </w:r>
      <w:r w:rsidR="00084475">
        <w:rPr>
          <w:rFonts w:cstheme="minorHAnsi"/>
          <w:sz w:val="24"/>
          <w:szCs w:val="24"/>
        </w:rPr>
        <w:t>s</w:t>
      </w:r>
      <w:r w:rsidR="00561345" w:rsidRPr="00973E77">
        <w:rPr>
          <w:rFonts w:cstheme="minorHAnsi"/>
          <w:sz w:val="24"/>
          <w:szCs w:val="24"/>
        </w:rPr>
        <w:t xml:space="preserve"> in Canada)</w:t>
      </w:r>
      <w:r w:rsidR="00084475">
        <w:rPr>
          <w:rFonts w:cstheme="minorHAnsi"/>
          <w:sz w:val="24"/>
          <w:szCs w:val="24"/>
        </w:rPr>
        <w:t>,</w:t>
      </w:r>
      <w:r w:rsidR="00561345" w:rsidRPr="00973E77">
        <w:rPr>
          <w:rFonts w:cstheme="minorHAnsi"/>
          <w:sz w:val="24"/>
          <w:szCs w:val="24"/>
        </w:rPr>
        <w:t xml:space="preserve"> on average has very high occurrence of crimes. April to October, which is around Summer, shows high average of crimes.</w:t>
      </w:r>
      <w:r w:rsidR="001C1817">
        <w:rPr>
          <w:rFonts w:cstheme="minorHAnsi"/>
          <w:sz w:val="24"/>
          <w:szCs w:val="24"/>
        </w:rPr>
        <w:t xml:space="preserve"> </w:t>
      </w:r>
      <w:r w:rsidR="0099127D" w:rsidRPr="00973E77">
        <w:rPr>
          <w:rFonts w:eastAsia="Times New Roman" w:cstheme="minorHAnsi"/>
          <w:color w:val="000000"/>
          <w:sz w:val="24"/>
          <w:szCs w:val="24"/>
          <w:lang w:eastAsia="en-GB"/>
        </w:rPr>
        <w:t>Months with the highest and lowest average of crimes</w:t>
      </w:r>
      <w:r w:rsidR="00806DE2">
        <w:rPr>
          <w:rFonts w:eastAsia="Times New Roman" w:cstheme="minorHAnsi"/>
          <w:color w:val="000000"/>
          <w:sz w:val="24"/>
          <w:szCs w:val="24"/>
          <w:lang w:eastAsia="en-GB"/>
        </w:rPr>
        <w:t xml:space="preserve"> is seen in Fig</w:t>
      </w:r>
      <w:r w:rsidR="00EF3A0A">
        <w:rPr>
          <w:rFonts w:eastAsia="Times New Roman" w:cstheme="minorHAnsi"/>
          <w:color w:val="000000"/>
          <w:sz w:val="24"/>
          <w:szCs w:val="24"/>
          <w:lang w:eastAsia="en-GB"/>
        </w:rPr>
        <w:t>ure</w:t>
      </w:r>
      <w:r w:rsidR="00806DE2">
        <w:rPr>
          <w:rFonts w:eastAsia="Times New Roman" w:cstheme="minorHAnsi"/>
          <w:color w:val="000000"/>
          <w:sz w:val="24"/>
          <w:szCs w:val="24"/>
          <w:lang w:eastAsia="en-GB"/>
        </w:rPr>
        <w:t xml:space="preserve"> 4.</w:t>
      </w:r>
    </w:p>
    <w:p w14:paraId="0E7DC577" w14:textId="77777777" w:rsidR="006530F6" w:rsidRPr="00973E77" w:rsidRDefault="006530F6" w:rsidP="00FC31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eastAsia="Times New Roman" w:cstheme="minorHAnsi"/>
          <w:color w:val="000000"/>
          <w:sz w:val="24"/>
          <w:szCs w:val="24"/>
          <w:lang w:eastAsia="en-GB"/>
        </w:rPr>
      </w:pPr>
    </w:p>
    <w:p w14:paraId="60008588" w14:textId="77777777" w:rsidR="00823CA0" w:rsidRDefault="0099127D" w:rsidP="00823CA0">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pPr>
      <w:r w:rsidRPr="00973E77">
        <w:rPr>
          <w:rFonts w:cstheme="minorHAnsi"/>
          <w:noProof/>
          <w:color w:val="000000"/>
          <w:sz w:val="24"/>
          <w:szCs w:val="24"/>
        </w:rPr>
        <w:drawing>
          <wp:inline distT="0" distB="0" distL="0" distR="0" wp14:anchorId="07F3567C" wp14:editId="079881EA">
            <wp:extent cx="3909060" cy="1310640"/>
            <wp:effectExtent l="0" t="0" r="0" b="381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a:picLocks noChangeAspect="1" noChangeArrowheads="1"/>
                    </pic:cNvPicPr>
                  </pic:nvPicPr>
                  <pic:blipFill>
                    <a:blip r:embed="rId22" cstate="print">
                      <a:extLst>
                        <a:ext uri="{BEBA8EAE-BF5A-486C-A8C5-ECC9F3942E4B}">
                          <a14:imgProps xmlns:a14="http://schemas.microsoft.com/office/drawing/2010/main">
                            <a14:imgLayer r:embed="rId2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19201" cy="1314040"/>
                    </a:xfrm>
                    <a:prstGeom prst="rect">
                      <a:avLst/>
                    </a:prstGeom>
                    <a:noFill/>
                    <a:ln>
                      <a:noFill/>
                    </a:ln>
                  </pic:spPr>
                </pic:pic>
              </a:graphicData>
            </a:graphic>
          </wp:inline>
        </w:drawing>
      </w:r>
    </w:p>
    <w:p w14:paraId="4B6DE315" w14:textId="695A66A0" w:rsidR="0099127D" w:rsidRPr="00DB26FD" w:rsidRDefault="00823CA0" w:rsidP="00823CA0">
      <w:pPr>
        <w:pStyle w:val="Caption"/>
        <w:jc w:val="both"/>
        <w:rPr>
          <w:color w:val="auto"/>
        </w:rPr>
      </w:pPr>
      <w:bookmarkStart w:id="441" w:name="_Toc136125829"/>
      <w:r w:rsidRPr="00DB26FD">
        <w:rPr>
          <w:color w:val="auto"/>
        </w:rPr>
        <w:t xml:space="preserve">Figure </w:t>
      </w:r>
      <w:r w:rsidRPr="00DB26FD">
        <w:rPr>
          <w:color w:val="auto"/>
        </w:rPr>
        <w:fldChar w:fldCharType="begin"/>
      </w:r>
      <w:r w:rsidRPr="00DB26FD">
        <w:rPr>
          <w:color w:val="auto"/>
        </w:rPr>
        <w:instrText xml:space="preserve"> SEQ Figure \* ARABIC </w:instrText>
      </w:r>
      <w:r w:rsidRPr="00DB26FD">
        <w:rPr>
          <w:color w:val="auto"/>
        </w:rPr>
        <w:fldChar w:fldCharType="separate"/>
      </w:r>
      <w:r w:rsidR="00134F7E">
        <w:rPr>
          <w:noProof/>
          <w:color w:val="auto"/>
        </w:rPr>
        <w:t>4</w:t>
      </w:r>
      <w:r w:rsidRPr="00DB26FD">
        <w:rPr>
          <w:color w:val="auto"/>
        </w:rPr>
        <w:fldChar w:fldCharType="end"/>
      </w:r>
      <w:r w:rsidRPr="00DB26FD">
        <w:rPr>
          <w:color w:val="auto"/>
        </w:rPr>
        <w:t>.Average of highest and lowest crimes per month</w:t>
      </w:r>
      <w:r w:rsidR="00175F89">
        <w:rPr>
          <w:color w:val="auto"/>
        </w:rPr>
        <w:t>.</w:t>
      </w:r>
      <w:bookmarkEnd w:id="441"/>
    </w:p>
    <w:p w14:paraId="06946125" w14:textId="1B805DA3" w:rsidR="00DB26FD" w:rsidRDefault="00DB26FD" w:rsidP="00DB26FD">
      <w:pPr>
        <w:jc w:val="both"/>
        <w:rPr>
          <w:rFonts w:cstheme="minorHAnsi"/>
          <w:i/>
          <w:iCs/>
          <w:sz w:val="18"/>
          <w:szCs w:val="18"/>
        </w:rPr>
      </w:pPr>
      <w:r w:rsidRPr="00DB26FD">
        <w:rPr>
          <w:rFonts w:cstheme="minorHAnsi"/>
          <w:i/>
          <w:iCs/>
          <w:sz w:val="18"/>
          <w:szCs w:val="18"/>
        </w:rPr>
        <w:t>Source: The Author. Adapted from Vancouver crime dataset (2003-2017)</w:t>
      </w:r>
      <w:r w:rsidR="00175F89">
        <w:rPr>
          <w:rFonts w:cstheme="minorHAnsi"/>
          <w:i/>
          <w:iCs/>
          <w:sz w:val="18"/>
          <w:szCs w:val="18"/>
        </w:rPr>
        <w:t>.</w:t>
      </w:r>
    </w:p>
    <w:p w14:paraId="13A05CAB" w14:textId="545CA654" w:rsidR="005113BE" w:rsidRPr="00BB48BB" w:rsidRDefault="001172D8" w:rsidP="00BB48BB">
      <w:pPr>
        <w:spacing w:line="360" w:lineRule="auto"/>
        <w:jc w:val="both"/>
        <w:rPr>
          <w:rFonts w:cstheme="minorHAnsi"/>
          <w:i/>
          <w:iCs/>
          <w:sz w:val="24"/>
          <w:szCs w:val="24"/>
        </w:rPr>
      </w:pPr>
      <w:r w:rsidRPr="00BB48BB">
        <w:rPr>
          <w:rFonts w:cstheme="minorHAnsi"/>
          <w:sz w:val="24"/>
          <w:szCs w:val="24"/>
        </w:rPr>
        <w:lastRenderedPageBreak/>
        <w:t xml:space="preserve">The above plot </w:t>
      </w:r>
      <w:r w:rsidR="00BA50EF">
        <w:rPr>
          <w:rFonts w:cstheme="minorHAnsi"/>
          <w:sz w:val="24"/>
          <w:szCs w:val="24"/>
        </w:rPr>
        <w:t xml:space="preserve">in Figure 4. </w:t>
      </w:r>
      <w:r w:rsidRPr="00BB48BB">
        <w:rPr>
          <w:rFonts w:cstheme="minorHAnsi"/>
          <w:sz w:val="24"/>
          <w:szCs w:val="24"/>
        </w:rPr>
        <w:t>shows crimes decreased from</w:t>
      </w:r>
      <w:r w:rsidR="006C2515">
        <w:rPr>
          <w:rFonts w:cstheme="minorHAnsi"/>
          <w:sz w:val="24"/>
          <w:szCs w:val="24"/>
        </w:rPr>
        <w:t xml:space="preserve"> around</w:t>
      </w:r>
      <w:r w:rsidRPr="00BB48BB">
        <w:rPr>
          <w:rFonts w:cstheme="minorHAnsi"/>
          <w:sz w:val="24"/>
          <w:szCs w:val="24"/>
        </w:rPr>
        <w:t xml:space="preserve"> 4000 in 2003 to </w:t>
      </w:r>
      <w:r w:rsidR="00DF5E1B" w:rsidRPr="00BB48BB">
        <w:rPr>
          <w:rFonts w:cstheme="minorHAnsi"/>
          <w:sz w:val="24"/>
          <w:szCs w:val="24"/>
        </w:rPr>
        <w:t>a</w:t>
      </w:r>
      <w:r w:rsidR="00710713">
        <w:rPr>
          <w:rFonts w:cstheme="minorHAnsi"/>
          <w:sz w:val="24"/>
          <w:szCs w:val="24"/>
        </w:rPr>
        <w:t>bout</w:t>
      </w:r>
      <w:r w:rsidR="00DF5E1B" w:rsidRPr="00BB48BB">
        <w:rPr>
          <w:rFonts w:cstheme="minorHAnsi"/>
          <w:sz w:val="24"/>
          <w:szCs w:val="24"/>
        </w:rPr>
        <w:t xml:space="preserve"> </w:t>
      </w:r>
      <w:r w:rsidRPr="00BB48BB">
        <w:rPr>
          <w:rFonts w:cstheme="minorHAnsi"/>
          <w:sz w:val="24"/>
          <w:szCs w:val="24"/>
        </w:rPr>
        <w:t xml:space="preserve">2500 in 2011 and had </w:t>
      </w:r>
      <w:r w:rsidR="00DA4F54" w:rsidRPr="00BB48BB">
        <w:rPr>
          <w:rFonts w:cstheme="minorHAnsi"/>
          <w:sz w:val="24"/>
          <w:szCs w:val="24"/>
        </w:rPr>
        <w:t xml:space="preserve">nearly </w:t>
      </w:r>
      <w:r w:rsidRPr="00BB48BB">
        <w:rPr>
          <w:rFonts w:cstheme="minorHAnsi"/>
          <w:sz w:val="24"/>
          <w:szCs w:val="24"/>
        </w:rPr>
        <w:t>the same moving average from 2011 to 2014. There was an increase from 2014 to 2017 which then declined after</w:t>
      </w:r>
      <w:r w:rsidR="004C1FEE">
        <w:rPr>
          <w:rFonts w:cstheme="minorHAnsi"/>
          <w:sz w:val="24"/>
          <w:szCs w:val="24"/>
        </w:rPr>
        <w:t>wards</w:t>
      </w:r>
      <w:r w:rsidRPr="00BB48BB">
        <w:rPr>
          <w:rFonts w:cstheme="minorHAnsi"/>
          <w:sz w:val="24"/>
          <w:szCs w:val="24"/>
        </w:rPr>
        <w:t xml:space="preserve">. </w:t>
      </w:r>
    </w:p>
    <w:p w14:paraId="797144BE" w14:textId="77777777" w:rsidR="00BE325E" w:rsidRPr="00BE325E" w:rsidRDefault="00BE325E" w:rsidP="00FC31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eastAsia="Times New Roman" w:cstheme="minorHAnsi"/>
          <w:b/>
          <w:bCs/>
          <w:color w:val="000000"/>
          <w:sz w:val="24"/>
          <w:szCs w:val="24"/>
          <w:lang w:eastAsia="en-GB"/>
        </w:rPr>
      </w:pPr>
    </w:p>
    <w:p w14:paraId="67864E53" w14:textId="77777777" w:rsidR="007647A2" w:rsidRDefault="00DF614B" w:rsidP="007647A2">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pPr>
      <w:r w:rsidRPr="00973E77">
        <w:rPr>
          <w:rFonts w:cstheme="minorHAnsi"/>
          <w:noProof/>
          <w:color w:val="000000"/>
          <w:sz w:val="24"/>
          <w:szCs w:val="24"/>
        </w:rPr>
        <w:drawing>
          <wp:inline distT="0" distB="0" distL="0" distR="0" wp14:anchorId="225C5CE7" wp14:editId="47029E51">
            <wp:extent cx="3693873" cy="1562100"/>
            <wp:effectExtent l="0" t="0" r="1905"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a:picLocks noChangeAspect="1" noChangeArrowheads="1"/>
                    </pic:cNvPicPr>
                  </pic:nvPicPr>
                  <pic:blipFill>
                    <a:blip r:embed="rId24" cstate="print">
                      <a:extLst>
                        <a:ext uri="{BEBA8EAE-BF5A-486C-A8C5-ECC9F3942E4B}">
                          <a14:imgProps xmlns:a14="http://schemas.microsoft.com/office/drawing/2010/main">
                            <a14:imgLayer r:embed="rId2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696868" cy="1563367"/>
                    </a:xfrm>
                    <a:prstGeom prst="rect">
                      <a:avLst/>
                    </a:prstGeom>
                    <a:noFill/>
                    <a:ln>
                      <a:noFill/>
                    </a:ln>
                  </pic:spPr>
                </pic:pic>
              </a:graphicData>
            </a:graphic>
          </wp:inline>
        </w:drawing>
      </w:r>
    </w:p>
    <w:p w14:paraId="1C1D9947" w14:textId="39DFE737" w:rsidR="00DF614B" w:rsidRPr="006B66C6" w:rsidRDefault="007647A2" w:rsidP="007647A2">
      <w:pPr>
        <w:pStyle w:val="Caption"/>
        <w:jc w:val="both"/>
        <w:rPr>
          <w:color w:val="auto"/>
        </w:rPr>
      </w:pPr>
      <w:bookmarkStart w:id="442" w:name="_Toc136125830"/>
      <w:r w:rsidRPr="006B66C6">
        <w:rPr>
          <w:color w:val="auto"/>
        </w:rPr>
        <w:t xml:space="preserve">Figure </w:t>
      </w:r>
      <w:r w:rsidRPr="006B66C6">
        <w:rPr>
          <w:color w:val="auto"/>
        </w:rPr>
        <w:fldChar w:fldCharType="begin"/>
      </w:r>
      <w:r w:rsidRPr="006B66C6">
        <w:rPr>
          <w:color w:val="auto"/>
        </w:rPr>
        <w:instrText xml:space="preserve"> SEQ Figure \* ARABIC </w:instrText>
      </w:r>
      <w:r w:rsidRPr="006B66C6">
        <w:rPr>
          <w:color w:val="auto"/>
        </w:rPr>
        <w:fldChar w:fldCharType="separate"/>
      </w:r>
      <w:r w:rsidR="00134F7E">
        <w:rPr>
          <w:noProof/>
          <w:color w:val="auto"/>
        </w:rPr>
        <w:t>5</w:t>
      </w:r>
      <w:r w:rsidRPr="006B66C6">
        <w:rPr>
          <w:color w:val="auto"/>
        </w:rPr>
        <w:fldChar w:fldCharType="end"/>
      </w:r>
      <w:r w:rsidRPr="006B66C6">
        <w:rPr>
          <w:color w:val="auto"/>
        </w:rPr>
        <w:t>. Average of crime categories per month</w:t>
      </w:r>
      <w:r w:rsidR="006B66C6">
        <w:rPr>
          <w:color w:val="auto"/>
        </w:rPr>
        <w:t>.</w:t>
      </w:r>
      <w:bookmarkEnd w:id="442"/>
    </w:p>
    <w:p w14:paraId="2435FF75" w14:textId="13D6BB82" w:rsidR="006B66C6" w:rsidRPr="006B66C6" w:rsidRDefault="006B66C6" w:rsidP="006B66C6">
      <w:pPr>
        <w:jc w:val="both"/>
        <w:rPr>
          <w:rFonts w:cstheme="minorHAnsi"/>
          <w:i/>
          <w:iCs/>
          <w:sz w:val="18"/>
          <w:szCs w:val="18"/>
        </w:rPr>
      </w:pPr>
      <w:r w:rsidRPr="006B66C6">
        <w:rPr>
          <w:rFonts w:cstheme="minorHAnsi"/>
          <w:i/>
          <w:iCs/>
          <w:sz w:val="18"/>
          <w:szCs w:val="18"/>
        </w:rPr>
        <w:t>Source: The Author. Adapted from Vancouver crime dataset (2003-2017)</w:t>
      </w:r>
      <w:r>
        <w:rPr>
          <w:rFonts w:cstheme="minorHAnsi"/>
          <w:i/>
          <w:iCs/>
          <w:sz w:val="18"/>
          <w:szCs w:val="18"/>
        </w:rPr>
        <w:t>.</w:t>
      </w:r>
    </w:p>
    <w:p w14:paraId="2A96B002" w14:textId="77777777" w:rsidR="00113E79" w:rsidRPr="00113E79" w:rsidRDefault="00113E79" w:rsidP="00113E79"/>
    <w:p w14:paraId="3BF49071" w14:textId="02224AA8" w:rsidR="007D5E94" w:rsidRDefault="00C3530D" w:rsidP="007D5E94">
      <w:pPr>
        <w:spacing w:line="360" w:lineRule="auto"/>
        <w:jc w:val="both"/>
        <w:rPr>
          <w:rFonts w:cstheme="minorHAnsi"/>
          <w:sz w:val="24"/>
          <w:szCs w:val="24"/>
        </w:rPr>
      </w:pPr>
      <w:r>
        <w:rPr>
          <w:rFonts w:cstheme="minorHAnsi"/>
          <w:sz w:val="24"/>
          <w:szCs w:val="24"/>
        </w:rPr>
        <w:t>Fig</w:t>
      </w:r>
      <w:r w:rsidR="0058218F">
        <w:rPr>
          <w:rFonts w:cstheme="minorHAnsi"/>
          <w:sz w:val="24"/>
          <w:szCs w:val="24"/>
        </w:rPr>
        <w:t xml:space="preserve">ure </w:t>
      </w:r>
      <w:r>
        <w:rPr>
          <w:rFonts w:cstheme="minorHAnsi"/>
          <w:sz w:val="24"/>
          <w:szCs w:val="24"/>
        </w:rPr>
        <w:t>5.</w:t>
      </w:r>
      <w:r w:rsidR="000C5556">
        <w:rPr>
          <w:rFonts w:cstheme="minorHAnsi"/>
          <w:sz w:val="24"/>
          <w:szCs w:val="24"/>
        </w:rPr>
        <w:t xml:space="preserve"> is </w:t>
      </w:r>
      <w:r w:rsidR="00B226A6" w:rsidRPr="00973E77">
        <w:rPr>
          <w:rFonts w:cstheme="minorHAnsi"/>
          <w:sz w:val="24"/>
          <w:szCs w:val="24"/>
        </w:rPr>
        <w:t xml:space="preserve">a </w:t>
      </w:r>
      <w:r w:rsidR="00B226A6">
        <w:rPr>
          <w:rFonts w:cstheme="minorHAnsi"/>
          <w:sz w:val="24"/>
          <w:szCs w:val="24"/>
        </w:rPr>
        <w:t xml:space="preserve">line </w:t>
      </w:r>
      <w:r w:rsidR="00B226A6" w:rsidRPr="00973E77">
        <w:rPr>
          <w:rFonts w:cstheme="minorHAnsi"/>
          <w:sz w:val="24"/>
          <w:szCs w:val="24"/>
        </w:rPr>
        <w:t>plot</w:t>
      </w:r>
      <w:r w:rsidR="00B226A6">
        <w:rPr>
          <w:rFonts w:cstheme="minorHAnsi"/>
          <w:sz w:val="24"/>
          <w:szCs w:val="24"/>
        </w:rPr>
        <w:t xml:space="preserve"> with</w:t>
      </w:r>
      <w:r w:rsidR="00B226A6" w:rsidRPr="00973E77">
        <w:rPr>
          <w:rFonts w:cstheme="minorHAnsi"/>
          <w:sz w:val="24"/>
          <w:szCs w:val="24"/>
        </w:rPr>
        <w:t xml:space="preserve"> the categories of crimes per month with </w:t>
      </w:r>
      <w:r w:rsidR="00B226A6">
        <w:rPr>
          <w:rFonts w:cstheme="minorHAnsi"/>
          <w:sz w:val="24"/>
          <w:szCs w:val="24"/>
        </w:rPr>
        <w:t xml:space="preserve">the </w:t>
      </w:r>
      <w:r w:rsidR="00B226A6" w:rsidRPr="00973E77">
        <w:rPr>
          <w:rFonts w:cstheme="minorHAnsi"/>
          <w:sz w:val="24"/>
          <w:szCs w:val="24"/>
        </w:rPr>
        <w:t xml:space="preserve">Moving </w:t>
      </w:r>
      <w:r w:rsidR="00B226A6">
        <w:rPr>
          <w:rFonts w:cstheme="minorHAnsi"/>
          <w:sz w:val="24"/>
          <w:szCs w:val="24"/>
        </w:rPr>
        <w:t>A</w:t>
      </w:r>
      <w:r w:rsidR="00B226A6" w:rsidRPr="00973E77">
        <w:rPr>
          <w:rFonts w:cstheme="minorHAnsi"/>
          <w:sz w:val="24"/>
          <w:szCs w:val="24"/>
        </w:rPr>
        <w:t>verag</w:t>
      </w:r>
      <w:r w:rsidR="00B226A6">
        <w:rPr>
          <w:rFonts w:cstheme="minorHAnsi"/>
          <w:sz w:val="24"/>
          <w:szCs w:val="24"/>
        </w:rPr>
        <w:t>e method. T</w:t>
      </w:r>
      <w:r w:rsidR="006360BA" w:rsidRPr="00973E77">
        <w:rPr>
          <w:rFonts w:cstheme="minorHAnsi"/>
          <w:sz w:val="24"/>
          <w:szCs w:val="24"/>
        </w:rPr>
        <w:t xml:space="preserve">he category ‘Theft’ has a high occurrence around November 2003 at above 2000 which declined to about 1,200 around October 2011.This increased from 2013 to 2016 and reduced from the start of 2017. ‘Vehicle Collision’ had the lowest occurrence at about 200 in November 2003 and declined slightly from the start of 2006 to January 2007. There was no sharp increase from 2007-2017 as the occurrences of crimes in this category remained at around 150. ‘Break and enter’ and the crimes in the Category: ‘Others’ were occurring at </w:t>
      </w:r>
      <w:r w:rsidR="0002381B" w:rsidRPr="00973E77">
        <w:rPr>
          <w:rFonts w:cstheme="minorHAnsi"/>
          <w:sz w:val="24"/>
          <w:szCs w:val="24"/>
        </w:rPr>
        <w:t xml:space="preserve">about 800 at around the end of 2003 and </w:t>
      </w:r>
      <w:r w:rsidR="00A67DEB">
        <w:rPr>
          <w:rFonts w:cstheme="minorHAnsi"/>
          <w:sz w:val="24"/>
          <w:szCs w:val="24"/>
        </w:rPr>
        <w:t>‘</w:t>
      </w:r>
      <w:r w:rsidR="0002381B" w:rsidRPr="00973E77">
        <w:rPr>
          <w:rFonts w:cstheme="minorHAnsi"/>
          <w:sz w:val="24"/>
          <w:szCs w:val="24"/>
        </w:rPr>
        <w:t>Break and Enter</w:t>
      </w:r>
      <w:r w:rsidR="00A67DEB">
        <w:rPr>
          <w:rFonts w:cstheme="minorHAnsi"/>
          <w:sz w:val="24"/>
          <w:szCs w:val="24"/>
        </w:rPr>
        <w:t>’</w:t>
      </w:r>
      <w:r w:rsidR="0002381B" w:rsidRPr="00973E77">
        <w:rPr>
          <w:rFonts w:cstheme="minorHAnsi"/>
          <w:sz w:val="24"/>
          <w:szCs w:val="24"/>
        </w:rPr>
        <w:t xml:space="preserve"> occurrences dropped 2006, rose slightly in 2007 and reduced till ending of 2016. Like </w:t>
      </w:r>
      <w:r w:rsidR="00A67DEB">
        <w:rPr>
          <w:rFonts w:cstheme="minorHAnsi"/>
          <w:sz w:val="24"/>
          <w:szCs w:val="24"/>
        </w:rPr>
        <w:t>‘</w:t>
      </w:r>
      <w:r w:rsidR="0002381B" w:rsidRPr="00973E77">
        <w:rPr>
          <w:rFonts w:cstheme="minorHAnsi"/>
          <w:sz w:val="24"/>
          <w:szCs w:val="24"/>
        </w:rPr>
        <w:t>Theft</w:t>
      </w:r>
      <w:r w:rsidR="00A67DEB">
        <w:rPr>
          <w:rFonts w:cstheme="minorHAnsi"/>
          <w:sz w:val="24"/>
          <w:szCs w:val="24"/>
        </w:rPr>
        <w:t>’</w:t>
      </w:r>
      <w:r w:rsidR="0002381B" w:rsidRPr="00973E77">
        <w:rPr>
          <w:rFonts w:cstheme="minorHAnsi"/>
          <w:sz w:val="24"/>
          <w:szCs w:val="24"/>
        </w:rPr>
        <w:t>, it fell slightly in beginning</w:t>
      </w:r>
      <w:r w:rsidR="00512970">
        <w:rPr>
          <w:rFonts w:cstheme="minorHAnsi"/>
          <w:sz w:val="24"/>
          <w:szCs w:val="24"/>
        </w:rPr>
        <w:t xml:space="preserve"> of 2017</w:t>
      </w:r>
      <w:r w:rsidR="0002381B" w:rsidRPr="00973E77">
        <w:rPr>
          <w:rFonts w:cstheme="minorHAnsi"/>
          <w:sz w:val="24"/>
          <w:szCs w:val="24"/>
        </w:rPr>
        <w:t xml:space="preserve">. </w:t>
      </w:r>
      <w:r w:rsidR="00567400">
        <w:rPr>
          <w:rFonts w:cstheme="minorHAnsi"/>
          <w:sz w:val="24"/>
          <w:szCs w:val="24"/>
        </w:rPr>
        <w:t>‘</w:t>
      </w:r>
      <w:r w:rsidR="0002381B" w:rsidRPr="00973E77">
        <w:rPr>
          <w:rFonts w:cstheme="minorHAnsi"/>
          <w:sz w:val="24"/>
          <w:szCs w:val="24"/>
        </w:rPr>
        <w:t>Others</w:t>
      </w:r>
      <w:r w:rsidR="00567400">
        <w:rPr>
          <w:rFonts w:cstheme="minorHAnsi"/>
          <w:sz w:val="24"/>
          <w:szCs w:val="24"/>
        </w:rPr>
        <w:t>’</w:t>
      </w:r>
      <w:r w:rsidR="0002381B" w:rsidRPr="00973E77">
        <w:rPr>
          <w:rFonts w:cstheme="minorHAnsi"/>
          <w:sz w:val="24"/>
          <w:szCs w:val="24"/>
        </w:rPr>
        <w:t xml:space="preserve"> occurred within the same range of about 700 to 800 from 2003 to 2017 but unlike the other 3 categories, it increased slightly in occurrence from around 2017.</w:t>
      </w:r>
    </w:p>
    <w:p w14:paraId="0AD3CA94" w14:textId="5B574F19" w:rsidR="0086252C" w:rsidRPr="00381826" w:rsidRDefault="0002381B" w:rsidP="00940640">
      <w:pPr>
        <w:spacing w:line="360" w:lineRule="auto"/>
        <w:jc w:val="both"/>
        <w:rPr>
          <w:rFonts w:cstheme="minorHAnsi"/>
          <w:sz w:val="24"/>
          <w:szCs w:val="24"/>
        </w:rPr>
      </w:pPr>
      <w:r>
        <w:rPr>
          <w:rFonts w:eastAsia="Times New Roman" w:cstheme="minorHAnsi"/>
          <w:color w:val="000000"/>
          <w:sz w:val="24"/>
          <w:szCs w:val="24"/>
          <w:lang w:eastAsia="en-GB"/>
        </w:rPr>
        <w:t>Fig</w:t>
      </w:r>
      <w:r w:rsidR="0058218F">
        <w:rPr>
          <w:rFonts w:eastAsia="Times New Roman" w:cstheme="minorHAnsi"/>
          <w:color w:val="000000"/>
          <w:sz w:val="24"/>
          <w:szCs w:val="24"/>
          <w:lang w:eastAsia="en-GB"/>
        </w:rPr>
        <w:t>ure</w:t>
      </w:r>
      <w:r>
        <w:rPr>
          <w:rFonts w:eastAsia="Times New Roman" w:cstheme="minorHAnsi"/>
          <w:color w:val="000000"/>
          <w:sz w:val="24"/>
          <w:szCs w:val="24"/>
          <w:lang w:eastAsia="en-GB"/>
        </w:rPr>
        <w:t xml:space="preserve"> 6. is a different representation of</w:t>
      </w:r>
      <w:r w:rsidRPr="00973E77">
        <w:rPr>
          <w:rFonts w:eastAsia="Times New Roman" w:cstheme="minorHAnsi"/>
          <w:color w:val="000000"/>
          <w:sz w:val="24"/>
          <w:szCs w:val="24"/>
          <w:lang w:eastAsia="en-GB"/>
        </w:rPr>
        <w:t xml:space="preserve"> crime categories each month using</w:t>
      </w:r>
      <w:r>
        <w:rPr>
          <w:rFonts w:eastAsia="Times New Roman" w:cstheme="minorHAnsi"/>
          <w:color w:val="000000"/>
          <w:sz w:val="24"/>
          <w:szCs w:val="24"/>
          <w:lang w:eastAsia="en-GB"/>
        </w:rPr>
        <w:t xml:space="preserve"> a heat map</w:t>
      </w:r>
      <w:r w:rsidR="00770B69">
        <w:rPr>
          <w:rFonts w:eastAsia="Times New Roman" w:cstheme="minorHAnsi"/>
          <w:color w:val="000000"/>
          <w:sz w:val="24"/>
          <w:szCs w:val="24"/>
          <w:lang w:eastAsia="en-GB"/>
        </w:rPr>
        <w:t>.</w:t>
      </w:r>
      <w:r w:rsidR="007D5E94">
        <w:rPr>
          <w:rFonts w:eastAsia="Times New Roman" w:cstheme="minorHAnsi"/>
          <w:color w:val="000000"/>
          <w:sz w:val="24"/>
          <w:szCs w:val="24"/>
          <w:lang w:eastAsia="en-GB"/>
        </w:rPr>
        <w:t xml:space="preserve"> </w:t>
      </w:r>
      <w:r w:rsidR="00770B69">
        <w:rPr>
          <w:rFonts w:eastAsia="Times New Roman" w:cstheme="minorHAnsi"/>
          <w:color w:val="000000"/>
          <w:sz w:val="24"/>
          <w:szCs w:val="24"/>
          <w:lang w:eastAsia="en-GB"/>
        </w:rPr>
        <w:t>T</w:t>
      </w:r>
      <w:r>
        <w:rPr>
          <w:rFonts w:eastAsia="Times New Roman" w:cstheme="minorHAnsi"/>
          <w:color w:val="000000"/>
          <w:sz w:val="24"/>
          <w:szCs w:val="24"/>
          <w:lang w:eastAsia="en-GB"/>
        </w:rPr>
        <w:t xml:space="preserve">he crime ‘Break and Enter’ had the highest occurrence in January and the </w:t>
      </w:r>
      <w:r w:rsidR="00C75907">
        <w:rPr>
          <w:rFonts w:eastAsia="Times New Roman" w:cstheme="minorHAnsi"/>
          <w:color w:val="000000"/>
          <w:sz w:val="24"/>
          <w:szCs w:val="24"/>
          <w:lang w:eastAsia="en-GB"/>
        </w:rPr>
        <w:t>lowest frequency</w:t>
      </w:r>
      <w:r>
        <w:rPr>
          <w:rFonts w:eastAsia="Times New Roman" w:cstheme="minorHAnsi"/>
          <w:color w:val="000000"/>
          <w:sz w:val="24"/>
          <w:szCs w:val="24"/>
          <w:lang w:eastAsia="en-GB"/>
        </w:rPr>
        <w:t xml:space="preserve"> in</w:t>
      </w:r>
      <w:r w:rsidR="007D5E94">
        <w:rPr>
          <w:rFonts w:cstheme="minorHAnsi"/>
          <w:sz w:val="24"/>
          <w:szCs w:val="24"/>
        </w:rPr>
        <w:t xml:space="preserve"> </w:t>
      </w:r>
      <w:r>
        <w:rPr>
          <w:rFonts w:eastAsia="Times New Roman" w:cstheme="minorHAnsi"/>
          <w:color w:val="000000"/>
          <w:sz w:val="24"/>
          <w:szCs w:val="24"/>
          <w:lang w:eastAsia="en-GB"/>
        </w:rPr>
        <w:t>December. But ‘Theft’ and the crimes under ‘Others’ occurred less in January</w:t>
      </w:r>
      <w:r w:rsidR="0002085F">
        <w:rPr>
          <w:rFonts w:eastAsia="Times New Roman" w:cstheme="minorHAnsi"/>
          <w:color w:val="000000"/>
          <w:sz w:val="24"/>
          <w:szCs w:val="24"/>
          <w:lang w:eastAsia="en-GB"/>
        </w:rPr>
        <w:t xml:space="preserve"> but more in Ma</w:t>
      </w:r>
      <w:r w:rsidR="007017F9">
        <w:rPr>
          <w:rFonts w:eastAsia="Times New Roman" w:cstheme="minorHAnsi"/>
          <w:color w:val="000000"/>
          <w:sz w:val="24"/>
          <w:szCs w:val="24"/>
          <w:lang w:eastAsia="en-GB"/>
        </w:rPr>
        <w:t>y and June</w:t>
      </w:r>
      <w:r w:rsidR="00940640">
        <w:rPr>
          <w:rFonts w:eastAsia="Times New Roman" w:cstheme="minorHAnsi"/>
          <w:color w:val="000000"/>
          <w:sz w:val="24"/>
          <w:szCs w:val="24"/>
          <w:lang w:eastAsia="en-GB"/>
        </w:rPr>
        <w:t>.</w:t>
      </w:r>
    </w:p>
    <w:p w14:paraId="2D7458A7" w14:textId="4A2C7EF0" w:rsidR="00ED6567" w:rsidRDefault="004A4ABB" w:rsidP="00ED6567">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pPr>
      <w:r>
        <w:rPr>
          <w:noProof/>
        </w:rPr>
        <w:lastRenderedPageBreak/>
        <w:drawing>
          <wp:inline distT="0" distB="0" distL="0" distR="0" wp14:anchorId="02C0AC69" wp14:editId="26DCE6AC">
            <wp:extent cx="3604260" cy="3444240"/>
            <wp:effectExtent l="0" t="0" r="0" b="3810"/>
            <wp:docPr id="1208096377" name="Picture 2" descr="A picture containing text, screenshot, colorfulness,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096377" name="Picture 2" descr="A picture containing text, screenshot, colorfulness, line&#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04260" cy="3444240"/>
                    </a:xfrm>
                    <a:prstGeom prst="rect">
                      <a:avLst/>
                    </a:prstGeom>
                    <a:noFill/>
                    <a:ln>
                      <a:noFill/>
                    </a:ln>
                  </pic:spPr>
                </pic:pic>
              </a:graphicData>
            </a:graphic>
          </wp:inline>
        </w:drawing>
      </w:r>
    </w:p>
    <w:p w14:paraId="15D93C25" w14:textId="02D861C8" w:rsidR="007C7C69" w:rsidRPr="006B66C6" w:rsidRDefault="00ED6567" w:rsidP="00ED6567">
      <w:pPr>
        <w:pStyle w:val="Caption"/>
        <w:jc w:val="both"/>
        <w:rPr>
          <w:color w:val="auto"/>
        </w:rPr>
      </w:pPr>
      <w:bookmarkStart w:id="443" w:name="_Toc136125831"/>
      <w:r w:rsidRPr="006B66C6">
        <w:rPr>
          <w:color w:val="auto"/>
        </w:rPr>
        <w:t xml:space="preserve">Figure </w:t>
      </w:r>
      <w:r w:rsidRPr="006B66C6">
        <w:rPr>
          <w:color w:val="auto"/>
        </w:rPr>
        <w:fldChar w:fldCharType="begin"/>
      </w:r>
      <w:r w:rsidRPr="006B66C6">
        <w:rPr>
          <w:color w:val="auto"/>
        </w:rPr>
        <w:instrText xml:space="preserve"> SEQ Figure \* ARABIC </w:instrText>
      </w:r>
      <w:r w:rsidRPr="006B66C6">
        <w:rPr>
          <w:color w:val="auto"/>
        </w:rPr>
        <w:fldChar w:fldCharType="separate"/>
      </w:r>
      <w:r w:rsidR="00134F7E">
        <w:rPr>
          <w:noProof/>
          <w:color w:val="auto"/>
        </w:rPr>
        <w:t>6</w:t>
      </w:r>
      <w:r w:rsidRPr="006B66C6">
        <w:rPr>
          <w:color w:val="auto"/>
        </w:rPr>
        <w:fldChar w:fldCharType="end"/>
      </w:r>
      <w:r w:rsidRPr="006B66C6">
        <w:rPr>
          <w:color w:val="auto"/>
        </w:rPr>
        <w:t>.Average of crime categories per month</w:t>
      </w:r>
      <w:r w:rsidR="006B66C6">
        <w:rPr>
          <w:color w:val="auto"/>
        </w:rPr>
        <w:t>.</w:t>
      </w:r>
      <w:bookmarkEnd w:id="443"/>
    </w:p>
    <w:p w14:paraId="06EC77B2" w14:textId="731D7420" w:rsidR="006B66C6" w:rsidRPr="006B66C6" w:rsidRDefault="006B66C6" w:rsidP="006B66C6">
      <w:pPr>
        <w:jc w:val="both"/>
        <w:rPr>
          <w:rFonts w:cstheme="minorHAnsi"/>
          <w:i/>
          <w:iCs/>
          <w:sz w:val="18"/>
          <w:szCs w:val="18"/>
        </w:rPr>
      </w:pPr>
      <w:r w:rsidRPr="006B66C6">
        <w:rPr>
          <w:rFonts w:cstheme="minorHAnsi"/>
          <w:i/>
          <w:iCs/>
          <w:sz w:val="18"/>
          <w:szCs w:val="18"/>
        </w:rPr>
        <w:t>Source: The Author. Adapted from Vancouver crime dataset (2003-2017)</w:t>
      </w:r>
      <w:r>
        <w:rPr>
          <w:rFonts w:cstheme="minorHAnsi"/>
          <w:i/>
          <w:iCs/>
          <w:sz w:val="18"/>
          <w:szCs w:val="18"/>
        </w:rPr>
        <w:t>.</w:t>
      </w:r>
    </w:p>
    <w:p w14:paraId="4C217A06" w14:textId="77777777" w:rsidR="00113E79" w:rsidRPr="00113E79" w:rsidRDefault="00113E79" w:rsidP="00113E79"/>
    <w:p w14:paraId="50D90794" w14:textId="36F88B58" w:rsidR="00A955FE" w:rsidRPr="00AD7F60" w:rsidRDefault="009B2E35" w:rsidP="00300B11">
      <w:pPr>
        <w:spacing w:line="360" w:lineRule="auto"/>
        <w:jc w:val="both"/>
        <w:rPr>
          <w:rFonts w:eastAsia="Times New Roman" w:cstheme="minorHAnsi"/>
          <w:color w:val="000000"/>
          <w:sz w:val="24"/>
          <w:szCs w:val="24"/>
          <w:lang w:eastAsia="en-GB"/>
        </w:rPr>
      </w:pPr>
      <w:r>
        <w:rPr>
          <w:rFonts w:eastAsia="Times New Roman" w:cstheme="minorHAnsi"/>
          <w:color w:val="000000"/>
          <w:sz w:val="24"/>
          <w:szCs w:val="24"/>
          <w:lang w:eastAsia="en-GB"/>
        </w:rPr>
        <w:t>C</w:t>
      </w:r>
      <w:r w:rsidRPr="00973E77">
        <w:rPr>
          <w:rFonts w:eastAsia="Times New Roman" w:cstheme="minorHAnsi"/>
          <w:color w:val="000000"/>
          <w:sz w:val="24"/>
          <w:szCs w:val="24"/>
          <w:lang w:eastAsia="en-GB"/>
        </w:rPr>
        <w:t xml:space="preserve">rime </w:t>
      </w:r>
      <w:r>
        <w:rPr>
          <w:rFonts w:eastAsia="Times New Roman" w:cstheme="minorHAnsi"/>
          <w:color w:val="000000"/>
          <w:sz w:val="24"/>
          <w:szCs w:val="24"/>
          <w:lang w:eastAsia="en-GB"/>
        </w:rPr>
        <w:t>occurrence per day</w:t>
      </w:r>
      <w:r w:rsidRPr="00973E77">
        <w:rPr>
          <w:rFonts w:eastAsia="Times New Roman" w:cstheme="minorHAnsi"/>
          <w:color w:val="000000"/>
          <w:sz w:val="24"/>
          <w:szCs w:val="24"/>
          <w:lang w:eastAsia="en-GB"/>
        </w:rPr>
        <w:t xml:space="preserve"> </w:t>
      </w:r>
      <w:r>
        <w:rPr>
          <w:rFonts w:eastAsia="Times New Roman" w:cstheme="minorHAnsi"/>
          <w:color w:val="000000"/>
          <w:sz w:val="24"/>
          <w:szCs w:val="24"/>
          <w:lang w:eastAsia="en-GB"/>
        </w:rPr>
        <w:t>in Fig</w:t>
      </w:r>
      <w:r w:rsidR="0058218F">
        <w:rPr>
          <w:rFonts w:eastAsia="Times New Roman" w:cstheme="minorHAnsi"/>
          <w:color w:val="000000"/>
          <w:sz w:val="24"/>
          <w:szCs w:val="24"/>
          <w:lang w:eastAsia="en-GB"/>
        </w:rPr>
        <w:t>ure</w:t>
      </w:r>
      <w:r>
        <w:rPr>
          <w:rFonts w:eastAsia="Times New Roman" w:cstheme="minorHAnsi"/>
          <w:color w:val="000000"/>
          <w:sz w:val="24"/>
          <w:szCs w:val="24"/>
          <w:lang w:eastAsia="en-GB"/>
        </w:rPr>
        <w:t xml:space="preserve"> 7.</w:t>
      </w:r>
      <w:r w:rsidRPr="00506C09">
        <w:rPr>
          <w:rFonts w:eastAsia="Times New Roman" w:cstheme="minorHAnsi"/>
          <w:color w:val="000000"/>
          <w:sz w:val="24"/>
          <w:szCs w:val="24"/>
          <w:lang w:eastAsia="en-GB"/>
        </w:rPr>
        <w:t xml:space="preserve"> </w:t>
      </w:r>
      <w:r>
        <w:rPr>
          <w:rFonts w:eastAsia="Times New Roman" w:cstheme="minorHAnsi"/>
          <w:color w:val="000000"/>
          <w:sz w:val="24"/>
          <w:szCs w:val="24"/>
          <w:lang w:eastAsia="en-GB"/>
        </w:rPr>
        <w:t>using h</w:t>
      </w:r>
      <w:r w:rsidRPr="00973E77">
        <w:rPr>
          <w:rFonts w:eastAsia="Times New Roman" w:cstheme="minorHAnsi"/>
          <w:color w:val="000000"/>
          <w:sz w:val="24"/>
          <w:szCs w:val="24"/>
          <w:lang w:eastAsia="en-GB"/>
        </w:rPr>
        <w:t>istogram show</w:t>
      </w:r>
      <w:r>
        <w:rPr>
          <w:rFonts w:eastAsia="Times New Roman" w:cstheme="minorHAnsi"/>
          <w:color w:val="000000"/>
          <w:sz w:val="24"/>
          <w:szCs w:val="24"/>
          <w:lang w:eastAsia="en-GB"/>
        </w:rPr>
        <w:t>ing</w:t>
      </w:r>
      <w:r w:rsidRPr="00973E77">
        <w:rPr>
          <w:rFonts w:eastAsia="Times New Roman" w:cstheme="minorHAnsi"/>
          <w:color w:val="000000"/>
          <w:sz w:val="24"/>
          <w:szCs w:val="24"/>
          <w:lang w:eastAsia="en-GB"/>
        </w:rPr>
        <w:t xml:space="preserve"> a normal distribution with an average of about 92 crimes each day with outlier above 600.</w:t>
      </w:r>
    </w:p>
    <w:p w14:paraId="7D1A4381" w14:textId="77777777" w:rsidR="00ED6567" w:rsidRDefault="00123DD1" w:rsidP="00ED6567">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pPr>
      <w:r w:rsidRPr="00973E77">
        <w:rPr>
          <w:rFonts w:cstheme="minorHAnsi"/>
          <w:noProof/>
          <w:color w:val="000000"/>
          <w:sz w:val="24"/>
          <w:szCs w:val="24"/>
        </w:rPr>
        <w:drawing>
          <wp:inline distT="0" distB="0" distL="0" distR="0" wp14:anchorId="55BBC5D7" wp14:editId="0DCF43A5">
            <wp:extent cx="3921801" cy="1630680"/>
            <wp:effectExtent l="0" t="0" r="2540" b="7620"/>
            <wp:docPr id="3" name="Picture 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hape&#10;&#10;Description automatically generated"/>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931240" cy="1634605"/>
                    </a:xfrm>
                    <a:prstGeom prst="rect">
                      <a:avLst/>
                    </a:prstGeom>
                    <a:noFill/>
                    <a:ln>
                      <a:noFill/>
                    </a:ln>
                  </pic:spPr>
                </pic:pic>
              </a:graphicData>
            </a:graphic>
          </wp:inline>
        </w:drawing>
      </w:r>
    </w:p>
    <w:p w14:paraId="61A6F342" w14:textId="29F5FA01" w:rsidR="00123DD1" w:rsidRPr="006B66C6" w:rsidRDefault="00ED6567" w:rsidP="00ED6567">
      <w:pPr>
        <w:pStyle w:val="Caption"/>
        <w:jc w:val="both"/>
        <w:rPr>
          <w:color w:val="auto"/>
        </w:rPr>
      </w:pPr>
      <w:bookmarkStart w:id="444" w:name="_Toc136125832"/>
      <w:r w:rsidRPr="006B66C6">
        <w:rPr>
          <w:color w:val="auto"/>
        </w:rPr>
        <w:t xml:space="preserve">Figure </w:t>
      </w:r>
      <w:r w:rsidRPr="006B66C6">
        <w:rPr>
          <w:color w:val="auto"/>
        </w:rPr>
        <w:fldChar w:fldCharType="begin"/>
      </w:r>
      <w:r w:rsidRPr="006B66C6">
        <w:rPr>
          <w:color w:val="auto"/>
        </w:rPr>
        <w:instrText xml:space="preserve"> SEQ Figure \* ARABIC </w:instrText>
      </w:r>
      <w:r w:rsidRPr="006B66C6">
        <w:rPr>
          <w:color w:val="auto"/>
        </w:rPr>
        <w:fldChar w:fldCharType="separate"/>
      </w:r>
      <w:r w:rsidR="00134F7E">
        <w:rPr>
          <w:noProof/>
          <w:color w:val="auto"/>
        </w:rPr>
        <w:t>7</w:t>
      </w:r>
      <w:r w:rsidRPr="006B66C6">
        <w:rPr>
          <w:color w:val="auto"/>
        </w:rPr>
        <w:fldChar w:fldCharType="end"/>
      </w:r>
      <w:r w:rsidRPr="006B66C6">
        <w:rPr>
          <w:color w:val="auto"/>
        </w:rPr>
        <w:t>.Histogram of crime distribution per day</w:t>
      </w:r>
      <w:r w:rsidR="006B66C6">
        <w:rPr>
          <w:color w:val="auto"/>
        </w:rPr>
        <w:t>.</w:t>
      </w:r>
      <w:bookmarkEnd w:id="444"/>
    </w:p>
    <w:p w14:paraId="5012D925" w14:textId="06BECA45" w:rsidR="006B66C6" w:rsidRPr="006B66C6" w:rsidRDefault="006B66C6" w:rsidP="006B66C6">
      <w:pPr>
        <w:jc w:val="both"/>
        <w:rPr>
          <w:rFonts w:cstheme="minorHAnsi"/>
          <w:i/>
          <w:iCs/>
          <w:sz w:val="18"/>
          <w:szCs w:val="18"/>
        </w:rPr>
      </w:pPr>
      <w:r w:rsidRPr="006B66C6">
        <w:rPr>
          <w:rFonts w:cstheme="minorHAnsi"/>
          <w:i/>
          <w:iCs/>
          <w:sz w:val="18"/>
          <w:szCs w:val="18"/>
        </w:rPr>
        <w:t>Source: The Author. Adapted from Vancouver crime dataset (2003-2017)</w:t>
      </w:r>
      <w:r>
        <w:rPr>
          <w:rFonts w:cstheme="minorHAnsi"/>
          <w:i/>
          <w:iCs/>
          <w:sz w:val="18"/>
          <w:szCs w:val="18"/>
        </w:rPr>
        <w:t>.</w:t>
      </w:r>
    </w:p>
    <w:p w14:paraId="70B39A1B" w14:textId="77777777" w:rsidR="0008127F" w:rsidRPr="00973E77" w:rsidRDefault="0008127F" w:rsidP="00FC313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both"/>
        <w:textAlignment w:val="baseline"/>
        <w:rPr>
          <w:rFonts w:eastAsia="Times New Roman" w:cstheme="minorHAnsi"/>
          <w:color w:val="000000"/>
          <w:sz w:val="24"/>
          <w:szCs w:val="24"/>
          <w:lang w:eastAsia="en-GB"/>
        </w:rPr>
      </w:pPr>
    </w:p>
    <w:p w14:paraId="7C3BE0EB" w14:textId="53F838E6" w:rsidR="004435D4" w:rsidRPr="00B40390" w:rsidRDefault="007C7C69" w:rsidP="00300B11">
      <w:pPr>
        <w:spacing w:line="360" w:lineRule="auto"/>
        <w:jc w:val="both"/>
        <w:rPr>
          <w:rFonts w:cstheme="minorHAnsi"/>
          <w:sz w:val="24"/>
          <w:szCs w:val="24"/>
        </w:rPr>
      </w:pPr>
      <w:r>
        <w:rPr>
          <w:rFonts w:cstheme="minorHAnsi"/>
          <w:sz w:val="24"/>
          <w:szCs w:val="24"/>
        </w:rPr>
        <w:t>Fig</w:t>
      </w:r>
      <w:r w:rsidR="0058218F">
        <w:rPr>
          <w:rFonts w:cstheme="minorHAnsi"/>
          <w:sz w:val="24"/>
          <w:szCs w:val="24"/>
        </w:rPr>
        <w:t>ure</w:t>
      </w:r>
      <w:r>
        <w:rPr>
          <w:rFonts w:cstheme="minorHAnsi"/>
          <w:sz w:val="24"/>
          <w:szCs w:val="24"/>
        </w:rPr>
        <w:t xml:space="preserve"> 8</w:t>
      </w:r>
      <w:r w:rsidR="00946E82">
        <w:rPr>
          <w:rFonts w:cstheme="minorHAnsi"/>
          <w:sz w:val="24"/>
          <w:szCs w:val="24"/>
        </w:rPr>
        <w:t>.</w:t>
      </w:r>
      <w:r>
        <w:rPr>
          <w:rFonts w:cstheme="minorHAnsi"/>
          <w:sz w:val="24"/>
          <w:szCs w:val="24"/>
        </w:rPr>
        <w:t xml:space="preserve"> represents l</w:t>
      </w:r>
      <w:r w:rsidR="00CD4AF5" w:rsidRPr="00973E77">
        <w:rPr>
          <w:rFonts w:cstheme="minorHAnsi"/>
          <w:sz w:val="24"/>
          <w:szCs w:val="24"/>
        </w:rPr>
        <w:t xml:space="preserve">ine </w:t>
      </w:r>
      <w:r>
        <w:rPr>
          <w:rFonts w:cstheme="minorHAnsi"/>
          <w:sz w:val="24"/>
          <w:szCs w:val="24"/>
        </w:rPr>
        <w:t>plots</w:t>
      </w:r>
      <w:r w:rsidR="00A56848" w:rsidRPr="00973E77">
        <w:rPr>
          <w:rFonts w:cstheme="minorHAnsi"/>
          <w:sz w:val="24"/>
          <w:szCs w:val="24"/>
        </w:rPr>
        <w:t xml:space="preserve"> </w:t>
      </w:r>
      <w:r w:rsidR="004E1F2A">
        <w:rPr>
          <w:rFonts w:cstheme="minorHAnsi"/>
          <w:sz w:val="24"/>
          <w:szCs w:val="24"/>
        </w:rPr>
        <w:t>of</w:t>
      </w:r>
      <w:r w:rsidR="00DD3DE6" w:rsidRPr="00973E77">
        <w:rPr>
          <w:rFonts w:cstheme="minorHAnsi"/>
          <w:sz w:val="24"/>
          <w:szCs w:val="24"/>
        </w:rPr>
        <w:t xml:space="preserve"> </w:t>
      </w:r>
      <w:r w:rsidR="00A56848" w:rsidRPr="00973E77">
        <w:rPr>
          <w:rFonts w:cstheme="minorHAnsi"/>
          <w:sz w:val="24"/>
          <w:szCs w:val="24"/>
        </w:rPr>
        <w:t>crime types</w:t>
      </w:r>
      <w:r w:rsidR="00DD3DE6" w:rsidRPr="00973E77">
        <w:rPr>
          <w:rFonts w:cstheme="minorHAnsi"/>
          <w:sz w:val="24"/>
          <w:szCs w:val="24"/>
        </w:rPr>
        <w:t xml:space="preserve"> in</w:t>
      </w:r>
      <w:r w:rsidR="00A56848" w:rsidRPr="00973E77">
        <w:rPr>
          <w:rFonts w:cstheme="minorHAnsi"/>
          <w:sz w:val="24"/>
          <w:szCs w:val="24"/>
        </w:rPr>
        <w:t xml:space="preserve"> each year</w:t>
      </w:r>
      <w:r w:rsidR="004E1F2A">
        <w:rPr>
          <w:rFonts w:cstheme="minorHAnsi"/>
          <w:sz w:val="24"/>
          <w:szCs w:val="24"/>
        </w:rPr>
        <w:t xml:space="preserve"> recorded in the dataset</w:t>
      </w:r>
      <w:r>
        <w:rPr>
          <w:rFonts w:cstheme="minorHAnsi"/>
          <w:sz w:val="24"/>
          <w:szCs w:val="24"/>
        </w:rPr>
        <w:t xml:space="preserve">. </w:t>
      </w:r>
      <w:r w:rsidRPr="00973E77">
        <w:rPr>
          <w:rFonts w:cstheme="minorHAnsi"/>
          <w:sz w:val="24"/>
          <w:szCs w:val="24"/>
        </w:rPr>
        <w:t>Occurrences of ‘Other Theft’, ‘Theft from Vehicle, ‘Homicide’, ‘Mischief’. ‘Theft of Bicycle’ and ‘Vehicle Collisions’ showed sharp spikes in occurrence between 2014 and 2016.  Also of importance is the decrease of all crime occurrences after 2016.</w:t>
      </w:r>
    </w:p>
    <w:p w14:paraId="59992776" w14:textId="1980FB51" w:rsidR="00AE5820" w:rsidRDefault="00AC4ACE" w:rsidP="00AC4ACE">
      <w:pPr>
        <w:rPr>
          <w:rFonts w:cstheme="minorHAnsi"/>
          <w:b/>
          <w:bCs/>
          <w:sz w:val="24"/>
          <w:szCs w:val="24"/>
        </w:rPr>
      </w:pPr>
      <w:r>
        <w:rPr>
          <w:rFonts w:cstheme="minorHAnsi"/>
          <w:b/>
          <w:bCs/>
          <w:sz w:val="24"/>
          <w:szCs w:val="24"/>
        </w:rPr>
        <w:br w:type="page"/>
      </w:r>
    </w:p>
    <w:p w14:paraId="14811BD6" w14:textId="77777777" w:rsidR="003B4955" w:rsidRDefault="00A56848" w:rsidP="003B4955">
      <w:pPr>
        <w:keepNext/>
        <w:jc w:val="both"/>
      </w:pPr>
      <w:r w:rsidRPr="00973E77">
        <w:rPr>
          <w:rFonts w:cstheme="minorHAnsi"/>
          <w:noProof/>
          <w:sz w:val="24"/>
          <w:szCs w:val="24"/>
        </w:rPr>
        <w:lastRenderedPageBreak/>
        <w:drawing>
          <wp:inline distT="0" distB="0" distL="0" distR="0" wp14:anchorId="68A342D6" wp14:editId="15327F8A">
            <wp:extent cx="6172200" cy="5268595"/>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6178305" cy="5273806"/>
                    </a:xfrm>
                    <a:prstGeom prst="rect">
                      <a:avLst/>
                    </a:prstGeom>
                    <a:noFill/>
                    <a:ln>
                      <a:noFill/>
                    </a:ln>
                  </pic:spPr>
                </pic:pic>
              </a:graphicData>
            </a:graphic>
          </wp:inline>
        </w:drawing>
      </w:r>
    </w:p>
    <w:p w14:paraId="3515A6CE" w14:textId="5356F2B1" w:rsidR="00A56848" w:rsidRPr="006B66C6" w:rsidRDefault="003B4955" w:rsidP="003B4955">
      <w:pPr>
        <w:pStyle w:val="Caption"/>
        <w:jc w:val="both"/>
        <w:rPr>
          <w:color w:val="auto"/>
        </w:rPr>
      </w:pPr>
      <w:bookmarkStart w:id="445" w:name="_Toc136125833"/>
      <w:r w:rsidRPr="006B66C6">
        <w:rPr>
          <w:color w:val="auto"/>
        </w:rPr>
        <w:t xml:space="preserve">Figure </w:t>
      </w:r>
      <w:r w:rsidRPr="006B66C6">
        <w:rPr>
          <w:color w:val="auto"/>
        </w:rPr>
        <w:fldChar w:fldCharType="begin"/>
      </w:r>
      <w:r w:rsidRPr="006B66C6">
        <w:rPr>
          <w:color w:val="auto"/>
        </w:rPr>
        <w:instrText xml:space="preserve"> SEQ Figure \* ARABIC </w:instrText>
      </w:r>
      <w:r w:rsidRPr="006B66C6">
        <w:rPr>
          <w:color w:val="auto"/>
        </w:rPr>
        <w:fldChar w:fldCharType="separate"/>
      </w:r>
      <w:r w:rsidR="00134F7E">
        <w:rPr>
          <w:noProof/>
          <w:color w:val="auto"/>
        </w:rPr>
        <w:t>8</w:t>
      </w:r>
      <w:r w:rsidRPr="006B66C6">
        <w:rPr>
          <w:color w:val="auto"/>
        </w:rPr>
        <w:fldChar w:fldCharType="end"/>
      </w:r>
      <w:r w:rsidRPr="006B66C6">
        <w:rPr>
          <w:color w:val="auto"/>
        </w:rPr>
        <w:t>.Line plots of each crime per year</w:t>
      </w:r>
      <w:r w:rsidR="006B66C6">
        <w:rPr>
          <w:color w:val="auto"/>
        </w:rPr>
        <w:t>.</w:t>
      </w:r>
      <w:bookmarkEnd w:id="445"/>
    </w:p>
    <w:p w14:paraId="3B3B88A8" w14:textId="38EF900A" w:rsidR="006B66C6" w:rsidRPr="006B66C6" w:rsidRDefault="006B66C6" w:rsidP="006B66C6">
      <w:pPr>
        <w:jc w:val="both"/>
        <w:rPr>
          <w:rFonts w:cstheme="minorHAnsi"/>
          <w:i/>
          <w:iCs/>
          <w:sz w:val="18"/>
          <w:szCs w:val="18"/>
        </w:rPr>
      </w:pPr>
      <w:r w:rsidRPr="006B66C6">
        <w:rPr>
          <w:rFonts w:cstheme="minorHAnsi"/>
          <w:i/>
          <w:iCs/>
          <w:sz w:val="18"/>
          <w:szCs w:val="18"/>
        </w:rPr>
        <w:t>Source: The Author. Adapted from Vancouver crime dataset (2003-2017)</w:t>
      </w:r>
      <w:r>
        <w:rPr>
          <w:rFonts w:cstheme="minorHAnsi"/>
          <w:i/>
          <w:iCs/>
          <w:sz w:val="18"/>
          <w:szCs w:val="18"/>
        </w:rPr>
        <w:t>.</w:t>
      </w:r>
    </w:p>
    <w:p w14:paraId="745C4543" w14:textId="77777777" w:rsidR="00113E79" w:rsidRPr="00113E79" w:rsidRDefault="00113E79" w:rsidP="00300B11">
      <w:pPr>
        <w:spacing w:line="360" w:lineRule="auto"/>
      </w:pPr>
    </w:p>
    <w:p w14:paraId="6051006C" w14:textId="73ABF56F" w:rsidR="00133E91" w:rsidRPr="00B40390" w:rsidRDefault="00442013" w:rsidP="00300B11">
      <w:pPr>
        <w:spacing w:line="360" w:lineRule="auto"/>
        <w:jc w:val="both"/>
        <w:rPr>
          <w:rFonts w:cstheme="minorHAnsi"/>
          <w:sz w:val="24"/>
          <w:szCs w:val="24"/>
        </w:rPr>
      </w:pPr>
      <w:r>
        <w:rPr>
          <w:rFonts w:cstheme="minorHAnsi"/>
          <w:sz w:val="24"/>
          <w:szCs w:val="24"/>
        </w:rPr>
        <w:t xml:space="preserve">A </w:t>
      </w:r>
      <w:r w:rsidR="004E1F2A">
        <w:rPr>
          <w:rFonts w:cstheme="minorHAnsi"/>
          <w:sz w:val="24"/>
          <w:szCs w:val="24"/>
        </w:rPr>
        <w:t>b</w:t>
      </w:r>
      <w:r w:rsidR="0005446B" w:rsidRPr="00973E77">
        <w:rPr>
          <w:rFonts w:cstheme="minorHAnsi"/>
          <w:sz w:val="24"/>
          <w:szCs w:val="24"/>
        </w:rPr>
        <w:t>ar plot showing number of crimes by day of the week</w:t>
      </w:r>
      <w:r w:rsidR="003A13D4">
        <w:rPr>
          <w:rFonts w:cstheme="minorHAnsi"/>
          <w:sz w:val="24"/>
          <w:szCs w:val="24"/>
        </w:rPr>
        <w:t xml:space="preserve"> </w:t>
      </w:r>
      <w:r>
        <w:rPr>
          <w:rFonts w:cstheme="minorHAnsi"/>
          <w:sz w:val="24"/>
          <w:szCs w:val="24"/>
        </w:rPr>
        <w:t xml:space="preserve">shown </w:t>
      </w:r>
      <w:r w:rsidR="003A13D4">
        <w:rPr>
          <w:rFonts w:cstheme="minorHAnsi"/>
          <w:sz w:val="24"/>
          <w:szCs w:val="24"/>
        </w:rPr>
        <w:t>in Fig</w:t>
      </w:r>
      <w:r w:rsidR="0058218F">
        <w:rPr>
          <w:rFonts w:cstheme="minorHAnsi"/>
          <w:sz w:val="24"/>
          <w:szCs w:val="24"/>
        </w:rPr>
        <w:t>ure</w:t>
      </w:r>
      <w:r w:rsidR="003A13D4">
        <w:rPr>
          <w:rFonts w:cstheme="minorHAnsi"/>
          <w:sz w:val="24"/>
          <w:szCs w:val="24"/>
        </w:rPr>
        <w:t xml:space="preserve"> 9. </w:t>
      </w:r>
      <w:r w:rsidR="003A13D4" w:rsidRPr="00973E77">
        <w:rPr>
          <w:rFonts w:cstheme="minorHAnsi"/>
          <w:sz w:val="24"/>
          <w:szCs w:val="24"/>
        </w:rPr>
        <w:t>Highest count of crimes occurred on Saturday followed by Friday, at above 8000 while the lowest count of crimes is on Wednesday at about 7,200.</w:t>
      </w:r>
    </w:p>
    <w:p w14:paraId="1DF909EA" w14:textId="77777777" w:rsidR="00E96E18" w:rsidRDefault="0005446B" w:rsidP="00E96E18">
      <w:pPr>
        <w:keepNext/>
        <w:jc w:val="both"/>
      </w:pPr>
      <w:r w:rsidRPr="00973E77">
        <w:rPr>
          <w:rFonts w:cstheme="minorHAnsi"/>
          <w:noProof/>
          <w:sz w:val="24"/>
          <w:szCs w:val="24"/>
        </w:rPr>
        <w:lastRenderedPageBreak/>
        <w:drawing>
          <wp:inline distT="0" distB="0" distL="0" distR="0" wp14:anchorId="21C3E5DB" wp14:editId="330CC82F">
            <wp:extent cx="3108960" cy="2018862"/>
            <wp:effectExtent l="0" t="0" r="0" b="635"/>
            <wp:docPr id="10" name="Picture 10"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Background pattern&#10;&#10;Description automatically generated"/>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131821" cy="2033707"/>
                    </a:xfrm>
                    <a:prstGeom prst="rect">
                      <a:avLst/>
                    </a:prstGeom>
                    <a:noFill/>
                    <a:ln>
                      <a:noFill/>
                    </a:ln>
                  </pic:spPr>
                </pic:pic>
              </a:graphicData>
            </a:graphic>
          </wp:inline>
        </w:drawing>
      </w:r>
    </w:p>
    <w:p w14:paraId="61751F2C" w14:textId="61E54705" w:rsidR="0005446B" w:rsidRPr="006B66C6" w:rsidRDefault="00E96E18" w:rsidP="00E96E18">
      <w:pPr>
        <w:pStyle w:val="Caption"/>
        <w:jc w:val="both"/>
        <w:rPr>
          <w:color w:val="auto"/>
        </w:rPr>
      </w:pPr>
      <w:bookmarkStart w:id="446" w:name="_Toc136125834"/>
      <w:r w:rsidRPr="006B66C6">
        <w:rPr>
          <w:color w:val="auto"/>
        </w:rPr>
        <w:t xml:space="preserve">Figure </w:t>
      </w:r>
      <w:r w:rsidRPr="006B66C6">
        <w:rPr>
          <w:color w:val="auto"/>
        </w:rPr>
        <w:fldChar w:fldCharType="begin"/>
      </w:r>
      <w:r w:rsidRPr="006B66C6">
        <w:rPr>
          <w:color w:val="auto"/>
        </w:rPr>
        <w:instrText xml:space="preserve"> SEQ Figure \* ARABIC </w:instrText>
      </w:r>
      <w:r w:rsidRPr="006B66C6">
        <w:rPr>
          <w:color w:val="auto"/>
        </w:rPr>
        <w:fldChar w:fldCharType="separate"/>
      </w:r>
      <w:r w:rsidR="00134F7E">
        <w:rPr>
          <w:noProof/>
          <w:color w:val="auto"/>
        </w:rPr>
        <w:t>9</w:t>
      </w:r>
      <w:r w:rsidRPr="006B66C6">
        <w:rPr>
          <w:color w:val="auto"/>
        </w:rPr>
        <w:fldChar w:fldCharType="end"/>
      </w:r>
      <w:r w:rsidRPr="006B66C6">
        <w:rPr>
          <w:color w:val="auto"/>
        </w:rPr>
        <w:t>.Number of crimes per weekday</w:t>
      </w:r>
      <w:r w:rsidR="006B66C6">
        <w:rPr>
          <w:color w:val="auto"/>
        </w:rPr>
        <w:t>.</w:t>
      </w:r>
      <w:bookmarkEnd w:id="446"/>
    </w:p>
    <w:p w14:paraId="2FE01F59" w14:textId="4FD8FB56" w:rsidR="006B66C6" w:rsidRPr="006B66C6" w:rsidRDefault="006B66C6" w:rsidP="006B66C6">
      <w:pPr>
        <w:jc w:val="both"/>
        <w:rPr>
          <w:rFonts w:cstheme="minorHAnsi"/>
          <w:i/>
          <w:iCs/>
          <w:sz w:val="18"/>
          <w:szCs w:val="18"/>
        </w:rPr>
      </w:pPr>
      <w:r w:rsidRPr="006B66C6">
        <w:rPr>
          <w:rFonts w:cstheme="minorHAnsi"/>
          <w:i/>
          <w:iCs/>
          <w:sz w:val="18"/>
          <w:szCs w:val="18"/>
        </w:rPr>
        <w:t>Source: The Author. Adapted from Vancouver crime dataset (2003-2017)</w:t>
      </w:r>
      <w:r>
        <w:rPr>
          <w:rFonts w:cstheme="minorHAnsi"/>
          <w:i/>
          <w:iCs/>
          <w:sz w:val="18"/>
          <w:szCs w:val="18"/>
        </w:rPr>
        <w:t>.</w:t>
      </w:r>
    </w:p>
    <w:p w14:paraId="055DF662" w14:textId="77777777" w:rsidR="00113E79" w:rsidRPr="00113E79" w:rsidRDefault="00113E79" w:rsidP="00113E79"/>
    <w:p w14:paraId="4F2E79CD" w14:textId="2AD0366A" w:rsidR="00043B2F" w:rsidRDefault="00D56F8C" w:rsidP="00586A73">
      <w:pPr>
        <w:spacing w:line="360" w:lineRule="auto"/>
        <w:jc w:val="both"/>
        <w:rPr>
          <w:rFonts w:cstheme="minorHAnsi"/>
          <w:sz w:val="24"/>
          <w:szCs w:val="24"/>
        </w:rPr>
      </w:pPr>
      <w:r w:rsidRPr="00973E77">
        <w:rPr>
          <w:rFonts w:cstheme="minorHAnsi"/>
          <w:sz w:val="24"/>
          <w:szCs w:val="24"/>
        </w:rPr>
        <w:t xml:space="preserve">Total number of crimes per day in each year is represented in the </w:t>
      </w:r>
      <w:r w:rsidR="00043B2F">
        <w:rPr>
          <w:rFonts w:cstheme="minorHAnsi"/>
          <w:sz w:val="24"/>
          <w:szCs w:val="24"/>
        </w:rPr>
        <w:t>Fig</w:t>
      </w:r>
      <w:r w:rsidR="0058218F">
        <w:rPr>
          <w:rFonts w:cstheme="minorHAnsi"/>
          <w:sz w:val="24"/>
          <w:szCs w:val="24"/>
        </w:rPr>
        <w:t>ure</w:t>
      </w:r>
      <w:r w:rsidR="00043B2F">
        <w:rPr>
          <w:rFonts w:cstheme="minorHAnsi"/>
          <w:sz w:val="24"/>
          <w:szCs w:val="24"/>
        </w:rPr>
        <w:t xml:space="preserve"> 10.</w:t>
      </w:r>
      <w:r w:rsidR="00AF5A17">
        <w:rPr>
          <w:rFonts w:cstheme="minorHAnsi"/>
          <w:sz w:val="24"/>
          <w:szCs w:val="24"/>
        </w:rPr>
        <w:t xml:space="preserve"> </w:t>
      </w:r>
      <w:r w:rsidR="00AF5A17" w:rsidRPr="00973E77">
        <w:rPr>
          <w:rFonts w:cstheme="minorHAnsi"/>
          <w:sz w:val="24"/>
          <w:szCs w:val="24"/>
        </w:rPr>
        <w:t>Th</w:t>
      </w:r>
      <w:r w:rsidR="00140328">
        <w:rPr>
          <w:rFonts w:cstheme="minorHAnsi"/>
          <w:sz w:val="24"/>
          <w:szCs w:val="24"/>
        </w:rPr>
        <w:t>is control chart with the U</w:t>
      </w:r>
      <w:r w:rsidR="00AF5A17">
        <w:rPr>
          <w:rFonts w:cstheme="minorHAnsi"/>
          <w:sz w:val="24"/>
          <w:szCs w:val="24"/>
        </w:rPr>
        <w:t xml:space="preserve">pper </w:t>
      </w:r>
      <w:r w:rsidR="00A54F7C">
        <w:rPr>
          <w:rFonts w:cstheme="minorHAnsi"/>
          <w:sz w:val="24"/>
          <w:szCs w:val="24"/>
        </w:rPr>
        <w:t>C</w:t>
      </w:r>
      <w:r w:rsidR="00AF5A17">
        <w:rPr>
          <w:rFonts w:cstheme="minorHAnsi"/>
          <w:sz w:val="24"/>
          <w:szCs w:val="24"/>
        </w:rPr>
        <w:t xml:space="preserve">ontrol </w:t>
      </w:r>
      <w:r w:rsidR="00A54F7C">
        <w:rPr>
          <w:rFonts w:cstheme="minorHAnsi"/>
          <w:sz w:val="24"/>
          <w:szCs w:val="24"/>
        </w:rPr>
        <w:t>L</w:t>
      </w:r>
      <w:r w:rsidR="00AF5A17">
        <w:rPr>
          <w:rFonts w:cstheme="minorHAnsi"/>
          <w:sz w:val="24"/>
          <w:szCs w:val="24"/>
        </w:rPr>
        <w:t>imit</w:t>
      </w:r>
      <w:r w:rsidR="00A54F7C">
        <w:rPr>
          <w:rFonts w:cstheme="minorHAnsi"/>
          <w:sz w:val="24"/>
          <w:szCs w:val="24"/>
        </w:rPr>
        <w:t xml:space="preserve"> (UCL)</w:t>
      </w:r>
      <w:r w:rsidR="00AF5A17">
        <w:rPr>
          <w:rFonts w:cstheme="minorHAnsi"/>
          <w:sz w:val="24"/>
          <w:szCs w:val="24"/>
        </w:rPr>
        <w:t xml:space="preserve"> and </w:t>
      </w:r>
      <w:r w:rsidR="00A54F7C">
        <w:rPr>
          <w:rFonts w:cstheme="minorHAnsi"/>
          <w:sz w:val="24"/>
          <w:szCs w:val="24"/>
        </w:rPr>
        <w:t>L</w:t>
      </w:r>
      <w:r w:rsidR="00AF5A17">
        <w:rPr>
          <w:rFonts w:cstheme="minorHAnsi"/>
          <w:sz w:val="24"/>
          <w:szCs w:val="24"/>
        </w:rPr>
        <w:t xml:space="preserve">ower </w:t>
      </w:r>
      <w:r w:rsidR="00A54F7C">
        <w:rPr>
          <w:rFonts w:cstheme="minorHAnsi"/>
          <w:sz w:val="24"/>
          <w:szCs w:val="24"/>
        </w:rPr>
        <w:t>C</w:t>
      </w:r>
      <w:r w:rsidR="00AF5A17">
        <w:rPr>
          <w:rFonts w:cstheme="minorHAnsi"/>
          <w:sz w:val="24"/>
          <w:szCs w:val="24"/>
        </w:rPr>
        <w:t xml:space="preserve">ontrol </w:t>
      </w:r>
      <w:r w:rsidR="00A54F7C">
        <w:rPr>
          <w:rFonts w:cstheme="minorHAnsi"/>
          <w:sz w:val="24"/>
          <w:szCs w:val="24"/>
        </w:rPr>
        <w:t>L</w:t>
      </w:r>
      <w:r w:rsidR="00AF5A17">
        <w:rPr>
          <w:rFonts w:cstheme="minorHAnsi"/>
          <w:sz w:val="24"/>
          <w:szCs w:val="24"/>
        </w:rPr>
        <w:t>imit</w:t>
      </w:r>
      <w:r w:rsidR="00A54F7C">
        <w:rPr>
          <w:rFonts w:cstheme="minorHAnsi"/>
          <w:sz w:val="24"/>
          <w:szCs w:val="24"/>
        </w:rPr>
        <w:t xml:space="preserve"> (LCL)</w:t>
      </w:r>
      <w:r w:rsidR="00AF5A17">
        <w:rPr>
          <w:rFonts w:cstheme="minorHAnsi"/>
          <w:sz w:val="24"/>
          <w:szCs w:val="24"/>
        </w:rPr>
        <w:t xml:space="preserve"> is useful in this </w:t>
      </w:r>
      <w:r w:rsidR="00A54F7C">
        <w:rPr>
          <w:rFonts w:cstheme="minorHAnsi"/>
          <w:sz w:val="24"/>
          <w:szCs w:val="24"/>
        </w:rPr>
        <w:t>visualisation</w:t>
      </w:r>
      <w:r w:rsidR="001B283D">
        <w:rPr>
          <w:rFonts w:cstheme="minorHAnsi"/>
          <w:sz w:val="24"/>
          <w:szCs w:val="24"/>
        </w:rPr>
        <w:t xml:space="preserve"> to determine </w:t>
      </w:r>
      <w:r w:rsidR="002366B2">
        <w:rPr>
          <w:rFonts w:cstheme="minorHAnsi"/>
          <w:sz w:val="24"/>
          <w:szCs w:val="24"/>
        </w:rPr>
        <w:t xml:space="preserve">the </w:t>
      </w:r>
      <w:r w:rsidR="00195921">
        <w:rPr>
          <w:rFonts w:cstheme="minorHAnsi"/>
          <w:sz w:val="24"/>
          <w:szCs w:val="24"/>
        </w:rPr>
        <w:t>aver</w:t>
      </w:r>
      <w:r w:rsidR="002366B2">
        <w:rPr>
          <w:rFonts w:cstheme="minorHAnsi"/>
          <w:sz w:val="24"/>
          <w:szCs w:val="24"/>
        </w:rPr>
        <w:t>age</w:t>
      </w:r>
      <w:r w:rsidR="00AF5A17" w:rsidRPr="00973E77">
        <w:rPr>
          <w:rFonts w:cstheme="minorHAnsi"/>
          <w:sz w:val="24"/>
          <w:szCs w:val="24"/>
        </w:rPr>
        <w:t xml:space="preserve"> number of crimes</w:t>
      </w:r>
      <w:r w:rsidR="001B283D">
        <w:rPr>
          <w:rFonts w:cstheme="minorHAnsi"/>
          <w:sz w:val="24"/>
          <w:szCs w:val="24"/>
        </w:rPr>
        <w:t xml:space="preserve"> each year. B</w:t>
      </w:r>
      <w:r w:rsidR="00AF5A17" w:rsidRPr="00973E77">
        <w:rPr>
          <w:rFonts w:cstheme="minorHAnsi"/>
          <w:sz w:val="24"/>
          <w:szCs w:val="24"/>
        </w:rPr>
        <w:t>etween 2003 and 2008</w:t>
      </w:r>
      <w:r w:rsidR="001B283D">
        <w:rPr>
          <w:rFonts w:cstheme="minorHAnsi"/>
          <w:sz w:val="24"/>
          <w:szCs w:val="24"/>
        </w:rPr>
        <w:t xml:space="preserve">, </w:t>
      </w:r>
      <w:r w:rsidR="00CA239B">
        <w:rPr>
          <w:rFonts w:cstheme="minorHAnsi"/>
          <w:sz w:val="24"/>
          <w:szCs w:val="24"/>
        </w:rPr>
        <w:t>this</w:t>
      </w:r>
      <w:r w:rsidR="00AF5A17" w:rsidRPr="00973E77">
        <w:rPr>
          <w:rFonts w:cstheme="minorHAnsi"/>
          <w:sz w:val="24"/>
          <w:szCs w:val="24"/>
        </w:rPr>
        <w:t xml:space="preserve"> is above average with a spike just after 2008. June 2011, there is a huge spike above average which can be attributed to the Stanley Cup riots</w:t>
      </w:r>
      <w:r w:rsidR="00A0266F">
        <w:rPr>
          <w:rFonts w:cstheme="minorHAnsi"/>
          <w:sz w:val="24"/>
          <w:szCs w:val="24"/>
        </w:rPr>
        <w:t xml:space="preserve"> that year</w:t>
      </w:r>
      <w:r w:rsidR="00AF5A17" w:rsidRPr="00973E77">
        <w:rPr>
          <w:rFonts w:cstheme="minorHAnsi"/>
          <w:sz w:val="24"/>
          <w:szCs w:val="24"/>
        </w:rPr>
        <w:t>.</w:t>
      </w:r>
    </w:p>
    <w:p w14:paraId="0AE426DE" w14:textId="77777777" w:rsidR="0082284B" w:rsidRDefault="00D56F8C" w:rsidP="0082284B">
      <w:pPr>
        <w:keepNext/>
        <w:jc w:val="both"/>
      </w:pPr>
      <w:r w:rsidRPr="00973E77">
        <w:rPr>
          <w:rFonts w:cstheme="minorHAnsi"/>
          <w:noProof/>
          <w:sz w:val="24"/>
          <w:szCs w:val="24"/>
        </w:rPr>
        <w:drawing>
          <wp:inline distT="0" distB="0" distL="0" distR="0" wp14:anchorId="0C1C4A7B" wp14:editId="5C94C327">
            <wp:extent cx="4701540" cy="1703306"/>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BEBA8EAE-BF5A-486C-A8C5-ECC9F3942E4B}">
                          <a14:imgProps xmlns:a14="http://schemas.microsoft.com/office/drawing/2010/main">
                            <a14:imgLayer r:embed="rId3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727653" cy="1712766"/>
                    </a:xfrm>
                    <a:prstGeom prst="rect">
                      <a:avLst/>
                    </a:prstGeom>
                    <a:noFill/>
                    <a:ln>
                      <a:noFill/>
                    </a:ln>
                  </pic:spPr>
                </pic:pic>
              </a:graphicData>
            </a:graphic>
          </wp:inline>
        </w:drawing>
      </w:r>
    </w:p>
    <w:p w14:paraId="73EDB0B5" w14:textId="14566A0E" w:rsidR="00515F43" w:rsidRPr="008154D3" w:rsidRDefault="0082284B" w:rsidP="0082284B">
      <w:pPr>
        <w:pStyle w:val="Caption"/>
        <w:jc w:val="both"/>
        <w:rPr>
          <w:color w:val="auto"/>
        </w:rPr>
      </w:pPr>
      <w:bookmarkStart w:id="447" w:name="_Toc136125835"/>
      <w:r w:rsidRPr="008154D3">
        <w:rPr>
          <w:color w:val="auto"/>
        </w:rPr>
        <w:t xml:space="preserve">Figure </w:t>
      </w:r>
      <w:r w:rsidRPr="008154D3">
        <w:rPr>
          <w:color w:val="auto"/>
        </w:rPr>
        <w:fldChar w:fldCharType="begin"/>
      </w:r>
      <w:r w:rsidRPr="008154D3">
        <w:rPr>
          <w:color w:val="auto"/>
        </w:rPr>
        <w:instrText xml:space="preserve"> SEQ Figure \* ARABIC </w:instrText>
      </w:r>
      <w:r w:rsidRPr="008154D3">
        <w:rPr>
          <w:color w:val="auto"/>
        </w:rPr>
        <w:fldChar w:fldCharType="separate"/>
      </w:r>
      <w:r w:rsidR="00134F7E">
        <w:rPr>
          <w:noProof/>
          <w:color w:val="auto"/>
        </w:rPr>
        <w:t>10</w:t>
      </w:r>
      <w:r w:rsidRPr="008154D3">
        <w:rPr>
          <w:color w:val="auto"/>
        </w:rPr>
        <w:fldChar w:fldCharType="end"/>
      </w:r>
      <w:r w:rsidRPr="008154D3">
        <w:rPr>
          <w:color w:val="auto"/>
        </w:rPr>
        <w:t xml:space="preserve">.Total Crimes Per Day </w:t>
      </w:r>
      <w:r w:rsidR="008154D3" w:rsidRPr="008154D3">
        <w:rPr>
          <w:color w:val="auto"/>
        </w:rPr>
        <w:t>of</w:t>
      </w:r>
      <w:r w:rsidRPr="008154D3">
        <w:rPr>
          <w:color w:val="auto"/>
        </w:rPr>
        <w:t xml:space="preserve"> Each Year</w:t>
      </w:r>
      <w:r w:rsidR="008154D3">
        <w:rPr>
          <w:color w:val="auto"/>
        </w:rPr>
        <w:t>.</w:t>
      </w:r>
      <w:bookmarkEnd w:id="447"/>
    </w:p>
    <w:p w14:paraId="373F5B76" w14:textId="38D9CE8E" w:rsidR="00113E79" w:rsidRPr="008154D3" w:rsidRDefault="008154D3" w:rsidP="008154D3">
      <w:pPr>
        <w:jc w:val="both"/>
        <w:rPr>
          <w:rFonts w:cstheme="minorHAnsi"/>
          <w:i/>
          <w:iCs/>
          <w:sz w:val="18"/>
          <w:szCs w:val="18"/>
        </w:rPr>
      </w:pPr>
      <w:r w:rsidRPr="008154D3">
        <w:rPr>
          <w:rFonts w:cstheme="minorHAnsi"/>
          <w:i/>
          <w:iCs/>
          <w:sz w:val="18"/>
          <w:szCs w:val="18"/>
        </w:rPr>
        <w:t>Source: The Author. Adapted from Vancouver crime dataset (2003-2017)</w:t>
      </w:r>
      <w:r>
        <w:rPr>
          <w:rFonts w:cstheme="minorHAnsi"/>
          <w:i/>
          <w:iCs/>
          <w:sz w:val="18"/>
          <w:szCs w:val="18"/>
        </w:rPr>
        <w:t>.</w:t>
      </w:r>
    </w:p>
    <w:p w14:paraId="4032E679" w14:textId="75FA6823" w:rsidR="00243F46" w:rsidRDefault="001D392C" w:rsidP="00ED7EA6">
      <w:pPr>
        <w:spacing w:line="360" w:lineRule="auto"/>
        <w:jc w:val="both"/>
        <w:rPr>
          <w:rFonts w:cstheme="minorHAnsi"/>
          <w:sz w:val="24"/>
          <w:szCs w:val="24"/>
        </w:rPr>
      </w:pPr>
      <w:r>
        <w:rPr>
          <w:rFonts w:cstheme="minorHAnsi"/>
          <w:sz w:val="24"/>
          <w:szCs w:val="24"/>
        </w:rPr>
        <w:t>From the bar chart in Fig</w:t>
      </w:r>
      <w:r w:rsidR="0058218F">
        <w:rPr>
          <w:rFonts w:cstheme="minorHAnsi"/>
          <w:sz w:val="24"/>
          <w:szCs w:val="24"/>
        </w:rPr>
        <w:t>ure</w:t>
      </w:r>
      <w:r>
        <w:rPr>
          <w:rFonts w:cstheme="minorHAnsi"/>
          <w:sz w:val="24"/>
          <w:szCs w:val="24"/>
        </w:rPr>
        <w:t xml:space="preserve"> 11.</w:t>
      </w:r>
      <w:r w:rsidR="00763D0C">
        <w:rPr>
          <w:rFonts w:cstheme="minorHAnsi"/>
          <w:sz w:val="24"/>
          <w:szCs w:val="24"/>
        </w:rPr>
        <w:t xml:space="preserve"> c</w:t>
      </w:r>
      <w:r w:rsidR="00F90153" w:rsidRPr="00973E77">
        <w:rPr>
          <w:rFonts w:cstheme="minorHAnsi"/>
          <w:sz w:val="24"/>
          <w:szCs w:val="24"/>
        </w:rPr>
        <w:t xml:space="preserve">rime of </w:t>
      </w:r>
      <w:r w:rsidR="0078158D" w:rsidRPr="00973E77">
        <w:rPr>
          <w:rFonts w:cstheme="minorHAnsi"/>
          <w:sz w:val="24"/>
          <w:szCs w:val="24"/>
        </w:rPr>
        <w:t>‘</w:t>
      </w:r>
      <w:r w:rsidR="00F90153" w:rsidRPr="00973E77">
        <w:rPr>
          <w:rFonts w:cstheme="minorHAnsi"/>
          <w:sz w:val="24"/>
          <w:szCs w:val="24"/>
        </w:rPr>
        <w:t>Theft from Vehicle</w:t>
      </w:r>
      <w:r w:rsidR="0078158D" w:rsidRPr="00973E77">
        <w:rPr>
          <w:rFonts w:cstheme="minorHAnsi"/>
          <w:sz w:val="24"/>
          <w:szCs w:val="24"/>
        </w:rPr>
        <w:t>’</w:t>
      </w:r>
      <w:r w:rsidR="00F90153" w:rsidRPr="00973E77">
        <w:rPr>
          <w:rFonts w:cstheme="minorHAnsi"/>
          <w:sz w:val="24"/>
          <w:szCs w:val="24"/>
        </w:rPr>
        <w:t xml:space="preserve"> has the highest occurrence</w:t>
      </w:r>
      <w:r w:rsidR="00763D0C">
        <w:rPr>
          <w:rFonts w:cstheme="minorHAnsi"/>
          <w:sz w:val="24"/>
          <w:szCs w:val="24"/>
        </w:rPr>
        <w:t xml:space="preserve"> at</w:t>
      </w:r>
      <w:r w:rsidR="00F90153" w:rsidRPr="00973E77">
        <w:rPr>
          <w:rFonts w:cstheme="minorHAnsi"/>
          <w:sz w:val="24"/>
          <w:szCs w:val="24"/>
        </w:rPr>
        <w:t xml:space="preserve"> around 160,000 while the lowest occurring crimes w</w:t>
      </w:r>
      <w:r w:rsidR="00763D0C">
        <w:rPr>
          <w:rFonts w:cstheme="minorHAnsi"/>
          <w:sz w:val="24"/>
          <w:szCs w:val="24"/>
        </w:rPr>
        <w:t xml:space="preserve">ere </w:t>
      </w:r>
      <w:r w:rsidR="0078158D" w:rsidRPr="00973E77">
        <w:rPr>
          <w:rFonts w:cstheme="minorHAnsi"/>
          <w:sz w:val="24"/>
          <w:szCs w:val="24"/>
        </w:rPr>
        <w:t>‘</w:t>
      </w:r>
      <w:r w:rsidR="00F90153" w:rsidRPr="00973E77">
        <w:rPr>
          <w:rFonts w:cstheme="minorHAnsi"/>
          <w:sz w:val="24"/>
          <w:szCs w:val="24"/>
        </w:rPr>
        <w:t>Vehicle collision</w:t>
      </w:r>
      <w:r w:rsidR="004E6D34" w:rsidRPr="00973E77">
        <w:rPr>
          <w:rFonts w:cstheme="minorHAnsi"/>
          <w:sz w:val="24"/>
          <w:szCs w:val="24"/>
        </w:rPr>
        <w:t>’</w:t>
      </w:r>
      <w:r w:rsidR="00F90153" w:rsidRPr="00973E77">
        <w:rPr>
          <w:rFonts w:cstheme="minorHAnsi"/>
          <w:sz w:val="24"/>
          <w:szCs w:val="24"/>
        </w:rPr>
        <w:t xml:space="preserve"> or </w:t>
      </w:r>
      <w:r w:rsidR="004E6D34" w:rsidRPr="00973E77">
        <w:rPr>
          <w:rFonts w:cstheme="minorHAnsi"/>
          <w:sz w:val="24"/>
          <w:szCs w:val="24"/>
        </w:rPr>
        <w:t>‘</w:t>
      </w:r>
      <w:r w:rsidR="00F90153" w:rsidRPr="00973E77">
        <w:rPr>
          <w:rFonts w:cstheme="minorHAnsi"/>
          <w:sz w:val="24"/>
          <w:szCs w:val="24"/>
        </w:rPr>
        <w:t xml:space="preserve">Pedestrian struck with </w:t>
      </w:r>
      <w:r w:rsidR="0078158D" w:rsidRPr="00973E77">
        <w:rPr>
          <w:rFonts w:cstheme="minorHAnsi"/>
          <w:sz w:val="24"/>
          <w:szCs w:val="24"/>
        </w:rPr>
        <w:t>fatality</w:t>
      </w:r>
      <w:r w:rsidR="00F90153" w:rsidRPr="00973E77">
        <w:rPr>
          <w:rFonts w:cstheme="minorHAnsi"/>
          <w:sz w:val="24"/>
          <w:szCs w:val="24"/>
        </w:rPr>
        <w:t xml:space="preserve"> and Homicide</w:t>
      </w:r>
      <w:r w:rsidR="004E6D34" w:rsidRPr="00973E77">
        <w:rPr>
          <w:rFonts w:cstheme="minorHAnsi"/>
          <w:sz w:val="24"/>
          <w:szCs w:val="24"/>
        </w:rPr>
        <w:t>’</w:t>
      </w:r>
      <w:r w:rsidR="0078158D" w:rsidRPr="00973E77">
        <w:rPr>
          <w:rFonts w:cstheme="minorHAnsi"/>
          <w:sz w:val="24"/>
          <w:szCs w:val="24"/>
        </w:rPr>
        <w:t>.</w:t>
      </w:r>
    </w:p>
    <w:p w14:paraId="76924BF8" w14:textId="77777777" w:rsidR="00AC4ACE" w:rsidRDefault="00AC4ACE" w:rsidP="00ED7EA6">
      <w:pPr>
        <w:spacing w:line="360" w:lineRule="auto"/>
        <w:jc w:val="both"/>
        <w:rPr>
          <w:rFonts w:cstheme="minorHAnsi"/>
          <w:sz w:val="24"/>
          <w:szCs w:val="24"/>
        </w:rPr>
      </w:pPr>
    </w:p>
    <w:p w14:paraId="7EF44CE7" w14:textId="77777777" w:rsidR="00AC4ACE" w:rsidRDefault="00AC4ACE" w:rsidP="00ED7EA6">
      <w:pPr>
        <w:spacing w:line="360" w:lineRule="auto"/>
        <w:jc w:val="both"/>
        <w:rPr>
          <w:rFonts w:cstheme="minorHAnsi"/>
          <w:sz w:val="24"/>
          <w:szCs w:val="24"/>
        </w:rPr>
      </w:pPr>
    </w:p>
    <w:p w14:paraId="4ABAA936" w14:textId="77777777" w:rsidR="00AC4ACE" w:rsidRPr="00AC4ACE" w:rsidRDefault="00AC4ACE" w:rsidP="00ED7EA6">
      <w:pPr>
        <w:spacing w:line="360" w:lineRule="auto"/>
        <w:jc w:val="both"/>
        <w:rPr>
          <w:rFonts w:cstheme="minorHAnsi"/>
          <w:sz w:val="24"/>
          <w:szCs w:val="24"/>
        </w:rPr>
      </w:pPr>
    </w:p>
    <w:p w14:paraId="404ECBEC" w14:textId="025CE110" w:rsidR="00763D0C" w:rsidRPr="00940640" w:rsidRDefault="00763D0C" w:rsidP="00ED7EA6">
      <w:pPr>
        <w:spacing w:line="360" w:lineRule="auto"/>
        <w:jc w:val="both"/>
        <w:rPr>
          <w:rFonts w:cstheme="minorHAnsi"/>
          <w:sz w:val="24"/>
          <w:szCs w:val="24"/>
        </w:rPr>
      </w:pPr>
      <w:r w:rsidRPr="00A03708">
        <w:rPr>
          <w:rFonts w:cstheme="minorHAnsi"/>
          <w:b/>
          <w:bCs/>
          <w:sz w:val="24"/>
          <w:szCs w:val="24"/>
        </w:rPr>
        <w:lastRenderedPageBreak/>
        <w:t>Fig 11.</w:t>
      </w:r>
      <w:r w:rsidR="00FA5D64" w:rsidRPr="00A03708">
        <w:rPr>
          <w:rFonts w:cstheme="minorHAnsi"/>
          <w:b/>
          <w:bCs/>
          <w:sz w:val="24"/>
          <w:szCs w:val="24"/>
        </w:rPr>
        <w:t xml:space="preserve"> Count of crime types</w:t>
      </w:r>
    </w:p>
    <w:p w14:paraId="062F7F1A" w14:textId="77777777" w:rsidR="00861803" w:rsidRDefault="00D56F8C" w:rsidP="00861803">
      <w:pPr>
        <w:keepNext/>
        <w:jc w:val="both"/>
      </w:pPr>
      <w:r w:rsidRPr="00973E77">
        <w:rPr>
          <w:rFonts w:cstheme="minorHAnsi"/>
          <w:noProof/>
          <w:sz w:val="24"/>
          <w:szCs w:val="24"/>
        </w:rPr>
        <w:drawing>
          <wp:inline distT="0" distB="0" distL="0" distR="0" wp14:anchorId="7A2C1E3D" wp14:editId="010E1083">
            <wp:extent cx="5044440" cy="2093001"/>
            <wp:effectExtent l="0" t="0" r="381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5" cstate="print">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rcRect t="9036"/>
                    <a:stretch/>
                  </pic:blipFill>
                  <pic:spPr bwMode="auto">
                    <a:xfrm>
                      <a:off x="0" y="0"/>
                      <a:ext cx="5059159" cy="2099108"/>
                    </a:xfrm>
                    <a:prstGeom prst="rect">
                      <a:avLst/>
                    </a:prstGeom>
                    <a:noFill/>
                    <a:ln>
                      <a:noFill/>
                    </a:ln>
                    <a:extLst>
                      <a:ext uri="{53640926-AAD7-44D8-BBD7-CCE9431645EC}">
                        <a14:shadowObscured xmlns:a14="http://schemas.microsoft.com/office/drawing/2010/main"/>
                      </a:ext>
                    </a:extLst>
                  </pic:spPr>
                </pic:pic>
              </a:graphicData>
            </a:graphic>
          </wp:inline>
        </w:drawing>
      </w:r>
    </w:p>
    <w:p w14:paraId="7BB6DA5C" w14:textId="1F105F33" w:rsidR="00D56F8C" w:rsidRPr="008C6DA3" w:rsidRDefault="00861803" w:rsidP="00861803">
      <w:pPr>
        <w:pStyle w:val="Caption"/>
        <w:jc w:val="both"/>
        <w:rPr>
          <w:color w:val="auto"/>
        </w:rPr>
      </w:pPr>
      <w:bookmarkStart w:id="448" w:name="_Toc136125836"/>
      <w:r w:rsidRPr="008C6DA3">
        <w:rPr>
          <w:color w:val="auto"/>
        </w:rPr>
        <w:t xml:space="preserve">Figure </w:t>
      </w:r>
      <w:r w:rsidRPr="008C6DA3">
        <w:rPr>
          <w:color w:val="auto"/>
        </w:rPr>
        <w:fldChar w:fldCharType="begin"/>
      </w:r>
      <w:r w:rsidRPr="008C6DA3">
        <w:rPr>
          <w:color w:val="auto"/>
        </w:rPr>
        <w:instrText xml:space="preserve"> SEQ Figure \* ARABIC </w:instrText>
      </w:r>
      <w:r w:rsidRPr="008C6DA3">
        <w:rPr>
          <w:color w:val="auto"/>
        </w:rPr>
        <w:fldChar w:fldCharType="separate"/>
      </w:r>
      <w:r w:rsidR="00134F7E">
        <w:rPr>
          <w:noProof/>
          <w:color w:val="auto"/>
        </w:rPr>
        <w:t>11</w:t>
      </w:r>
      <w:r w:rsidRPr="008C6DA3">
        <w:rPr>
          <w:color w:val="auto"/>
        </w:rPr>
        <w:fldChar w:fldCharType="end"/>
      </w:r>
      <w:r w:rsidRPr="008C6DA3">
        <w:rPr>
          <w:color w:val="auto"/>
        </w:rPr>
        <w:t>.Count of crime types</w:t>
      </w:r>
      <w:r w:rsidR="008C6DA3">
        <w:rPr>
          <w:color w:val="auto"/>
        </w:rPr>
        <w:t>.</w:t>
      </w:r>
      <w:bookmarkEnd w:id="448"/>
    </w:p>
    <w:p w14:paraId="09106D8D" w14:textId="2FBE7615" w:rsidR="00113E79" w:rsidRDefault="008C6DA3" w:rsidP="008C6DA3">
      <w:pPr>
        <w:jc w:val="both"/>
        <w:rPr>
          <w:rFonts w:cstheme="minorHAnsi"/>
          <w:i/>
          <w:iCs/>
          <w:sz w:val="18"/>
          <w:szCs w:val="18"/>
        </w:rPr>
      </w:pPr>
      <w:r w:rsidRPr="008C6DA3">
        <w:rPr>
          <w:rFonts w:cstheme="minorHAnsi"/>
          <w:i/>
          <w:iCs/>
          <w:sz w:val="18"/>
          <w:szCs w:val="18"/>
        </w:rPr>
        <w:t>Source: The Author. Adapted from Vancouver crime dataset (2003-2017)</w:t>
      </w:r>
      <w:r>
        <w:rPr>
          <w:rFonts w:cstheme="minorHAnsi"/>
          <w:i/>
          <w:iCs/>
          <w:sz w:val="18"/>
          <w:szCs w:val="18"/>
        </w:rPr>
        <w:t>.</w:t>
      </w:r>
    </w:p>
    <w:p w14:paraId="2A7AB919" w14:textId="77777777" w:rsidR="00E62319" w:rsidRPr="008C6DA3" w:rsidRDefault="00E62319" w:rsidP="008C6DA3">
      <w:pPr>
        <w:jc w:val="both"/>
        <w:rPr>
          <w:rFonts w:cstheme="minorHAnsi"/>
          <w:i/>
          <w:iCs/>
          <w:sz w:val="18"/>
          <w:szCs w:val="18"/>
        </w:rPr>
      </w:pPr>
    </w:p>
    <w:p w14:paraId="040CEA1C" w14:textId="56F9099A" w:rsidR="00094510" w:rsidRDefault="00967F3D" w:rsidP="005F10F7">
      <w:pPr>
        <w:spacing w:line="360" w:lineRule="auto"/>
        <w:jc w:val="both"/>
        <w:rPr>
          <w:rFonts w:cstheme="minorHAnsi"/>
          <w:sz w:val="24"/>
          <w:szCs w:val="24"/>
        </w:rPr>
      </w:pPr>
      <w:r w:rsidRPr="00973E77">
        <w:rPr>
          <w:rFonts w:cstheme="minorHAnsi"/>
          <w:sz w:val="24"/>
          <w:szCs w:val="24"/>
        </w:rPr>
        <w:t xml:space="preserve">The bar chart </w:t>
      </w:r>
      <w:r w:rsidR="00BF748E">
        <w:rPr>
          <w:rFonts w:cstheme="minorHAnsi"/>
          <w:sz w:val="24"/>
          <w:szCs w:val="24"/>
        </w:rPr>
        <w:t>in Fig</w:t>
      </w:r>
      <w:r w:rsidR="0058218F">
        <w:rPr>
          <w:rFonts w:cstheme="minorHAnsi"/>
          <w:sz w:val="24"/>
          <w:szCs w:val="24"/>
        </w:rPr>
        <w:t>ure</w:t>
      </w:r>
      <w:r w:rsidR="00BF748E">
        <w:rPr>
          <w:rFonts w:cstheme="minorHAnsi"/>
          <w:sz w:val="24"/>
          <w:szCs w:val="24"/>
        </w:rPr>
        <w:t xml:space="preserve"> 12.</w:t>
      </w:r>
      <w:r w:rsidRPr="00973E77">
        <w:rPr>
          <w:rFonts w:cstheme="minorHAnsi"/>
          <w:sz w:val="24"/>
          <w:szCs w:val="24"/>
        </w:rPr>
        <w:t xml:space="preserve"> shows the count of the crimes in the Neighbourhoods </w:t>
      </w:r>
      <w:r w:rsidR="000D3823" w:rsidRPr="00973E77">
        <w:rPr>
          <w:rFonts w:cstheme="minorHAnsi"/>
          <w:sz w:val="24"/>
          <w:szCs w:val="24"/>
        </w:rPr>
        <w:t>from 2003 to 201</w:t>
      </w:r>
      <w:r w:rsidR="00DD6725" w:rsidRPr="00973E77">
        <w:rPr>
          <w:rFonts w:cstheme="minorHAnsi"/>
          <w:sz w:val="24"/>
          <w:szCs w:val="24"/>
        </w:rPr>
        <w:t>7</w:t>
      </w:r>
      <w:r w:rsidR="00BF748E">
        <w:rPr>
          <w:rFonts w:cstheme="minorHAnsi"/>
          <w:sz w:val="24"/>
          <w:szCs w:val="24"/>
        </w:rPr>
        <w:t xml:space="preserve">. </w:t>
      </w:r>
      <w:r w:rsidR="00BF748E" w:rsidRPr="00973E77">
        <w:rPr>
          <w:rFonts w:cstheme="minorHAnsi"/>
          <w:sz w:val="24"/>
          <w:szCs w:val="24"/>
        </w:rPr>
        <w:t>Highest count of crimes occurred in Central Business District at above 100,000 while the lowest count of crimes was in Musqueam.</w:t>
      </w:r>
    </w:p>
    <w:p w14:paraId="1C3004D9" w14:textId="77777777" w:rsidR="00EE5648" w:rsidRDefault="00E95DDB" w:rsidP="00EE5648">
      <w:pPr>
        <w:keepNext/>
        <w:jc w:val="both"/>
      </w:pPr>
      <w:r w:rsidRPr="00973E77">
        <w:rPr>
          <w:rFonts w:cstheme="minorHAnsi"/>
          <w:noProof/>
          <w:sz w:val="24"/>
          <w:szCs w:val="24"/>
        </w:rPr>
        <w:drawing>
          <wp:inline distT="0" distB="0" distL="0" distR="0" wp14:anchorId="52C6C92C" wp14:editId="75F27BBA">
            <wp:extent cx="4602480" cy="2314499"/>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BEBA8EAE-BF5A-486C-A8C5-ECC9F3942E4B}">
                          <a14:imgProps xmlns:a14="http://schemas.microsoft.com/office/drawing/2010/main">
                            <a14:imgLayer r:embed="rId3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4632029" cy="2329359"/>
                    </a:xfrm>
                    <a:prstGeom prst="rect">
                      <a:avLst/>
                    </a:prstGeom>
                    <a:noFill/>
                    <a:ln>
                      <a:noFill/>
                    </a:ln>
                  </pic:spPr>
                </pic:pic>
              </a:graphicData>
            </a:graphic>
          </wp:inline>
        </w:drawing>
      </w:r>
    </w:p>
    <w:p w14:paraId="23A5E2E4" w14:textId="66FB95FE" w:rsidR="007E470C" w:rsidRPr="00E62319" w:rsidRDefault="00EE5648" w:rsidP="00EE5648">
      <w:pPr>
        <w:pStyle w:val="Caption"/>
        <w:jc w:val="both"/>
        <w:rPr>
          <w:color w:val="auto"/>
        </w:rPr>
      </w:pPr>
      <w:bookmarkStart w:id="449" w:name="_Toc136125837"/>
      <w:r w:rsidRPr="00E62319">
        <w:rPr>
          <w:color w:val="auto"/>
        </w:rPr>
        <w:t xml:space="preserve">Figure </w:t>
      </w:r>
      <w:r w:rsidRPr="00E62319">
        <w:rPr>
          <w:color w:val="auto"/>
        </w:rPr>
        <w:fldChar w:fldCharType="begin"/>
      </w:r>
      <w:r w:rsidRPr="00E62319">
        <w:rPr>
          <w:color w:val="auto"/>
        </w:rPr>
        <w:instrText xml:space="preserve"> SEQ Figure \* ARABIC </w:instrText>
      </w:r>
      <w:r w:rsidRPr="00E62319">
        <w:rPr>
          <w:color w:val="auto"/>
        </w:rPr>
        <w:fldChar w:fldCharType="separate"/>
      </w:r>
      <w:r w:rsidR="00134F7E">
        <w:rPr>
          <w:noProof/>
          <w:color w:val="auto"/>
        </w:rPr>
        <w:t>12</w:t>
      </w:r>
      <w:r w:rsidRPr="00E62319">
        <w:rPr>
          <w:color w:val="auto"/>
        </w:rPr>
        <w:fldChar w:fldCharType="end"/>
      </w:r>
      <w:r w:rsidRPr="00E62319">
        <w:rPr>
          <w:color w:val="auto"/>
        </w:rPr>
        <w:t xml:space="preserve">.Total Crimes </w:t>
      </w:r>
      <w:r w:rsidR="00E62319" w:rsidRPr="00E62319">
        <w:rPr>
          <w:color w:val="auto"/>
        </w:rPr>
        <w:t>in</w:t>
      </w:r>
      <w:r w:rsidRPr="00E62319">
        <w:rPr>
          <w:color w:val="auto"/>
        </w:rPr>
        <w:t xml:space="preserve"> Each Neighbourhood Per Year</w:t>
      </w:r>
      <w:r w:rsidR="00E62319">
        <w:rPr>
          <w:color w:val="auto"/>
        </w:rPr>
        <w:t>.</w:t>
      </w:r>
      <w:bookmarkEnd w:id="449"/>
    </w:p>
    <w:p w14:paraId="2798671E" w14:textId="5F07ECF6" w:rsidR="00E62319" w:rsidRPr="00E62319" w:rsidRDefault="00E62319" w:rsidP="00E62319">
      <w:pPr>
        <w:jc w:val="both"/>
        <w:rPr>
          <w:rFonts w:cstheme="minorHAnsi"/>
          <w:i/>
          <w:iCs/>
          <w:sz w:val="18"/>
          <w:szCs w:val="18"/>
        </w:rPr>
      </w:pPr>
      <w:r w:rsidRPr="00E62319">
        <w:rPr>
          <w:rFonts w:cstheme="minorHAnsi"/>
          <w:i/>
          <w:iCs/>
          <w:sz w:val="18"/>
          <w:szCs w:val="18"/>
        </w:rPr>
        <w:t>Source: The Author. Adapted from Vancouver crime dataset (2003-2017)</w:t>
      </w:r>
      <w:r>
        <w:rPr>
          <w:rFonts w:cstheme="minorHAnsi"/>
          <w:i/>
          <w:iCs/>
          <w:sz w:val="18"/>
          <w:szCs w:val="18"/>
        </w:rPr>
        <w:t>.</w:t>
      </w:r>
    </w:p>
    <w:p w14:paraId="561F3C18" w14:textId="77777777" w:rsidR="00113E79" w:rsidRPr="00113E79" w:rsidRDefault="00113E79" w:rsidP="00113E79"/>
    <w:p w14:paraId="1CA57973" w14:textId="1006AB86" w:rsidR="00C04978" w:rsidRDefault="002B6DAE" w:rsidP="005F74B9">
      <w:pPr>
        <w:pStyle w:val="Heading2"/>
      </w:pPr>
      <w:bookmarkStart w:id="450" w:name="_Toc135862684"/>
      <w:bookmarkStart w:id="451" w:name="_Toc135863876"/>
      <w:bookmarkStart w:id="452" w:name="_Toc135863958"/>
      <w:bookmarkStart w:id="453" w:name="_Toc135863999"/>
      <w:bookmarkStart w:id="454" w:name="_Toc135941915"/>
      <w:bookmarkStart w:id="455" w:name="_Toc135943464"/>
      <w:bookmarkStart w:id="456" w:name="_Toc135943915"/>
      <w:bookmarkStart w:id="457" w:name="_Toc135944401"/>
      <w:bookmarkStart w:id="458" w:name="_Toc135944835"/>
      <w:bookmarkStart w:id="459" w:name="_Toc135964503"/>
      <w:bookmarkStart w:id="460" w:name="_Toc135964624"/>
      <w:bookmarkStart w:id="461" w:name="_Toc135964962"/>
      <w:bookmarkStart w:id="462" w:name="_Toc135965006"/>
      <w:bookmarkStart w:id="463" w:name="_Toc135965265"/>
      <w:bookmarkStart w:id="464" w:name="_Toc135966180"/>
      <w:bookmarkStart w:id="465" w:name="_Toc135966229"/>
      <w:bookmarkStart w:id="466" w:name="_Toc136390423"/>
      <w:r>
        <w:t>3.1.</w:t>
      </w:r>
      <w:r w:rsidR="004174DC">
        <w:tab/>
      </w:r>
      <w:r>
        <w:t>Machine Learning Modelling</w:t>
      </w:r>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p>
    <w:p w14:paraId="102FB89C" w14:textId="77777777" w:rsidR="00930A2D" w:rsidRPr="00930A2D" w:rsidRDefault="00930A2D" w:rsidP="00930A2D"/>
    <w:p w14:paraId="0D9631A9" w14:textId="25B87C13" w:rsidR="00F5117A" w:rsidRPr="00930A2D" w:rsidRDefault="002A2BB0" w:rsidP="00A06926">
      <w:pPr>
        <w:spacing w:line="360" w:lineRule="auto"/>
        <w:jc w:val="both"/>
        <w:rPr>
          <w:rFonts w:cstheme="minorHAnsi"/>
          <w:sz w:val="24"/>
          <w:szCs w:val="24"/>
        </w:rPr>
      </w:pPr>
      <w:r>
        <w:rPr>
          <w:rFonts w:cstheme="minorHAnsi"/>
          <w:sz w:val="24"/>
          <w:szCs w:val="24"/>
        </w:rPr>
        <w:t>The dataset was split into test (30%) and train</w:t>
      </w:r>
      <w:r w:rsidR="003656E1">
        <w:rPr>
          <w:rFonts w:cstheme="minorHAnsi"/>
          <w:sz w:val="24"/>
          <w:szCs w:val="24"/>
        </w:rPr>
        <w:t xml:space="preserve"> </w:t>
      </w:r>
      <w:r>
        <w:rPr>
          <w:rFonts w:cstheme="minorHAnsi"/>
          <w:sz w:val="24"/>
          <w:szCs w:val="24"/>
        </w:rPr>
        <w:t>(70%)</w:t>
      </w:r>
      <w:r w:rsidR="008C57CC">
        <w:rPr>
          <w:rFonts w:cstheme="minorHAnsi"/>
          <w:sz w:val="24"/>
          <w:szCs w:val="24"/>
        </w:rPr>
        <w:t xml:space="preserve"> </w:t>
      </w:r>
      <w:r w:rsidR="003656E1">
        <w:rPr>
          <w:rFonts w:cstheme="minorHAnsi"/>
          <w:sz w:val="24"/>
          <w:szCs w:val="24"/>
        </w:rPr>
        <w:t>sets</w:t>
      </w:r>
      <w:r w:rsidR="0073500A">
        <w:rPr>
          <w:rFonts w:cstheme="minorHAnsi"/>
          <w:sz w:val="24"/>
          <w:szCs w:val="24"/>
        </w:rPr>
        <w:t xml:space="preserve"> and </w:t>
      </w:r>
      <w:r w:rsidR="00D253D1">
        <w:rPr>
          <w:rFonts w:cstheme="minorHAnsi"/>
          <w:sz w:val="24"/>
          <w:szCs w:val="24"/>
        </w:rPr>
        <w:t>standardized</w:t>
      </w:r>
      <w:r w:rsidR="003656E1">
        <w:rPr>
          <w:rFonts w:cstheme="minorHAnsi"/>
          <w:sz w:val="24"/>
          <w:szCs w:val="24"/>
        </w:rPr>
        <w:t xml:space="preserve"> </w:t>
      </w:r>
      <w:r w:rsidR="008C57CC">
        <w:rPr>
          <w:rFonts w:cstheme="minorHAnsi"/>
          <w:sz w:val="24"/>
          <w:szCs w:val="24"/>
        </w:rPr>
        <w:t>before modelling.</w:t>
      </w:r>
      <w:r w:rsidR="00F80466">
        <w:rPr>
          <w:rFonts w:cstheme="minorHAnsi"/>
          <w:sz w:val="24"/>
          <w:szCs w:val="24"/>
        </w:rPr>
        <w:t xml:space="preserve"> </w:t>
      </w:r>
      <w:r w:rsidR="00D96A43">
        <w:rPr>
          <w:rFonts w:cstheme="minorHAnsi"/>
          <w:sz w:val="24"/>
          <w:szCs w:val="24"/>
        </w:rPr>
        <w:t xml:space="preserve">As </w:t>
      </w:r>
      <w:r w:rsidR="000902F4">
        <w:rPr>
          <w:rFonts w:cstheme="minorHAnsi"/>
          <w:sz w:val="24"/>
          <w:szCs w:val="24"/>
        </w:rPr>
        <w:t>this analysis will utilise a target variable (‘Crime type’)</w:t>
      </w:r>
      <w:r w:rsidR="00907546">
        <w:rPr>
          <w:rFonts w:cstheme="minorHAnsi"/>
          <w:sz w:val="24"/>
          <w:szCs w:val="24"/>
        </w:rPr>
        <w:t>, some supervised</w:t>
      </w:r>
      <w:r w:rsidR="009D1F36">
        <w:rPr>
          <w:rFonts w:cstheme="minorHAnsi"/>
          <w:sz w:val="24"/>
          <w:szCs w:val="24"/>
        </w:rPr>
        <w:t xml:space="preserve"> and unsupervised</w:t>
      </w:r>
      <w:r w:rsidR="00907546">
        <w:rPr>
          <w:rFonts w:cstheme="minorHAnsi"/>
          <w:sz w:val="24"/>
          <w:szCs w:val="24"/>
        </w:rPr>
        <w:t xml:space="preserve"> learning models will be </w:t>
      </w:r>
      <w:r w:rsidR="00726D01">
        <w:rPr>
          <w:rFonts w:cstheme="minorHAnsi"/>
          <w:sz w:val="24"/>
          <w:szCs w:val="24"/>
        </w:rPr>
        <w:t>of primary focus</w:t>
      </w:r>
      <w:r w:rsidR="00907546">
        <w:rPr>
          <w:rFonts w:cstheme="minorHAnsi"/>
          <w:sz w:val="24"/>
          <w:szCs w:val="24"/>
        </w:rPr>
        <w:t xml:space="preserve">. </w:t>
      </w:r>
      <w:r w:rsidR="007243A0" w:rsidRPr="00973E77">
        <w:rPr>
          <w:rFonts w:cstheme="minorHAnsi"/>
          <w:sz w:val="24"/>
          <w:szCs w:val="24"/>
        </w:rPr>
        <w:t>Logistic Regression</w:t>
      </w:r>
      <w:r w:rsidR="00293B00" w:rsidRPr="00973E77">
        <w:rPr>
          <w:rFonts w:cstheme="minorHAnsi"/>
          <w:sz w:val="24"/>
          <w:szCs w:val="24"/>
        </w:rPr>
        <w:t xml:space="preserve"> (</w:t>
      </w:r>
      <w:r w:rsidR="007243A0" w:rsidRPr="00973E77">
        <w:rPr>
          <w:rFonts w:cstheme="minorHAnsi"/>
          <w:sz w:val="24"/>
          <w:szCs w:val="24"/>
        </w:rPr>
        <w:t>LR</w:t>
      </w:r>
      <w:r w:rsidR="00293B00" w:rsidRPr="00973E77">
        <w:rPr>
          <w:rFonts w:cstheme="minorHAnsi"/>
          <w:sz w:val="24"/>
          <w:szCs w:val="24"/>
        </w:rPr>
        <w:t xml:space="preserve">), </w:t>
      </w:r>
      <w:r w:rsidR="00BF1672" w:rsidRPr="00973E77">
        <w:rPr>
          <w:rFonts w:cstheme="minorHAnsi"/>
          <w:sz w:val="24"/>
          <w:szCs w:val="24"/>
        </w:rPr>
        <w:t xml:space="preserve">Decision Tree (DT), </w:t>
      </w:r>
      <w:r w:rsidR="00B1371F" w:rsidRPr="00973E77">
        <w:rPr>
          <w:rFonts w:cstheme="minorHAnsi"/>
          <w:sz w:val="24"/>
          <w:szCs w:val="24"/>
        </w:rPr>
        <w:t>K</w:t>
      </w:r>
      <w:r w:rsidR="002372E7" w:rsidRPr="00973E77">
        <w:rPr>
          <w:rFonts w:cstheme="minorHAnsi"/>
          <w:sz w:val="24"/>
          <w:szCs w:val="24"/>
        </w:rPr>
        <w:t>-</w:t>
      </w:r>
      <w:r w:rsidR="00B1371F" w:rsidRPr="00973E77">
        <w:rPr>
          <w:rFonts w:cstheme="minorHAnsi"/>
          <w:sz w:val="24"/>
          <w:szCs w:val="24"/>
        </w:rPr>
        <w:lastRenderedPageBreak/>
        <w:t>N</w:t>
      </w:r>
      <w:r w:rsidR="00D53DED" w:rsidRPr="00973E77">
        <w:rPr>
          <w:rFonts w:cstheme="minorHAnsi"/>
          <w:sz w:val="24"/>
          <w:szCs w:val="24"/>
        </w:rPr>
        <w:t xml:space="preserve">earest </w:t>
      </w:r>
      <w:r w:rsidR="00B1371F" w:rsidRPr="00973E77">
        <w:rPr>
          <w:rFonts w:cstheme="minorHAnsi"/>
          <w:sz w:val="24"/>
          <w:szCs w:val="24"/>
        </w:rPr>
        <w:t>N</w:t>
      </w:r>
      <w:r w:rsidR="00D53DED" w:rsidRPr="00973E77">
        <w:rPr>
          <w:rFonts w:cstheme="minorHAnsi"/>
          <w:sz w:val="24"/>
          <w:szCs w:val="24"/>
        </w:rPr>
        <w:t>eighbour</w:t>
      </w:r>
      <w:r w:rsidR="009D1F36">
        <w:rPr>
          <w:rFonts w:cstheme="minorHAnsi"/>
          <w:sz w:val="24"/>
          <w:szCs w:val="24"/>
        </w:rPr>
        <w:t xml:space="preserve">, </w:t>
      </w:r>
      <w:r w:rsidR="00B1371F" w:rsidRPr="00973E77">
        <w:rPr>
          <w:rFonts w:cstheme="minorHAnsi"/>
          <w:sz w:val="24"/>
          <w:szCs w:val="24"/>
        </w:rPr>
        <w:t>Gaussian Naïve Bayes</w:t>
      </w:r>
      <w:r w:rsidR="00EE7C85" w:rsidRPr="00973E77">
        <w:rPr>
          <w:rFonts w:cstheme="minorHAnsi"/>
          <w:sz w:val="24"/>
          <w:szCs w:val="24"/>
        </w:rPr>
        <w:t xml:space="preserve"> (GNB)</w:t>
      </w:r>
      <w:r w:rsidR="009D1F36">
        <w:rPr>
          <w:rFonts w:cstheme="minorHAnsi"/>
          <w:sz w:val="24"/>
          <w:szCs w:val="24"/>
        </w:rPr>
        <w:t xml:space="preserve"> and K-Means </w:t>
      </w:r>
      <w:r w:rsidR="00932D34">
        <w:rPr>
          <w:rFonts w:cstheme="minorHAnsi"/>
          <w:sz w:val="24"/>
          <w:szCs w:val="24"/>
        </w:rPr>
        <w:t>Clustering</w:t>
      </w:r>
      <w:r w:rsidR="00EE7C85" w:rsidRPr="00973E77">
        <w:rPr>
          <w:rFonts w:cstheme="minorHAnsi"/>
          <w:sz w:val="24"/>
          <w:szCs w:val="24"/>
        </w:rPr>
        <w:t xml:space="preserve"> are some of the Machine Learning models </w:t>
      </w:r>
      <w:r w:rsidR="00007882" w:rsidRPr="00973E77">
        <w:rPr>
          <w:rFonts w:cstheme="minorHAnsi"/>
          <w:sz w:val="24"/>
          <w:szCs w:val="24"/>
        </w:rPr>
        <w:t xml:space="preserve">utilised </w:t>
      </w:r>
      <w:r w:rsidR="00FE09BE" w:rsidRPr="00973E77">
        <w:rPr>
          <w:rFonts w:cstheme="minorHAnsi"/>
          <w:sz w:val="24"/>
          <w:szCs w:val="24"/>
        </w:rPr>
        <w:t>fo</w:t>
      </w:r>
      <w:r w:rsidR="00932D34">
        <w:rPr>
          <w:rFonts w:cstheme="minorHAnsi"/>
          <w:sz w:val="24"/>
          <w:szCs w:val="24"/>
        </w:rPr>
        <w:t>r</w:t>
      </w:r>
      <w:r w:rsidR="00FE09BE" w:rsidRPr="00973E77">
        <w:rPr>
          <w:rFonts w:cstheme="minorHAnsi"/>
          <w:sz w:val="24"/>
          <w:szCs w:val="24"/>
        </w:rPr>
        <w:t xml:space="preserve"> prediction with Vancouver crime dataset.</w:t>
      </w:r>
      <w:r w:rsidR="003A57DE" w:rsidRPr="00973E77">
        <w:rPr>
          <w:rFonts w:cstheme="minorHAnsi"/>
          <w:sz w:val="24"/>
          <w:szCs w:val="24"/>
        </w:rPr>
        <w:t xml:space="preserve"> The prediction accuracies are in </w:t>
      </w:r>
      <w:r w:rsidR="00CC2E82">
        <w:rPr>
          <w:rFonts w:cstheme="minorHAnsi"/>
          <w:sz w:val="24"/>
          <w:szCs w:val="24"/>
        </w:rPr>
        <w:t xml:space="preserve">Table </w:t>
      </w:r>
      <w:r w:rsidR="00E16E91">
        <w:rPr>
          <w:rFonts w:cstheme="minorHAnsi"/>
          <w:sz w:val="24"/>
          <w:szCs w:val="24"/>
        </w:rPr>
        <w:t>6</w:t>
      </w:r>
      <w:r w:rsidR="00CC2E82">
        <w:rPr>
          <w:rFonts w:cstheme="minorHAnsi"/>
          <w:sz w:val="24"/>
          <w:szCs w:val="24"/>
        </w:rPr>
        <w:t>.</w:t>
      </w:r>
    </w:p>
    <w:p w14:paraId="10326B73" w14:textId="1CF567A7" w:rsidR="00A06926" w:rsidRDefault="00F06866" w:rsidP="00A06926">
      <w:pPr>
        <w:spacing w:line="360" w:lineRule="auto"/>
        <w:jc w:val="both"/>
        <w:rPr>
          <w:rFonts w:cstheme="minorHAnsi"/>
          <w:sz w:val="24"/>
          <w:szCs w:val="24"/>
        </w:rPr>
      </w:pPr>
      <w:r>
        <w:rPr>
          <w:rFonts w:cstheme="minorHAnsi"/>
          <w:b/>
          <w:bCs/>
          <w:sz w:val="24"/>
          <w:szCs w:val="24"/>
        </w:rPr>
        <w:t>PREDICTION</w:t>
      </w:r>
    </w:p>
    <w:p w14:paraId="496A28E1" w14:textId="417DA075" w:rsidR="00DF4E70" w:rsidRPr="00843DDD" w:rsidRDefault="00E96E27" w:rsidP="00F5117A">
      <w:pPr>
        <w:pStyle w:val="Caption"/>
        <w:keepNext/>
        <w:jc w:val="both"/>
        <w:rPr>
          <w:color w:val="auto"/>
          <w:sz w:val="24"/>
          <w:szCs w:val="24"/>
        </w:rPr>
      </w:pPr>
      <w:bookmarkStart w:id="467" w:name="_Toc136015186"/>
      <w:bookmarkStart w:id="468" w:name="_Toc136029720"/>
      <w:bookmarkStart w:id="469" w:name="_Toc136212381"/>
      <w:r w:rsidRPr="00843DDD">
        <w:rPr>
          <w:color w:val="auto"/>
          <w:sz w:val="24"/>
          <w:szCs w:val="24"/>
        </w:rPr>
        <w:t xml:space="preserve">Table </w:t>
      </w:r>
      <w:r w:rsidR="00F5117A" w:rsidRPr="00843DDD">
        <w:rPr>
          <w:color w:val="auto"/>
          <w:sz w:val="24"/>
          <w:szCs w:val="24"/>
        </w:rPr>
        <w:fldChar w:fldCharType="begin"/>
      </w:r>
      <w:r w:rsidR="00F5117A" w:rsidRPr="00843DDD">
        <w:rPr>
          <w:color w:val="auto"/>
          <w:sz w:val="24"/>
          <w:szCs w:val="24"/>
        </w:rPr>
        <w:instrText xml:space="preserve"> SEQ Table \* ARABIC </w:instrText>
      </w:r>
      <w:r w:rsidR="00F5117A" w:rsidRPr="00843DDD">
        <w:rPr>
          <w:color w:val="auto"/>
          <w:sz w:val="24"/>
          <w:szCs w:val="24"/>
        </w:rPr>
        <w:fldChar w:fldCharType="separate"/>
      </w:r>
      <w:r w:rsidR="00100E19">
        <w:rPr>
          <w:noProof/>
          <w:color w:val="auto"/>
          <w:sz w:val="24"/>
          <w:szCs w:val="24"/>
        </w:rPr>
        <w:t>5</w:t>
      </w:r>
      <w:r w:rsidR="00F5117A" w:rsidRPr="00843DDD">
        <w:rPr>
          <w:color w:val="auto"/>
          <w:sz w:val="24"/>
          <w:szCs w:val="24"/>
        </w:rPr>
        <w:fldChar w:fldCharType="end"/>
      </w:r>
      <w:r w:rsidR="00F5117A" w:rsidRPr="00843DDD">
        <w:rPr>
          <w:color w:val="auto"/>
          <w:sz w:val="24"/>
          <w:szCs w:val="24"/>
        </w:rPr>
        <w:t>.</w:t>
      </w:r>
      <w:r w:rsidRPr="00843DDD">
        <w:rPr>
          <w:color w:val="auto"/>
          <w:sz w:val="24"/>
          <w:szCs w:val="24"/>
        </w:rPr>
        <w:t>Machine learning models with prediction accuracy</w:t>
      </w:r>
      <w:r w:rsidR="007F6EB3" w:rsidRPr="00843DDD">
        <w:rPr>
          <w:color w:val="auto"/>
          <w:sz w:val="24"/>
          <w:szCs w:val="24"/>
        </w:rPr>
        <w:t xml:space="preserve"> values</w:t>
      </w:r>
      <w:bookmarkEnd w:id="467"/>
      <w:bookmarkEnd w:id="468"/>
      <w:bookmarkEnd w:id="46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5"/>
        <w:gridCol w:w="4012"/>
      </w:tblGrid>
      <w:tr w:rsidR="00527ADE" w:rsidRPr="00973E77" w14:paraId="03B32183" w14:textId="77777777" w:rsidTr="005B3A87">
        <w:tc>
          <w:tcPr>
            <w:tcW w:w="4957" w:type="dxa"/>
            <w:tcBorders>
              <w:top w:val="single" w:sz="4" w:space="0" w:color="auto"/>
              <w:bottom w:val="single" w:sz="4" w:space="0" w:color="auto"/>
            </w:tcBorders>
          </w:tcPr>
          <w:p w14:paraId="6D11EB2B" w14:textId="61539766" w:rsidR="00527ADE" w:rsidRPr="00973E77" w:rsidRDefault="00D247AD" w:rsidP="00DE0BDA">
            <w:pPr>
              <w:spacing w:line="360" w:lineRule="auto"/>
              <w:jc w:val="both"/>
              <w:rPr>
                <w:b/>
                <w:sz w:val="24"/>
                <w:szCs w:val="24"/>
              </w:rPr>
            </w:pPr>
            <w:r w:rsidRPr="688E205F">
              <w:rPr>
                <w:b/>
                <w:sz w:val="24"/>
                <w:szCs w:val="24"/>
              </w:rPr>
              <w:t xml:space="preserve">  </w:t>
            </w:r>
            <w:r w:rsidR="00527ADE" w:rsidRPr="688E205F">
              <w:rPr>
                <w:b/>
                <w:sz w:val="24"/>
                <w:szCs w:val="24"/>
              </w:rPr>
              <w:t>MACHINE LEARNING MODEL</w:t>
            </w:r>
          </w:p>
        </w:tc>
        <w:tc>
          <w:tcPr>
            <w:tcW w:w="4059" w:type="dxa"/>
            <w:tcBorders>
              <w:top w:val="single" w:sz="4" w:space="0" w:color="auto"/>
              <w:bottom w:val="single" w:sz="4" w:space="0" w:color="auto"/>
            </w:tcBorders>
          </w:tcPr>
          <w:p w14:paraId="6377BDA4" w14:textId="01895474" w:rsidR="00527ADE" w:rsidRPr="00973E77" w:rsidRDefault="00D247AD" w:rsidP="00DE0BDA">
            <w:pPr>
              <w:spacing w:line="360" w:lineRule="auto"/>
              <w:jc w:val="both"/>
              <w:rPr>
                <w:rFonts w:cstheme="minorHAnsi"/>
                <w:b/>
                <w:bCs/>
                <w:sz w:val="24"/>
                <w:szCs w:val="24"/>
              </w:rPr>
            </w:pPr>
            <w:r w:rsidRPr="00973E77">
              <w:rPr>
                <w:rFonts w:cstheme="minorHAnsi"/>
                <w:b/>
                <w:bCs/>
                <w:sz w:val="24"/>
                <w:szCs w:val="24"/>
              </w:rPr>
              <w:t xml:space="preserve">              </w:t>
            </w:r>
            <w:r w:rsidR="00E91A56" w:rsidRPr="00973E77">
              <w:rPr>
                <w:rFonts w:cstheme="minorHAnsi"/>
                <w:b/>
                <w:bCs/>
                <w:sz w:val="24"/>
                <w:szCs w:val="24"/>
              </w:rPr>
              <w:t>PREDICTION ACCURACY</w:t>
            </w:r>
            <w:r w:rsidR="006571BA" w:rsidRPr="00973E77">
              <w:rPr>
                <w:rFonts w:cstheme="minorHAnsi"/>
                <w:b/>
                <w:bCs/>
                <w:sz w:val="24"/>
                <w:szCs w:val="24"/>
              </w:rPr>
              <w:t xml:space="preserve"> (</w:t>
            </w:r>
            <w:r w:rsidR="007F330A" w:rsidRPr="00973E77">
              <w:rPr>
                <w:rFonts w:cstheme="minorHAnsi"/>
                <w:b/>
                <w:bCs/>
                <w:sz w:val="24"/>
                <w:szCs w:val="24"/>
              </w:rPr>
              <w:t>%)</w:t>
            </w:r>
          </w:p>
        </w:tc>
      </w:tr>
      <w:tr w:rsidR="00527ADE" w:rsidRPr="00973E77" w14:paraId="387FA1B3" w14:textId="77777777" w:rsidTr="00DF4E70">
        <w:tc>
          <w:tcPr>
            <w:tcW w:w="4957" w:type="dxa"/>
            <w:tcBorders>
              <w:top w:val="single" w:sz="4" w:space="0" w:color="auto"/>
            </w:tcBorders>
          </w:tcPr>
          <w:p w14:paraId="0A194568" w14:textId="48175E30" w:rsidR="00527ADE" w:rsidRPr="00973E77" w:rsidRDefault="007F330A" w:rsidP="00DE0BDA">
            <w:pPr>
              <w:spacing w:line="360" w:lineRule="auto"/>
              <w:jc w:val="both"/>
              <w:rPr>
                <w:sz w:val="24"/>
                <w:szCs w:val="24"/>
              </w:rPr>
            </w:pPr>
            <w:r w:rsidRPr="688E205F">
              <w:rPr>
                <w:sz w:val="24"/>
                <w:szCs w:val="24"/>
              </w:rPr>
              <w:t xml:space="preserve">  </w:t>
            </w:r>
            <w:r w:rsidR="0026328A" w:rsidRPr="688E205F">
              <w:rPr>
                <w:sz w:val="24"/>
                <w:szCs w:val="24"/>
              </w:rPr>
              <w:t>LOGISTIC REGRESSION</w:t>
            </w:r>
          </w:p>
        </w:tc>
        <w:tc>
          <w:tcPr>
            <w:tcW w:w="4059" w:type="dxa"/>
            <w:tcBorders>
              <w:top w:val="single" w:sz="4" w:space="0" w:color="auto"/>
            </w:tcBorders>
          </w:tcPr>
          <w:p w14:paraId="06885DB5" w14:textId="1F9B3D1A" w:rsidR="00527ADE" w:rsidRPr="00973E77" w:rsidRDefault="00DB2A57" w:rsidP="00DE0BDA">
            <w:pPr>
              <w:spacing w:line="360" w:lineRule="auto"/>
              <w:jc w:val="both"/>
              <w:rPr>
                <w:rFonts w:cstheme="minorHAnsi"/>
                <w:sz w:val="24"/>
                <w:szCs w:val="24"/>
              </w:rPr>
            </w:pPr>
            <w:r w:rsidRPr="00973E77">
              <w:rPr>
                <w:rFonts w:cstheme="minorHAnsi"/>
                <w:sz w:val="24"/>
                <w:szCs w:val="24"/>
              </w:rPr>
              <w:t xml:space="preserve">              </w:t>
            </w:r>
            <w:r w:rsidR="00FD4FE3" w:rsidRPr="00973E77">
              <w:rPr>
                <w:rFonts w:cstheme="minorHAnsi"/>
                <w:sz w:val="24"/>
                <w:szCs w:val="24"/>
              </w:rPr>
              <w:t>72.76</w:t>
            </w:r>
            <w:r w:rsidR="007C4113" w:rsidRPr="00973E77">
              <w:rPr>
                <w:rFonts w:cstheme="minorHAnsi"/>
                <w:sz w:val="24"/>
                <w:szCs w:val="24"/>
              </w:rPr>
              <w:t xml:space="preserve"> </w:t>
            </w:r>
          </w:p>
        </w:tc>
      </w:tr>
      <w:tr w:rsidR="00527ADE" w:rsidRPr="00973E77" w14:paraId="1C1D3F8F" w14:textId="77777777" w:rsidTr="00FC2345">
        <w:tc>
          <w:tcPr>
            <w:tcW w:w="4957" w:type="dxa"/>
          </w:tcPr>
          <w:p w14:paraId="136B2BAB" w14:textId="652EB5F7" w:rsidR="00527ADE" w:rsidRPr="00973E77" w:rsidRDefault="007F330A" w:rsidP="00DE0BDA">
            <w:pPr>
              <w:spacing w:line="360" w:lineRule="auto"/>
              <w:jc w:val="both"/>
              <w:rPr>
                <w:sz w:val="24"/>
                <w:szCs w:val="24"/>
              </w:rPr>
            </w:pPr>
            <w:r w:rsidRPr="6F8620D1">
              <w:rPr>
                <w:sz w:val="24"/>
                <w:szCs w:val="24"/>
              </w:rPr>
              <w:t xml:space="preserve">  DECISION TREE</w:t>
            </w:r>
          </w:p>
        </w:tc>
        <w:tc>
          <w:tcPr>
            <w:tcW w:w="4059" w:type="dxa"/>
          </w:tcPr>
          <w:p w14:paraId="1176F838" w14:textId="62C9BDD5" w:rsidR="00527ADE" w:rsidRPr="00973E77" w:rsidRDefault="000205B5" w:rsidP="00DE0BDA">
            <w:pPr>
              <w:spacing w:line="360" w:lineRule="auto"/>
              <w:jc w:val="both"/>
              <w:rPr>
                <w:rFonts w:cstheme="minorHAnsi"/>
                <w:sz w:val="24"/>
                <w:szCs w:val="24"/>
              </w:rPr>
            </w:pPr>
            <w:r w:rsidRPr="00973E77">
              <w:rPr>
                <w:rFonts w:cstheme="minorHAnsi"/>
                <w:sz w:val="24"/>
                <w:szCs w:val="24"/>
              </w:rPr>
              <w:t xml:space="preserve">              </w:t>
            </w:r>
            <w:r w:rsidR="00BD6E42">
              <w:rPr>
                <w:rFonts w:cstheme="minorHAnsi"/>
                <w:sz w:val="24"/>
                <w:szCs w:val="24"/>
              </w:rPr>
              <w:t>3</w:t>
            </w:r>
            <w:r w:rsidR="00377988">
              <w:rPr>
                <w:rFonts w:cstheme="minorHAnsi"/>
                <w:sz w:val="24"/>
                <w:szCs w:val="24"/>
              </w:rPr>
              <w:t>2.79</w:t>
            </w:r>
          </w:p>
        </w:tc>
      </w:tr>
      <w:tr w:rsidR="00527ADE" w:rsidRPr="00973E77" w14:paraId="26CB0549" w14:textId="77777777" w:rsidTr="00FC2345">
        <w:tc>
          <w:tcPr>
            <w:tcW w:w="4957" w:type="dxa"/>
          </w:tcPr>
          <w:p w14:paraId="291C01CE" w14:textId="434987B8" w:rsidR="00527ADE" w:rsidRPr="00973E77" w:rsidRDefault="00CA3ACC" w:rsidP="00DE0BDA">
            <w:pPr>
              <w:spacing w:line="360" w:lineRule="auto"/>
              <w:jc w:val="both"/>
              <w:rPr>
                <w:sz w:val="24"/>
                <w:szCs w:val="24"/>
              </w:rPr>
            </w:pPr>
            <w:r>
              <w:rPr>
                <w:sz w:val="24"/>
                <w:szCs w:val="24"/>
              </w:rPr>
              <w:t xml:space="preserve"> </w:t>
            </w:r>
            <w:r w:rsidR="0003175D" w:rsidRPr="52E7144D">
              <w:rPr>
                <w:sz w:val="24"/>
                <w:szCs w:val="24"/>
              </w:rPr>
              <w:t xml:space="preserve"> K-NEAREST NEIGHBOUR</w:t>
            </w:r>
          </w:p>
        </w:tc>
        <w:tc>
          <w:tcPr>
            <w:tcW w:w="4059" w:type="dxa"/>
          </w:tcPr>
          <w:p w14:paraId="327DFFCC" w14:textId="2E0417CB" w:rsidR="00527ADE" w:rsidRPr="00973E77" w:rsidRDefault="005D037A" w:rsidP="00DE0BDA">
            <w:pPr>
              <w:spacing w:line="360" w:lineRule="auto"/>
              <w:jc w:val="both"/>
              <w:rPr>
                <w:rFonts w:cstheme="minorHAnsi"/>
                <w:sz w:val="24"/>
                <w:szCs w:val="24"/>
              </w:rPr>
            </w:pPr>
            <w:r w:rsidRPr="00973E77">
              <w:rPr>
                <w:rFonts w:cstheme="minorHAnsi"/>
                <w:sz w:val="24"/>
                <w:szCs w:val="24"/>
              </w:rPr>
              <w:t xml:space="preserve">              3</w:t>
            </w:r>
            <w:r w:rsidR="0022057D">
              <w:rPr>
                <w:rFonts w:cstheme="minorHAnsi"/>
                <w:sz w:val="24"/>
                <w:szCs w:val="24"/>
              </w:rPr>
              <w:t>4.68</w:t>
            </w:r>
          </w:p>
        </w:tc>
      </w:tr>
      <w:tr w:rsidR="00527ADE" w:rsidRPr="00973E77" w14:paraId="48A6F430" w14:textId="77777777" w:rsidTr="00FC2345">
        <w:tc>
          <w:tcPr>
            <w:tcW w:w="4957" w:type="dxa"/>
          </w:tcPr>
          <w:p w14:paraId="559682A2" w14:textId="6D325D1B" w:rsidR="00527ADE" w:rsidRPr="00973E77" w:rsidRDefault="007F330A" w:rsidP="00DE0BDA">
            <w:pPr>
              <w:spacing w:line="360" w:lineRule="auto"/>
              <w:jc w:val="both"/>
              <w:rPr>
                <w:sz w:val="24"/>
                <w:szCs w:val="24"/>
              </w:rPr>
            </w:pPr>
            <w:r w:rsidRPr="448680B9">
              <w:rPr>
                <w:sz w:val="24"/>
                <w:szCs w:val="24"/>
              </w:rPr>
              <w:t xml:space="preserve"> GAUSSIAN NAÏVE BAYES</w:t>
            </w:r>
          </w:p>
        </w:tc>
        <w:tc>
          <w:tcPr>
            <w:tcW w:w="4059" w:type="dxa"/>
          </w:tcPr>
          <w:p w14:paraId="0A1E54C6" w14:textId="01A79C7D" w:rsidR="00527ADE" w:rsidRPr="00973E77" w:rsidRDefault="12C7BDA4" w:rsidP="00DE0BDA">
            <w:pPr>
              <w:spacing w:line="360" w:lineRule="auto"/>
              <w:jc w:val="both"/>
              <w:rPr>
                <w:rFonts w:cstheme="minorHAnsi"/>
                <w:sz w:val="24"/>
                <w:szCs w:val="24"/>
              </w:rPr>
            </w:pPr>
            <w:r w:rsidRPr="00973E77">
              <w:rPr>
                <w:rFonts w:cstheme="minorHAnsi"/>
                <w:sz w:val="24"/>
                <w:szCs w:val="24"/>
              </w:rPr>
              <w:t xml:space="preserve">              </w:t>
            </w:r>
            <w:r w:rsidR="109B3CA8" w:rsidRPr="00973E77">
              <w:rPr>
                <w:rFonts w:cstheme="minorHAnsi"/>
                <w:sz w:val="24"/>
                <w:szCs w:val="24"/>
              </w:rPr>
              <w:t>28.00</w:t>
            </w:r>
          </w:p>
        </w:tc>
      </w:tr>
      <w:tr w:rsidR="00B85B3B" w:rsidRPr="00973E77" w14:paraId="05A8960B" w14:textId="455851AB" w:rsidTr="00DF4E70">
        <w:tblPrEx>
          <w:tblLook w:val="0000" w:firstRow="0" w:lastRow="0" w:firstColumn="0" w:lastColumn="0" w:noHBand="0" w:noVBand="0"/>
        </w:tblPrEx>
        <w:trPr>
          <w:trHeight w:val="207"/>
        </w:trPr>
        <w:tc>
          <w:tcPr>
            <w:tcW w:w="4957" w:type="dxa"/>
            <w:tcBorders>
              <w:bottom w:val="single" w:sz="4" w:space="0" w:color="auto"/>
            </w:tcBorders>
          </w:tcPr>
          <w:p w14:paraId="1179B886" w14:textId="61D3967B" w:rsidR="00B85B3B" w:rsidRPr="00973E77" w:rsidRDefault="00EE530B" w:rsidP="00DE0BDA">
            <w:pPr>
              <w:spacing w:line="360" w:lineRule="auto"/>
              <w:jc w:val="both"/>
              <w:rPr>
                <w:sz w:val="24"/>
                <w:szCs w:val="24"/>
              </w:rPr>
            </w:pPr>
            <w:r w:rsidRPr="337D3174">
              <w:rPr>
                <w:sz w:val="24"/>
                <w:szCs w:val="24"/>
              </w:rPr>
              <w:t xml:space="preserve"> </w:t>
            </w:r>
            <w:r w:rsidR="008425B8" w:rsidRPr="4A17CDA8">
              <w:rPr>
                <w:sz w:val="24"/>
                <w:szCs w:val="24"/>
              </w:rPr>
              <w:t>MULTILAYER</w:t>
            </w:r>
            <w:r w:rsidR="004641E7" w:rsidRPr="4A17CDA8">
              <w:rPr>
                <w:sz w:val="24"/>
                <w:szCs w:val="24"/>
              </w:rPr>
              <w:t xml:space="preserve"> </w:t>
            </w:r>
            <w:r w:rsidR="008425B8" w:rsidRPr="4A17CDA8">
              <w:rPr>
                <w:sz w:val="24"/>
                <w:szCs w:val="24"/>
              </w:rPr>
              <w:t>PERCEPTRON NEUR</w:t>
            </w:r>
            <w:r w:rsidR="00475036" w:rsidRPr="4A17CDA8">
              <w:rPr>
                <w:sz w:val="24"/>
                <w:szCs w:val="24"/>
              </w:rPr>
              <w:t xml:space="preserve">AL </w:t>
            </w:r>
            <w:r w:rsidR="008425B8" w:rsidRPr="4A17CDA8">
              <w:rPr>
                <w:sz w:val="24"/>
                <w:szCs w:val="24"/>
              </w:rPr>
              <w:t>NETWORK</w:t>
            </w:r>
          </w:p>
        </w:tc>
        <w:tc>
          <w:tcPr>
            <w:tcW w:w="4059" w:type="dxa"/>
            <w:tcBorders>
              <w:bottom w:val="single" w:sz="4" w:space="0" w:color="auto"/>
            </w:tcBorders>
          </w:tcPr>
          <w:p w14:paraId="6841D75F" w14:textId="2E575AEE" w:rsidR="00B85B3B" w:rsidRPr="00C93931" w:rsidRDefault="00475036" w:rsidP="00DE0BDA">
            <w:pPr>
              <w:spacing w:line="360" w:lineRule="auto"/>
              <w:jc w:val="both"/>
              <w:rPr>
                <w:rFonts w:cstheme="minorHAnsi"/>
                <w:sz w:val="24"/>
                <w:szCs w:val="24"/>
              </w:rPr>
            </w:pPr>
            <w:r>
              <w:rPr>
                <w:rFonts w:cstheme="minorHAnsi"/>
                <w:b/>
                <w:bCs/>
                <w:sz w:val="24"/>
                <w:szCs w:val="24"/>
              </w:rPr>
              <w:t xml:space="preserve">              </w:t>
            </w:r>
            <w:r w:rsidR="00C93931" w:rsidRPr="00C93931">
              <w:rPr>
                <w:rFonts w:cstheme="minorHAnsi"/>
                <w:sz w:val="24"/>
                <w:szCs w:val="24"/>
              </w:rPr>
              <w:t>42.</w:t>
            </w:r>
            <w:r w:rsidR="00F25195">
              <w:rPr>
                <w:rFonts w:cstheme="minorHAnsi"/>
                <w:sz w:val="24"/>
                <w:szCs w:val="24"/>
              </w:rPr>
              <w:t>89</w:t>
            </w:r>
          </w:p>
        </w:tc>
      </w:tr>
    </w:tbl>
    <w:p w14:paraId="747A70E0" w14:textId="77777777" w:rsidR="00165EE6" w:rsidRPr="00973E77" w:rsidRDefault="00165EE6" w:rsidP="005C02DF">
      <w:pPr>
        <w:spacing w:after="0" w:line="240" w:lineRule="auto"/>
        <w:jc w:val="both"/>
        <w:rPr>
          <w:rFonts w:cstheme="minorHAnsi"/>
          <w:b/>
          <w:bCs/>
          <w:sz w:val="24"/>
          <w:szCs w:val="24"/>
        </w:rPr>
      </w:pPr>
    </w:p>
    <w:p w14:paraId="4D1DBFD2" w14:textId="3690AC6B" w:rsidR="00165EE6" w:rsidRPr="00973E77" w:rsidRDefault="00165EE6" w:rsidP="00FC3130">
      <w:pPr>
        <w:jc w:val="both"/>
        <w:rPr>
          <w:rFonts w:cstheme="minorHAnsi"/>
          <w:b/>
          <w:bCs/>
          <w:sz w:val="24"/>
          <w:szCs w:val="24"/>
        </w:rPr>
      </w:pPr>
      <w:r w:rsidRPr="00973E77">
        <w:rPr>
          <w:rFonts w:cstheme="minorHAnsi"/>
          <w:b/>
          <w:bCs/>
          <w:sz w:val="24"/>
          <w:szCs w:val="24"/>
        </w:rPr>
        <w:t>HYPERPARAMETER TUNING</w:t>
      </w:r>
      <w:r w:rsidR="002130BA" w:rsidRPr="00973E77">
        <w:rPr>
          <w:rFonts w:cstheme="minorHAnsi"/>
          <w:b/>
          <w:bCs/>
          <w:sz w:val="24"/>
          <w:szCs w:val="24"/>
        </w:rPr>
        <w:t xml:space="preserve"> </w:t>
      </w:r>
    </w:p>
    <w:p w14:paraId="654B4DED" w14:textId="2ABF8A2D" w:rsidR="00BE6730" w:rsidRDefault="000552A6" w:rsidP="00BE6730">
      <w:pPr>
        <w:spacing w:line="360" w:lineRule="auto"/>
        <w:jc w:val="both"/>
        <w:rPr>
          <w:rFonts w:cstheme="minorHAnsi"/>
          <w:sz w:val="24"/>
          <w:szCs w:val="24"/>
        </w:rPr>
      </w:pPr>
      <w:r w:rsidRPr="00973E77">
        <w:rPr>
          <w:rFonts w:cstheme="minorHAnsi"/>
          <w:sz w:val="24"/>
          <w:szCs w:val="24"/>
        </w:rPr>
        <w:t xml:space="preserve">Improving the ML model performance </w:t>
      </w:r>
      <w:r w:rsidR="000D3C8C" w:rsidRPr="00973E77">
        <w:rPr>
          <w:rFonts w:cstheme="minorHAnsi"/>
          <w:sz w:val="24"/>
          <w:szCs w:val="24"/>
        </w:rPr>
        <w:t>can be achieved by</w:t>
      </w:r>
      <w:r w:rsidRPr="00973E77">
        <w:rPr>
          <w:rFonts w:cstheme="minorHAnsi"/>
          <w:sz w:val="24"/>
          <w:szCs w:val="24"/>
        </w:rPr>
        <w:t xml:space="preserve"> tuning hyperparam</w:t>
      </w:r>
      <w:r w:rsidR="007B795F" w:rsidRPr="00973E77">
        <w:rPr>
          <w:rFonts w:cstheme="minorHAnsi"/>
          <w:sz w:val="24"/>
          <w:szCs w:val="24"/>
        </w:rPr>
        <w:t xml:space="preserve">eters like: </w:t>
      </w:r>
      <w:r w:rsidR="00591A10" w:rsidRPr="00973E77">
        <w:rPr>
          <w:rFonts w:cstheme="minorHAnsi"/>
          <w:sz w:val="24"/>
          <w:szCs w:val="24"/>
        </w:rPr>
        <w:t>K value for KNN,</w:t>
      </w:r>
      <w:r w:rsidR="00A960DF" w:rsidRPr="00973E77">
        <w:rPr>
          <w:rFonts w:cstheme="minorHAnsi"/>
          <w:sz w:val="24"/>
          <w:szCs w:val="24"/>
        </w:rPr>
        <w:t xml:space="preserve"> random state for</w:t>
      </w:r>
      <w:r w:rsidR="00E71151">
        <w:rPr>
          <w:rFonts w:cstheme="minorHAnsi"/>
          <w:sz w:val="24"/>
          <w:szCs w:val="24"/>
        </w:rPr>
        <w:t xml:space="preserve"> </w:t>
      </w:r>
      <w:r w:rsidR="00DD6E20">
        <w:rPr>
          <w:rFonts w:cstheme="minorHAnsi"/>
          <w:sz w:val="24"/>
          <w:szCs w:val="24"/>
        </w:rPr>
        <w:t>MLP</w:t>
      </w:r>
      <w:r w:rsidR="00C6306C" w:rsidRPr="00973E77">
        <w:rPr>
          <w:rFonts w:cstheme="minorHAnsi"/>
          <w:sz w:val="24"/>
          <w:szCs w:val="24"/>
        </w:rPr>
        <w:t>,</w:t>
      </w:r>
      <w:r w:rsidR="00643960" w:rsidRPr="00973E77">
        <w:rPr>
          <w:rFonts w:cstheme="minorHAnsi"/>
          <w:sz w:val="24"/>
          <w:szCs w:val="24"/>
        </w:rPr>
        <w:t xml:space="preserve"> </w:t>
      </w:r>
      <w:r w:rsidR="00A56379" w:rsidRPr="00973E77">
        <w:rPr>
          <w:rFonts w:cstheme="minorHAnsi"/>
          <w:sz w:val="24"/>
          <w:szCs w:val="24"/>
        </w:rPr>
        <w:t>entropy for DT</w:t>
      </w:r>
      <w:r w:rsidR="00C6306C" w:rsidRPr="00973E77">
        <w:rPr>
          <w:rFonts w:cstheme="minorHAnsi"/>
          <w:sz w:val="24"/>
          <w:szCs w:val="24"/>
        </w:rPr>
        <w:t xml:space="preserve"> </w:t>
      </w:r>
      <w:r w:rsidR="007E6A12" w:rsidRPr="00973E77">
        <w:rPr>
          <w:rFonts w:cstheme="minorHAnsi"/>
          <w:sz w:val="24"/>
          <w:szCs w:val="24"/>
        </w:rPr>
        <w:t>and using meth</w:t>
      </w:r>
      <w:r w:rsidR="00AF3EE4" w:rsidRPr="00973E77">
        <w:rPr>
          <w:rFonts w:cstheme="minorHAnsi"/>
          <w:sz w:val="24"/>
          <w:szCs w:val="24"/>
        </w:rPr>
        <w:t>ods like Random Search, Grid Search</w:t>
      </w:r>
      <w:r w:rsidR="00D4277F" w:rsidRPr="00973E77">
        <w:rPr>
          <w:rFonts w:cstheme="minorHAnsi"/>
          <w:sz w:val="24"/>
          <w:szCs w:val="24"/>
        </w:rPr>
        <w:t>.</w:t>
      </w:r>
      <w:r w:rsidR="00D81183" w:rsidRPr="00973E77">
        <w:rPr>
          <w:rFonts w:cstheme="minorHAnsi"/>
          <w:sz w:val="24"/>
          <w:szCs w:val="24"/>
        </w:rPr>
        <w:t xml:space="preserve"> </w:t>
      </w:r>
      <w:r w:rsidR="005F5289">
        <w:rPr>
          <w:rFonts w:cstheme="minorHAnsi"/>
          <w:sz w:val="24"/>
          <w:szCs w:val="24"/>
        </w:rPr>
        <w:t>Table 7.</w:t>
      </w:r>
      <w:r w:rsidR="00862AF6" w:rsidRPr="00973E77">
        <w:rPr>
          <w:rFonts w:cstheme="minorHAnsi"/>
          <w:sz w:val="24"/>
          <w:szCs w:val="24"/>
        </w:rPr>
        <w:t xml:space="preserve"> </w:t>
      </w:r>
      <w:r w:rsidR="005F5289">
        <w:rPr>
          <w:rFonts w:cstheme="minorHAnsi"/>
          <w:sz w:val="24"/>
          <w:szCs w:val="24"/>
        </w:rPr>
        <w:t>provides</w:t>
      </w:r>
      <w:r w:rsidR="00862AF6" w:rsidRPr="00973E77">
        <w:rPr>
          <w:rFonts w:cstheme="minorHAnsi"/>
          <w:sz w:val="24"/>
          <w:szCs w:val="24"/>
        </w:rPr>
        <w:t xml:space="preserve"> the</w:t>
      </w:r>
      <w:r w:rsidR="00D81183" w:rsidRPr="00973E77">
        <w:rPr>
          <w:rFonts w:cstheme="minorHAnsi"/>
          <w:sz w:val="24"/>
          <w:szCs w:val="24"/>
        </w:rPr>
        <w:t xml:space="preserve"> prediction accurac</w:t>
      </w:r>
      <w:r w:rsidR="000D3C8C" w:rsidRPr="00973E77">
        <w:rPr>
          <w:rFonts w:cstheme="minorHAnsi"/>
          <w:sz w:val="24"/>
          <w:szCs w:val="24"/>
        </w:rPr>
        <w:t>y of each ML model</w:t>
      </w:r>
      <w:r w:rsidR="00833C9F" w:rsidRPr="00973E77">
        <w:rPr>
          <w:rFonts w:cstheme="minorHAnsi"/>
          <w:sz w:val="24"/>
          <w:szCs w:val="24"/>
        </w:rPr>
        <w:t xml:space="preserve"> after tuning some of these hyperparameters</w:t>
      </w:r>
      <w:r w:rsidR="005F5289">
        <w:rPr>
          <w:rFonts w:cstheme="minorHAnsi"/>
          <w:sz w:val="24"/>
          <w:szCs w:val="24"/>
        </w:rPr>
        <w:t>.</w:t>
      </w:r>
    </w:p>
    <w:p w14:paraId="345A9518" w14:textId="68AB2224" w:rsidR="00FE1ED6" w:rsidRPr="00843DDD" w:rsidRDefault="00476B65" w:rsidP="00476B65">
      <w:pPr>
        <w:pStyle w:val="Caption"/>
        <w:rPr>
          <w:rFonts w:cstheme="minorHAnsi"/>
          <w:color w:val="auto"/>
          <w:sz w:val="24"/>
          <w:szCs w:val="24"/>
        </w:rPr>
      </w:pPr>
      <w:bookmarkStart w:id="470" w:name="_Toc136015187"/>
      <w:bookmarkStart w:id="471" w:name="_Toc136029721"/>
      <w:bookmarkStart w:id="472" w:name="_Toc136212382"/>
      <w:r w:rsidRPr="00843DDD">
        <w:rPr>
          <w:color w:val="auto"/>
          <w:sz w:val="24"/>
          <w:szCs w:val="24"/>
        </w:rPr>
        <w:t xml:space="preserve">Table </w:t>
      </w:r>
      <w:r w:rsidRPr="00843DDD">
        <w:rPr>
          <w:color w:val="auto"/>
          <w:sz w:val="24"/>
          <w:szCs w:val="24"/>
        </w:rPr>
        <w:fldChar w:fldCharType="begin"/>
      </w:r>
      <w:r w:rsidRPr="00843DDD">
        <w:rPr>
          <w:color w:val="auto"/>
          <w:sz w:val="24"/>
          <w:szCs w:val="24"/>
        </w:rPr>
        <w:instrText xml:space="preserve"> SEQ Table \* ARABIC </w:instrText>
      </w:r>
      <w:r w:rsidRPr="00843DDD">
        <w:rPr>
          <w:color w:val="auto"/>
          <w:sz w:val="24"/>
          <w:szCs w:val="24"/>
        </w:rPr>
        <w:fldChar w:fldCharType="separate"/>
      </w:r>
      <w:r w:rsidR="00100E19">
        <w:rPr>
          <w:noProof/>
          <w:color w:val="auto"/>
          <w:sz w:val="24"/>
          <w:szCs w:val="24"/>
        </w:rPr>
        <w:t>6</w:t>
      </w:r>
      <w:r w:rsidRPr="00843DDD">
        <w:rPr>
          <w:color w:val="auto"/>
          <w:sz w:val="24"/>
          <w:szCs w:val="24"/>
        </w:rPr>
        <w:fldChar w:fldCharType="end"/>
      </w:r>
      <w:r w:rsidRPr="00843DDD">
        <w:rPr>
          <w:color w:val="auto"/>
          <w:sz w:val="24"/>
          <w:szCs w:val="24"/>
        </w:rPr>
        <w:t>.</w:t>
      </w:r>
      <w:r w:rsidR="00FE1ED6" w:rsidRPr="00843DDD">
        <w:rPr>
          <w:color w:val="auto"/>
          <w:sz w:val="24"/>
          <w:szCs w:val="24"/>
        </w:rPr>
        <w:t xml:space="preserve">Machine learning </w:t>
      </w:r>
      <w:r w:rsidR="007F6EB3" w:rsidRPr="00843DDD">
        <w:rPr>
          <w:color w:val="auto"/>
          <w:sz w:val="24"/>
          <w:szCs w:val="24"/>
        </w:rPr>
        <w:t>models’</w:t>
      </w:r>
      <w:r w:rsidR="00FE1ED6" w:rsidRPr="00843DDD">
        <w:rPr>
          <w:color w:val="auto"/>
          <w:sz w:val="24"/>
          <w:szCs w:val="24"/>
        </w:rPr>
        <w:t xml:space="preserve"> performance after</w:t>
      </w:r>
      <w:r w:rsidR="00753F26" w:rsidRPr="00843DDD">
        <w:rPr>
          <w:color w:val="auto"/>
          <w:sz w:val="24"/>
          <w:szCs w:val="24"/>
        </w:rPr>
        <w:t xml:space="preserve"> </w:t>
      </w:r>
      <w:r w:rsidR="00FE1ED6" w:rsidRPr="00843DDD">
        <w:rPr>
          <w:color w:val="auto"/>
          <w:sz w:val="24"/>
          <w:szCs w:val="24"/>
        </w:rPr>
        <w:t>hyperparameter</w:t>
      </w:r>
      <w:r w:rsidR="000370C8" w:rsidRPr="00843DDD">
        <w:rPr>
          <w:color w:val="auto"/>
          <w:sz w:val="24"/>
          <w:szCs w:val="24"/>
        </w:rPr>
        <w:t xml:space="preserve"> tuning</w:t>
      </w:r>
      <w:bookmarkEnd w:id="470"/>
      <w:bookmarkEnd w:id="471"/>
      <w:bookmarkEnd w:id="472"/>
      <w:r w:rsidR="008471A9" w:rsidRPr="00843DDD">
        <w:rPr>
          <w:rFonts w:cstheme="minorHAnsi"/>
          <w:b/>
          <w:bCs/>
          <w:color w:val="auto"/>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95"/>
        <w:gridCol w:w="4012"/>
      </w:tblGrid>
      <w:tr w:rsidR="00343442" w:rsidRPr="00973E77" w14:paraId="1057CE8D" w14:textId="77777777" w:rsidTr="0017065C">
        <w:tc>
          <w:tcPr>
            <w:tcW w:w="4957" w:type="dxa"/>
            <w:tcBorders>
              <w:bottom w:val="single" w:sz="4" w:space="0" w:color="auto"/>
            </w:tcBorders>
          </w:tcPr>
          <w:p w14:paraId="607D3758" w14:textId="3463816A" w:rsidR="00343442" w:rsidRPr="00973E77" w:rsidRDefault="11BB0F57" w:rsidP="00DE0BDA">
            <w:pPr>
              <w:spacing w:line="360" w:lineRule="auto"/>
              <w:jc w:val="both"/>
              <w:rPr>
                <w:b/>
                <w:sz w:val="24"/>
                <w:szCs w:val="24"/>
              </w:rPr>
            </w:pPr>
            <w:r w:rsidRPr="1E8C4679">
              <w:rPr>
                <w:b/>
                <w:bCs/>
                <w:sz w:val="24"/>
                <w:szCs w:val="24"/>
              </w:rPr>
              <w:t xml:space="preserve"> </w:t>
            </w:r>
            <w:r w:rsidR="00343442" w:rsidRPr="72AD500A">
              <w:rPr>
                <w:b/>
                <w:sz w:val="24"/>
                <w:szCs w:val="24"/>
              </w:rPr>
              <w:t>MACHINE LEARNING MODEL</w:t>
            </w:r>
          </w:p>
        </w:tc>
        <w:tc>
          <w:tcPr>
            <w:tcW w:w="4059" w:type="dxa"/>
            <w:tcBorders>
              <w:bottom w:val="single" w:sz="4" w:space="0" w:color="auto"/>
            </w:tcBorders>
          </w:tcPr>
          <w:p w14:paraId="3EC11538" w14:textId="5498295D" w:rsidR="00343442" w:rsidRPr="00973E77" w:rsidRDefault="00343442" w:rsidP="00DE0BDA">
            <w:pPr>
              <w:spacing w:line="360" w:lineRule="auto"/>
              <w:jc w:val="both"/>
              <w:rPr>
                <w:rFonts w:cstheme="minorHAnsi"/>
                <w:b/>
                <w:bCs/>
                <w:sz w:val="24"/>
                <w:szCs w:val="24"/>
              </w:rPr>
            </w:pPr>
            <w:r w:rsidRPr="00973E77">
              <w:rPr>
                <w:rFonts w:cstheme="minorHAnsi"/>
                <w:b/>
                <w:bCs/>
                <w:sz w:val="24"/>
                <w:szCs w:val="24"/>
              </w:rPr>
              <w:t xml:space="preserve">           PREDICTION ACCURACY (%)</w:t>
            </w:r>
          </w:p>
        </w:tc>
      </w:tr>
      <w:tr w:rsidR="00343442" w:rsidRPr="00973E77" w14:paraId="19D0C282" w14:textId="77777777" w:rsidTr="0017065C">
        <w:tc>
          <w:tcPr>
            <w:tcW w:w="4957" w:type="dxa"/>
            <w:tcBorders>
              <w:top w:val="single" w:sz="4" w:space="0" w:color="auto"/>
            </w:tcBorders>
          </w:tcPr>
          <w:p w14:paraId="139BBC76" w14:textId="20ED49C1" w:rsidR="00343442" w:rsidRPr="00973E77" w:rsidRDefault="00343442" w:rsidP="00DE0BDA">
            <w:pPr>
              <w:spacing w:line="360" w:lineRule="auto"/>
              <w:jc w:val="both"/>
              <w:rPr>
                <w:sz w:val="24"/>
                <w:szCs w:val="24"/>
              </w:rPr>
            </w:pPr>
            <w:r w:rsidRPr="42AD414D">
              <w:rPr>
                <w:sz w:val="24"/>
                <w:szCs w:val="24"/>
              </w:rPr>
              <w:t xml:space="preserve"> </w:t>
            </w:r>
            <w:r w:rsidR="009247B7" w:rsidRPr="42AD414D">
              <w:rPr>
                <w:sz w:val="24"/>
                <w:szCs w:val="24"/>
              </w:rPr>
              <w:t>LOGISTIC REGRESSION</w:t>
            </w:r>
          </w:p>
        </w:tc>
        <w:tc>
          <w:tcPr>
            <w:tcW w:w="4059" w:type="dxa"/>
            <w:tcBorders>
              <w:top w:val="single" w:sz="4" w:space="0" w:color="auto"/>
            </w:tcBorders>
          </w:tcPr>
          <w:p w14:paraId="5899A80C" w14:textId="44F68B62" w:rsidR="00343442" w:rsidRPr="00973E77" w:rsidRDefault="6356F858" w:rsidP="00DE0BDA">
            <w:pPr>
              <w:spacing w:line="360" w:lineRule="auto"/>
              <w:jc w:val="both"/>
              <w:rPr>
                <w:rFonts w:cstheme="minorHAnsi"/>
                <w:sz w:val="24"/>
                <w:szCs w:val="24"/>
              </w:rPr>
            </w:pPr>
            <w:r w:rsidRPr="00973E77">
              <w:rPr>
                <w:rFonts w:cstheme="minorHAnsi"/>
                <w:sz w:val="24"/>
                <w:szCs w:val="24"/>
              </w:rPr>
              <w:t xml:space="preserve">           </w:t>
            </w:r>
            <w:r w:rsidR="007B0F85" w:rsidRPr="00973E77">
              <w:rPr>
                <w:rFonts w:cstheme="minorHAnsi"/>
                <w:sz w:val="24"/>
                <w:szCs w:val="24"/>
              </w:rPr>
              <w:t>72.96</w:t>
            </w:r>
          </w:p>
        </w:tc>
      </w:tr>
      <w:tr w:rsidR="00343442" w:rsidRPr="00973E77" w14:paraId="552A618C" w14:textId="77777777" w:rsidTr="0017065C">
        <w:tc>
          <w:tcPr>
            <w:tcW w:w="4957" w:type="dxa"/>
          </w:tcPr>
          <w:p w14:paraId="78C2A926" w14:textId="143DA157" w:rsidR="00343442" w:rsidRPr="00973E77" w:rsidRDefault="008A4923" w:rsidP="00DE0BDA">
            <w:pPr>
              <w:spacing w:line="360" w:lineRule="auto"/>
              <w:jc w:val="both"/>
              <w:rPr>
                <w:sz w:val="24"/>
                <w:szCs w:val="24"/>
              </w:rPr>
            </w:pPr>
            <w:r w:rsidRPr="42AD414D">
              <w:rPr>
                <w:sz w:val="24"/>
                <w:szCs w:val="24"/>
              </w:rPr>
              <w:t xml:space="preserve"> DECISION TREE</w:t>
            </w:r>
          </w:p>
        </w:tc>
        <w:tc>
          <w:tcPr>
            <w:tcW w:w="4059" w:type="dxa"/>
          </w:tcPr>
          <w:p w14:paraId="5EE01249" w14:textId="414E0FA2" w:rsidR="00343442" w:rsidRPr="00973E77" w:rsidRDefault="30F11267" w:rsidP="00DE0BDA">
            <w:pPr>
              <w:spacing w:line="360" w:lineRule="auto"/>
              <w:jc w:val="both"/>
              <w:rPr>
                <w:rFonts w:cstheme="minorHAnsi"/>
                <w:sz w:val="24"/>
                <w:szCs w:val="24"/>
              </w:rPr>
            </w:pPr>
            <w:r w:rsidRPr="00973E77">
              <w:rPr>
                <w:rFonts w:cstheme="minorHAnsi"/>
                <w:sz w:val="24"/>
                <w:szCs w:val="24"/>
              </w:rPr>
              <w:t xml:space="preserve">           </w:t>
            </w:r>
            <w:r w:rsidR="00BD6E42">
              <w:rPr>
                <w:rFonts w:cstheme="minorHAnsi"/>
                <w:sz w:val="24"/>
                <w:szCs w:val="24"/>
              </w:rPr>
              <w:t>4</w:t>
            </w:r>
            <w:r w:rsidR="00334E52">
              <w:rPr>
                <w:rFonts w:cstheme="minorHAnsi"/>
                <w:sz w:val="24"/>
                <w:szCs w:val="24"/>
              </w:rPr>
              <w:t>2</w:t>
            </w:r>
            <w:r w:rsidR="00BE6AD4">
              <w:rPr>
                <w:rFonts w:cstheme="minorHAnsi"/>
                <w:sz w:val="24"/>
                <w:szCs w:val="24"/>
              </w:rPr>
              <w:t>.</w:t>
            </w:r>
            <w:r w:rsidR="007E1427">
              <w:rPr>
                <w:rFonts w:cstheme="minorHAnsi"/>
                <w:sz w:val="24"/>
                <w:szCs w:val="24"/>
              </w:rPr>
              <w:t>8</w:t>
            </w:r>
            <w:r w:rsidR="00334E52">
              <w:rPr>
                <w:rFonts w:cstheme="minorHAnsi"/>
                <w:sz w:val="24"/>
                <w:szCs w:val="24"/>
              </w:rPr>
              <w:t>6</w:t>
            </w:r>
          </w:p>
        </w:tc>
      </w:tr>
      <w:tr w:rsidR="00343442" w:rsidRPr="00973E77" w14:paraId="2E33E516" w14:textId="77777777" w:rsidTr="0017065C">
        <w:tc>
          <w:tcPr>
            <w:tcW w:w="4957" w:type="dxa"/>
          </w:tcPr>
          <w:p w14:paraId="55ED0855" w14:textId="1C4EEF6D" w:rsidR="008A4923" w:rsidRPr="00973E77" w:rsidRDefault="009247B7" w:rsidP="00DE0BDA">
            <w:pPr>
              <w:spacing w:line="360" w:lineRule="auto"/>
              <w:jc w:val="both"/>
              <w:rPr>
                <w:sz w:val="24"/>
                <w:szCs w:val="24"/>
              </w:rPr>
            </w:pPr>
            <w:r w:rsidRPr="4D4F6E6A">
              <w:rPr>
                <w:sz w:val="24"/>
                <w:szCs w:val="24"/>
              </w:rPr>
              <w:t xml:space="preserve"> </w:t>
            </w:r>
            <w:r w:rsidR="008A4923" w:rsidRPr="4D4F6E6A">
              <w:rPr>
                <w:sz w:val="24"/>
                <w:szCs w:val="24"/>
              </w:rPr>
              <w:t>K-NEAREST NEIGHBOUR</w:t>
            </w:r>
          </w:p>
        </w:tc>
        <w:tc>
          <w:tcPr>
            <w:tcW w:w="4059" w:type="dxa"/>
          </w:tcPr>
          <w:p w14:paraId="016581DE" w14:textId="6ABA9C4E" w:rsidR="00343442" w:rsidRPr="00973E77" w:rsidRDefault="0CC6801E" w:rsidP="00DE0BDA">
            <w:pPr>
              <w:spacing w:line="360" w:lineRule="auto"/>
              <w:jc w:val="both"/>
              <w:rPr>
                <w:rFonts w:cstheme="minorHAnsi"/>
                <w:sz w:val="24"/>
                <w:szCs w:val="24"/>
              </w:rPr>
            </w:pPr>
            <w:r w:rsidRPr="00973E77">
              <w:rPr>
                <w:rFonts w:cstheme="minorHAnsi"/>
                <w:sz w:val="24"/>
                <w:szCs w:val="24"/>
              </w:rPr>
              <w:t xml:space="preserve">           </w:t>
            </w:r>
            <w:r w:rsidR="0022057D">
              <w:rPr>
                <w:rFonts w:cstheme="minorHAnsi"/>
                <w:sz w:val="24"/>
                <w:szCs w:val="24"/>
              </w:rPr>
              <w:t>40.85</w:t>
            </w:r>
          </w:p>
        </w:tc>
      </w:tr>
      <w:tr w:rsidR="00343442" w:rsidRPr="00973E77" w14:paraId="25495C91" w14:textId="77777777" w:rsidTr="0017065C">
        <w:tc>
          <w:tcPr>
            <w:tcW w:w="4957" w:type="dxa"/>
          </w:tcPr>
          <w:p w14:paraId="17E842C1" w14:textId="08AB30F3" w:rsidR="00343442" w:rsidRPr="00973E77" w:rsidRDefault="00EE530B" w:rsidP="00DE0BDA">
            <w:pPr>
              <w:spacing w:line="360" w:lineRule="auto"/>
              <w:jc w:val="both"/>
              <w:rPr>
                <w:sz w:val="24"/>
                <w:szCs w:val="24"/>
              </w:rPr>
            </w:pPr>
            <w:r w:rsidRPr="11D4CCA6">
              <w:rPr>
                <w:sz w:val="24"/>
                <w:szCs w:val="24"/>
              </w:rPr>
              <w:t xml:space="preserve"> </w:t>
            </w:r>
            <w:r w:rsidR="008A4923" w:rsidRPr="11D4CCA6">
              <w:rPr>
                <w:sz w:val="24"/>
                <w:szCs w:val="24"/>
              </w:rPr>
              <w:t>GAUSSIAN NAÏVE BAYES</w:t>
            </w:r>
          </w:p>
        </w:tc>
        <w:tc>
          <w:tcPr>
            <w:tcW w:w="4059" w:type="dxa"/>
          </w:tcPr>
          <w:p w14:paraId="4455A936" w14:textId="140B501A" w:rsidR="00343442" w:rsidRPr="00973E77" w:rsidRDefault="686A7B46" w:rsidP="00DE0BDA">
            <w:pPr>
              <w:spacing w:line="360" w:lineRule="auto"/>
              <w:jc w:val="both"/>
              <w:rPr>
                <w:rFonts w:cstheme="minorHAnsi"/>
                <w:sz w:val="24"/>
                <w:szCs w:val="24"/>
              </w:rPr>
            </w:pPr>
            <w:r w:rsidRPr="00973E77">
              <w:rPr>
                <w:rFonts w:cstheme="minorHAnsi"/>
                <w:sz w:val="24"/>
                <w:szCs w:val="24"/>
              </w:rPr>
              <w:t xml:space="preserve">           42.48</w:t>
            </w:r>
          </w:p>
        </w:tc>
      </w:tr>
      <w:tr w:rsidR="007B6B1E" w:rsidRPr="00973E77" w14:paraId="66191235" w14:textId="38AB40E2" w:rsidTr="0017065C">
        <w:tblPrEx>
          <w:tblLook w:val="0000" w:firstRow="0" w:lastRow="0" w:firstColumn="0" w:lastColumn="0" w:noHBand="0" w:noVBand="0"/>
        </w:tblPrEx>
        <w:trPr>
          <w:trHeight w:val="284"/>
        </w:trPr>
        <w:tc>
          <w:tcPr>
            <w:tcW w:w="4957" w:type="dxa"/>
          </w:tcPr>
          <w:p w14:paraId="491FDAC8" w14:textId="25C21BB2" w:rsidR="00B85B3B" w:rsidRPr="00973E77" w:rsidRDefault="00EE530B" w:rsidP="00DE0BDA">
            <w:pPr>
              <w:spacing w:line="360" w:lineRule="auto"/>
              <w:jc w:val="both"/>
              <w:rPr>
                <w:sz w:val="24"/>
                <w:szCs w:val="24"/>
              </w:rPr>
            </w:pPr>
            <w:r w:rsidRPr="42AD414D">
              <w:rPr>
                <w:sz w:val="24"/>
                <w:szCs w:val="24"/>
              </w:rPr>
              <w:t xml:space="preserve"> </w:t>
            </w:r>
            <w:r w:rsidR="008425B8" w:rsidRPr="42AD414D">
              <w:rPr>
                <w:sz w:val="24"/>
                <w:szCs w:val="24"/>
              </w:rPr>
              <w:t>MULTILAYER PERCEPTRON NEURAL NETWORK</w:t>
            </w:r>
          </w:p>
        </w:tc>
        <w:tc>
          <w:tcPr>
            <w:tcW w:w="4059" w:type="dxa"/>
            <w:shd w:val="clear" w:color="auto" w:fill="auto"/>
          </w:tcPr>
          <w:p w14:paraId="1CE4E2F7" w14:textId="110CC147" w:rsidR="007B6B1E" w:rsidRPr="00973E77" w:rsidRDefault="00C93931" w:rsidP="00DE0BDA">
            <w:pPr>
              <w:spacing w:line="360" w:lineRule="auto"/>
              <w:rPr>
                <w:rFonts w:cstheme="minorHAnsi"/>
                <w:sz w:val="24"/>
                <w:szCs w:val="24"/>
              </w:rPr>
            </w:pPr>
            <w:r>
              <w:rPr>
                <w:rFonts w:cstheme="minorHAnsi"/>
                <w:sz w:val="24"/>
                <w:szCs w:val="24"/>
              </w:rPr>
              <w:t xml:space="preserve">           </w:t>
            </w:r>
            <w:r w:rsidR="00F95D29">
              <w:rPr>
                <w:rFonts w:cstheme="minorHAnsi"/>
                <w:sz w:val="24"/>
                <w:szCs w:val="24"/>
              </w:rPr>
              <w:t>43.</w:t>
            </w:r>
            <w:r w:rsidR="00F25195">
              <w:rPr>
                <w:rFonts w:cstheme="minorHAnsi"/>
                <w:sz w:val="24"/>
                <w:szCs w:val="24"/>
              </w:rPr>
              <w:t>01</w:t>
            </w:r>
          </w:p>
        </w:tc>
      </w:tr>
    </w:tbl>
    <w:p w14:paraId="2A772F85" w14:textId="77777777" w:rsidR="00930A2D" w:rsidRDefault="00930A2D" w:rsidP="00930A2D">
      <w:bookmarkStart w:id="473" w:name="_Toc135862685"/>
      <w:bookmarkStart w:id="474" w:name="_Toc135863877"/>
      <w:bookmarkStart w:id="475" w:name="_Toc135863959"/>
      <w:bookmarkStart w:id="476" w:name="_Toc135864000"/>
      <w:bookmarkStart w:id="477" w:name="_Toc135941916"/>
      <w:bookmarkStart w:id="478" w:name="_Toc135943465"/>
      <w:bookmarkStart w:id="479" w:name="_Toc135943916"/>
      <w:bookmarkStart w:id="480" w:name="_Toc135944402"/>
      <w:bookmarkStart w:id="481" w:name="_Toc135944836"/>
      <w:bookmarkStart w:id="482" w:name="_Toc135964504"/>
      <w:bookmarkStart w:id="483" w:name="_Toc135964625"/>
      <w:bookmarkStart w:id="484" w:name="_Toc135964963"/>
      <w:bookmarkStart w:id="485" w:name="_Toc135965007"/>
      <w:bookmarkStart w:id="486" w:name="_Toc135965266"/>
      <w:bookmarkStart w:id="487" w:name="_Toc135966181"/>
      <w:bookmarkStart w:id="488" w:name="_Toc135966230"/>
    </w:p>
    <w:p w14:paraId="5753E4B6" w14:textId="2447DD4E" w:rsidR="00930A2D" w:rsidRPr="00930A2D" w:rsidRDefault="00EF5163" w:rsidP="00930A2D">
      <w:r>
        <w:br w:type="page"/>
      </w:r>
    </w:p>
    <w:p w14:paraId="3DECB3A9" w14:textId="6E76FE5A" w:rsidR="00F067AC" w:rsidRDefault="29ADD4CF" w:rsidP="4C6C3BA8">
      <w:pPr>
        <w:pStyle w:val="Heading1"/>
      </w:pPr>
      <w:bookmarkStart w:id="489" w:name="_Toc136390424"/>
      <w:r>
        <w:lastRenderedPageBreak/>
        <w:t>Chapter 4-</w:t>
      </w:r>
      <w:r w:rsidR="002B6DAE">
        <w:t xml:space="preserve"> Result Evaluation </w:t>
      </w:r>
      <w:r w:rsidR="00BF2555">
        <w:t>and</w:t>
      </w:r>
      <w:r w:rsidR="002B6DAE">
        <w:t xml:space="preserve"> Discussion</w:t>
      </w:r>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p>
    <w:p w14:paraId="5774029B" w14:textId="77777777" w:rsidR="00930A2D" w:rsidRPr="00930A2D" w:rsidRDefault="00930A2D" w:rsidP="00930A2D"/>
    <w:p w14:paraId="37F1096C" w14:textId="34A85F29" w:rsidR="00DC039C" w:rsidRPr="001B62EC" w:rsidRDefault="009247B7" w:rsidP="00323B4F">
      <w:pPr>
        <w:spacing w:line="360" w:lineRule="auto"/>
        <w:jc w:val="both"/>
        <w:rPr>
          <w:rFonts w:cstheme="minorHAnsi"/>
          <w:sz w:val="24"/>
          <w:szCs w:val="24"/>
        </w:rPr>
      </w:pPr>
      <w:r w:rsidRPr="00973E77">
        <w:rPr>
          <w:rFonts w:cstheme="minorHAnsi"/>
          <w:sz w:val="24"/>
          <w:szCs w:val="24"/>
        </w:rPr>
        <w:t>Logistic Regression</w:t>
      </w:r>
      <w:r w:rsidR="006B4CCC" w:rsidRPr="00973E77">
        <w:rPr>
          <w:rFonts w:cstheme="minorHAnsi"/>
          <w:sz w:val="24"/>
          <w:szCs w:val="24"/>
        </w:rPr>
        <w:t xml:space="preserve"> (LR)</w:t>
      </w:r>
      <w:r w:rsidRPr="00973E77">
        <w:rPr>
          <w:rFonts w:cstheme="minorHAnsi"/>
          <w:sz w:val="24"/>
          <w:szCs w:val="24"/>
        </w:rPr>
        <w:t xml:space="preserve"> had an accuracy of </w:t>
      </w:r>
      <w:r w:rsidR="00BA21AB" w:rsidRPr="00973E77">
        <w:rPr>
          <w:rFonts w:cstheme="minorHAnsi"/>
          <w:sz w:val="24"/>
          <w:szCs w:val="24"/>
        </w:rPr>
        <w:t>72.76% which was a good but with Cross Validation, this barely increased</w:t>
      </w:r>
      <w:r w:rsidR="001721BB" w:rsidRPr="00973E77">
        <w:rPr>
          <w:rFonts w:cstheme="minorHAnsi"/>
          <w:sz w:val="24"/>
          <w:szCs w:val="24"/>
        </w:rPr>
        <w:t xml:space="preserve">. </w:t>
      </w:r>
      <w:r w:rsidRPr="00973E77">
        <w:rPr>
          <w:rFonts w:cstheme="minorHAnsi"/>
          <w:sz w:val="24"/>
          <w:szCs w:val="24"/>
        </w:rPr>
        <w:t>T</w:t>
      </w:r>
      <w:r w:rsidR="00594387" w:rsidRPr="00973E77">
        <w:rPr>
          <w:rFonts w:cstheme="minorHAnsi"/>
          <w:sz w:val="24"/>
          <w:szCs w:val="24"/>
        </w:rPr>
        <w:t>he DT model</w:t>
      </w:r>
      <w:r w:rsidR="00FD7EF0">
        <w:rPr>
          <w:rFonts w:cstheme="minorHAnsi"/>
          <w:sz w:val="24"/>
          <w:szCs w:val="24"/>
        </w:rPr>
        <w:t xml:space="preserve"> which ran </w:t>
      </w:r>
      <w:r w:rsidR="00132C4F">
        <w:rPr>
          <w:rFonts w:cstheme="minorHAnsi"/>
          <w:sz w:val="24"/>
          <w:szCs w:val="24"/>
        </w:rPr>
        <w:t xml:space="preserve">in </w:t>
      </w:r>
      <w:r w:rsidR="00CB00F8">
        <w:rPr>
          <w:rFonts w:cstheme="minorHAnsi"/>
          <w:sz w:val="24"/>
          <w:szCs w:val="24"/>
        </w:rPr>
        <w:t>two</w:t>
      </w:r>
      <w:r w:rsidR="00132C4F">
        <w:rPr>
          <w:rFonts w:cstheme="minorHAnsi"/>
          <w:sz w:val="24"/>
          <w:szCs w:val="24"/>
        </w:rPr>
        <w:t xml:space="preserve"> seconds</w:t>
      </w:r>
      <w:r w:rsidR="00FD7EF0">
        <w:rPr>
          <w:rFonts w:cstheme="minorHAnsi"/>
          <w:sz w:val="24"/>
          <w:szCs w:val="24"/>
        </w:rPr>
        <w:t>,</w:t>
      </w:r>
      <w:r w:rsidR="00594387" w:rsidRPr="00973E77">
        <w:rPr>
          <w:rFonts w:cstheme="minorHAnsi"/>
          <w:sz w:val="24"/>
          <w:szCs w:val="24"/>
        </w:rPr>
        <w:t xml:space="preserve"> </w:t>
      </w:r>
      <w:r w:rsidR="00376939" w:rsidRPr="00973E77">
        <w:rPr>
          <w:rFonts w:cstheme="minorHAnsi"/>
          <w:sz w:val="24"/>
          <w:szCs w:val="24"/>
        </w:rPr>
        <w:t>had a low prediction accuracy</w:t>
      </w:r>
      <w:r w:rsidR="001E27DA" w:rsidRPr="00973E77">
        <w:rPr>
          <w:rFonts w:cstheme="minorHAnsi"/>
          <w:sz w:val="24"/>
          <w:szCs w:val="24"/>
        </w:rPr>
        <w:t xml:space="preserve"> of </w:t>
      </w:r>
      <w:r w:rsidR="005918AE">
        <w:rPr>
          <w:rFonts w:cstheme="minorHAnsi"/>
          <w:sz w:val="24"/>
          <w:szCs w:val="24"/>
        </w:rPr>
        <w:t>3</w:t>
      </w:r>
      <w:r w:rsidR="00D91EC9">
        <w:rPr>
          <w:rFonts w:cstheme="minorHAnsi"/>
          <w:sz w:val="24"/>
          <w:szCs w:val="24"/>
        </w:rPr>
        <w:t>2.79</w:t>
      </w:r>
      <w:r w:rsidR="001E27DA" w:rsidRPr="00973E77">
        <w:rPr>
          <w:rFonts w:cstheme="minorHAnsi"/>
          <w:sz w:val="24"/>
          <w:szCs w:val="24"/>
        </w:rPr>
        <w:t>%</w:t>
      </w:r>
      <w:r w:rsidR="00FD7EF0">
        <w:rPr>
          <w:rFonts w:cstheme="minorHAnsi"/>
          <w:sz w:val="24"/>
          <w:szCs w:val="24"/>
        </w:rPr>
        <w:t>. A</w:t>
      </w:r>
      <w:r w:rsidR="00376939" w:rsidRPr="00973E77">
        <w:rPr>
          <w:rFonts w:cstheme="minorHAnsi"/>
          <w:sz w:val="24"/>
          <w:szCs w:val="24"/>
        </w:rPr>
        <w:t xml:space="preserve">fter </w:t>
      </w:r>
      <w:r w:rsidR="009C6938" w:rsidRPr="00973E77">
        <w:rPr>
          <w:rFonts w:cstheme="minorHAnsi"/>
          <w:sz w:val="24"/>
          <w:szCs w:val="24"/>
        </w:rPr>
        <w:t>further</w:t>
      </w:r>
      <w:r w:rsidR="001721BB" w:rsidRPr="00973E77">
        <w:rPr>
          <w:rFonts w:cstheme="minorHAnsi"/>
          <w:sz w:val="24"/>
          <w:szCs w:val="24"/>
        </w:rPr>
        <w:t xml:space="preserve"> </w:t>
      </w:r>
      <w:r w:rsidR="009C6938" w:rsidRPr="00973E77">
        <w:rPr>
          <w:rFonts w:cstheme="minorHAnsi"/>
          <w:sz w:val="24"/>
          <w:szCs w:val="24"/>
        </w:rPr>
        <w:t>feature engineering</w:t>
      </w:r>
      <w:r w:rsidR="001B78E9" w:rsidRPr="00973E77">
        <w:rPr>
          <w:rFonts w:cstheme="minorHAnsi"/>
          <w:sz w:val="24"/>
          <w:szCs w:val="24"/>
        </w:rPr>
        <w:t xml:space="preserve"> to improve the accuracy</w:t>
      </w:r>
      <w:r w:rsidR="00675B81" w:rsidRPr="00973E77">
        <w:rPr>
          <w:rFonts w:cstheme="minorHAnsi"/>
          <w:sz w:val="24"/>
          <w:szCs w:val="24"/>
        </w:rPr>
        <w:t xml:space="preserve"> </w:t>
      </w:r>
      <w:r w:rsidR="001721BB" w:rsidRPr="00973E77">
        <w:rPr>
          <w:rFonts w:cstheme="minorHAnsi"/>
          <w:sz w:val="24"/>
          <w:szCs w:val="24"/>
        </w:rPr>
        <w:t>(</w:t>
      </w:r>
      <w:r w:rsidR="005C59C8" w:rsidRPr="00973E77">
        <w:rPr>
          <w:rFonts w:cstheme="minorHAnsi"/>
          <w:sz w:val="24"/>
          <w:szCs w:val="24"/>
        </w:rPr>
        <w:t>by dropping</w:t>
      </w:r>
      <w:r w:rsidR="00897F01" w:rsidRPr="00973E77">
        <w:rPr>
          <w:rFonts w:cstheme="minorHAnsi"/>
          <w:sz w:val="24"/>
          <w:szCs w:val="24"/>
        </w:rPr>
        <w:t xml:space="preserve"> </w:t>
      </w:r>
      <w:r w:rsidR="0055398B">
        <w:rPr>
          <w:rFonts w:cstheme="minorHAnsi"/>
          <w:sz w:val="24"/>
          <w:szCs w:val="24"/>
        </w:rPr>
        <w:t>some</w:t>
      </w:r>
      <w:r w:rsidR="00897F01" w:rsidRPr="00973E77">
        <w:rPr>
          <w:rFonts w:cstheme="minorHAnsi"/>
          <w:sz w:val="24"/>
          <w:szCs w:val="24"/>
        </w:rPr>
        <w:t xml:space="preserve"> feature</w:t>
      </w:r>
      <w:r w:rsidR="0055398B">
        <w:rPr>
          <w:rFonts w:cstheme="minorHAnsi"/>
          <w:sz w:val="24"/>
          <w:szCs w:val="24"/>
        </w:rPr>
        <w:t>s</w:t>
      </w:r>
      <w:r w:rsidR="007E1427">
        <w:rPr>
          <w:rFonts w:cstheme="minorHAnsi"/>
          <w:sz w:val="24"/>
          <w:szCs w:val="24"/>
        </w:rPr>
        <w:t xml:space="preserve"> </w:t>
      </w:r>
      <w:r w:rsidR="002A5FB3">
        <w:rPr>
          <w:rFonts w:cstheme="minorHAnsi"/>
          <w:sz w:val="24"/>
          <w:szCs w:val="24"/>
        </w:rPr>
        <w:t>like</w:t>
      </w:r>
      <w:r w:rsidR="005C59C8" w:rsidRPr="00973E77">
        <w:rPr>
          <w:rFonts w:cstheme="minorHAnsi"/>
          <w:sz w:val="24"/>
          <w:szCs w:val="24"/>
        </w:rPr>
        <w:t xml:space="preserve"> ‘Hundred</w:t>
      </w:r>
      <w:r w:rsidR="007F6BC6">
        <w:rPr>
          <w:rFonts w:cstheme="minorHAnsi"/>
          <w:sz w:val="24"/>
          <w:szCs w:val="24"/>
        </w:rPr>
        <w:t xml:space="preserve"> </w:t>
      </w:r>
      <w:r w:rsidR="005C59C8" w:rsidRPr="00973E77">
        <w:rPr>
          <w:rFonts w:cstheme="minorHAnsi"/>
          <w:sz w:val="24"/>
          <w:szCs w:val="24"/>
        </w:rPr>
        <w:t>Block’</w:t>
      </w:r>
      <w:r w:rsidR="00966263">
        <w:rPr>
          <w:rFonts w:cstheme="minorHAnsi"/>
          <w:sz w:val="24"/>
          <w:szCs w:val="24"/>
        </w:rPr>
        <w:t xml:space="preserve"> and ‘H</w:t>
      </w:r>
      <w:r w:rsidR="00F85D65">
        <w:rPr>
          <w:rFonts w:cstheme="minorHAnsi"/>
          <w:sz w:val="24"/>
          <w:szCs w:val="24"/>
        </w:rPr>
        <w:t>our</w:t>
      </w:r>
      <w:r w:rsidR="00966263">
        <w:rPr>
          <w:rFonts w:cstheme="minorHAnsi"/>
          <w:sz w:val="24"/>
          <w:szCs w:val="24"/>
        </w:rPr>
        <w:t>’</w:t>
      </w:r>
      <w:r w:rsidR="001721BB" w:rsidRPr="00973E77">
        <w:rPr>
          <w:rFonts w:cstheme="minorHAnsi"/>
          <w:sz w:val="24"/>
          <w:szCs w:val="24"/>
        </w:rPr>
        <w:t>)</w:t>
      </w:r>
      <w:r w:rsidR="005C59C8" w:rsidRPr="00973E77">
        <w:rPr>
          <w:rFonts w:cstheme="minorHAnsi"/>
          <w:sz w:val="24"/>
          <w:szCs w:val="24"/>
        </w:rPr>
        <w:t>,</w:t>
      </w:r>
      <w:r w:rsidR="00897F01" w:rsidRPr="00973E77">
        <w:rPr>
          <w:rFonts w:cstheme="minorHAnsi"/>
          <w:sz w:val="24"/>
          <w:szCs w:val="24"/>
        </w:rPr>
        <w:t xml:space="preserve"> </w:t>
      </w:r>
      <w:r w:rsidR="00BE5A0A" w:rsidRPr="00973E77">
        <w:rPr>
          <w:rFonts w:cstheme="minorHAnsi"/>
          <w:sz w:val="24"/>
          <w:szCs w:val="24"/>
        </w:rPr>
        <w:t>there was</w:t>
      </w:r>
      <w:r w:rsidR="005C59C8" w:rsidRPr="00973E77">
        <w:rPr>
          <w:rFonts w:cstheme="minorHAnsi"/>
          <w:sz w:val="24"/>
          <w:szCs w:val="24"/>
        </w:rPr>
        <w:t xml:space="preserve"> </w:t>
      </w:r>
      <w:r w:rsidR="00ED0016" w:rsidRPr="00973E77">
        <w:rPr>
          <w:rFonts w:cstheme="minorHAnsi"/>
          <w:sz w:val="24"/>
          <w:szCs w:val="24"/>
        </w:rPr>
        <w:t xml:space="preserve">increase </w:t>
      </w:r>
      <w:r w:rsidR="00942F46" w:rsidRPr="00973E77">
        <w:rPr>
          <w:rFonts w:cstheme="minorHAnsi"/>
          <w:sz w:val="24"/>
          <w:szCs w:val="24"/>
        </w:rPr>
        <w:t>to</w:t>
      </w:r>
      <w:r w:rsidR="00DB1177" w:rsidRPr="00973E77">
        <w:rPr>
          <w:rFonts w:cstheme="minorHAnsi"/>
          <w:sz w:val="24"/>
          <w:szCs w:val="24"/>
        </w:rPr>
        <w:t xml:space="preserve"> </w:t>
      </w:r>
      <w:r w:rsidR="00D64DBB">
        <w:rPr>
          <w:rFonts w:cstheme="minorHAnsi"/>
          <w:sz w:val="24"/>
          <w:szCs w:val="24"/>
        </w:rPr>
        <w:t>4</w:t>
      </w:r>
      <w:r w:rsidR="00D91EC9">
        <w:rPr>
          <w:rFonts w:cstheme="minorHAnsi"/>
          <w:sz w:val="24"/>
          <w:szCs w:val="24"/>
        </w:rPr>
        <w:t>2</w:t>
      </w:r>
      <w:r w:rsidR="000E09DA" w:rsidRPr="00973E77">
        <w:rPr>
          <w:rFonts w:cstheme="minorHAnsi"/>
          <w:sz w:val="24"/>
          <w:szCs w:val="24"/>
        </w:rPr>
        <w:t>.</w:t>
      </w:r>
      <w:r w:rsidR="007E1427">
        <w:rPr>
          <w:rFonts w:cstheme="minorHAnsi"/>
          <w:sz w:val="24"/>
          <w:szCs w:val="24"/>
        </w:rPr>
        <w:t>8</w:t>
      </w:r>
      <w:r w:rsidR="00D91EC9">
        <w:rPr>
          <w:rFonts w:cstheme="minorHAnsi"/>
          <w:sz w:val="24"/>
          <w:szCs w:val="24"/>
        </w:rPr>
        <w:t>6</w:t>
      </w:r>
      <w:r w:rsidR="00DB1177" w:rsidRPr="00973E77">
        <w:rPr>
          <w:rFonts w:cstheme="minorHAnsi"/>
          <w:sz w:val="24"/>
          <w:szCs w:val="24"/>
        </w:rPr>
        <w:t>%</w:t>
      </w:r>
      <w:r w:rsidR="009116B5">
        <w:rPr>
          <w:rFonts w:cstheme="minorHAnsi"/>
          <w:sz w:val="24"/>
          <w:szCs w:val="24"/>
        </w:rPr>
        <w:t xml:space="preserve">, </w:t>
      </w:r>
      <w:r w:rsidR="00FD7EF0">
        <w:rPr>
          <w:rFonts w:cstheme="minorHAnsi"/>
          <w:sz w:val="24"/>
          <w:szCs w:val="24"/>
        </w:rPr>
        <w:t xml:space="preserve">but </w:t>
      </w:r>
      <w:r w:rsidR="009116B5">
        <w:rPr>
          <w:rFonts w:cstheme="minorHAnsi"/>
          <w:sz w:val="24"/>
          <w:szCs w:val="24"/>
        </w:rPr>
        <w:t xml:space="preserve">with a longer run time </w:t>
      </w:r>
      <w:r w:rsidR="00D64DBB">
        <w:rPr>
          <w:rFonts w:cstheme="minorHAnsi"/>
          <w:sz w:val="24"/>
          <w:szCs w:val="24"/>
        </w:rPr>
        <w:t>of</w:t>
      </w:r>
      <w:r w:rsidR="009116B5">
        <w:rPr>
          <w:rFonts w:cstheme="minorHAnsi"/>
          <w:sz w:val="24"/>
          <w:szCs w:val="24"/>
        </w:rPr>
        <w:t xml:space="preserve"> </w:t>
      </w:r>
      <w:r w:rsidR="00BC7ED2">
        <w:rPr>
          <w:rFonts w:cstheme="minorHAnsi"/>
          <w:sz w:val="24"/>
          <w:szCs w:val="24"/>
        </w:rPr>
        <w:t xml:space="preserve">nearly </w:t>
      </w:r>
      <w:r w:rsidR="00F85D65">
        <w:rPr>
          <w:rFonts w:cstheme="minorHAnsi"/>
          <w:sz w:val="24"/>
          <w:szCs w:val="24"/>
        </w:rPr>
        <w:t>one</w:t>
      </w:r>
      <w:r w:rsidR="009116B5">
        <w:rPr>
          <w:rFonts w:cstheme="minorHAnsi"/>
          <w:sz w:val="24"/>
          <w:szCs w:val="24"/>
        </w:rPr>
        <w:t xml:space="preserve"> minute</w:t>
      </w:r>
      <w:r w:rsidR="00DB1177" w:rsidRPr="00973E77">
        <w:rPr>
          <w:rFonts w:cstheme="minorHAnsi"/>
          <w:sz w:val="24"/>
          <w:szCs w:val="24"/>
        </w:rPr>
        <w:t>.</w:t>
      </w:r>
      <w:r w:rsidR="000E09DA" w:rsidRPr="00973E77">
        <w:rPr>
          <w:rFonts w:cstheme="minorHAnsi"/>
          <w:sz w:val="24"/>
          <w:szCs w:val="24"/>
        </w:rPr>
        <w:t xml:space="preserve"> </w:t>
      </w:r>
      <w:r w:rsidR="00FD7EF0">
        <w:rPr>
          <w:rFonts w:cstheme="minorHAnsi"/>
          <w:sz w:val="24"/>
          <w:szCs w:val="24"/>
        </w:rPr>
        <w:t>However,</w:t>
      </w:r>
      <w:r w:rsidR="000E09DA" w:rsidRPr="00973E77">
        <w:rPr>
          <w:rFonts w:cstheme="minorHAnsi"/>
          <w:sz w:val="24"/>
          <w:szCs w:val="24"/>
        </w:rPr>
        <w:t xml:space="preserve"> w</w:t>
      </w:r>
      <w:r w:rsidR="00045618" w:rsidRPr="00973E77">
        <w:rPr>
          <w:rFonts w:cstheme="minorHAnsi"/>
          <w:sz w:val="24"/>
          <w:szCs w:val="24"/>
        </w:rPr>
        <w:t>ith</w:t>
      </w:r>
      <w:r w:rsidR="00886CD7">
        <w:rPr>
          <w:rFonts w:cstheme="minorHAnsi"/>
          <w:sz w:val="24"/>
          <w:szCs w:val="24"/>
        </w:rPr>
        <w:t xml:space="preserve"> attributes</w:t>
      </w:r>
      <w:r w:rsidR="000E09DA" w:rsidRPr="00973E77">
        <w:rPr>
          <w:rFonts w:cstheme="minorHAnsi"/>
          <w:sz w:val="24"/>
          <w:szCs w:val="24"/>
        </w:rPr>
        <w:t xml:space="preserve"> ‘gini’ a</w:t>
      </w:r>
      <w:r w:rsidR="008E0F7C" w:rsidRPr="00973E77">
        <w:rPr>
          <w:rFonts w:cstheme="minorHAnsi"/>
          <w:sz w:val="24"/>
          <w:szCs w:val="24"/>
        </w:rPr>
        <w:t>n</w:t>
      </w:r>
      <w:r w:rsidR="000E09DA" w:rsidRPr="00973E77">
        <w:rPr>
          <w:rFonts w:cstheme="minorHAnsi"/>
          <w:sz w:val="24"/>
          <w:szCs w:val="24"/>
        </w:rPr>
        <w:t xml:space="preserve">d </w:t>
      </w:r>
      <w:r w:rsidR="008E0F7C" w:rsidRPr="00973E77">
        <w:rPr>
          <w:rFonts w:cstheme="minorHAnsi"/>
          <w:sz w:val="24"/>
          <w:szCs w:val="24"/>
        </w:rPr>
        <w:t>‘</w:t>
      </w:r>
      <w:r w:rsidR="000E09DA" w:rsidRPr="00973E77">
        <w:rPr>
          <w:rFonts w:cstheme="minorHAnsi"/>
          <w:sz w:val="24"/>
          <w:szCs w:val="24"/>
        </w:rPr>
        <w:t>entropy</w:t>
      </w:r>
      <w:r w:rsidR="008E0F7C" w:rsidRPr="00973E77">
        <w:rPr>
          <w:rFonts w:cstheme="minorHAnsi"/>
          <w:sz w:val="24"/>
          <w:szCs w:val="24"/>
        </w:rPr>
        <w:t>’</w:t>
      </w:r>
      <w:r w:rsidR="0012534B" w:rsidRPr="00973E77">
        <w:rPr>
          <w:rFonts w:cstheme="minorHAnsi"/>
          <w:sz w:val="24"/>
          <w:szCs w:val="24"/>
        </w:rPr>
        <w:t xml:space="preserve">, </w:t>
      </w:r>
      <w:r w:rsidR="000E1D29">
        <w:rPr>
          <w:rFonts w:cstheme="minorHAnsi"/>
          <w:sz w:val="24"/>
          <w:szCs w:val="24"/>
        </w:rPr>
        <w:t>there was</w:t>
      </w:r>
      <w:r w:rsidR="00C21586">
        <w:rPr>
          <w:rFonts w:cstheme="minorHAnsi"/>
          <w:sz w:val="24"/>
          <w:szCs w:val="24"/>
        </w:rPr>
        <w:t xml:space="preserve"> no significant </w:t>
      </w:r>
      <w:r w:rsidR="00FF2506">
        <w:rPr>
          <w:rFonts w:cstheme="minorHAnsi"/>
          <w:sz w:val="24"/>
          <w:szCs w:val="24"/>
        </w:rPr>
        <w:t>change</w:t>
      </w:r>
      <w:r w:rsidR="0012534B" w:rsidRPr="00973E77">
        <w:rPr>
          <w:rFonts w:cstheme="minorHAnsi"/>
          <w:sz w:val="24"/>
          <w:szCs w:val="24"/>
        </w:rPr>
        <w:t>.</w:t>
      </w:r>
      <w:r w:rsidR="005C4BCA" w:rsidRPr="00973E77">
        <w:rPr>
          <w:rFonts w:cstheme="minorHAnsi"/>
          <w:sz w:val="24"/>
          <w:szCs w:val="24"/>
        </w:rPr>
        <w:t xml:space="preserve"> KNN performed </w:t>
      </w:r>
      <w:r w:rsidR="00942F46" w:rsidRPr="00973E77">
        <w:rPr>
          <w:rFonts w:cstheme="minorHAnsi"/>
          <w:sz w:val="24"/>
          <w:szCs w:val="24"/>
        </w:rPr>
        <w:t>poorly with accuracy of 3</w:t>
      </w:r>
      <w:r w:rsidR="00B87B67">
        <w:rPr>
          <w:rFonts w:cstheme="minorHAnsi"/>
          <w:sz w:val="24"/>
          <w:szCs w:val="24"/>
        </w:rPr>
        <w:t>4.68</w:t>
      </w:r>
      <w:r w:rsidR="00942F46" w:rsidRPr="00973E77">
        <w:rPr>
          <w:rFonts w:cstheme="minorHAnsi"/>
          <w:sz w:val="24"/>
          <w:szCs w:val="24"/>
        </w:rPr>
        <w:t xml:space="preserve">% and with </w:t>
      </w:r>
      <w:r w:rsidR="007B3BBA" w:rsidRPr="00973E77">
        <w:rPr>
          <w:rFonts w:cstheme="minorHAnsi"/>
          <w:sz w:val="24"/>
          <w:szCs w:val="24"/>
        </w:rPr>
        <w:t xml:space="preserve">hyperparameter tuning, there was </w:t>
      </w:r>
      <w:r w:rsidR="00D1586A">
        <w:rPr>
          <w:rFonts w:cstheme="minorHAnsi"/>
          <w:sz w:val="24"/>
          <w:szCs w:val="24"/>
        </w:rPr>
        <w:t>little</w:t>
      </w:r>
      <w:r w:rsidR="007B3BBA" w:rsidRPr="00973E77">
        <w:rPr>
          <w:rFonts w:cstheme="minorHAnsi"/>
          <w:sz w:val="24"/>
          <w:szCs w:val="24"/>
        </w:rPr>
        <w:t xml:space="preserve"> increase</w:t>
      </w:r>
      <w:r w:rsidR="00B87B67">
        <w:rPr>
          <w:rFonts w:cstheme="minorHAnsi"/>
          <w:sz w:val="24"/>
          <w:szCs w:val="24"/>
        </w:rPr>
        <w:t xml:space="preserve"> to 4</w:t>
      </w:r>
      <w:r w:rsidR="00A3793A">
        <w:rPr>
          <w:rFonts w:cstheme="minorHAnsi"/>
          <w:sz w:val="24"/>
          <w:szCs w:val="24"/>
        </w:rPr>
        <w:t>0.85%</w:t>
      </w:r>
      <w:r w:rsidR="00F0448C">
        <w:rPr>
          <w:rFonts w:cstheme="minorHAnsi"/>
          <w:sz w:val="24"/>
          <w:szCs w:val="24"/>
        </w:rPr>
        <w:t>.</w:t>
      </w:r>
      <w:r w:rsidR="00444E3C" w:rsidRPr="00973E77">
        <w:rPr>
          <w:rFonts w:cstheme="minorHAnsi"/>
          <w:sz w:val="24"/>
          <w:szCs w:val="24"/>
        </w:rPr>
        <w:t xml:space="preserve"> GNB had lowest accuracy at 28% but </w:t>
      </w:r>
      <w:r w:rsidR="009B348F" w:rsidRPr="00973E77">
        <w:rPr>
          <w:rFonts w:cstheme="minorHAnsi"/>
          <w:sz w:val="24"/>
          <w:szCs w:val="24"/>
        </w:rPr>
        <w:t>increased to 42.48% with hy</w:t>
      </w:r>
      <w:r w:rsidR="00BA7551" w:rsidRPr="00973E77">
        <w:rPr>
          <w:rFonts w:cstheme="minorHAnsi"/>
          <w:sz w:val="24"/>
          <w:szCs w:val="24"/>
        </w:rPr>
        <w:t>perparameter tuning.</w:t>
      </w:r>
      <w:r w:rsidR="00160790">
        <w:rPr>
          <w:rFonts w:cstheme="minorHAnsi"/>
          <w:sz w:val="24"/>
          <w:szCs w:val="24"/>
        </w:rPr>
        <w:t xml:space="preserve"> MLP had a poor performance at 42.</w:t>
      </w:r>
      <w:r w:rsidR="003B61B5">
        <w:rPr>
          <w:rFonts w:cstheme="minorHAnsi"/>
          <w:sz w:val="24"/>
          <w:szCs w:val="24"/>
        </w:rPr>
        <w:t>89</w:t>
      </w:r>
      <w:r w:rsidR="00714920">
        <w:rPr>
          <w:rFonts w:cstheme="minorHAnsi"/>
          <w:sz w:val="24"/>
          <w:szCs w:val="24"/>
        </w:rPr>
        <w:t xml:space="preserve">% and after changing the </w:t>
      </w:r>
      <w:r w:rsidR="003319CF">
        <w:rPr>
          <w:rFonts w:cstheme="minorHAnsi"/>
          <w:sz w:val="24"/>
          <w:szCs w:val="24"/>
        </w:rPr>
        <w:t>values of the learning rate</w:t>
      </w:r>
      <w:r w:rsidR="00714920">
        <w:rPr>
          <w:rFonts w:cstheme="minorHAnsi"/>
          <w:sz w:val="24"/>
          <w:szCs w:val="24"/>
        </w:rPr>
        <w:t xml:space="preserve">, accuracy dropped to </w:t>
      </w:r>
      <w:r w:rsidR="003319CF">
        <w:rPr>
          <w:rFonts w:cstheme="minorHAnsi"/>
          <w:sz w:val="24"/>
          <w:szCs w:val="24"/>
        </w:rPr>
        <w:t xml:space="preserve">about 41%. However, when cross </w:t>
      </w:r>
      <w:r w:rsidR="00527186">
        <w:rPr>
          <w:rFonts w:cstheme="minorHAnsi"/>
          <w:sz w:val="24"/>
          <w:szCs w:val="24"/>
        </w:rPr>
        <w:t>validation was applied, it improved slightly to 43.</w:t>
      </w:r>
      <w:r w:rsidR="00CD52BE">
        <w:rPr>
          <w:rFonts w:cstheme="minorHAnsi"/>
          <w:sz w:val="24"/>
          <w:szCs w:val="24"/>
        </w:rPr>
        <w:t>01</w:t>
      </w:r>
      <w:r w:rsidR="000A36B7">
        <w:rPr>
          <w:rFonts w:cstheme="minorHAnsi"/>
          <w:sz w:val="24"/>
          <w:szCs w:val="24"/>
        </w:rPr>
        <w:t>%</w:t>
      </w:r>
      <w:r w:rsidR="000E6F34">
        <w:rPr>
          <w:rFonts w:cstheme="minorHAnsi"/>
          <w:sz w:val="24"/>
          <w:szCs w:val="24"/>
        </w:rPr>
        <w:t xml:space="preserve"> but the run time was </w:t>
      </w:r>
      <w:r w:rsidR="00091788">
        <w:rPr>
          <w:rFonts w:cstheme="minorHAnsi"/>
          <w:sz w:val="24"/>
          <w:szCs w:val="24"/>
        </w:rPr>
        <w:t>more than five minutes compared to the first technique</w:t>
      </w:r>
      <w:r w:rsidR="00053BFE">
        <w:rPr>
          <w:rFonts w:cstheme="minorHAnsi"/>
          <w:sz w:val="24"/>
          <w:szCs w:val="24"/>
        </w:rPr>
        <w:t xml:space="preserve"> which took</w:t>
      </w:r>
      <w:r w:rsidR="00126016">
        <w:rPr>
          <w:rFonts w:cstheme="minorHAnsi"/>
          <w:sz w:val="24"/>
          <w:szCs w:val="24"/>
        </w:rPr>
        <w:t xml:space="preserve"> about</w:t>
      </w:r>
      <w:r w:rsidR="00053BFE">
        <w:rPr>
          <w:rFonts w:cstheme="minorHAnsi"/>
          <w:sz w:val="24"/>
          <w:szCs w:val="24"/>
        </w:rPr>
        <w:t xml:space="preserve"> two minutes.</w:t>
      </w:r>
      <w:r w:rsidR="00E01E66">
        <w:rPr>
          <w:rFonts w:cstheme="minorHAnsi"/>
          <w:sz w:val="24"/>
          <w:szCs w:val="24"/>
        </w:rPr>
        <w:t xml:space="preserve"> </w:t>
      </w:r>
      <w:r w:rsidR="00FB410A">
        <w:rPr>
          <w:rFonts w:cstheme="minorHAnsi"/>
          <w:sz w:val="24"/>
          <w:szCs w:val="24"/>
        </w:rPr>
        <w:t>With hyperparameter tuning, o</w:t>
      </w:r>
      <w:r w:rsidR="00E01E66">
        <w:rPr>
          <w:rFonts w:cstheme="minorHAnsi"/>
          <w:sz w:val="24"/>
          <w:szCs w:val="24"/>
        </w:rPr>
        <w:t xml:space="preserve">nly </w:t>
      </w:r>
      <w:r w:rsidR="00D856EC">
        <w:rPr>
          <w:rFonts w:cstheme="minorHAnsi"/>
          <w:sz w:val="24"/>
          <w:szCs w:val="24"/>
        </w:rPr>
        <w:t>GNB</w:t>
      </w:r>
      <w:r w:rsidR="00E01E66">
        <w:rPr>
          <w:rFonts w:cstheme="minorHAnsi"/>
          <w:sz w:val="24"/>
          <w:szCs w:val="24"/>
        </w:rPr>
        <w:t xml:space="preserve"> </w:t>
      </w:r>
      <w:r w:rsidR="00D856EC">
        <w:rPr>
          <w:rFonts w:cstheme="minorHAnsi"/>
          <w:sz w:val="24"/>
          <w:szCs w:val="24"/>
        </w:rPr>
        <w:t xml:space="preserve">showed significant increase in performance of all the models applied. </w:t>
      </w:r>
      <w:r w:rsidR="000E1D29">
        <w:rPr>
          <w:rFonts w:cstheme="minorHAnsi"/>
          <w:sz w:val="24"/>
          <w:szCs w:val="24"/>
        </w:rPr>
        <w:t xml:space="preserve">The DT model </w:t>
      </w:r>
      <w:r w:rsidR="00077988">
        <w:rPr>
          <w:rFonts w:cstheme="minorHAnsi"/>
          <w:sz w:val="24"/>
          <w:szCs w:val="24"/>
        </w:rPr>
        <w:t>was</w:t>
      </w:r>
      <w:r w:rsidR="001B62EC">
        <w:rPr>
          <w:rFonts w:cstheme="minorHAnsi"/>
          <w:sz w:val="24"/>
          <w:szCs w:val="24"/>
        </w:rPr>
        <w:t xml:space="preserve"> also</w:t>
      </w:r>
      <w:r w:rsidR="00077988">
        <w:rPr>
          <w:rFonts w:cstheme="minorHAnsi"/>
          <w:sz w:val="24"/>
          <w:szCs w:val="24"/>
        </w:rPr>
        <w:t xml:space="preserve"> used to determine the</w:t>
      </w:r>
      <w:r w:rsidR="00D55F0C">
        <w:rPr>
          <w:rFonts w:cstheme="minorHAnsi"/>
          <w:sz w:val="24"/>
          <w:szCs w:val="24"/>
        </w:rPr>
        <w:t xml:space="preserve"> five</w:t>
      </w:r>
      <w:r w:rsidR="00077988">
        <w:rPr>
          <w:rFonts w:cstheme="minorHAnsi"/>
          <w:sz w:val="24"/>
          <w:szCs w:val="24"/>
        </w:rPr>
        <w:t xml:space="preserve"> most important data features</w:t>
      </w:r>
      <w:r w:rsidR="00363462">
        <w:rPr>
          <w:rFonts w:cstheme="minorHAnsi"/>
          <w:sz w:val="24"/>
          <w:szCs w:val="24"/>
        </w:rPr>
        <w:t>:</w:t>
      </w:r>
      <w:r w:rsidR="00077988" w:rsidRPr="001B62EC">
        <w:rPr>
          <w:rFonts w:cstheme="minorHAnsi"/>
          <w:sz w:val="24"/>
          <w:szCs w:val="24"/>
        </w:rPr>
        <w:t xml:space="preserve"> </w:t>
      </w:r>
      <w:r w:rsidR="009A6E18" w:rsidRPr="001B62EC">
        <w:rPr>
          <w:rFonts w:cstheme="minorHAnsi"/>
          <w:color w:val="212121"/>
          <w:sz w:val="24"/>
          <w:szCs w:val="24"/>
          <w:shd w:val="clear" w:color="auto" w:fill="FFFFFF"/>
        </w:rPr>
        <w:t>'Year', 'M</w:t>
      </w:r>
      <w:r w:rsidR="001B62EC" w:rsidRPr="001B62EC">
        <w:rPr>
          <w:rFonts w:cstheme="minorHAnsi"/>
          <w:color w:val="212121"/>
          <w:sz w:val="24"/>
          <w:szCs w:val="24"/>
          <w:shd w:val="clear" w:color="auto" w:fill="FFFFFF"/>
        </w:rPr>
        <w:t>onth</w:t>
      </w:r>
      <w:r w:rsidR="009A6E18" w:rsidRPr="001B62EC">
        <w:rPr>
          <w:rFonts w:cstheme="minorHAnsi"/>
          <w:color w:val="212121"/>
          <w:sz w:val="24"/>
          <w:szCs w:val="24"/>
          <w:shd w:val="clear" w:color="auto" w:fill="FFFFFF"/>
        </w:rPr>
        <w:t>', 'D</w:t>
      </w:r>
      <w:r w:rsidR="001B62EC" w:rsidRPr="001B62EC">
        <w:rPr>
          <w:rFonts w:cstheme="minorHAnsi"/>
          <w:color w:val="212121"/>
          <w:sz w:val="24"/>
          <w:szCs w:val="24"/>
          <w:shd w:val="clear" w:color="auto" w:fill="FFFFFF"/>
        </w:rPr>
        <w:t>ay</w:t>
      </w:r>
      <w:r w:rsidR="009A6E18" w:rsidRPr="001B62EC">
        <w:rPr>
          <w:rFonts w:cstheme="minorHAnsi"/>
          <w:color w:val="212121"/>
          <w:sz w:val="24"/>
          <w:szCs w:val="24"/>
          <w:shd w:val="clear" w:color="auto" w:fill="FFFFFF"/>
        </w:rPr>
        <w:t>', 'H</w:t>
      </w:r>
      <w:r w:rsidR="001B62EC" w:rsidRPr="001B62EC">
        <w:rPr>
          <w:rFonts w:cstheme="minorHAnsi"/>
          <w:color w:val="212121"/>
          <w:sz w:val="24"/>
          <w:szCs w:val="24"/>
          <w:shd w:val="clear" w:color="auto" w:fill="FFFFFF"/>
        </w:rPr>
        <w:t>our</w:t>
      </w:r>
      <w:r w:rsidR="009A6E18" w:rsidRPr="001B62EC">
        <w:rPr>
          <w:rFonts w:cstheme="minorHAnsi"/>
          <w:color w:val="212121"/>
          <w:sz w:val="24"/>
          <w:szCs w:val="24"/>
          <w:shd w:val="clear" w:color="auto" w:fill="FFFFFF"/>
        </w:rPr>
        <w:t>'</w:t>
      </w:r>
      <w:r w:rsidR="00776B37">
        <w:rPr>
          <w:rFonts w:cstheme="minorHAnsi"/>
          <w:color w:val="212121"/>
          <w:sz w:val="24"/>
          <w:szCs w:val="24"/>
          <w:shd w:val="clear" w:color="auto" w:fill="FFFFFF"/>
        </w:rPr>
        <w:t xml:space="preserve"> and </w:t>
      </w:r>
      <w:r w:rsidR="009A6E18" w:rsidRPr="001B62EC">
        <w:rPr>
          <w:rFonts w:cstheme="minorHAnsi"/>
          <w:color w:val="212121"/>
          <w:sz w:val="24"/>
          <w:szCs w:val="24"/>
          <w:shd w:val="clear" w:color="auto" w:fill="FFFFFF"/>
        </w:rPr>
        <w:t>'Neighbourhood</w:t>
      </w:r>
      <w:r w:rsidR="001B62EC" w:rsidRPr="001B62EC">
        <w:rPr>
          <w:rFonts w:cstheme="minorHAnsi"/>
          <w:color w:val="212121"/>
          <w:sz w:val="24"/>
          <w:szCs w:val="24"/>
          <w:shd w:val="clear" w:color="auto" w:fill="FFFFFF"/>
        </w:rPr>
        <w:t xml:space="preserve"> </w:t>
      </w:r>
      <w:r w:rsidR="009A6E18" w:rsidRPr="001B62EC">
        <w:rPr>
          <w:rFonts w:cstheme="minorHAnsi"/>
          <w:color w:val="212121"/>
          <w:sz w:val="24"/>
          <w:szCs w:val="24"/>
          <w:shd w:val="clear" w:color="auto" w:fill="FFFFFF"/>
        </w:rPr>
        <w:t>ID'</w:t>
      </w:r>
      <w:r w:rsidR="001B62EC">
        <w:rPr>
          <w:rFonts w:cstheme="minorHAnsi"/>
          <w:color w:val="212121"/>
          <w:sz w:val="24"/>
          <w:szCs w:val="24"/>
          <w:shd w:val="clear" w:color="auto" w:fill="FFFFFF"/>
        </w:rPr>
        <w:t>.</w:t>
      </w:r>
    </w:p>
    <w:p w14:paraId="19160916" w14:textId="05BED5B7" w:rsidR="00E66773" w:rsidRDefault="00EC2219" w:rsidP="009A48FD">
      <w:pPr>
        <w:spacing w:line="360" w:lineRule="auto"/>
        <w:jc w:val="both"/>
        <w:rPr>
          <w:rFonts w:cstheme="minorHAnsi"/>
          <w:sz w:val="24"/>
          <w:szCs w:val="24"/>
        </w:rPr>
      </w:pPr>
      <w:r>
        <w:rPr>
          <w:rFonts w:cstheme="minorHAnsi"/>
          <w:sz w:val="24"/>
          <w:szCs w:val="24"/>
        </w:rPr>
        <w:t xml:space="preserve">Application of </w:t>
      </w:r>
      <w:r w:rsidR="004409C3" w:rsidRPr="00973E77">
        <w:rPr>
          <w:rFonts w:cstheme="minorHAnsi"/>
          <w:sz w:val="24"/>
          <w:szCs w:val="24"/>
        </w:rPr>
        <w:t>M</w:t>
      </w:r>
      <w:r>
        <w:rPr>
          <w:rFonts w:cstheme="minorHAnsi"/>
          <w:sz w:val="24"/>
          <w:szCs w:val="24"/>
        </w:rPr>
        <w:t>L</w:t>
      </w:r>
      <w:r w:rsidR="004409C3" w:rsidRPr="00973E77">
        <w:rPr>
          <w:rFonts w:cstheme="minorHAnsi"/>
          <w:sz w:val="24"/>
          <w:szCs w:val="24"/>
        </w:rPr>
        <w:t xml:space="preserve"> models </w:t>
      </w:r>
      <w:r w:rsidR="0026693C">
        <w:rPr>
          <w:rFonts w:cstheme="minorHAnsi"/>
          <w:sz w:val="24"/>
          <w:szCs w:val="24"/>
        </w:rPr>
        <w:t>to</w:t>
      </w:r>
      <w:r w:rsidR="004409C3" w:rsidRPr="00973E77">
        <w:rPr>
          <w:rFonts w:cstheme="minorHAnsi"/>
          <w:sz w:val="24"/>
          <w:szCs w:val="24"/>
        </w:rPr>
        <w:t xml:space="preserve"> forecast crimes can be impactful in </w:t>
      </w:r>
      <w:r w:rsidR="0058567D">
        <w:rPr>
          <w:rFonts w:cstheme="minorHAnsi"/>
          <w:sz w:val="24"/>
          <w:szCs w:val="24"/>
        </w:rPr>
        <w:t>preventing</w:t>
      </w:r>
      <w:r w:rsidR="004409C3" w:rsidRPr="00973E77">
        <w:rPr>
          <w:rFonts w:cstheme="minorHAnsi"/>
          <w:sz w:val="24"/>
          <w:szCs w:val="24"/>
        </w:rPr>
        <w:t xml:space="preserve"> crime</w:t>
      </w:r>
      <w:r w:rsidR="00B55456">
        <w:rPr>
          <w:rFonts w:cstheme="minorHAnsi"/>
          <w:sz w:val="24"/>
          <w:szCs w:val="24"/>
        </w:rPr>
        <w:t>s</w:t>
      </w:r>
      <w:r w:rsidR="00622D50">
        <w:rPr>
          <w:rFonts w:cstheme="minorHAnsi"/>
          <w:sz w:val="24"/>
          <w:szCs w:val="24"/>
        </w:rPr>
        <w:t xml:space="preserve">, specifically </w:t>
      </w:r>
      <w:r w:rsidR="004409C3" w:rsidRPr="00973E77">
        <w:rPr>
          <w:rFonts w:cstheme="minorHAnsi"/>
          <w:sz w:val="24"/>
          <w:szCs w:val="24"/>
        </w:rPr>
        <w:t xml:space="preserve">when </w:t>
      </w:r>
      <w:r w:rsidR="00FA3363">
        <w:rPr>
          <w:rFonts w:cstheme="minorHAnsi"/>
          <w:sz w:val="24"/>
          <w:szCs w:val="24"/>
        </w:rPr>
        <w:t xml:space="preserve">some of </w:t>
      </w:r>
      <w:r w:rsidR="004409C3" w:rsidRPr="00973E77">
        <w:rPr>
          <w:rFonts w:cstheme="minorHAnsi"/>
          <w:sz w:val="24"/>
          <w:szCs w:val="24"/>
        </w:rPr>
        <w:t>these</w:t>
      </w:r>
      <w:r w:rsidR="00FA3363">
        <w:rPr>
          <w:rFonts w:cstheme="minorHAnsi"/>
          <w:sz w:val="24"/>
          <w:szCs w:val="24"/>
        </w:rPr>
        <w:t xml:space="preserve"> tested</w:t>
      </w:r>
      <w:r w:rsidR="004409C3" w:rsidRPr="00973E77">
        <w:rPr>
          <w:rFonts w:cstheme="minorHAnsi"/>
          <w:sz w:val="24"/>
          <w:szCs w:val="24"/>
        </w:rPr>
        <w:t xml:space="preserve"> models</w:t>
      </w:r>
      <w:r w:rsidR="00B81EE5">
        <w:rPr>
          <w:rFonts w:cstheme="minorHAnsi"/>
          <w:sz w:val="24"/>
          <w:szCs w:val="24"/>
        </w:rPr>
        <w:t>,</w:t>
      </w:r>
      <w:r w:rsidR="004409C3" w:rsidRPr="00973E77">
        <w:rPr>
          <w:rFonts w:cstheme="minorHAnsi"/>
          <w:sz w:val="24"/>
          <w:szCs w:val="24"/>
        </w:rPr>
        <w:t xml:space="preserve"> </w:t>
      </w:r>
      <w:r w:rsidR="00FA3363">
        <w:rPr>
          <w:rFonts w:cstheme="minorHAnsi"/>
          <w:sz w:val="24"/>
          <w:szCs w:val="24"/>
        </w:rPr>
        <w:t xml:space="preserve">as used in this study, </w:t>
      </w:r>
      <w:r w:rsidR="004409C3" w:rsidRPr="00973E77">
        <w:rPr>
          <w:rFonts w:cstheme="minorHAnsi"/>
          <w:sz w:val="24"/>
          <w:szCs w:val="24"/>
        </w:rPr>
        <w:t xml:space="preserve">are incorporated into software or processes geared towards </w:t>
      </w:r>
      <w:r w:rsidR="000B02C6">
        <w:rPr>
          <w:rFonts w:cstheme="minorHAnsi"/>
          <w:sz w:val="24"/>
          <w:szCs w:val="24"/>
        </w:rPr>
        <w:t>detecting crime patterns</w:t>
      </w:r>
      <w:r w:rsidR="004409C3" w:rsidRPr="00973E77">
        <w:rPr>
          <w:rFonts w:cstheme="minorHAnsi"/>
          <w:sz w:val="24"/>
          <w:szCs w:val="24"/>
        </w:rPr>
        <w:t xml:space="preserve">. Some of the dominant and emerging ML models which have </w:t>
      </w:r>
      <w:r w:rsidR="00D36510">
        <w:rPr>
          <w:rFonts w:cstheme="minorHAnsi"/>
          <w:sz w:val="24"/>
          <w:szCs w:val="24"/>
        </w:rPr>
        <w:t>been</w:t>
      </w:r>
      <w:r w:rsidR="004409C3" w:rsidRPr="00973E77">
        <w:rPr>
          <w:rFonts w:cstheme="minorHAnsi"/>
          <w:sz w:val="24"/>
          <w:szCs w:val="24"/>
        </w:rPr>
        <w:t xml:space="preserve"> deployed in different</w:t>
      </w:r>
      <w:r w:rsidR="00A23BA6">
        <w:rPr>
          <w:rFonts w:cstheme="minorHAnsi"/>
          <w:sz w:val="24"/>
          <w:szCs w:val="24"/>
        </w:rPr>
        <w:t xml:space="preserve"> crime prevention strategies</w:t>
      </w:r>
      <w:r w:rsidR="009C453F">
        <w:rPr>
          <w:rFonts w:cstheme="minorHAnsi"/>
          <w:sz w:val="24"/>
          <w:szCs w:val="24"/>
        </w:rPr>
        <w:t xml:space="preserve"> by security agencies</w:t>
      </w:r>
      <w:r w:rsidR="00A23BA6">
        <w:rPr>
          <w:rFonts w:cstheme="minorHAnsi"/>
          <w:sz w:val="24"/>
          <w:szCs w:val="24"/>
        </w:rPr>
        <w:t xml:space="preserve"> </w:t>
      </w:r>
      <w:r w:rsidR="007E0654">
        <w:rPr>
          <w:rFonts w:cstheme="minorHAnsi"/>
          <w:sz w:val="24"/>
          <w:szCs w:val="24"/>
        </w:rPr>
        <w:t xml:space="preserve">includes </w:t>
      </w:r>
      <w:r w:rsidR="004409C3" w:rsidRPr="00973E77">
        <w:rPr>
          <w:rFonts w:cstheme="minorHAnsi"/>
          <w:sz w:val="24"/>
          <w:szCs w:val="24"/>
        </w:rPr>
        <w:t>GNB, RF, KNN, DT, Logistic Regression, SVM, ANN, CNN</w:t>
      </w:r>
      <w:r w:rsidR="007E0654">
        <w:rPr>
          <w:rFonts w:cstheme="minorHAnsi"/>
          <w:sz w:val="24"/>
          <w:szCs w:val="24"/>
        </w:rPr>
        <w:t>.</w:t>
      </w:r>
      <w:r w:rsidR="004409C3" w:rsidRPr="00973E77">
        <w:rPr>
          <w:rFonts w:cstheme="minorHAnsi"/>
          <w:sz w:val="24"/>
          <w:szCs w:val="24"/>
        </w:rPr>
        <w:t xml:space="preserve"> However, for this study, RF, DT, GNB and KNN have been employed to predict crimes</w:t>
      </w:r>
      <w:r w:rsidR="00CE363E">
        <w:rPr>
          <w:rFonts w:cstheme="minorHAnsi"/>
          <w:sz w:val="24"/>
          <w:szCs w:val="24"/>
        </w:rPr>
        <w:t xml:space="preserve">, </w:t>
      </w:r>
      <w:r w:rsidR="00061E01">
        <w:rPr>
          <w:rFonts w:cstheme="minorHAnsi"/>
          <w:sz w:val="24"/>
          <w:szCs w:val="24"/>
        </w:rPr>
        <w:t xml:space="preserve">using </w:t>
      </w:r>
      <w:r w:rsidR="004409C3" w:rsidRPr="00973E77">
        <w:rPr>
          <w:rFonts w:cstheme="minorHAnsi"/>
          <w:sz w:val="24"/>
          <w:szCs w:val="24"/>
        </w:rPr>
        <w:t xml:space="preserve">the Vancouver crime dataset. The success of these models was found to be dependent on the </w:t>
      </w:r>
      <w:r w:rsidR="000D153F">
        <w:rPr>
          <w:rFonts w:cstheme="minorHAnsi"/>
          <w:sz w:val="24"/>
          <w:szCs w:val="24"/>
        </w:rPr>
        <w:t xml:space="preserve">modification </w:t>
      </w:r>
      <w:r w:rsidR="00386525">
        <w:rPr>
          <w:rFonts w:cstheme="minorHAnsi"/>
          <w:sz w:val="24"/>
          <w:szCs w:val="24"/>
        </w:rPr>
        <w:t xml:space="preserve">of </w:t>
      </w:r>
      <w:r w:rsidR="004409C3" w:rsidRPr="00973E77">
        <w:rPr>
          <w:rFonts w:cstheme="minorHAnsi"/>
          <w:sz w:val="24"/>
          <w:szCs w:val="24"/>
        </w:rPr>
        <w:t>data</w:t>
      </w:r>
      <w:r w:rsidR="006067D3">
        <w:rPr>
          <w:rFonts w:cstheme="minorHAnsi"/>
          <w:sz w:val="24"/>
          <w:szCs w:val="24"/>
        </w:rPr>
        <w:t xml:space="preserve"> features</w:t>
      </w:r>
      <w:r w:rsidR="004409C3" w:rsidRPr="00973E77">
        <w:rPr>
          <w:rFonts w:cstheme="minorHAnsi"/>
          <w:sz w:val="24"/>
          <w:szCs w:val="24"/>
        </w:rPr>
        <w:t xml:space="preserve"> like ‘</w:t>
      </w:r>
      <w:r w:rsidR="00D05D51">
        <w:rPr>
          <w:rFonts w:cstheme="minorHAnsi"/>
          <w:sz w:val="24"/>
          <w:szCs w:val="24"/>
        </w:rPr>
        <w:t>L</w:t>
      </w:r>
      <w:r w:rsidR="004409C3" w:rsidRPr="00973E77">
        <w:rPr>
          <w:rFonts w:cstheme="minorHAnsi"/>
          <w:sz w:val="24"/>
          <w:szCs w:val="24"/>
        </w:rPr>
        <w:t>ocation’ (Longitude and Latitude), ‘</w:t>
      </w:r>
      <w:r w:rsidR="00D05D51">
        <w:rPr>
          <w:rFonts w:cstheme="minorHAnsi"/>
          <w:sz w:val="24"/>
          <w:szCs w:val="24"/>
        </w:rPr>
        <w:t>T</w:t>
      </w:r>
      <w:r w:rsidR="004409C3" w:rsidRPr="00973E77">
        <w:rPr>
          <w:rFonts w:cstheme="minorHAnsi"/>
          <w:sz w:val="24"/>
          <w:szCs w:val="24"/>
        </w:rPr>
        <w:t>ime’, ‘</w:t>
      </w:r>
      <w:r w:rsidR="00D05D51">
        <w:rPr>
          <w:rFonts w:cstheme="minorHAnsi"/>
          <w:sz w:val="24"/>
          <w:szCs w:val="24"/>
        </w:rPr>
        <w:t>C</w:t>
      </w:r>
      <w:r w:rsidR="004409C3" w:rsidRPr="00973E77">
        <w:rPr>
          <w:rFonts w:cstheme="minorHAnsi"/>
          <w:sz w:val="24"/>
          <w:szCs w:val="24"/>
        </w:rPr>
        <w:t>rime type id’, ‘</w:t>
      </w:r>
      <w:r w:rsidR="00D05D51">
        <w:rPr>
          <w:rFonts w:cstheme="minorHAnsi"/>
          <w:sz w:val="24"/>
          <w:szCs w:val="24"/>
        </w:rPr>
        <w:t>N</w:t>
      </w:r>
      <w:r w:rsidR="004409C3" w:rsidRPr="00973E77">
        <w:rPr>
          <w:rFonts w:cstheme="minorHAnsi"/>
          <w:sz w:val="24"/>
          <w:szCs w:val="24"/>
        </w:rPr>
        <w:t>eighbourhood id’ and ‘</w:t>
      </w:r>
      <w:r w:rsidR="00D05D51">
        <w:rPr>
          <w:rFonts w:cstheme="minorHAnsi"/>
          <w:sz w:val="24"/>
          <w:szCs w:val="24"/>
        </w:rPr>
        <w:t>D</w:t>
      </w:r>
      <w:r w:rsidR="004409C3" w:rsidRPr="00973E77">
        <w:rPr>
          <w:rFonts w:cstheme="minorHAnsi"/>
          <w:sz w:val="24"/>
          <w:szCs w:val="24"/>
        </w:rPr>
        <w:t>ay’.</w:t>
      </w:r>
      <w:r w:rsidR="002E026B" w:rsidRPr="00973E77">
        <w:rPr>
          <w:rFonts w:cstheme="minorHAnsi"/>
          <w:sz w:val="24"/>
          <w:szCs w:val="24"/>
        </w:rPr>
        <w:t xml:space="preserve"> </w:t>
      </w:r>
      <w:r w:rsidR="00771651">
        <w:rPr>
          <w:rFonts w:cstheme="minorHAnsi"/>
          <w:sz w:val="24"/>
          <w:szCs w:val="24"/>
        </w:rPr>
        <w:t xml:space="preserve"> Also, f</w:t>
      </w:r>
      <w:r w:rsidR="002E026B" w:rsidRPr="00973E77">
        <w:rPr>
          <w:rFonts w:cstheme="minorHAnsi"/>
          <w:sz w:val="24"/>
          <w:szCs w:val="24"/>
        </w:rPr>
        <w:t xml:space="preserve">eatures like </w:t>
      </w:r>
      <w:r w:rsidR="00084FBC" w:rsidRPr="00973E77">
        <w:rPr>
          <w:rFonts w:cstheme="minorHAnsi"/>
          <w:sz w:val="24"/>
          <w:szCs w:val="24"/>
        </w:rPr>
        <w:t>‘</w:t>
      </w:r>
      <w:r w:rsidR="00D05D51">
        <w:rPr>
          <w:rFonts w:cstheme="minorHAnsi"/>
          <w:sz w:val="24"/>
          <w:szCs w:val="24"/>
        </w:rPr>
        <w:t>D</w:t>
      </w:r>
      <w:r w:rsidR="00084FBC" w:rsidRPr="00973E77">
        <w:rPr>
          <w:rFonts w:cstheme="minorHAnsi"/>
          <w:sz w:val="24"/>
          <w:szCs w:val="24"/>
        </w:rPr>
        <w:t>ay’ and ‘</w:t>
      </w:r>
      <w:r w:rsidR="00D05D51">
        <w:rPr>
          <w:rFonts w:cstheme="minorHAnsi"/>
          <w:sz w:val="24"/>
          <w:szCs w:val="24"/>
        </w:rPr>
        <w:t>Y</w:t>
      </w:r>
      <w:r w:rsidR="00084FBC" w:rsidRPr="00973E77">
        <w:rPr>
          <w:rFonts w:cstheme="minorHAnsi"/>
          <w:sz w:val="24"/>
          <w:szCs w:val="24"/>
        </w:rPr>
        <w:t xml:space="preserve">ear’ </w:t>
      </w:r>
      <w:r w:rsidR="00D610DB" w:rsidRPr="00973E77">
        <w:rPr>
          <w:rFonts w:cstheme="minorHAnsi"/>
          <w:sz w:val="24"/>
          <w:szCs w:val="24"/>
        </w:rPr>
        <w:t>were</w:t>
      </w:r>
      <w:r w:rsidR="001369F1" w:rsidRPr="00973E77">
        <w:rPr>
          <w:rFonts w:cstheme="minorHAnsi"/>
          <w:sz w:val="24"/>
          <w:szCs w:val="24"/>
        </w:rPr>
        <w:t xml:space="preserve"> correlated to </w:t>
      </w:r>
      <w:r w:rsidR="00D610DB" w:rsidRPr="00973E77">
        <w:rPr>
          <w:rFonts w:cstheme="minorHAnsi"/>
          <w:sz w:val="24"/>
          <w:szCs w:val="24"/>
        </w:rPr>
        <w:t>the</w:t>
      </w:r>
      <w:r w:rsidR="001033BB">
        <w:rPr>
          <w:rFonts w:cstheme="minorHAnsi"/>
          <w:sz w:val="24"/>
          <w:szCs w:val="24"/>
        </w:rPr>
        <w:t xml:space="preserve"> target </w:t>
      </w:r>
      <w:r w:rsidR="00363B5D">
        <w:rPr>
          <w:rFonts w:cstheme="minorHAnsi"/>
          <w:sz w:val="24"/>
          <w:szCs w:val="24"/>
        </w:rPr>
        <w:t>outcome:</w:t>
      </w:r>
      <w:r w:rsidR="00D610DB" w:rsidRPr="00973E77">
        <w:rPr>
          <w:rFonts w:cstheme="minorHAnsi"/>
          <w:sz w:val="24"/>
          <w:szCs w:val="24"/>
        </w:rPr>
        <w:t xml:space="preserve"> ‘</w:t>
      </w:r>
      <w:r w:rsidR="000D744A">
        <w:rPr>
          <w:rFonts w:cstheme="minorHAnsi"/>
          <w:sz w:val="24"/>
          <w:szCs w:val="24"/>
        </w:rPr>
        <w:t>C</w:t>
      </w:r>
      <w:r w:rsidR="00D610DB" w:rsidRPr="00973E77">
        <w:rPr>
          <w:rFonts w:cstheme="minorHAnsi"/>
          <w:sz w:val="24"/>
          <w:szCs w:val="24"/>
        </w:rPr>
        <w:t>rime type’</w:t>
      </w:r>
      <w:r w:rsidR="00A7341E">
        <w:rPr>
          <w:rFonts w:cstheme="minorHAnsi"/>
          <w:sz w:val="24"/>
          <w:szCs w:val="24"/>
        </w:rPr>
        <w:t>,</w:t>
      </w:r>
      <w:r w:rsidR="00F33AB1">
        <w:rPr>
          <w:rFonts w:cstheme="minorHAnsi"/>
          <w:sz w:val="24"/>
          <w:szCs w:val="24"/>
        </w:rPr>
        <w:t xml:space="preserve"> </w:t>
      </w:r>
      <w:r w:rsidR="00854FE7">
        <w:rPr>
          <w:rFonts w:cstheme="minorHAnsi"/>
          <w:sz w:val="24"/>
          <w:szCs w:val="24"/>
        </w:rPr>
        <w:t xml:space="preserve">as </w:t>
      </w:r>
      <w:r w:rsidR="00A7341E">
        <w:rPr>
          <w:rFonts w:cstheme="minorHAnsi"/>
          <w:sz w:val="24"/>
          <w:szCs w:val="24"/>
        </w:rPr>
        <w:t>shown</w:t>
      </w:r>
      <w:r w:rsidR="00D610DB" w:rsidRPr="00973E77">
        <w:rPr>
          <w:rFonts w:cstheme="minorHAnsi"/>
          <w:sz w:val="24"/>
          <w:szCs w:val="24"/>
        </w:rPr>
        <w:t xml:space="preserve"> in </w:t>
      </w:r>
      <w:r w:rsidR="001369F1" w:rsidRPr="00973E77">
        <w:rPr>
          <w:rFonts w:cstheme="minorHAnsi"/>
          <w:sz w:val="24"/>
          <w:szCs w:val="24"/>
        </w:rPr>
        <w:t>data exploration</w:t>
      </w:r>
      <w:r w:rsidR="005C2253" w:rsidRPr="00973E77">
        <w:rPr>
          <w:rFonts w:cstheme="minorHAnsi"/>
          <w:sz w:val="24"/>
          <w:szCs w:val="24"/>
        </w:rPr>
        <w:t>.</w:t>
      </w:r>
      <w:r w:rsidR="00E341BA">
        <w:rPr>
          <w:rFonts w:cstheme="minorHAnsi"/>
          <w:sz w:val="24"/>
          <w:szCs w:val="24"/>
        </w:rPr>
        <w:t xml:space="preserve"> The in-depth data exploration helps in understanding the relationship between the</w:t>
      </w:r>
      <w:r w:rsidR="00C65316">
        <w:rPr>
          <w:rFonts w:cstheme="minorHAnsi"/>
          <w:sz w:val="24"/>
          <w:szCs w:val="24"/>
        </w:rPr>
        <w:t xml:space="preserve"> different</w:t>
      </w:r>
      <w:r w:rsidR="00E341BA">
        <w:rPr>
          <w:rFonts w:cstheme="minorHAnsi"/>
          <w:sz w:val="24"/>
          <w:szCs w:val="24"/>
        </w:rPr>
        <w:t xml:space="preserve"> features</w:t>
      </w:r>
      <w:r w:rsidR="00C65316">
        <w:rPr>
          <w:rFonts w:cstheme="minorHAnsi"/>
          <w:sz w:val="24"/>
          <w:szCs w:val="24"/>
        </w:rPr>
        <w:t>.</w:t>
      </w:r>
      <w:r w:rsidR="005C2253" w:rsidRPr="00973E77">
        <w:rPr>
          <w:rFonts w:cstheme="minorHAnsi"/>
          <w:sz w:val="24"/>
          <w:szCs w:val="24"/>
        </w:rPr>
        <w:t xml:space="preserve"> </w:t>
      </w:r>
      <w:r w:rsidR="00AA7480" w:rsidRPr="00973E77">
        <w:rPr>
          <w:rFonts w:cstheme="minorHAnsi"/>
          <w:sz w:val="24"/>
          <w:szCs w:val="24"/>
        </w:rPr>
        <w:t>K</w:t>
      </w:r>
      <w:r w:rsidR="004409C3" w:rsidRPr="00973E77">
        <w:rPr>
          <w:rFonts w:cstheme="minorHAnsi"/>
          <w:sz w:val="24"/>
          <w:szCs w:val="24"/>
        </w:rPr>
        <w:t xml:space="preserve">nowledge </w:t>
      </w:r>
      <w:r w:rsidR="00AA7480" w:rsidRPr="00973E77">
        <w:rPr>
          <w:rFonts w:cstheme="minorHAnsi"/>
          <w:sz w:val="24"/>
          <w:szCs w:val="24"/>
        </w:rPr>
        <w:t xml:space="preserve">like this, </w:t>
      </w:r>
      <w:r w:rsidR="004409C3" w:rsidRPr="00973E77">
        <w:rPr>
          <w:rFonts w:cstheme="minorHAnsi"/>
          <w:sz w:val="24"/>
          <w:szCs w:val="24"/>
        </w:rPr>
        <w:t xml:space="preserve">can be </w:t>
      </w:r>
      <w:r w:rsidR="00AA7480" w:rsidRPr="00973E77">
        <w:rPr>
          <w:rFonts w:cstheme="minorHAnsi"/>
          <w:sz w:val="24"/>
          <w:szCs w:val="24"/>
        </w:rPr>
        <w:t>indicative of which</w:t>
      </w:r>
      <w:r w:rsidR="004409C3" w:rsidRPr="00973E77">
        <w:rPr>
          <w:rFonts w:cstheme="minorHAnsi"/>
          <w:sz w:val="24"/>
          <w:szCs w:val="24"/>
        </w:rPr>
        <w:t xml:space="preserve"> features </w:t>
      </w:r>
      <w:r w:rsidR="004011B8" w:rsidRPr="00973E77">
        <w:rPr>
          <w:rFonts w:cstheme="minorHAnsi"/>
          <w:sz w:val="24"/>
          <w:szCs w:val="24"/>
        </w:rPr>
        <w:t>a</w:t>
      </w:r>
      <w:r w:rsidR="004409C3" w:rsidRPr="00973E77">
        <w:rPr>
          <w:rFonts w:cstheme="minorHAnsi"/>
          <w:sz w:val="24"/>
          <w:szCs w:val="24"/>
        </w:rPr>
        <w:t xml:space="preserve">re important in </w:t>
      </w:r>
      <w:r w:rsidR="00771651">
        <w:rPr>
          <w:rFonts w:cstheme="minorHAnsi"/>
          <w:sz w:val="24"/>
          <w:szCs w:val="24"/>
        </w:rPr>
        <w:t xml:space="preserve">further </w:t>
      </w:r>
      <w:r w:rsidR="004409C3" w:rsidRPr="00973E77">
        <w:rPr>
          <w:rFonts w:cstheme="minorHAnsi"/>
          <w:sz w:val="24"/>
          <w:szCs w:val="24"/>
        </w:rPr>
        <w:t>analysi</w:t>
      </w:r>
      <w:r w:rsidR="0076511B">
        <w:rPr>
          <w:rFonts w:cstheme="minorHAnsi"/>
          <w:sz w:val="24"/>
          <w:szCs w:val="24"/>
        </w:rPr>
        <w:t xml:space="preserve">s </w:t>
      </w:r>
      <w:r w:rsidR="00C65316">
        <w:rPr>
          <w:rFonts w:cstheme="minorHAnsi"/>
          <w:sz w:val="24"/>
          <w:szCs w:val="24"/>
        </w:rPr>
        <w:t>for</w:t>
      </w:r>
      <w:r w:rsidR="004409C3" w:rsidRPr="00973E77">
        <w:rPr>
          <w:rFonts w:cstheme="minorHAnsi"/>
          <w:sz w:val="24"/>
          <w:szCs w:val="24"/>
        </w:rPr>
        <w:t xml:space="preserve"> crime prediction </w:t>
      </w:r>
      <w:r w:rsidR="00C627F0">
        <w:rPr>
          <w:rFonts w:cstheme="minorHAnsi"/>
          <w:sz w:val="24"/>
          <w:szCs w:val="24"/>
        </w:rPr>
        <w:t>in</w:t>
      </w:r>
      <w:r w:rsidR="004409C3" w:rsidRPr="00973E77">
        <w:rPr>
          <w:rFonts w:cstheme="minorHAnsi"/>
          <w:sz w:val="24"/>
          <w:szCs w:val="24"/>
        </w:rPr>
        <w:t xml:space="preserve"> </w:t>
      </w:r>
      <w:r w:rsidR="004011B8" w:rsidRPr="00973E77">
        <w:rPr>
          <w:rFonts w:cstheme="minorHAnsi"/>
          <w:sz w:val="24"/>
          <w:szCs w:val="24"/>
        </w:rPr>
        <w:t xml:space="preserve">Vancouver and </w:t>
      </w:r>
      <w:r w:rsidR="0076511B">
        <w:rPr>
          <w:rFonts w:cstheme="minorHAnsi"/>
          <w:sz w:val="24"/>
          <w:szCs w:val="24"/>
        </w:rPr>
        <w:t xml:space="preserve">importantly, </w:t>
      </w:r>
      <w:r w:rsidR="004011B8" w:rsidRPr="00973E77">
        <w:rPr>
          <w:rFonts w:cstheme="minorHAnsi"/>
          <w:sz w:val="24"/>
          <w:szCs w:val="24"/>
        </w:rPr>
        <w:t xml:space="preserve">can be applicable to </w:t>
      </w:r>
      <w:r w:rsidR="00900C72" w:rsidRPr="00973E77">
        <w:rPr>
          <w:rFonts w:cstheme="minorHAnsi"/>
          <w:sz w:val="24"/>
          <w:szCs w:val="24"/>
        </w:rPr>
        <w:t>similar</w:t>
      </w:r>
      <w:r w:rsidR="0076511B">
        <w:rPr>
          <w:rFonts w:cstheme="minorHAnsi"/>
          <w:sz w:val="24"/>
          <w:szCs w:val="24"/>
        </w:rPr>
        <w:t xml:space="preserve"> crime</w:t>
      </w:r>
      <w:r w:rsidR="00900C72" w:rsidRPr="00973E77">
        <w:rPr>
          <w:rFonts w:cstheme="minorHAnsi"/>
          <w:sz w:val="24"/>
          <w:szCs w:val="24"/>
        </w:rPr>
        <w:t xml:space="preserve"> datasets</w:t>
      </w:r>
      <w:r w:rsidR="00C627F0">
        <w:rPr>
          <w:rFonts w:cstheme="minorHAnsi"/>
          <w:sz w:val="24"/>
          <w:szCs w:val="24"/>
        </w:rPr>
        <w:t xml:space="preserve"> in other regions</w:t>
      </w:r>
      <w:r w:rsidR="004409C3" w:rsidRPr="00973E77">
        <w:rPr>
          <w:rFonts w:cstheme="minorHAnsi"/>
          <w:sz w:val="24"/>
          <w:szCs w:val="24"/>
        </w:rPr>
        <w:t>. In several research studies, other kinds of data features have been shown to have a strong correlation with crime patterns and these include education, race, police per capita</w:t>
      </w:r>
      <w:r w:rsidR="00FD16B5">
        <w:rPr>
          <w:rFonts w:cstheme="minorHAnsi"/>
          <w:sz w:val="24"/>
          <w:szCs w:val="24"/>
        </w:rPr>
        <w:t xml:space="preserve"> but </w:t>
      </w:r>
      <w:r w:rsidR="00FD16B5">
        <w:rPr>
          <w:rFonts w:cstheme="minorHAnsi"/>
          <w:sz w:val="24"/>
          <w:szCs w:val="24"/>
        </w:rPr>
        <w:lastRenderedPageBreak/>
        <w:t>these features were not found in the Vancouv</w:t>
      </w:r>
      <w:r w:rsidR="00606A04">
        <w:rPr>
          <w:rFonts w:cstheme="minorHAnsi"/>
          <w:sz w:val="24"/>
          <w:szCs w:val="24"/>
        </w:rPr>
        <w:t>er crime data</w:t>
      </w:r>
      <w:r w:rsidR="004409C3" w:rsidRPr="00973E77">
        <w:rPr>
          <w:rFonts w:cstheme="minorHAnsi"/>
          <w:sz w:val="24"/>
          <w:szCs w:val="24"/>
        </w:rPr>
        <w:t>. The</w:t>
      </w:r>
      <w:r w:rsidR="00606A04">
        <w:rPr>
          <w:rFonts w:cstheme="minorHAnsi"/>
          <w:sz w:val="24"/>
          <w:szCs w:val="24"/>
        </w:rPr>
        <w:t>refore,</w:t>
      </w:r>
      <w:r w:rsidR="004409C3" w:rsidRPr="00973E77">
        <w:rPr>
          <w:rFonts w:cstheme="minorHAnsi"/>
          <w:sz w:val="24"/>
          <w:szCs w:val="24"/>
        </w:rPr>
        <w:t xml:space="preserve"> uniqueness of the crime data should be considered in relation to the features of the data collected. Determining features of the crime data</w:t>
      </w:r>
      <w:r w:rsidR="000B4DC7">
        <w:rPr>
          <w:rFonts w:cstheme="minorHAnsi"/>
          <w:sz w:val="24"/>
          <w:szCs w:val="24"/>
        </w:rPr>
        <w:t xml:space="preserve"> which</w:t>
      </w:r>
      <w:r w:rsidR="004409C3" w:rsidRPr="00973E77">
        <w:rPr>
          <w:rFonts w:cstheme="minorHAnsi"/>
          <w:sz w:val="24"/>
          <w:szCs w:val="24"/>
        </w:rPr>
        <w:t xml:space="preserve"> have the strongest influence on prediction</w:t>
      </w:r>
      <w:r w:rsidR="004F72C3">
        <w:rPr>
          <w:rFonts w:cstheme="minorHAnsi"/>
          <w:sz w:val="24"/>
          <w:szCs w:val="24"/>
        </w:rPr>
        <w:t>,</w:t>
      </w:r>
      <w:r w:rsidR="00D31058">
        <w:rPr>
          <w:rFonts w:cstheme="minorHAnsi"/>
          <w:sz w:val="24"/>
          <w:szCs w:val="24"/>
        </w:rPr>
        <w:t xml:space="preserve"> </w:t>
      </w:r>
      <w:r w:rsidR="002618FD">
        <w:rPr>
          <w:rFonts w:cstheme="minorHAnsi"/>
          <w:sz w:val="24"/>
          <w:szCs w:val="24"/>
        </w:rPr>
        <w:t xml:space="preserve">as </w:t>
      </w:r>
      <w:r w:rsidR="00CF4F8D">
        <w:rPr>
          <w:rFonts w:cstheme="minorHAnsi"/>
          <w:sz w:val="24"/>
          <w:szCs w:val="24"/>
        </w:rPr>
        <w:t xml:space="preserve">done in this </w:t>
      </w:r>
      <w:r w:rsidR="005F796B">
        <w:rPr>
          <w:rFonts w:cstheme="minorHAnsi"/>
          <w:sz w:val="24"/>
          <w:szCs w:val="24"/>
        </w:rPr>
        <w:t xml:space="preserve">research, </w:t>
      </w:r>
      <w:r w:rsidR="008A4410">
        <w:rPr>
          <w:rFonts w:cstheme="minorHAnsi"/>
          <w:sz w:val="24"/>
          <w:szCs w:val="24"/>
        </w:rPr>
        <w:t>might</w:t>
      </w:r>
      <w:r w:rsidR="004409C3" w:rsidRPr="00973E77">
        <w:rPr>
          <w:rFonts w:cstheme="minorHAnsi"/>
          <w:sz w:val="24"/>
          <w:szCs w:val="24"/>
        </w:rPr>
        <w:t xml:space="preserve"> be useful to crime analysts, researchers and those invested in community </w:t>
      </w:r>
      <w:r w:rsidR="005F796B" w:rsidRPr="00973E77">
        <w:rPr>
          <w:rFonts w:cstheme="minorHAnsi"/>
          <w:sz w:val="24"/>
          <w:szCs w:val="24"/>
        </w:rPr>
        <w:t>security.</w:t>
      </w:r>
      <w:r w:rsidR="005F796B">
        <w:rPr>
          <w:rFonts w:cstheme="minorHAnsi"/>
          <w:sz w:val="24"/>
          <w:szCs w:val="24"/>
        </w:rPr>
        <w:t xml:space="preserve"> It can</w:t>
      </w:r>
      <w:r w:rsidR="00903D4B">
        <w:rPr>
          <w:rFonts w:cstheme="minorHAnsi"/>
          <w:sz w:val="24"/>
          <w:szCs w:val="24"/>
        </w:rPr>
        <w:t xml:space="preserve"> also</w:t>
      </w:r>
      <w:r w:rsidR="00491F5E">
        <w:rPr>
          <w:rFonts w:cstheme="minorHAnsi"/>
          <w:sz w:val="24"/>
          <w:szCs w:val="24"/>
        </w:rPr>
        <w:t xml:space="preserve"> </w:t>
      </w:r>
      <w:r w:rsidR="004900A0">
        <w:rPr>
          <w:rFonts w:cstheme="minorHAnsi"/>
          <w:sz w:val="24"/>
          <w:szCs w:val="24"/>
        </w:rPr>
        <w:t>be a useful</w:t>
      </w:r>
      <w:r w:rsidR="005F796B">
        <w:rPr>
          <w:rFonts w:cstheme="minorHAnsi"/>
          <w:sz w:val="24"/>
          <w:szCs w:val="24"/>
        </w:rPr>
        <w:t xml:space="preserve"> aid </w:t>
      </w:r>
      <w:r w:rsidR="00E7761C">
        <w:rPr>
          <w:rFonts w:cstheme="minorHAnsi"/>
          <w:sz w:val="24"/>
          <w:szCs w:val="24"/>
        </w:rPr>
        <w:t>i</w:t>
      </w:r>
      <w:r w:rsidR="005F796B">
        <w:rPr>
          <w:rFonts w:cstheme="minorHAnsi"/>
          <w:sz w:val="24"/>
          <w:szCs w:val="24"/>
        </w:rPr>
        <w:t xml:space="preserve">n choosing the best </w:t>
      </w:r>
      <w:r w:rsidR="00B55456">
        <w:rPr>
          <w:rFonts w:cstheme="minorHAnsi"/>
          <w:sz w:val="24"/>
          <w:szCs w:val="24"/>
        </w:rPr>
        <w:t xml:space="preserve">ML models for </w:t>
      </w:r>
      <w:r w:rsidR="00EF0190">
        <w:rPr>
          <w:rFonts w:cstheme="minorHAnsi"/>
          <w:sz w:val="24"/>
          <w:szCs w:val="24"/>
        </w:rPr>
        <w:t>application</w:t>
      </w:r>
      <w:r w:rsidR="007674D3">
        <w:rPr>
          <w:rFonts w:cstheme="minorHAnsi"/>
          <w:sz w:val="24"/>
          <w:szCs w:val="24"/>
        </w:rPr>
        <w:t xml:space="preserve"> as some of them perform best when</w:t>
      </w:r>
      <w:r w:rsidR="004B14BE">
        <w:rPr>
          <w:rFonts w:cstheme="minorHAnsi"/>
          <w:sz w:val="24"/>
          <w:szCs w:val="24"/>
        </w:rPr>
        <w:t xml:space="preserve"> the strongest features are applied</w:t>
      </w:r>
      <w:r w:rsidR="004409C3" w:rsidRPr="00973E77">
        <w:rPr>
          <w:rFonts w:cstheme="minorHAnsi"/>
          <w:sz w:val="24"/>
          <w:szCs w:val="24"/>
        </w:rPr>
        <w:t>.</w:t>
      </w:r>
      <w:r w:rsidR="002F6593">
        <w:rPr>
          <w:rFonts w:cstheme="minorHAnsi"/>
          <w:sz w:val="24"/>
          <w:szCs w:val="24"/>
        </w:rPr>
        <w:t xml:space="preserve"> Some</w:t>
      </w:r>
      <w:r w:rsidR="00556C78">
        <w:rPr>
          <w:rFonts w:cstheme="minorHAnsi"/>
          <w:sz w:val="24"/>
          <w:szCs w:val="24"/>
        </w:rPr>
        <w:t xml:space="preserve"> other</w:t>
      </w:r>
      <w:r w:rsidR="002F6593">
        <w:rPr>
          <w:rFonts w:cstheme="minorHAnsi"/>
          <w:sz w:val="24"/>
          <w:szCs w:val="24"/>
        </w:rPr>
        <w:t xml:space="preserve"> research work </w:t>
      </w:r>
      <w:r w:rsidR="00194E07">
        <w:rPr>
          <w:rFonts w:cstheme="minorHAnsi"/>
          <w:sz w:val="24"/>
          <w:szCs w:val="24"/>
        </w:rPr>
        <w:t xml:space="preserve">in relation to ML models </w:t>
      </w:r>
      <w:r w:rsidR="00A01A4D">
        <w:rPr>
          <w:rFonts w:cstheme="minorHAnsi"/>
          <w:sz w:val="24"/>
          <w:szCs w:val="24"/>
        </w:rPr>
        <w:t>for</w:t>
      </w:r>
      <w:r w:rsidR="00194E07">
        <w:rPr>
          <w:rFonts w:cstheme="minorHAnsi"/>
          <w:sz w:val="24"/>
          <w:szCs w:val="24"/>
        </w:rPr>
        <w:t xml:space="preserve"> forecasting crimes, </w:t>
      </w:r>
      <w:r w:rsidR="00336972">
        <w:rPr>
          <w:rFonts w:cstheme="minorHAnsi"/>
          <w:sz w:val="24"/>
          <w:szCs w:val="24"/>
        </w:rPr>
        <w:t>did not enunciate the importance of determining the</w:t>
      </w:r>
      <w:r w:rsidR="00DC3375">
        <w:rPr>
          <w:rFonts w:cstheme="minorHAnsi"/>
          <w:sz w:val="24"/>
          <w:szCs w:val="24"/>
        </w:rPr>
        <w:t xml:space="preserve"> most influential</w:t>
      </w:r>
      <w:r w:rsidR="00BD2291">
        <w:rPr>
          <w:rFonts w:cstheme="minorHAnsi"/>
          <w:sz w:val="24"/>
          <w:szCs w:val="24"/>
        </w:rPr>
        <w:t xml:space="preserve"> </w:t>
      </w:r>
      <w:r w:rsidR="00336972">
        <w:rPr>
          <w:rFonts w:cstheme="minorHAnsi"/>
          <w:sz w:val="24"/>
          <w:szCs w:val="24"/>
        </w:rPr>
        <w:t>data features</w:t>
      </w:r>
      <w:r w:rsidR="00EC7FA0">
        <w:rPr>
          <w:rFonts w:cstheme="minorHAnsi"/>
          <w:sz w:val="24"/>
          <w:szCs w:val="24"/>
        </w:rPr>
        <w:t xml:space="preserve">, hence </w:t>
      </w:r>
      <w:r w:rsidR="005A24A3">
        <w:rPr>
          <w:rFonts w:cstheme="minorHAnsi"/>
          <w:sz w:val="24"/>
          <w:szCs w:val="24"/>
        </w:rPr>
        <w:t>the mo</w:t>
      </w:r>
      <w:r w:rsidR="00FA6A89">
        <w:rPr>
          <w:rFonts w:cstheme="minorHAnsi"/>
          <w:sz w:val="24"/>
          <w:szCs w:val="24"/>
        </w:rPr>
        <w:t>tivation for</w:t>
      </w:r>
      <w:r w:rsidR="00EC7FA0">
        <w:rPr>
          <w:rFonts w:cstheme="minorHAnsi"/>
          <w:sz w:val="24"/>
          <w:szCs w:val="24"/>
        </w:rPr>
        <w:t xml:space="preserve"> this research</w:t>
      </w:r>
      <w:r w:rsidR="00D31058">
        <w:rPr>
          <w:rFonts w:cstheme="minorHAnsi"/>
          <w:sz w:val="24"/>
          <w:szCs w:val="24"/>
        </w:rPr>
        <w:t>.</w:t>
      </w:r>
      <w:r w:rsidR="00022731">
        <w:rPr>
          <w:rFonts w:cstheme="minorHAnsi"/>
          <w:sz w:val="24"/>
          <w:szCs w:val="24"/>
        </w:rPr>
        <w:t xml:space="preserve"> For this </w:t>
      </w:r>
      <w:r w:rsidR="005D5B70">
        <w:rPr>
          <w:rFonts w:cstheme="minorHAnsi"/>
          <w:sz w:val="24"/>
          <w:szCs w:val="24"/>
        </w:rPr>
        <w:t>study</w:t>
      </w:r>
      <w:r w:rsidR="00022731">
        <w:rPr>
          <w:rFonts w:cstheme="minorHAnsi"/>
          <w:sz w:val="24"/>
          <w:szCs w:val="24"/>
        </w:rPr>
        <w:t xml:space="preserve">, some features, like </w:t>
      </w:r>
      <w:r w:rsidR="00C714BD">
        <w:rPr>
          <w:rFonts w:cstheme="minorHAnsi"/>
          <w:sz w:val="24"/>
          <w:szCs w:val="24"/>
        </w:rPr>
        <w:t>‘M</w:t>
      </w:r>
      <w:r w:rsidR="00022731">
        <w:rPr>
          <w:rFonts w:cstheme="minorHAnsi"/>
          <w:sz w:val="24"/>
          <w:szCs w:val="24"/>
        </w:rPr>
        <w:t>onth</w:t>
      </w:r>
      <w:r w:rsidR="00C714BD">
        <w:rPr>
          <w:rFonts w:cstheme="minorHAnsi"/>
          <w:sz w:val="24"/>
          <w:szCs w:val="24"/>
        </w:rPr>
        <w:t>’</w:t>
      </w:r>
      <w:r w:rsidR="00824360">
        <w:rPr>
          <w:rFonts w:cstheme="minorHAnsi"/>
          <w:sz w:val="24"/>
          <w:szCs w:val="24"/>
        </w:rPr>
        <w:t xml:space="preserve">, influenced the crime type as </w:t>
      </w:r>
      <w:r w:rsidR="00C714BD">
        <w:rPr>
          <w:rFonts w:cstheme="minorHAnsi"/>
          <w:sz w:val="24"/>
          <w:szCs w:val="24"/>
        </w:rPr>
        <w:t>highlighted</w:t>
      </w:r>
      <w:r w:rsidR="00824360">
        <w:rPr>
          <w:rFonts w:cstheme="minorHAnsi"/>
          <w:sz w:val="24"/>
          <w:szCs w:val="24"/>
        </w:rPr>
        <w:t xml:space="preserve"> </w:t>
      </w:r>
      <w:r w:rsidR="00C714BD">
        <w:rPr>
          <w:rFonts w:cstheme="minorHAnsi"/>
          <w:sz w:val="24"/>
          <w:szCs w:val="24"/>
        </w:rPr>
        <w:t>during</w:t>
      </w:r>
      <w:r w:rsidR="00407552">
        <w:rPr>
          <w:rFonts w:cstheme="minorHAnsi"/>
          <w:sz w:val="24"/>
          <w:szCs w:val="24"/>
        </w:rPr>
        <w:t xml:space="preserve"> data exploration</w:t>
      </w:r>
      <w:r w:rsidR="00ED548F">
        <w:rPr>
          <w:rFonts w:cstheme="minorHAnsi"/>
          <w:sz w:val="24"/>
          <w:szCs w:val="24"/>
        </w:rPr>
        <w:t>.</w:t>
      </w:r>
      <w:r w:rsidR="00407552">
        <w:rPr>
          <w:rFonts w:cstheme="minorHAnsi"/>
          <w:sz w:val="24"/>
          <w:szCs w:val="24"/>
        </w:rPr>
        <w:t xml:space="preserve"> </w:t>
      </w:r>
      <w:r w:rsidR="00ED548F">
        <w:rPr>
          <w:rFonts w:cstheme="minorHAnsi"/>
          <w:sz w:val="24"/>
          <w:szCs w:val="24"/>
        </w:rPr>
        <w:t>A</w:t>
      </w:r>
      <w:r w:rsidR="00C619DA">
        <w:rPr>
          <w:rFonts w:cstheme="minorHAnsi"/>
          <w:sz w:val="24"/>
          <w:szCs w:val="24"/>
        </w:rPr>
        <w:t>lso,</w:t>
      </w:r>
      <w:r w:rsidR="00407552">
        <w:rPr>
          <w:rFonts w:cstheme="minorHAnsi"/>
          <w:sz w:val="24"/>
          <w:szCs w:val="24"/>
        </w:rPr>
        <w:t xml:space="preserve"> </w:t>
      </w:r>
      <w:r w:rsidR="006272CB">
        <w:rPr>
          <w:rFonts w:cstheme="minorHAnsi"/>
          <w:sz w:val="24"/>
          <w:szCs w:val="24"/>
        </w:rPr>
        <w:t xml:space="preserve">civil unrest </w:t>
      </w:r>
      <w:r w:rsidR="0070392B">
        <w:rPr>
          <w:rFonts w:cstheme="minorHAnsi"/>
          <w:sz w:val="24"/>
          <w:szCs w:val="24"/>
        </w:rPr>
        <w:t>during spor</w:t>
      </w:r>
      <w:r w:rsidR="006272CB">
        <w:rPr>
          <w:rFonts w:cstheme="minorHAnsi"/>
          <w:sz w:val="24"/>
          <w:szCs w:val="24"/>
        </w:rPr>
        <w:t>ting</w:t>
      </w:r>
      <w:r w:rsidR="0070392B">
        <w:rPr>
          <w:rFonts w:cstheme="minorHAnsi"/>
          <w:sz w:val="24"/>
          <w:szCs w:val="24"/>
        </w:rPr>
        <w:t xml:space="preserve"> events</w:t>
      </w:r>
      <w:r w:rsidR="00ED548F">
        <w:rPr>
          <w:rFonts w:cstheme="minorHAnsi"/>
          <w:sz w:val="24"/>
          <w:szCs w:val="24"/>
        </w:rPr>
        <w:t xml:space="preserve"> like the Stanley Cup,</w:t>
      </w:r>
      <w:r w:rsidR="0070392B">
        <w:rPr>
          <w:rFonts w:cstheme="minorHAnsi"/>
          <w:sz w:val="24"/>
          <w:szCs w:val="24"/>
        </w:rPr>
        <w:t xml:space="preserve"> ca</w:t>
      </w:r>
      <w:r w:rsidR="00B631C3">
        <w:rPr>
          <w:rFonts w:cstheme="minorHAnsi"/>
          <w:sz w:val="24"/>
          <w:szCs w:val="24"/>
        </w:rPr>
        <w:t>used</w:t>
      </w:r>
      <w:r w:rsidR="0062191B">
        <w:rPr>
          <w:rFonts w:cstheme="minorHAnsi"/>
          <w:sz w:val="24"/>
          <w:szCs w:val="24"/>
        </w:rPr>
        <w:t xml:space="preserve"> an increase</w:t>
      </w:r>
      <w:r w:rsidR="006272CB">
        <w:rPr>
          <w:rFonts w:cstheme="minorHAnsi"/>
          <w:sz w:val="24"/>
          <w:szCs w:val="24"/>
        </w:rPr>
        <w:t xml:space="preserve"> of </w:t>
      </w:r>
      <w:r w:rsidR="0062191B">
        <w:rPr>
          <w:rFonts w:cstheme="minorHAnsi"/>
          <w:sz w:val="24"/>
          <w:szCs w:val="24"/>
        </w:rPr>
        <w:t>specific crime types</w:t>
      </w:r>
      <w:r w:rsidR="009F5A59">
        <w:rPr>
          <w:rFonts w:cstheme="minorHAnsi"/>
          <w:sz w:val="24"/>
          <w:szCs w:val="24"/>
        </w:rPr>
        <w:t xml:space="preserve"> </w:t>
      </w:r>
      <w:r w:rsidR="00C65B72">
        <w:rPr>
          <w:rFonts w:cstheme="minorHAnsi"/>
          <w:sz w:val="24"/>
          <w:szCs w:val="24"/>
        </w:rPr>
        <w:t>(</w:t>
      </w:r>
      <w:r w:rsidR="00ED548F">
        <w:rPr>
          <w:rFonts w:cstheme="minorHAnsi"/>
          <w:sz w:val="24"/>
          <w:szCs w:val="24"/>
        </w:rPr>
        <w:t xml:space="preserve">especially </w:t>
      </w:r>
      <w:r w:rsidR="003E3119">
        <w:rPr>
          <w:rFonts w:cstheme="minorHAnsi"/>
          <w:sz w:val="24"/>
          <w:szCs w:val="24"/>
        </w:rPr>
        <w:t>‘Mischief’).</w:t>
      </w:r>
      <w:r w:rsidR="004409C3" w:rsidRPr="00973E77">
        <w:rPr>
          <w:rFonts w:cstheme="minorHAnsi"/>
          <w:sz w:val="24"/>
          <w:szCs w:val="24"/>
        </w:rPr>
        <w:t xml:space="preserve"> </w:t>
      </w:r>
      <w:r w:rsidR="00275E7C">
        <w:rPr>
          <w:rFonts w:cstheme="minorHAnsi"/>
          <w:sz w:val="24"/>
          <w:szCs w:val="24"/>
        </w:rPr>
        <w:t>Despite the low performances</w:t>
      </w:r>
      <w:r w:rsidR="00704960">
        <w:rPr>
          <w:rFonts w:cstheme="minorHAnsi"/>
          <w:sz w:val="24"/>
          <w:szCs w:val="24"/>
        </w:rPr>
        <w:t xml:space="preserve"> </w:t>
      </w:r>
      <w:r w:rsidR="00275E7C">
        <w:rPr>
          <w:rFonts w:cstheme="minorHAnsi"/>
          <w:sz w:val="24"/>
          <w:szCs w:val="24"/>
        </w:rPr>
        <w:t>of all the models</w:t>
      </w:r>
      <w:r w:rsidR="00426B1F">
        <w:rPr>
          <w:rFonts w:cstheme="minorHAnsi"/>
          <w:sz w:val="24"/>
          <w:szCs w:val="24"/>
        </w:rPr>
        <w:t xml:space="preserve"> used in this</w:t>
      </w:r>
      <w:r w:rsidR="002F4196">
        <w:rPr>
          <w:rFonts w:cstheme="minorHAnsi"/>
          <w:sz w:val="24"/>
          <w:szCs w:val="24"/>
        </w:rPr>
        <w:t xml:space="preserve"> crime data analysis</w:t>
      </w:r>
      <w:r w:rsidR="00275E7C">
        <w:rPr>
          <w:rFonts w:cstheme="minorHAnsi"/>
          <w:sz w:val="24"/>
          <w:szCs w:val="24"/>
        </w:rPr>
        <w:t>, t</w:t>
      </w:r>
      <w:r w:rsidR="004409C3" w:rsidRPr="00973E77">
        <w:rPr>
          <w:rFonts w:cstheme="minorHAnsi"/>
          <w:sz w:val="24"/>
          <w:szCs w:val="24"/>
        </w:rPr>
        <w:t>he evaluation of the</w:t>
      </w:r>
      <w:r w:rsidR="00704960">
        <w:rPr>
          <w:rFonts w:cstheme="minorHAnsi"/>
          <w:sz w:val="24"/>
          <w:szCs w:val="24"/>
        </w:rPr>
        <w:t>ir</w:t>
      </w:r>
      <w:r w:rsidR="004409C3" w:rsidRPr="00973E77">
        <w:rPr>
          <w:rFonts w:cstheme="minorHAnsi"/>
          <w:sz w:val="24"/>
          <w:szCs w:val="24"/>
        </w:rPr>
        <w:t xml:space="preserve"> predictive accuracies of ML models</w:t>
      </w:r>
      <w:r w:rsidR="002F4196">
        <w:rPr>
          <w:rFonts w:cstheme="minorHAnsi"/>
          <w:sz w:val="24"/>
          <w:szCs w:val="24"/>
        </w:rPr>
        <w:t xml:space="preserve"> shows </w:t>
      </w:r>
      <w:r w:rsidR="005E5109" w:rsidRPr="00973E77">
        <w:rPr>
          <w:rFonts w:cstheme="minorHAnsi"/>
          <w:sz w:val="24"/>
          <w:szCs w:val="24"/>
        </w:rPr>
        <w:t xml:space="preserve">LR </w:t>
      </w:r>
      <w:r w:rsidR="004409C3" w:rsidRPr="00973E77">
        <w:rPr>
          <w:rFonts w:cstheme="minorHAnsi"/>
          <w:sz w:val="24"/>
          <w:szCs w:val="24"/>
        </w:rPr>
        <w:t xml:space="preserve">was most effective. </w:t>
      </w:r>
      <w:r w:rsidR="00FD7A02">
        <w:rPr>
          <w:rFonts w:cstheme="minorHAnsi"/>
          <w:sz w:val="24"/>
          <w:szCs w:val="24"/>
        </w:rPr>
        <w:t>This study</w:t>
      </w:r>
      <w:r w:rsidR="001A5DC0">
        <w:rPr>
          <w:rFonts w:cstheme="minorHAnsi"/>
          <w:sz w:val="24"/>
          <w:szCs w:val="24"/>
        </w:rPr>
        <w:t xml:space="preserve"> reinforced</w:t>
      </w:r>
      <w:r w:rsidR="00FD7A02">
        <w:rPr>
          <w:rFonts w:cstheme="minorHAnsi"/>
          <w:sz w:val="24"/>
          <w:szCs w:val="24"/>
        </w:rPr>
        <w:t xml:space="preserve"> the importance of tuning hyperparameters in improving ML models’ performance</w:t>
      </w:r>
      <w:r w:rsidR="00AE1487">
        <w:rPr>
          <w:rFonts w:cstheme="minorHAnsi"/>
          <w:sz w:val="24"/>
          <w:szCs w:val="24"/>
        </w:rPr>
        <w:t xml:space="preserve">, but it is important to note that this can be </w:t>
      </w:r>
      <w:r w:rsidR="00924192">
        <w:rPr>
          <w:rFonts w:cstheme="minorHAnsi"/>
          <w:sz w:val="24"/>
          <w:szCs w:val="24"/>
        </w:rPr>
        <w:t xml:space="preserve">sometimes </w:t>
      </w:r>
      <w:r w:rsidR="00AE1487">
        <w:rPr>
          <w:rFonts w:cstheme="minorHAnsi"/>
          <w:sz w:val="24"/>
          <w:szCs w:val="24"/>
        </w:rPr>
        <w:t>time-consuming</w:t>
      </w:r>
      <w:r w:rsidR="00924192">
        <w:rPr>
          <w:rFonts w:cstheme="minorHAnsi"/>
          <w:sz w:val="24"/>
          <w:szCs w:val="24"/>
        </w:rPr>
        <w:t xml:space="preserve"> </w:t>
      </w:r>
      <w:r w:rsidR="00AE1487">
        <w:rPr>
          <w:rFonts w:cstheme="minorHAnsi"/>
          <w:sz w:val="24"/>
          <w:szCs w:val="24"/>
        </w:rPr>
        <w:t>and might not even improve performance</w:t>
      </w:r>
      <w:r w:rsidR="00A371DA">
        <w:rPr>
          <w:rFonts w:cstheme="minorHAnsi"/>
          <w:sz w:val="24"/>
          <w:szCs w:val="24"/>
        </w:rPr>
        <w:t xml:space="preserve"> as shown in this </w:t>
      </w:r>
      <w:r w:rsidR="00674311">
        <w:rPr>
          <w:rFonts w:cstheme="minorHAnsi"/>
          <w:sz w:val="24"/>
          <w:szCs w:val="24"/>
        </w:rPr>
        <w:t>study</w:t>
      </w:r>
      <w:r w:rsidR="00A37BBD">
        <w:rPr>
          <w:rFonts w:cstheme="minorHAnsi"/>
          <w:sz w:val="24"/>
          <w:szCs w:val="24"/>
        </w:rPr>
        <w:t xml:space="preserve">. </w:t>
      </w:r>
      <w:r w:rsidR="0021345A">
        <w:rPr>
          <w:rFonts w:cstheme="minorHAnsi"/>
          <w:sz w:val="24"/>
          <w:szCs w:val="24"/>
        </w:rPr>
        <w:t>This</w:t>
      </w:r>
      <w:r w:rsidR="00A37BBD">
        <w:rPr>
          <w:rFonts w:cstheme="minorHAnsi"/>
          <w:sz w:val="24"/>
          <w:szCs w:val="24"/>
        </w:rPr>
        <w:t xml:space="preserve"> was </w:t>
      </w:r>
      <w:r w:rsidR="00674311">
        <w:rPr>
          <w:rFonts w:cstheme="minorHAnsi"/>
          <w:sz w:val="24"/>
          <w:szCs w:val="24"/>
        </w:rPr>
        <w:t>so</w:t>
      </w:r>
      <w:r w:rsidR="00A37BBD">
        <w:rPr>
          <w:rFonts w:cstheme="minorHAnsi"/>
          <w:sz w:val="24"/>
          <w:szCs w:val="24"/>
        </w:rPr>
        <w:t xml:space="preserve"> for MLP</w:t>
      </w:r>
      <w:r w:rsidR="00296CC5">
        <w:rPr>
          <w:rFonts w:cstheme="minorHAnsi"/>
          <w:sz w:val="24"/>
          <w:szCs w:val="24"/>
        </w:rPr>
        <w:t xml:space="preserve"> and </w:t>
      </w:r>
      <w:r w:rsidR="0088371A">
        <w:rPr>
          <w:rFonts w:cstheme="minorHAnsi"/>
          <w:sz w:val="24"/>
          <w:szCs w:val="24"/>
        </w:rPr>
        <w:t>LR</w:t>
      </w:r>
      <w:r w:rsidR="00296CC5">
        <w:rPr>
          <w:rFonts w:cstheme="minorHAnsi"/>
          <w:sz w:val="24"/>
          <w:szCs w:val="24"/>
        </w:rPr>
        <w:t xml:space="preserve"> especially. </w:t>
      </w:r>
      <w:r w:rsidR="004409C3" w:rsidRPr="00973E77">
        <w:rPr>
          <w:rFonts w:cstheme="minorHAnsi"/>
          <w:sz w:val="24"/>
          <w:szCs w:val="24"/>
        </w:rPr>
        <w:t xml:space="preserve">But </w:t>
      </w:r>
      <w:r w:rsidR="00884634" w:rsidRPr="00973E77">
        <w:rPr>
          <w:rFonts w:cstheme="minorHAnsi"/>
          <w:sz w:val="24"/>
          <w:szCs w:val="24"/>
        </w:rPr>
        <w:t>the accuracies of the models improve</w:t>
      </w:r>
      <w:r w:rsidR="00884634">
        <w:rPr>
          <w:rFonts w:cstheme="minorHAnsi"/>
          <w:sz w:val="24"/>
          <w:szCs w:val="24"/>
        </w:rPr>
        <w:t xml:space="preserve">d </w:t>
      </w:r>
      <w:r w:rsidR="00884634">
        <w:rPr>
          <w:rFonts w:cstheme="minorHAnsi"/>
          <w:sz w:val="24"/>
          <w:szCs w:val="24"/>
        </w:rPr>
        <w:t xml:space="preserve">when </w:t>
      </w:r>
      <w:r w:rsidR="004409C3" w:rsidRPr="00973E77">
        <w:rPr>
          <w:rFonts w:cstheme="minorHAnsi"/>
          <w:sz w:val="24"/>
          <w:szCs w:val="24"/>
        </w:rPr>
        <w:t xml:space="preserve">hyperparameter tuning </w:t>
      </w:r>
      <w:r w:rsidR="00884634">
        <w:rPr>
          <w:rFonts w:cstheme="minorHAnsi"/>
          <w:sz w:val="24"/>
          <w:szCs w:val="24"/>
        </w:rPr>
        <w:t xml:space="preserve">was </w:t>
      </w:r>
      <w:r w:rsidR="00C619DA">
        <w:rPr>
          <w:rFonts w:cstheme="minorHAnsi"/>
          <w:sz w:val="24"/>
          <w:szCs w:val="24"/>
        </w:rPr>
        <w:t>combined with</w:t>
      </w:r>
      <w:r w:rsidR="004409C3" w:rsidRPr="00973E77">
        <w:rPr>
          <w:rFonts w:cstheme="minorHAnsi"/>
          <w:sz w:val="24"/>
          <w:szCs w:val="24"/>
        </w:rPr>
        <w:t xml:space="preserve"> feature engineering</w:t>
      </w:r>
      <w:r w:rsidR="00884634">
        <w:rPr>
          <w:rFonts w:cstheme="minorHAnsi"/>
          <w:sz w:val="24"/>
          <w:szCs w:val="24"/>
        </w:rPr>
        <w:t xml:space="preserve"> </w:t>
      </w:r>
      <w:r w:rsidR="00CD3EE0" w:rsidRPr="00973E77">
        <w:rPr>
          <w:rFonts w:cstheme="minorHAnsi"/>
          <w:sz w:val="24"/>
          <w:szCs w:val="24"/>
        </w:rPr>
        <w:t>(</w:t>
      </w:r>
      <w:r w:rsidR="00CD3EE0">
        <w:rPr>
          <w:rFonts w:cstheme="minorHAnsi"/>
          <w:sz w:val="24"/>
          <w:szCs w:val="24"/>
        </w:rPr>
        <w:t xml:space="preserve">aided </w:t>
      </w:r>
      <w:r w:rsidR="00CD3EE0" w:rsidRPr="00973E77">
        <w:rPr>
          <w:rFonts w:cstheme="minorHAnsi"/>
          <w:sz w:val="24"/>
          <w:szCs w:val="24"/>
        </w:rPr>
        <w:t>GNB</w:t>
      </w:r>
      <w:r w:rsidR="00CD3EE0">
        <w:rPr>
          <w:rFonts w:cstheme="minorHAnsi"/>
          <w:sz w:val="24"/>
          <w:szCs w:val="24"/>
        </w:rPr>
        <w:t xml:space="preserve"> the most</w:t>
      </w:r>
      <w:r w:rsidR="00CD3EE0" w:rsidRPr="00973E77">
        <w:rPr>
          <w:rFonts w:cstheme="minorHAnsi"/>
          <w:sz w:val="24"/>
          <w:szCs w:val="24"/>
        </w:rPr>
        <w:t>)</w:t>
      </w:r>
      <w:r w:rsidR="00CE2150">
        <w:rPr>
          <w:rFonts w:cstheme="minorHAnsi"/>
          <w:sz w:val="24"/>
          <w:szCs w:val="24"/>
        </w:rPr>
        <w:t>.</w:t>
      </w:r>
      <w:r w:rsidR="0088371A">
        <w:rPr>
          <w:rFonts w:cstheme="minorHAnsi"/>
          <w:sz w:val="24"/>
          <w:szCs w:val="24"/>
        </w:rPr>
        <w:t xml:space="preserve"> DT</w:t>
      </w:r>
      <w:r w:rsidR="00CE2150">
        <w:rPr>
          <w:rFonts w:cstheme="minorHAnsi"/>
          <w:sz w:val="24"/>
          <w:szCs w:val="24"/>
        </w:rPr>
        <w:t xml:space="preserve"> </w:t>
      </w:r>
      <w:r w:rsidR="00152957">
        <w:rPr>
          <w:rFonts w:cstheme="minorHAnsi"/>
          <w:sz w:val="24"/>
          <w:szCs w:val="24"/>
        </w:rPr>
        <w:t xml:space="preserve">also performed </w:t>
      </w:r>
      <w:r w:rsidR="000F1B8C">
        <w:rPr>
          <w:rFonts w:cstheme="minorHAnsi"/>
          <w:sz w:val="24"/>
          <w:szCs w:val="24"/>
        </w:rPr>
        <w:t>better,</w:t>
      </w:r>
      <w:r w:rsidR="004409C3" w:rsidRPr="00973E77">
        <w:rPr>
          <w:rFonts w:cstheme="minorHAnsi"/>
          <w:sz w:val="24"/>
          <w:szCs w:val="24"/>
        </w:rPr>
        <w:t xml:space="preserve"> but t</w:t>
      </w:r>
      <w:r w:rsidR="004A72CD">
        <w:rPr>
          <w:rFonts w:cstheme="minorHAnsi"/>
          <w:sz w:val="24"/>
          <w:szCs w:val="24"/>
        </w:rPr>
        <w:t>he remaining</w:t>
      </w:r>
      <w:r w:rsidR="004409C3" w:rsidRPr="00973E77">
        <w:rPr>
          <w:rFonts w:cstheme="minorHAnsi"/>
          <w:sz w:val="24"/>
          <w:szCs w:val="24"/>
        </w:rPr>
        <w:t xml:space="preserve"> two </w:t>
      </w:r>
      <w:r w:rsidR="00152957">
        <w:rPr>
          <w:rFonts w:cstheme="minorHAnsi"/>
          <w:sz w:val="24"/>
          <w:szCs w:val="24"/>
        </w:rPr>
        <w:t xml:space="preserve">models </w:t>
      </w:r>
      <w:r w:rsidR="004409C3" w:rsidRPr="00973E77">
        <w:rPr>
          <w:rFonts w:cstheme="minorHAnsi"/>
          <w:sz w:val="24"/>
          <w:szCs w:val="24"/>
        </w:rPr>
        <w:t xml:space="preserve">did not show much improvement. However, increasing the value of K, for KNN showed improvement as the </w:t>
      </w:r>
      <w:r w:rsidR="0027422B">
        <w:rPr>
          <w:rFonts w:cstheme="minorHAnsi"/>
          <w:sz w:val="24"/>
          <w:szCs w:val="24"/>
        </w:rPr>
        <w:t>accuracy</w:t>
      </w:r>
      <w:r w:rsidR="004409C3" w:rsidRPr="00973E77">
        <w:rPr>
          <w:rFonts w:cstheme="minorHAnsi"/>
          <w:sz w:val="24"/>
          <w:szCs w:val="24"/>
        </w:rPr>
        <w:t xml:space="preserve"> got higher </w:t>
      </w:r>
      <w:r w:rsidR="00E10F2C">
        <w:rPr>
          <w:rFonts w:cstheme="minorHAnsi"/>
          <w:sz w:val="24"/>
          <w:szCs w:val="24"/>
        </w:rPr>
        <w:t>when value</w:t>
      </w:r>
      <w:r w:rsidR="009A6E9D">
        <w:rPr>
          <w:rFonts w:cstheme="minorHAnsi"/>
          <w:sz w:val="24"/>
          <w:szCs w:val="24"/>
        </w:rPr>
        <w:t xml:space="preserve"> of </w:t>
      </w:r>
      <w:r w:rsidR="00F10D74">
        <w:rPr>
          <w:rFonts w:cstheme="minorHAnsi"/>
          <w:sz w:val="24"/>
          <w:szCs w:val="24"/>
        </w:rPr>
        <w:t>K wa</w:t>
      </w:r>
      <w:r w:rsidR="009A6E9D">
        <w:rPr>
          <w:rFonts w:cstheme="minorHAnsi"/>
          <w:sz w:val="24"/>
          <w:szCs w:val="24"/>
        </w:rPr>
        <w:t>s</w:t>
      </w:r>
      <w:r w:rsidR="00F10D74">
        <w:rPr>
          <w:rFonts w:cstheme="minorHAnsi"/>
          <w:sz w:val="24"/>
          <w:szCs w:val="24"/>
        </w:rPr>
        <w:t xml:space="preserve"> </w:t>
      </w:r>
      <w:r w:rsidR="004409C3" w:rsidRPr="00973E77">
        <w:rPr>
          <w:rFonts w:cstheme="minorHAnsi"/>
          <w:sz w:val="24"/>
          <w:szCs w:val="24"/>
        </w:rPr>
        <w:t>9.</w:t>
      </w:r>
      <w:r w:rsidR="00E75DD4">
        <w:rPr>
          <w:rFonts w:cstheme="minorHAnsi"/>
          <w:sz w:val="24"/>
          <w:szCs w:val="24"/>
        </w:rPr>
        <w:t xml:space="preserve"> These results show that </w:t>
      </w:r>
      <w:r w:rsidR="004E37EB">
        <w:rPr>
          <w:rFonts w:cstheme="minorHAnsi"/>
          <w:sz w:val="24"/>
          <w:szCs w:val="24"/>
        </w:rPr>
        <w:t xml:space="preserve">it is possible that </w:t>
      </w:r>
      <w:r w:rsidR="00E75DD4">
        <w:rPr>
          <w:rFonts w:cstheme="minorHAnsi"/>
          <w:sz w:val="24"/>
          <w:szCs w:val="24"/>
        </w:rPr>
        <w:t xml:space="preserve">some ML models will not </w:t>
      </w:r>
      <w:r w:rsidR="004E37EB">
        <w:rPr>
          <w:rFonts w:cstheme="minorHAnsi"/>
          <w:sz w:val="24"/>
          <w:szCs w:val="24"/>
        </w:rPr>
        <w:t>have good accuracies for crime datasets</w:t>
      </w:r>
      <w:r w:rsidR="00935ADF">
        <w:rPr>
          <w:rFonts w:cstheme="minorHAnsi"/>
          <w:sz w:val="24"/>
          <w:szCs w:val="24"/>
        </w:rPr>
        <w:t xml:space="preserve"> with </w:t>
      </w:r>
      <w:r w:rsidR="008B0B5B">
        <w:rPr>
          <w:rFonts w:cstheme="minorHAnsi"/>
          <w:sz w:val="24"/>
          <w:szCs w:val="24"/>
        </w:rPr>
        <w:t xml:space="preserve">generalised </w:t>
      </w:r>
      <w:r w:rsidR="00935ADF">
        <w:rPr>
          <w:rFonts w:cstheme="minorHAnsi"/>
          <w:sz w:val="24"/>
          <w:szCs w:val="24"/>
        </w:rPr>
        <w:t xml:space="preserve">features like </w:t>
      </w:r>
      <w:r w:rsidR="004E37EB">
        <w:rPr>
          <w:rFonts w:cstheme="minorHAnsi"/>
          <w:sz w:val="24"/>
          <w:szCs w:val="24"/>
        </w:rPr>
        <w:t>the Vancouver crime dataset</w:t>
      </w:r>
      <w:r w:rsidR="00AF7AB6">
        <w:rPr>
          <w:rFonts w:cstheme="minorHAnsi"/>
          <w:sz w:val="24"/>
          <w:szCs w:val="24"/>
        </w:rPr>
        <w:t>.</w:t>
      </w:r>
      <w:r w:rsidR="003B0D24">
        <w:rPr>
          <w:rFonts w:cstheme="minorHAnsi"/>
          <w:sz w:val="24"/>
          <w:szCs w:val="24"/>
        </w:rPr>
        <w:t xml:space="preserve"> </w:t>
      </w:r>
      <w:r w:rsidR="00F56901">
        <w:rPr>
          <w:rFonts w:cstheme="minorHAnsi"/>
          <w:sz w:val="24"/>
          <w:szCs w:val="24"/>
        </w:rPr>
        <w:t>One limitation is that i</w:t>
      </w:r>
      <w:r w:rsidR="006271E8">
        <w:rPr>
          <w:rFonts w:cstheme="minorHAnsi"/>
          <w:sz w:val="24"/>
          <w:szCs w:val="24"/>
        </w:rPr>
        <w:t>mportant feature</w:t>
      </w:r>
      <w:r w:rsidR="00E470E1">
        <w:rPr>
          <w:rFonts w:cstheme="minorHAnsi"/>
          <w:sz w:val="24"/>
          <w:szCs w:val="24"/>
        </w:rPr>
        <w:t>s which could be useful in</w:t>
      </w:r>
      <w:r w:rsidR="006271E8">
        <w:rPr>
          <w:rFonts w:cstheme="minorHAnsi"/>
          <w:sz w:val="24"/>
          <w:szCs w:val="24"/>
        </w:rPr>
        <w:t xml:space="preserve"> </w:t>
      </w:r>
      <w:r w:rsidR="00E470E1">
        <w:rPr>
          <w:rFonts w:cstheme="minorHAnsi"/>
          <w:sz w:val="24"/>
          <w:szCs w:val="24"/>
        </w:rPr>
        <w:t>forecasting crimes,</w:t>
      </w:r>
      <w:r w:rsidR="006271E8">
        <w:rPr>
          <w:rFonts w:cstheme="minorHAnsi"/>
          <w:sz w:val="24"/>
          <w:szCs w:val="24"/>
        </w:rPr>
        <w:t xml:space="preserve"> </w:t>
      </w:r>
      <w:r w:rsidR="006C6976">
        <w:rPr>
          <w:rFonts w:cstheme="minorHAnsi"/>
          <w:sz w:val="24"/>
          <w:szCs w:val="24"/>
        </w:rPr>
        <w:t xml:space="preserve">such as </w:t>
      </w:r>
      <w:r w:rsidR="0090205B">
        <w:rPr>
          <w:rFonts w:cstheme="minorHAnsi"/>
          <w:sz w:val="24"/>
          <w:szCs w:val="24"/>
        </w:rPr>
        <w:t xml:space="preserve">social and economic factors </w:t>
      </w:r>
      <w:r w:rsidR="006C6976">
        <w:rPr>
          <w:rFonts w:cstheme="minorHAnsi"/>
          <w:sz w:val="24"/>
          <w:szCs w:val="24"/>
        </w:rPr>
        <w:t>(</w:t>
      </w:r>
      <w:r w:rsidR="007931E3">
        <w:rPr>
          <w:rFonts w:cstheme="minorHAnsi"/>
          <w:sz w:val="24"/>
          <w:szCs w:val="24"/>
        </w:rPr>
        <w:t>education level</w:t>
      </w:r>
      <w:r w:rsidR="004738CB">
        <w:rPr>
          <w:rFonts w:cstheme="minorHAnsi"/>
          <w:sz w:val="24"/>
          <w:szCs w:val="24"/>
        </w:rPr>
        <w:t>, income,</w:t>
      </w:r>
      <w:r w:rsidR="007931E3">
        <w:rPr>
          <w:rFonts w:cstheme="minorHAnsi"/>
          <w:sz w:val="24"/>
          <w:szCs w:val="24"/>
        </w:rPr>
        <w:t xml:space="preserve"> unemployment rate</w:t>
      </w:r>
      <w:r w:rsidR="004738CB">
        <w:rPr>
          <w:rFonts w:cstheme="minorHAnsi"/>
          <w:sz w:val="24"/>
          <w:szCs w:val="24"/>
        </w:rPr>
        <w:t>)</w:t>
      </w:r>
      <w:r w:rsidR="006C6976">
        <w:rPr>
          <w:rFonts w:cstheme="minorHAnsi"/>
          <w:sz w:val="24"/>
          <w:szCs w:val="24"/>
        </w:rPr>
        <w:t>, was absent in this dataset</w:t>
      </w:r>
      <w:r w:rsidR="007931E3">
        <w:rPr>
          <w:rFonts w:cstheme="minorHAnsi"/>
          <w:sz w:val="24"/>
          <w:szCs w:val="24"/>
        </w:rPr>
        <w:t>.</w:t>
      </w:r>
      <w:r w:rsidR="00A80C5B">
        <w:rPr>
          <w:rFonts w:cstheme="minorHAnsi"/>
          <w:sz w:val="24"/>
          <w:szCs w:val="24"/>
        </w:rPr>
        <w:t xml:space="preserve"> The inclusion of this type of features in crime datasets</w:t>
      </w:r>
      <w:r w:rsidR="002F14D6">
        <w:rPr>
          <w:rFonts w:cstheme="minorHAnsi"/>
          <w:sz w:val="24"/>
          <w:szCs w:val="24"/>
        </w:rPr>
        <w:t xml:space="preserve"> will not only </w:t>
      </w:r>
      <w:r w:rsidR="001D4E82">
        <w:rPr>
          <w:rFonts w:cstheme="minorHAnsi"/>
          <w:sz w:val="24"/>
          <w:szCs w:val="24"/>
        </w:rPr>
        <w:t>provide better understanding of</w:t>
      </w:r>
      <w:r w:rsidR="00B629BF">
        <w:rPr>
          <w:rFonts w:cstheme="minorHAnsi"/>
          <w:sz w:val="24"/>
          <w:szCs w:val="24"/>
        </w:rPr>
        <w:t xml:space="preserve"> the relationship between</w:t>
      </w:r>
      <w:r w:rsidR="001D4E82">
        <w:rPr>
          <w:rFonts w:cstheme="minorHAnsi"/>
          <w:sz w:val="24"/>
          <w:szCs w:val="24"/>
        </w:rPr>
        <w:t xml:space="preserve"> the data </w:t>
      </w:r>
      <w:r w:rsidR="00C30B50">
        <w:rPr>
          <w:rFonts w:cstheme="minorHAnsi"/>
          <w:sz w:val="24"/>
          <w:szCs w:val="24"/>
        </w:rPr>
        <w:t xml:space="preserve">collected and the </w:t>
      </w:r>
      <w:r w:rsidR="006D62BB">
        <w:rPr>
          <w:rFonts w:cstheme="minorHAnsi"/>
          <w:sz w:val="24"/>
          <w:szCs w:val="24"/>
        </w:rPr>
        <w:t>environment</w:t>
      </w:r>
      <w:r w:rsidR="00B629BF">
        <w:rPr>
          <w:rFonts w:cstheme="minorHAnsi"/>
          <w:sz w:val="24"/>
          <w:szCs w:val="24"/>
        </w:rPr>
        <w:t xml:space="preserve">, </w:t>
      </w:r>
      <w:r w:rsidR="002B2B7E">
        <w:rPr>
          <w:rFonts w:cstheme="minorHAnsi"/>
          <w:sz w:val="24"/>
          <w:szCs w:val="24"/>
        </w:rPr>
        <w:t>but it can also</w:t>
      </w:r>
      <w:r w:rsidR="00A80C5B">
        <w:rPr>
          <w:rFonts w:cstheme="minorHAnsi"/>
          <w:sz w:val="24"/>
          <w:szCs w:val="24"/>
        </w:rPr>
        <w:t xml:space="preserve"> </w:t>
      </w:r>
      <w:r w:rsidR="00B458BC">
        <w:rPr>
          <w:rFonts w:cstheme="minorHAnsi"/>
          <w:sz w:val="24"/>
          <w:szCs w:val="24"/>
        </w:rPr>
        <w:t>improve the effectiveness of M</w:t>
      </w:r>
      <w:r w:rsidR="0043343F">
        <w:rPr>
          <w:rFonts w:cstheme="minorHAnsi"/>
          <w:sz w:val="24"/>
          <w:szCs w:val="24"/>
        </w:rPr>
        <w:t>L</w:t>
      </w:r>
      <w:r w:rsidR="00B458BC">
        <w:rPr>
          <w:rFonts w:cstheme="minorHAnsi"/>
          <w:sz w:val="24"/>
          <w:szCs w:val="24"/>
        </w:rPr>
        <w:t xml:space="preserve"> models in forecasting crimes</w:t>
      </w:r>
      <w:r w:rsidR="002B2B7E">
        <w:rPr>
          <w:rFonts w:cstheme="minorHAnsi"/>
          <w:sz w:val="24"/>
          <w:szCs w:val="24"/>
        </w:rPr>
        <w:t xml:space="preserve">. However, </w:t>
      </w:r>
      <w:r w:rsidR="00920DEE">
        <w:rPr>
          <w:rFonts w:cstheme="minorHAnsi"/>
          <w:sz w:val="24"/>
          <w:szCs w:val="24"/>
        </w:rPr>
        <w:t>privacy concerns might be a limitation</w:t>
      </w:r>
      <w:r w:rsidR="00C4101D">
        <w:rPr>
          <w:rFonts w:cstheme="minorHAnsi"/>
          <w:sz w:val="24"/>
          <w:szCs w:val="24"/>
        </w:rPr>
        <w:t xml:space="preserve"> if these features were included</w:t>
      </w:r>
      <w:r w:rsidR="00920DEE">
        <w:rPr>
          <w:rFonts w:cstheme="minorHAnsi"/>
          <w:sz w:val="24"/>
          <w:szCs w:val="24"/>
        </w:rPr>
        <w:t>.</w:t>
      </w:r>
      <w:r w:rsidR="00AF7AB6">
        <w:rPr>
          <w:rFonts w:cstheme="minorHAnsi"/>
          <w:sz w:val="24"/>
          <w:szCs w:val="24"/>
        </w:rPr>
        <w:t xml:space="preserve"> </w:t>
      </w:r>
      <w:r w:rsidR="009D0A73">
        <w:rPr>
          <w:rFonts w:cstheme="minorHAnsi"/>
          <w:sz w:val="24"/>
          <w:szCs w:val="24"/>
        </w:rPr>
        <w:t>However,</w:t>
      </w:r>
      <w:r w:rsidR="004E37EB">
        <w:rPr>
          <w:rFonts w:cstheme="minorHAnsi"/>
          <w:sz w:val="24"/>
          <w:szCs w:val="24"/>
        </w:rPr>
        <w:t xml:space="preserve"> when features</w:t>
      </w:r>
      <w:r w:rsidR="006010BB">
        <w:rPr>
          <w:rFonts w:cstheme="minorHAnsi"/>
          <w:sz w:val="24"/>
          <w:szCs w:val="24"/>
        </w:rPr>
        <w:t xml:space="preserve"> like</w:t>
      </w:r>
      <w:r w:rsidR="000F1B8C">
        <w:rPr>
          <w:rFonts w:cstheme="minorHAnsi"/>
          <w:sz w:val="24"/>
          <w:szCs w:val="24"/>
        </w:rPr>
        <w:t xml:space="preserve"> location </w:t>
      </w:r>
      <w:r w:rsidR="00562959">
        <w:rPr>
          <w:rFonts w:cstheme="minorHAnsi"/>
          <w:sz w:val="24"/>
          <w:szCs w:val="24"/>
        </w:rPr>
        <w:t xml:space="preserve">or </w:t>
      </w:r>
      <w:r w:rsidR="000F1B8C">
        <w:rPr>
          <w:rFonts w:cstheme="minorHAnsi"/>
          <w:sz w:val="24"/>
          <w:szCs w:val="24"/>
        </w:rPr>
        <w:t>time</w:t>
      </w:r>
      <w:r w:rsidR="00A651D1">
        <w:rPr>
          <w:rFonts w:cstheme="minorHAnsi"/>
          <w:sz w:val="24"/>
          <w:szCs w:val="24"/>
        </w:rPr>
        <w:t xml:space="preserve"> </w:t>
      </w:r>
      <w:r w:rsidR="0092086E">
        <w:rPr>
          <w:rFonts w:cstheme="minorHAnsi"/>
          <w:sz w:val="24"/>
          <w:szCs w:val="24"/>
        </w:rPr>
        <w:t>is</w:t>
      </w:r>
      <w:r w:rsidR="006010BB">
        <w:rPr>
          <w:rFonts w:cstheme="minorHAnsi"/>
          <w:sz w:val="24"/>
          <w:szCs w:val="24"/>
        </w:rPr>
        <w:t xml:space="preserve"> </w:t>
      </w:r>
      <w:r w:rsidR="000F1B8C">
        <w:rPr>
          <w:rFonts w:cstheme="minorHAnsi"/>
          <w:sz w:val="24"/>
          <w:szCs w:val="24"/>
        </w:rPr>
        <w:t>removed</w:t>
      </w:r>
      <w:r w:rsidR="006010BB">
        <w:rPr>
          <w:rFonts w:cstheme="minorHAnsi"/>
          <w:sz w:val="24"/>
          <w:szCs w:val="24"/>
        </w:rPr>
        <w:t xml:space="preserve"> </w:t>
      </w:r>
      <w:r w:rsidR="00562959">
        <w:rPr>
          <w:rFonts w:cstheme="minorHAnsi"/>
          <w:sz w:val="24"/>
          <w:szCs w:val="24"/>
        </w:rPr>
        <w:t>and</w:t>
      </w:r>
      <w:r w:rsidR="00551D94">
        <w:rPr>
          <w:rFonts w:cstheme="minorHAnsi"/>
          <w:sz w:val="24"/>
          <w:szCs w:val="24"/>
        </w:rPr>
        <w:t xml:space="preserve"> similar crime types</w:t>
      </w:r>
      <w:r w:rsidR="00C153C9">
        <w:rPr>
          <w:rFonts w:cstheme="minorHAnsi"/>
          <w:sz w:val="24"/>
          <w:szCs w:val="24"/>
        </w:rPr>
        <w:t xml:space="preserve"> or features</w:t>
      </w:r>
      <w:r w:rsidR="00551D94">
        <w:rPr>
          <w:rFonts w:cstheme="minorHAnsi"/>
          <w:sz w:val="24"/>
          <w:szCs w:val="24"/>
        </w:rPr>
        <w:t xml:space="preserve"> are combined into one group,</w:t>
      </w:r>
      <w:r w:rsidR="00562959">
        <w:rPr>
          <w:rFonts w:cstheme="minorHAnsi"/>
          <w:sz w:val="24"/>
          <w:szCs w:val="24"/>
        </w:rPr>
        <w:t xml:space="preserve"> </w:t>
      </w:r>
      <w:r w:rsidR="006010BB">
        <w:rPr>
          <w:rFonts w:cstheme="minorHAnsi"/>
          <w:sz w:val="24"/>
          <w:szCs w:val="24"/>
        </w:rPr>
        <w:t>before m</w:t>
      </w:r>
      <w:r w:rsidR="002D0E3E">
        <w:rPr>
          <w:rFonts w:cstheme="minorHAnsi"/>
          <w:sz w:val="24"/>
          <w:szCs w:val="24"/>
        </w:rPr>
        <w:t>o</w:t>
      </w:r>
      <w:r w:rsidR="006010BB">
        <w:rPr>
          <w:rFonts w:cstheme="minorHAnsi"/>
          <w:sz w:val="24"/>
          <w:szCs w:val="24"/>
        </w:rPr>
        <w:t>delling</w:t>
      </w:r>
      <w:r w:rsidR="000F1B8C">
        <w:rPr>
          <w:rFonts w:cstheme="minorHAnsi"/>
          <w:sz w:val="24"/>
          <w:szCs w:val="24"/>
        </w:rPr>
        <w:t>, the</w:t>
      </w:r>
      <w:r w:rsidR="00DF36E2">
        <w:rPr>
          <w:rFonts w:cstheme="minorHAnsi"/>
          <w:sz w:val="24"/>
          <w:szCs w:val="24"/>
        </w:rPr>
        <w:t xml:space="preserve"> ML models will </w:t>
      </w:r>
      <w:r w:rsidR="00C92A52">
        <w:rPr>
          <w:rFonts w:cstheme="minorHAnsi"/>
          <w:sz w:val="24"/>
          <w:szCs w:val="24"/>
        </w:rPr>
        <w:t xml:space="preserve">likely </w:t>
      </w:r>
      <w:r w:rsidR="00714E81">
        <w:rPr>
          <w:rFonts w:cstheme="minorHAnsi"/>
          <w:sz w:val="24"/>
          <w:szCs w:val="24"/>
        </w:rPr>
        <w:t>give good performance as crime predictors</w:t>
      </w:r>
      <w:r w:rsidR="00407BBE">
        <w:rPr>
          <w:rFonts w:cstheme="minorHAnsi"/>
          <w:sz w:val="24"/>
          <w:szCs w:val="24"/>
        </w:rPr>
        <w:t>.</w:t>
      </w:r>
      <w:r w:rsidR="00A651D1">
        <w:rPr>
          <w:rFonts w:cstheme="minorHAnsi"/>
          <w:sz w:val="24"/>
          <w:szCs w:val="24"/>
        </w:rPr>
        <w:t xml:space="preserve"> </w:t>
      </w:r>
      <w:r w:rsidR="009A21FF">
        <w:rPr>
          <w:rFonts w:cstheme="minorHAnsi"/>
          <w:sz w:val="24"/>
          <w:szCs w:val="24"/>
        </w:rPr>
        <w:t>Another limitation for this study was time constraint as</w:t>
      </w:r>
      <w:r w:rsidR="00E221C9">
        <w:rPr>
          <w:rFonts w:cstheme="minorHAnsi"/>
          <w:sz w:val="24"/>
          <w:szCs w:val="24"/>
        </w:rPr>
        <w:t xml:space="preserve"> other</w:t>
      </w:r>
      <w:r w:rsidR="009A21FF">
        <w:rPr>
          <w:rFonts w:cstheme="minorHAnsi"/>
          <w:sz w:val="24"/>
          <w:szCs w:val="24"/>
        </w:rPr>
        <w:t xml:space="preserve"> </w:t>
      </w:r>
      <w:r w:rsidR="00E52630">
        <w:rPr>
          <w:rFonts w:cstheme="minorHAnsi"/>
          <w:sz w:val="24"/>
          <w:szCs w:val="24"/>
        </w:rPr>
        <w:t xml:space="preserve">research avenues </w:t>
      </w:r>
      <w:r w:rsidR="00B51B91">
        <w:rPr>
          <w:rFonts w:cstheme="minorHAnsi"/>
          <w:sz w:val="24"/>
          <w:szCs w:val="24"/>
        </w:rPr>
        <w:t xml:space="preserve">using </w:t>
      </w:r>
      <w:r w:rsidR="0075756B">
        <w:rPr>
          <w:rFonts w:cstheme="minorHAnsi"/>
          <w:sz w:val="24"/>
          <w:szCs w:val="24"/>
        </w:rPr>
        <w:t>more</w:t>
      </w:r>
      <w:r w:rsidR="00B51B91">
        <w:rPr>
          <w:rFonts w:cstheme="minorHAnsi"/>
          <w:sz w:val="24"/>
          <w:szCs w:val="24"/>
        </w:rPr>
        <w:t xml:space="preserve"> ML models, especially </w:t>
      </w:r>
      <w:r w:rsidR="0086302E">
        <w:rPr>
          <w:rFonts w:cstheme="minorHAnsi"/>
          <w:sz w:val="24"/>
          <w:szCs w:val="24"/>
        </w:rPr>
        <w:t>other</w:t>
      </w:r>
      <w:r w:rsidR="00B51B91">
        <w:rPr>
          <w:rFonts w:cstheme="minorHAnsi"/>
          <w:sz w:val="24"/>
          <w:szCs w:val="24"/>
        </w:rPr>
        <w:t xml:space="preserve"> Neural Network </w:t>
      </w:r>
      <w:r w:rsidR="00895225">
        <w:rPr>
          <w:rFonts w:cstheme="minorHAnsi"/>
          <w:sz w:val="24"/>
          <w:szCs w:val="24"/>
        </w:rPr>
        <w:t>models</w:t>
      </w:r>
      <w:r w:rsidR="00F767A4">
        <w:rPr>
          <w:rFonts w:cstheme="minorHAnsi"/>
          <w:sz w:val="24"/>
          <w:szCs w:val="24"/>
        </w:rPr>
        <w:t xml:space="preserve"> and unsupervised models,</w:t>
      </w:r>
      <w:r w:rsidR="00895225">
        <w:rPr>
          <w:rFonts w:cstheme="minorHAnsi"/>
          <w:sz w:val="24"/>
          <w:szCs w:val="24"/>
        </w:rPr>
        <w:t xml:space="preserve"> </w:t>
      </w:r>
      <w:r w:rsidR="00B51B91">
        <w:rPr>
          <w:rFonts w:cstheme="minorHAnsi"/>
          <w:sz w:val="24"/>
          <w:szCs w:val="24"/>
        </w:rPr>
        <w:t>could not be explored</w:t>
      </w:r>
      <w:r w:rsidR="00895225">
        <w:rPr>
          <w:rFonts w:cstheme="minorHAnsi"/>
          <w:sz w:val="24"/>
          <w:szCs w:val="24"/>
        </w:rPr>
        <w:t xml:space="preserve"> in the </w:t>
      </w:r>
      <w:r w:rsidR="009D008B">
        <w:rPr>
          <w:rFonts w:cstheme="minorHAnsi"/>
          <w:sz w:val="24"/>
          <w:szCs w:val="24"/>
        </w:rPr>
        <w:t xml:space="preserve">predictive </w:t>
      </w:r>
      <w:r w:rsidR="00895225">
        <w:rPr>
          <w:rFonts w:cstheme="minorHAnsi"/>
          <w:sz w:val="24"/>
          <w:szCs w:val="24"/>
        </w:rPr>
        <w:t xml:space="preserve">analysis of </w:t>
      </w:r>
      <w:r w:rsidR="0075756B">
        <w:rPr>
          <w:rFonts w:cstheme="minorHAnsi"/>
          <w:sz w:val="24"/>
          <w:szCs w:val="24"/>
        </w:rPr>
        <w:t xml:space="preserve">this </w:t>
      </w:r>
      <w:r w:rsidR="00895225">
        <w:rPr>
          <w:rFonts w:cstheme="minorHAnsi"/>
          <w:sz w:val="24"/>
          <w:szCs w:val="24"/>
        </w:rPr>
        <w:t>crime data.</w:t>
      </w:r>
      <w:r w:rsidR="00FF2FE2">
        <w:rPr>
          <w:rFonts w:cstheme="minorHAnsi"/>
          <w:sz w:val="24"/>
          <w:szCs w:val="24"/>
        </w:rPr>
        <w:t xml:space="preserve"> </w:t>
      </w:r>
      <w:r w:rsidR="007B1F07">
        <w:rPr>
          <w:rFonts w:cstheme="minorHAnsi"/>
          <w:sz w:val="24"/>
          <w:szCs w:val="24"/>
        </w:rPr>
        <w:t xml:space="preserve">One </w:t>
      </w:r>
      <w:r w:rsidR="007B1F07">
        <w:rPr>
          <w:rFonts w:cstheme="minorHAnsi"/>
          <w:sz w:val="24"/>
          <w:szCs w:val="24"/>
        </w:rPr>
        <w:lastRenderedPageBreak/>
        <w:t xml:space="preserve">unsupervised model applied was </w:t>
      </w:r>
      <w:r w:rsidR="00FF2FE2">
        <w:rPr>
          <w:rFonts w:cstheme="minorHAnsi"/>
          <w:sz w:val="24"/>
          <w:szCs w:val="24"/>
        </w:rPr>
        <w:t xml:space="preserve">K-means </w:t>
      </w:r>
      <w:r w:rsidR="00E221C9">
        <w:rPr>
          <w:rFonts w:cstheme="minorHAnsi"/>
          <w:sz w:val="24"/>
          <w:szCs w:val="24"/>
        </w:rPr>
        <w:t>c</w:t>
      </w:r>
      <w:r w:rsidR="00FF2FE2">
        <w:rPr>
          <w:rFonts w:cstheme="minorHAnsi"/>
          <w:sz w:val="24"/>
          <w:szCs w:val="24"/>
        </w:rPr>
        <w:t>lustering</w:t>
      </w:r>
      <w:r w:rsidR="007B1F07">
        <w:rPr>
          <w:rFonts w:cstheme="minorHAnsi"/>
          <w:sz w:val="24"/>
          <w:szCs w:val="24"/>
        </w:rPr>
        <w:t>. It</w:t>
      </w:r>
      <w:r w:rsidR="00FF2FE2">
        <w:rPr>
          <w:rFonts w:cstheme="minorHAnsi"/>
          <w:sz w:val="24"/>
          <w:szCs w:val="24"/>
        </w:rPr>
        <w:t xml:space="preserve"> </w:t>
      </w:r>
      <w:r w:rsidR="00174BBD">
        <w:rPr>
          <w:rFonts w:cstheme="minorHAnsi"/>
          <w:sz w:val="24"/>
          <w:szCs w:val="24"/>
        </w:rPr>
        <w:t xml:space="preserve">showed some relationship between the data features but </w:t>
      </w:r>
      <w:r w:rsidR="004A0F5F">
        <w:rPr>
          <w:rFonts w:cstheme="minorHAnsi"/>
          <w:sz w:val="24"/>
          <w:szCs w:val="24"/>
        </w:rPr>
        <w:t xml:space="preserve">was not as interpretable as the supervised ML models </w:t>
      </w:r>
      <w:r w:rsidR="0008635E">
        <w:rPr>
          <w:rFonts w:cstheme="minorHAnsi"/>
          <w:sz w:val="24"/>
          <w:szCs w:val="24"/>
        </w:rPr>
        <w:t>shown</w:t>
      </w:r>
      <w:r w:rsidR="004A0F5F">
        <w:rPr>
          <w:rFonts w:cstheme="minorHAnsi"/>
          <w:sz w:val="24"/>
          <w:szCs w:val="24"/>
        </w:rPr>
        <w:t xml:space="preserve"> in the appendix </w:t>
      </w:r>
      <w:r w:rsidR="00312FAE">
        <w:rPr>
          <w:rFonts w:cstheme="minorHAnsi"/>
          <w:sz w:val="24"/>
          <w:szCs w:val="24"/>
        </w:rPr>
        <w:t>(Appendix B)</w:t>
      </w:r>
      <w:r w:rsidR="004A0F5F">
        <w:rPr>
          <w:rFonts w:cstheme="minorHAnsi"/>
          <w:sz w:val="24"/>
          <w:szCs w:val="24"/>
        </w:rPr>
        <w:t>.</w:t>
      </w:r>
    </w:p>
    <w:p w14:paraId="5B1C49C6" w14:textId="108B4F1A" w:rsidR="00843DDD" w:rsidRPr="00EF5163" w:rsidRDefault="004409C3" w:rsidP="00EF5163">
      <w:pPr>
        <w:spacing w:line="360" w:lineRule="auto"/>
        <w:jc w:val="both"/>
        <w:rPr>
          <w:rFonts w:cstheme="minorHAnsi"/>
          <w:sz w:val="24"/>
          <w:szCs w:val="24"/>
        </w:rPr>
      </w:pPr>
      <w:r w:rsidRPr="4C6C3BA8">
        <w:rPr>
          <w:sz w:val="24"/>
          <w:szCs w:val="24"/>
        </w:rPr>
        <w:t xml:space="preserve">Considering the crime dataset for this study is publicly available and was devoid of personal </w:t>
      </w:r>
      <w:r w:rsidR="00072477" w:rsidRPr="4C6C3BA8">
        <w:rPr>
          <w:sz w:val="24"/>
          <w:szCs w:val="24"/>
        </w:rPr>
        <w:t>or identifying information</w:t>
      </w:r>
      <w:r w:rsidRPr="4C6C3BA8">
        <w:rPr>
          <w:sz w:val="24"/>
          <w:szCs w:val="24"/>
        </w:rPr>
        <w:t xml:space="preserve"> of victims</w:t>
      </w:r>
      <w:r w:rsidR="00072477" w:rsidRPr="4C6C3BA8">
        <w:rPr>
          <w:sz w:val="24"/>
          <w:szCs w:val="24"/>
        </w:rPr>
        <w:t xml:space="preserve"> or perpetrators</w:t>
      </w:r>
      <w:r w:rsidRPr="4C6C3BA8">
        <w:rPr>
          <w:sz w:val="24"/>
          <w:szCs w:val="24"/>
        </w:rPr>
        <w:t xml:space="preserve"> of the crimes, ethical and legal </w:t>
      </w:r>
      <w:r w:rsidR="00AA00CF">
        <w:rPr>
          <w:sz w:val="24"/>
          <w:szCs w:val="24"/>
        </w:rPr>
        <w:t xml:space="preserve">concerns </w:t>
      </w:r>
      <w:r w:rsidRPr="4C6C3BA8">
        <w:rPr>
          <w:sz w:val="24"/>
          <w:szCs w:val="24"/>
        </w:rPr>
        <w:t>related to privacy protection</w:t>
      </w:r>
      <w:r w:rsidR="00E16FF3">
        <w:rPr>
          <w:sz w:val="24"/>
          <w:szCs w:val="24"/>
        </w:rPr>
        <w:t xml:space="preserve"> was</w:t>
      </w:r>
      <w:r w:rsidR="00FF1A29">
        <w:rPr>
          <w:sz w:val="24"/>
          <w:szCs w:val="24"/>
        </w:rPr>
        <w:t xml:space="preserve"> </w:t>
      </w:r>
      <w:r w:rsidR="00AA00CF">
        <w:rPr>
          <w:sz w:val="24"/>
          <w:szCs w:val="24"/>
        </w:rPr>
        <w:t>not an issue</w:t>
      </w:r>
      <w:r w:rsidRPr="4C6C3BA8">
        <w:rPr>
          <w:sz w:val="24"/>
          <w:szCs w:val="24"/>
        </w:rPr>
        <w:t>.</w:t>
      </w:r>
      <w:r w:rsidR="00C06100" w:rsidRPr="4C6C3BA8">
        <w:rPr>
          <w:sz w:val="24"/>
          <w:szCs w:val="24"/>
        </w:rPr>
        <w:t xml:space="preserve"> In addition, the </w:t>
      </w:r>
      <w:r w:rsidR="008A14ED" w:rsidRPr="4C6C3BA8">
        <w:rPr>
          <w:sz w:val="24"/>
          <w:szCs w:val="24"/>
        </w:rPr>
        <w:t>credibility</w:t>
      </w:r>
      <w:r w:rsidR="00C06100" w:rsidRPr="4C6C3BA8">
        <w:rPr>
          <w:sz w:val="24"/>
          <w:szCs w:val="24"/>
        </w:rPr>
        <w:t xml:space="preserve"> of the </w:t>
      </w:r>
      <w:r w:rsidR="001E239E" w:rsidRPr="4C6C3BA8">
        <w:rPr>
          <w:sz w:val="24"/>
          <w:szCs w:val="24"/>
        </w:rPr>
        <w:t xml:space="preserve">crime </w:t>
      </w:r>
      <w:r w:rsidR="00C06100" w:rsidRPr="4C6C3BA8">
        <w:rPr>
          <w:sz w:val="24"/>
          <w:szCs w:val="24"/>
        </w:rPr>
        <w:t>data is</w:t>
      </w:r>
      <w:r w:rsidR="002A41BA" w:rsidRPr="4C6C3BA8">
        <w:rPr>
          <w:sz w:val="24"/>
          <w:szCs w:val="24"/>
        </w:rPr>
        <w:t xml:space="preserve"> in</w:t>
      </w:r>
      <w:r w:rsidR="00CB2E04" w:rsidRPr="4C6C3BA8">
        <w:rPr>
          <w:sz w:val="24"/>
          <w:szCs w:val="24"/>
        </w:rPr>
        <w:t>controvertible</w:t>
      </w:r>
      <w:r w:rsidR="00C06100" w:rsidRPr="4C6C3BA8">
        <w:rPr>
          <w:sz w:val="24"/>
          <w:szCs w:val="24"/>
        </w:rPr>
        <w:t xml:space="preserve"> as it was collated </w:t>
      </w:r>
      <w:r w:rsidR="00D10A00" w:rsidRPr="4C6C3BA8">
        <w:rPr>
          <w:sz w:val="24"/>
          <w:szCs w:val="24"/>
        </w:rPr>
        <w:t xml:space="preserve">and released </w:t>
      </w:r>
      <w:r w:rsidR="00C06100" w:rsidRPr="4C6C3BA8">
        <w:rPr>
          <w:sz w:val="24"/>
          <w:szCs w:val="24"/>
        </w:rPr>
        <w:t>by the Vancouver Police department</w:t>
      </w:r>
      <w:r w:rsidR="00380B5A">
        <w:rPr>
          <w:sz w:val="24"/>
          <w:szCs w:val="24"/>
        </w:rPr>
        <w:t>.</w:t>
      </w:r>
      <w:r w:rsidR="009E0FF5" w:rsidRPr="4C6C3BA8">
        <w:rPr>
          <w:sz w:val="24"/>
          <w:szCs w:val="24"/>
        </w:rPr>
        <w:t xml:space="preserve"> </w:t>
      </w:r>
      <w:r w:rsidR="00353852">
        <w:rPr>
          <w:sz w:val="24"/>
          <w:szCs w:val="24"/>
        </w:rPr>
        <w:t xml:space="preserve">This is important in ensuring the </w:t>
      </w:r>
      <w:r w:rsidR="00634ADB">
        <w:rPr>
          <w:sz w:val="24"/>
          <w:szCs w:val="24"/>
        </w:rPr>
        <w:t xml:space="preserve">prediction results were not tainted with bias or </w:t>
      </w:r>
      <w:r w:rsidR="00693C40">
        <w:rPr>
          <w:sz w:val="24"/>
          <w:szCs w:val="24"/>
        </w:rPr>
        <w:t xml:space="preserve">influenced by </w:t>
      </w:r>
      <w:r w:rsidR="00745A95">
        <w:rPr>
          <w:sz w:val="24"/>
          <w:szCs w:val="24"/>
        </w:rPr>
        <w:t>erroneous crime</w:t>
      </w:r>
      <w:r w:rsidR="006F5BDB">
        <w:rPr>
          <w:sz w:val="24"/>
          <w:szCs w:val="24"/>
        </w:rPr>
        <w:t xml:space="preserve"> data.</w:t>
      </w:r>
      <w:r w:rsidR="00C06100" w:rsidRPr="4C6C3BA8">
        <w:rPr>
          <w:sz w:val="24"/>
          <w:szCs w:val="24"/>
        </w:rPr>
        <w:t xml:space="preserve"> </w:t>
      </w:r>
      <w:r w:rsidR="007924A0" w:rsidRPr="4C6C3BA8">
        <w:rPr>
          <w:sz w:val="24"/>
          <w:szCs w:val="24"/>
        </w:rPr>
        <w:t xml:space="preserve">Avoiding issues of data privacy is one approach </w:t>
      </w:r>
      <w:r w:rsidR="00F33559" w:rsidRPr="4C6C3BA8">
        <w:rPr>
          <w:sz w:val="24"/>
          <w:szCs w:val="24"/>
        </w:rPr>
        <w:t xml:space="preserve">to reducing the public’s distrust of Predictive Policing </w:t>
      </w:r>
      <w:r w:rsidR="0054239C" w:rsidRPr="4C6C3BA8">
        <w:rPr>
          <w:sz w:val="24"/>
          <w:szCs w:val="24"/>
        </w:rPr>
        <w:t xml:space="preserve">using ML algorithms. </w:t>
      </w:r>
      <w:r w:rsidRPr="4C6C3BA8">
        <w:rPr>
          <w:sz w:val="24"/>
          <w:szCs w:val="24"/>
        </w:rPr>
        <w:t>Application of interpretable</w:t>
      </w:r>
      <w:r w:rsidR="004C471A" w:rsidRPr="4C6C3BA8">
        <w:rPr>
          <w:sz w:val="24"/>
          <w:szCs w:val="24"/>
        </w:rPr>
        <w:t xml:space="preserve"> (white box)</w:t>
      </w:r>
      <w:r w:rsidRPr="4C6C3BA8">
        <w:rPr>
          <w:sz w:val="24"/>
          <w:szCs w:val="24"/>
        </w:rPr>
        <w:t xml:space="preserve"> models like DT</w:t>
      </w:r>
      <w:r w:rsidR="00754C69" w:rsidRPr="4C6C3BA8">
        <w:rPr>
          <w:sz w:val="24"/>
          <w:szCs w:val="24"/>
        </w:rPr>
        <w:t xml:space="preserve"> and </w:t>
      </w:r>
      <w:r w:rsidR="00EB1AC3" w:rsidRPr="4C6C3BA8">
        <w:rPr>
          <w:sz w:val="24"/>
          <w:szCs w:val="24"/>
        </w:rPr>
        <w:t>LR</w:t>
      </w:r>
      <w:r w:rsidR="007924A0" w:rsidRPr="4C6C3BA8">
        <w:rPr>
          <w:sz w:val="24"/>
          <w:szCs w:val="24"/>
        </w:rPr>
        <w:t>,</w:t>
      </w:r>
      <w:r w:rsidRPr="4C6C3BA8">
        <w:rPr>
          <w:sz w:val="24"/>
          <w:szCs w:val="24"/>
        </w:rPr>
        <w:t xml:space="preserve"> </w:t>
      </w:r>
      <w:r w:rsidR="005703D1">
        <w:rPr>
          <w:sz w:val="24"/>
          <w:szCs w:val="24"/>
        </w:rPr>
        <w:t xml:space="preserve">can be </w:t>
      </w:r>
      <w:r w:rsidR="006C0964" w:rsidRPr="4C6C3BA8">
        <w:rPr>
          <w:sz w:val="24"/>
          <w:szCs w:val="24"/>
        </w:rPr>
        <w:t>useful</w:t>
      </w:r>
      <w:r w:rsidRPr="4C6C3BA8">
        <w:rPr>
          <w:sz w:val="24"/>
          <w:szCs w:val="24"/>
        </w:rPr>
        <w:t xml:space="preserve"> in forecasting crimes</w:t>
      </w:r>
      <w:r w:rsidR="00FA3298" w:rsidRPr="4C6C3BA8">
        <w:rPr>
          <w:sz w:val="24"/>
          <w:szCs w:val="24"/>
        </w:rPr>
        <w:t xml:space="preserve"> as </w:t>
      </w:r>
      <w:r w:rsidR="001604CF" w:rsidRPr="4C6C3BA8">
        <w:rPr>
          <w:sz w:val="24"/>
          <w:szCs w:val="24"/>
        </w:rPr>
        <w:t xml:space="preserve">the </w:t>
      </w:r>
      <w:r w:rsidR="002E59DD" w:rsidRPr="4C6C3BA8">
        <w:rPr>
          <w:sz w:val="24"/>
          <w:szCs w:val="24"/>
        </w:rPr>
        <w:t>workings of the models are clear</w:t>
      </w:r>
      <w:r w:rsidR="009A5D6C">
        <w:rPr>
          <w:sz w:val="24"/>
          <w:szCs w:val="24"/>
        </w:rPr>
        <w:t xml:space="preserve"> and</w:t>
      </w:r>
      <w:r w:rsidR="00E937DF" w:rsidRPr="4C6C3BA8">
        <w:rPr>
          <w:sz w:val="24"/>
          <w:szCs w:val="24"/>
        </w:rPr>
        <w:t xml:space="preserve"> show</w:t>
      </w:r>
      <w:r w:rsidR="00A66970">
        <w:rPr>
          <w:sz w:val="24"/>
          <w:szCs w:val="24"/>
        </w:rPr>
        <w:t>ed</w:t>
      </w:r>
      <w:r w:rsidR="00420173" w:rsidRPr="4C6C3BA8">
        <w:rPr>
          <w:sz w:val="24"/>
          <w:szCs w:val="24"/>
        </w:rPr>
        <w:t xml:space="preserve"> the important features which determine</w:t>
      </w:r>
      <w:r w:rsidR="00A66970">
        <w:rPr>
          <w:sz w:val="24"/>
          <w:szCs w:val="24"/>
        </w:rPr>
        <w:t>d</w:t>
      </w:r>
      <w:r w:rsidR="00420173" w:rsidRPr="4C6C3BA8">
        <w:rPr>
          <w:sz w:val="24"/>
          <w:szCs w:val="24"/>
        </w:rPr>
        <w:t xml:space="preserve"> the result of the prediction</w:t>
      </w:r>
      <w:bookmarkStart w:id="490" w:name="_Toc135941918"/>
      <w:bookmarkStart w:id="491" w:name="_Toc135943467"/>
      <w:bookmarkStart w:id="492" w:name="_Toc135943918"/>
      <w:bookmarkStart w:id="493" w:name="_Toc135944404"/>
      <w:bookmarkStart w:id="494" w:name="_Toc135944838"/>
      <w:bookmarkStart w:id="495" w:name="_Toc135964506"/>
      <w:bookmarkStart w:id="496" w:name="_Toc135964627"/>
      <w:bookmarkStart w:id="497" w:name="_Toc135964965"/>
      <w:bookmarkStart w:id="498" w:name="_Toc135965009"/>
      <w:bookmarkStart w:id="499" w:name="_Toc135965268"/>
      <w:bookmarkStart w:id="500" w:name="_Toc135966183"/>
      <w:bookmarkStart w:id="501" w:name="_Toc135966232"/>
      <w:r w:rsidR="00503F2E">
        <w:rPr>
          <w:sz w:val="24"/>
          <w:szCs w:val="24"/>
        </w:rPr>
        <w:t>.</w:t>
      </w:r>
    </w:p>
    <w:p w14:paraId="4D584D5F" w14:textId="51E21B3C" w:rsidR="00D3496B" w:rsidRPr="00EF5163" w:rsidRDefault="00EF5163" w:rsidP="00EF5163">
      <w:pPr>
        <w:rPr>
          <w:rFonts w:asciiTheme="majorHAnsi" w:eastAsiaTheme="majorEastAsia" w:hAnsiTheme="majorHAnsi" w:cstheme="majorBidi"/>
          <w:color w:val="262626" w:themeColor="text1" w:themeTint="D9"/>
          <w:sz w:val="32"/>
          <w:szCs w:val="32"/>
        </w:rPr>
      </w:pPr>
      <w:r>
        <w:br w:type="page"/>
      </w:r>
      <w:bookmarkEnd w:id="490"/>
      <w:bookmarkEnd w:id="491"/>
      <w:bookmarkEnd w:id="492"/>
      <w:bookmarkEnd w:id="493"/>
      <w:bookmarkEnd w:id="494"/>
      <w:bookmarkEnd w:id="495"/>
      <w:bookmarkEnd w:id="496"/>
      <w:bookmarkEnd w:id="497"/>
      <w:bookmarkEnd w:id="498"/>
      <w:bookmarkEnd w:id="499"/>
      <w:bookmarkEnd w:id="500"/>
      <w:bookmarkEnd w:id="501"/>
    </w:p>
    <w:p w14:paraId="7DFFB58D" w14:textId="17059CAD" w:rsidR="00B017BB" w:rsidRDefault="00B017BB" w:rsidP="00B017BB">
      <w:pPr>
        <w:pStyle w:val="Heading1"/>
      </w:pPr>
      <w:bookmarkStart w:id="502" w:name="_Toc136390425"/>
      <w:r>
        <w:lastRenderedPageBreak/>
        <w:t>Chapter 5-Conclusion</w:t>
      </w:r>
      <w:bookmarkEnd w:id="502"/>
    </w:p>
    <w:p w14:paraId="6522D5E5" w14:textId="77777777" w:rsidR="00503F2E" w:rsidRPr="00503F2E" w:rsidRDefault="00503F2E" w:rsidP="00503F2E"/>
    <w:p w14:paraId="0D14D1D3" w14:textId="4BAA61D2" w:rsidR="008E2711" w:rsidRDefault="00B017BB" w:rsidP="00547386">
      <w:pPr>
        <w:spacing w:line="360" w:lineRule="auto"/>
        <w:jc w:val="both"/>
        <w:rPr>
          <w:rFonts w:cstheme="minorHAnsi"/>
          <w:sz w:val="24"/>
          <w:szCs w:val="24"/>
        </w:rPr>
      </w:pPr>
      <w:r>
        <w:rPr>
          <w:rFonts w:cstheme="minorHAnsi"/>
          <w:sz w:val="24"/>
          <w:szCs w:val="24"/>
        </w:rPr>
        <w:t xml:space="preserve">This study was conducted to assist analysts and researchers who work on crime prediction </w:t>
      </w:r>
      <w:r w:rsidR="00627A11">
        <w:rPr>
          <w:rFonts w:cstheme="minorHAnsi"/>
          <w:sz w:val="24"/>
          <w:szCs w:val="24"/>
        </w:rPr>
        <w:t>techniques</w:t>
      </w:r>
      <w:r w:rsidR="00FA0C71">
        <w:rPr>
          <w:rFonts w:cstheme="minorHAnsi"/>
          <w:sz w:val="24"/>
          <w:szCs w:val="24"/>
        </w:rPr>
        <w:t>,</w:t>
      </w:r>
      <w:r w:rsidR="00627A11">
        <w:rPr>
          <w:rFonts w:cstheme="minorHAnsi"/>
          <w:sz w:val="24"/>
          <w:szCs w:val="24"/>
        </w:rPr>
        <w:t xml:space="preserve"> </w:t>
      </w:r>
      <w:r w:rsidR="00A5070D">
        <w:rPr>
          <w:rFonts w:cstheme="minorHAnsi"/>
          <w:sz w:val="24"/>
          <w:szCs w:val="24"/>
        </w:rPr>
        <w:t>in acquiring</w:t>
      </w:r>
      <w:r w:rsidR="00DC08F5">
        <w:rPr>
          <w:rFonts w:cstheme="minorHAnsi"/>
          <w:sz w:val="24"/>
          <w:szCs w:val="24"/>
        </w:rPr>
        <w:t xml:space="preserve"> a deeper understanding</w:t>
      </w:r>
      <w:r w:rsidR="0082732F">
        <w:rPr>
          <w:rFonts w:cstheme="minorHAnsi"/>
          <w:sz w:val="24"/>
          <w:szCs w:val="24"/>
        </w:rPr>
        <w:t xml:space="preserve"> of this field</w:t>
      </w:r>
      <w:r w:rsidR="00E62F97">
        <w:rPr>
          <w:rFonts w:cstheme="minorHAnsi"/>
          <w:sz w:val="24"/>
          <w:szCs w:val="24"/>
        </w:rPr>
        <w:t>,</w:t>
      </w:r>
      <w:r w:rsidR="00DC08F5">
        <w:rPr>
          <w:rFonts w:cstheme="minorHAnsi"/>
          <w:sz w:val="24"/>
          <w:szCs w:val="24"/>
        </w:rPr>
        <w:t xml:space="preserve"> </w:t>
      </w:r>
      <w:r w:rsidR="00E74075">
        <w:rPr>
          <w:rFonts w:cstheme="minorHAnsi"/>
          <w:sz w:val="24"/>
          <w:szCs w:val="24"/>
        </w:rPr>
        <w:t xml:space="preserve">beneficial to development of </w:t>
      </w:r>
      <w:r w:rsidR="00C2738D">
        <w:rPr>
          <w:rFonts w:cstheme="minorHAnsi"/>
          <w:sz w:val="24"/>
          <w:szCs w:val="24"/>
        </w:rPr>
        <w:t>efficient</w:t>
      </w:r>
      <w:r w:rsidR="00E74075">
        <w:rPr>
          <w:rFonts w:cstheme="minorHAnsi"/>
          <w:sz w:val="24"/>
          <w:szCs w:val="24"/>
        </w:rPr>
        <w:t xml:space="preserve"> </w:t>
      </w:r>
      <w:r w:rsidR="00015ABB">
        <w:rPr>
          <w:rFonts w:cstheme="minorHAnsi"/>
          <w:sz w:val="24"/>
          <w:szCs w:val="24"/>
        </w:rPr>
        <w:t xml:space="preserve">ML integrated </w:t>
      </w:r>
      <w:r w:rsidR="00E74075">
        <w:rPr>
          <w:rFonts w:cstheme="minorHAnsi"/>
          <w:sz w:val="24"/>
          <w:szCs w:val="24"/>
        </w:rPr>
        <w:t xml:space="preserve">technology </w:t>
      </w:r>
      <w:r w:rsidR="00E62F97">
        <w:rPr>
          <w:rFonts w:cstheme="minorHAnsi"/>
          <w:sz w:val="24"/>
          <w:szCs w:val="24"/>
        </w:rPr>
        <w:t xml:space="preserve">devoid of issues like </w:t>
      </w:r>
      <w:r w:rsidR="00015ABB">
        <w:rPr>
          <w:rFonts w:cstheme="minorHAnsi"/>
          <w:sz w:val="24"/>
          <w:szCs w:val="24"/>
        </w:rPr>
        <w:t>fairness, privacy</w:t>
      </w:r>
      <w:r w:rsidR="00E62F97">
        <w:rPr>
          <w:rFonts w:cstheme="minorHAnsi"/>
          <w:sz w:val="24"/>
          <w:szCs w:val="24"/>
        </w:rPr>
        <w:t xml:space="preserve"> and </w:t>
      </w:r>
      <w:r w:rsidR="00B1231E">
        <w:rPr>
          <w:rFonts w:cstheme="minorHAnsi"/>
          <w:sz w:val="24"/>
          <w:szCs w:val="24"/>
        </w:rPr>
        <w:t>bias</w:t>
      </w:r>
      <w:r w:rsidR="00E74075">
        <w:rPr>
          <w:rFonts w:cstheme="minorHAnsi"/>
          <w:sz w:val="24"/>
          <w:szCs w:val="24"/>
        </w:rPr>
        <w:t>.</w:t>
      </w:r>
      <w:r w:rsidR="00D65514">
        <w:rPr>
          <w:rFonts w:cstheme="minorHAnsi"/>
          <w:sz w:val="24"/>
          <w:szCs w:val="24"/>
        </w:rPr>
        <w:t xml:space="preserve"> </w:t>
      </w:r>
      <w:r w:rsidR="0008162F">
        <w:rPr>
          <w:rFonts w:cstheme="minorHAnsi"/>
          <w:sz w:val="24"/>
          <w:szCs w:val="24"/>
        </w:rPr>
        <w:t>For years, some P</w:t>
      </w:r>
      <w:r w:rsidR="003D5F7B">
        <w:rPr>
          <w:rFonts w:cstheme="minorHAnsi"/>
          <w:sz w:val="24"/>
          <w:szCs w:val="24"/>
        </w:rPr>
        <w:t xml:space="preserve">olice forces </w:t>
      </w:r>
      <w:r w:rsidR="00B1231E">
        <w:rPr>
          <w:rFonts w:cstheme="minorHAnsi"/>
          <w:sz w:val="24"/>
          <w:szCs w:val="24"/>
        </w:rPr>
        <w:t xml:space="preserve">have been </w:t>
      </w:r>
      <w:r w:rsidR="00A549D2">
        <w:rPr>
          <w:rFonts w:cstheme="minorHAnsi"/>
          <w:sz w:val="24"/>
          <w:szCs w:val="24"/>
        </w:rPr>
        <w:t>deploying</w:t>
      </w:r>
      <w:r w:rsidR="00582F1F">
        <w:rPr>
          <w:rFonts w:cstheme="minorHAnsi"/>
          <w:sz w:val="24"/>
          <w:szCs w:val="24"/>
        </w:rPr>
        <w:t xml:space="preserve"> ML </w:t>
      </w:r>
      <w:r w:rsidR="00386075">
        <w:rPr>
          <w:rFonts w:cstheme="minorHAnsi"/>
          <w:sz w:val="24"/>
          <w:szCs w:val="24"/>
        </w:rPr>
        <w:t>model-based</w:t>
      </w:r>
      <w:r w:rsidR="00015ABB">
        <w:rPr>
          <w:rFonts w:cstheme="minorHAnsi"/>
          <w:sz w:val="24"/>
          <w:szCs w:val="24"/>
        </w:rPr>
        <w:t xml:space="preserve"> </w:t>
      </w:r>
      <w:r w:rsidR="00582F1F">
        <w:rPr>
          <w:rFonts w:cstheme="minorHAnsi"/>
          <w:sz w:val="24"/>
          <w:szCs w:val="24"/>
        </w:rPr>
        <w:t xml:space="preserve">software and techniques to analyse, </w:t>
      </w:r>
      <w:r w:rsidR="002231A4">
        <w:rPr>
          <w:rFonts w:cstheme="minorHAnsi"/>
          <w:sz w:val="24"/>
          <w:szCs w:val="24"/>
        </w:rPr>
        <w:t>forecast and prevent crimes</w:t>
      </w:r>
      <w:r w:rsidR="00582F1F">
        <w:rPr>
          <w:rFonts w:cstheme="minorHAnsi"/>
          <w:sz w:val="24"/>
          <w:szCs w:val="24"/>
        </w:rPr>
        <w:t xml:space="preserve">, but </w:t>
      </w:r>
      <w:r w:rsidR="002C48B7">
        <w:rPr>
          <w:rFonts w:cstheme="minorHAnsi"/>
          <w:sz w:val="24"/>
          <w:szCs w:val="24"/>
        </w:rPr>
        <w:t>concerns on</w:t>
      </w:r>
      <w:r w:rsidR="00F362D4">
        <w:rPr>
          <w:rFonts w:cstheme="minorHAnsi"/>
          <w:sz w:val="24"/>
          <w:szCs w:val="24"/>
        </w:rPr>
        <w:t xml:space="preserve"> ethics, racial discrimination,</w:t>
      </w:r>
      <w:r w:rsidR="00CD194B">
        <w:rPr>
          <w:rFonts w:cstheme="minorHAnsi"/>
          <w:sz w:val="24"/>
          <w:szCs w:val="24"/>
        </w:rPr>
        <w:t xml:space="preserve"> have not been helpful in the </w:t>
      </w:r>
      <w:r w:rsidR="002231A4">
        <w:rPr>
          <w:rFonts w:cstheme="minorHAnsi"/>
          <w:sz w:val="24"/>
          <w:szCs w:val="24"/>
        </w:rPr>
        <w:t xml:space="preserve">public’s acceptance of this </w:t>
      </w:r>
      <w:r w:rsidR="00171F38">
        <w:rPr>
          <w:rFonts w:cstheme="minorHAnsi"/>
          <w:sz w:val="24"/>
          <w:szCs w:val="24"/>
        </w:rPr>
        <w:t>technology.</w:t>
      </w:r>
      <w:r w:rsidR="00162743">
        <w:rPr>
          <w:rFonts w:cstheme="minorHAnsi"/>
          <w:sz w:val="24"/>
          <w:szCs w:val="24"/>
        </w:rPr>
        <w:t xml:space="preserve"> </w:t>
      </w:r>
      <w:r w:rsidR="006E3FA7">
        <w:rPr>
          <w:rFonts w:cstheme="minorHAnsi"/>
          <w:sz w:val="24"/>
          <w:szCs w:val="24"/>
        </w:rPr>
        <w:t>Therefore,</w:t>
      </w:r>
      <w:r w:rsidR="00162743">
        <w:rPr>
          <w:rFonts w:cstheme="minorHAnsi"/>
          <w:sz w:val="24"/>
          <w:szCs w:val="24"/>
        </w:rPr>
        <w:t xml:space="preserve"> the</w:t>
      </w:r>
      <w:r w:rsidR="004844D6">
        <w:rPr>
          <w:rFonts w:cstheme="minorHAnsi"/>
          <w:sz w:val="24"/>
          <w:szCs w:val="24"/>
        </w:rPr>
        <w:t>re is a</w:t>
      </w:r>
      <w:r w:rsidR="00162743">
        <w:rPr>
          <w:rFonts w:cstheme="minorHAnsi"/>
          <w:sz w:val="24"/>
          <w:szCs w:val="24"/>
        </w:rPr>
        <w:t xml:space="preserve"> need for law enforcement </w:t>
      </w:r>
      <w:r w:rsidR="004844D6">
        <w:rPr>
          <w:rFonts w:cstheme="minorHAnsi"/>
          <w:sz w:val="24"/>
          <w:szCs w:val="24"/>
        </w:rPr>
        <w:t xml:space="preserve">and </w:t>
      </w:r>
      <w:r w:rsidR="005E0943">
        <w:rPr>
          <w:rFonts w:cstheme="minorHAnsi"/>
          <w:sz w:val="24"/>
          <w:szCs w:val="24"/>
        </w:rPr>
        <w:t>policy makers</w:t>
      </w:r>
      <w:r w:rsidR="00FA69C8">
        <w:rPr>
          <w:rFonts w:cstheme="minorHAnsi"/>
          <w:sz w:val="24"/>
          <w:szCs w:val="24"/>
        </w:rPr>
        <w:t xml:space="preserve"> </w:t>
      </w:r>
      <w:r w:rsidR="00162743">
        <w:rPr>
          <w:rFonts w:cstheme="minorHAnsi"/>
          <w:sz w:val="24"/>
          <w:szCs w:val="24"/>
        </w:rPr>
        <w:t xml:space="preserve">to carefully consider </w:t>
      </w:r>
      <w:r w:rsidR="00825713">
        <w:rPr>
          <w:rFonts w:cstheme="minorHAnsi"/>
          <w:sz w:val="24"/>
          <w:szCs w:val="24"/>
        </w:rPr>
        <w:t xml:space="preserve">these issues with the aim to seek </w:t>
      </w:r>
      <w:r w:rsidR="001F0529">
        <w:rPr>
          <w:rFonts w:cstheme="minorHAnsi"/>
          <w:sz w:val="24"/>
          <w:szCs w:val="24"/>
        </w:rPr>
        <w:t xml:space="preserve">lasting </w:t>
      </w:r>
      <w:r w:rsidR="00825713">
        <w:rPr>
          <w:rFonts w:cstheme="minorHAnsi"/>
          <w:sz w:val="24"/>
          <w:szCs w:val="24"/>
        </w:rPr>
        <w:t>solut</w:t>
      </w:r>
      <w:r w:rsidR="00120FD3">
        <w:rPr>
          <w:rFonts w:cstheme="minorHAnsi"/>
          <w:sz w:val="24"/>
          <w:szCs w:val="24"/>
        </w:rPr>
        <w:t>ions</w:t>
      </w:r>
      <w:r w:rsidR="00856DCA">
        <w:rPr>
          <w:rFonts w:cstheme="minorHAnsi"/>
          <w:sz w:val="24"/>
          <w:szCs w:val="24"/>
        </w:rPr>
        <w:t xml:space="preserve">, some of which have been </w:t>
      </w:r>
      <w:r w:rsidR="00755EFE">
        <w:rPr>
          <w:rFonts w:cstheme="minorHAnsi"/>
          <w:sz w:val="24"/>
          <w:szCs w:val="24"/>
        </w:rPr>
        <w:t>researched</w:t>
      </w:r>
      <w:r w:rsidR="00940025">
        <w:rPr>
          <w:rFonts w:cstheme="minorHAnsi"/>
          <w:sz w:val="24"/>
          <w:szCs w:val="24"/>
        </w:rPr>
        <w:t xml:space="preserve"> and </w:t>
      </w:r>
      <w:r w:rsidR="00E45F3C">
        <w:rPr>
          <w:rFonts w:cstheme="minorHAnsi"/>
          <w:sz w:val="24"/>
          <w:szCs w:val="24"/>
        </w:rPr>
        <w:t>proposed</w:t>
      </w:r>
      <w:r w:rsidR="00856DCA">
        <w:rPr>
          <w:rFonts w:cstheme="minorHAnsi"/>
          <w:sz w:val="24"/>
          <w:szCs w:val="24"/>
        </w:rPr>
        <w:t xml:space="preserve"> in this study</w:t>
      </w:r>
      <w:r w:rsidR="00386075">
        <w:rPr>
          <w:rFonts w:cstheme="minorHAnsi"/>
          <w:sz w:val="24"/>
          <w:szCs w:val="24"/>
        </w:rPr>
        <w:t>.</w:t>
      </w:r>
      <w:r w:rsidR="002C48B7">
        <w:rPr>
          <w:rFonts w:cstheme="minorHAnsi"/>
          <w:sz w:val="24"/>
          <w:szCs w:val="24"/>
        </w:rPr>
        <w:t xml:space="preserve"> </w:t>
      </w:r>
      <w:r w:rsidR="004A2B0F">
        <w:rPr>
          <w:rFonts w:cstheme="minorHAnsi"/>
          <w:sz w:val="24"/>
          <w:szCs w:val="24"/>
        </w:rPr>
        <w:t>T</w:t>
      </w:r>
      <w:r w:rsidR="002C48B7">
        <w:rPr>
          <w:rFonts w:cstheme="minorHAnsi"/>
          <w:sz w:val="24"/>
          <w:szCs w:val="24"/>
        </w:rPr>
        <w:t>his</w:t>
      </w:r>
      <w:r w:rsidR="00B5301E">
        <w:rPr>
          <w:rFonts w:cstheme="minorHAnsi"/>
          <w:sz w:val="24"/>
          <w:szCs w:val="24"/>
        </w:rPr>
        <w:t xml:space="preserve"> academic work</w:t>
      </w:r>
      <w:r w:rsidR="00F22AB6">
        <w:rPr>
          <w:rFonts w:cstheme="minorHAnsi"/>
          <w:sz w:val="24"/>
          <w:szCs w:val="24"/>
        </w:rPr>
        <w:t xml:space="preserve"> </w:t>
      </w:r>
      <w:r w:rsidR="00DC21B2">
        <w:rPr>
          <w:rFonts w:cstheme="minorHAnsi"/>
          <w:sz w:val="24"/>
          <w:szCs w:val="24"/>
        </w:rPr>
        <w:t>examin</w:t>
      </w:r>
      <w:r w:rsidR="00F22AB6">
        <w:rPr>
          <w:rFonts w:cstheme="minorHAnsi"/>
          <w:sz w:val="24"/>
          <w:szCs w:val="24"/>
        </w:rPr>
        <w:t>ed existing literature</w:t>
      </w:r>
      <w:r w:rsidR="00C00C02">
        <w:rPr>
          <w:rFonts w:cstheme="minorHAnsi"/>
          <w:sz w:val="24"/>
          <w:szCs w:val="24"/>
        </w:rPr>
        <w:t xml:space="preserve"> to</w:t>
      </w:r>
      <w:r w:rsidR="002C48B7">
        <w:rPr>
          <w:rFonts w:cstheme="minorHAnsi"/>
          <w:sz w:val="24"/>
          <w:szCs w:val="24"/>
        </w:rPr>
        <w:t xml:space="preserve"> </w:t>
      </w:r>
      <w:r w:rsidR="00A0156D">
        <w:rPr>
          <w:rFonts w:cstheme="minorHAnsi"/>
          <w:sz w:val="24"/>
          <w:szCs w:val="24"/>
        </w:rPr>
        <w:t>explore</w:t>
      </w:r>
      <w:r w:rsidR="000A2167">
        <w:rPr>
          <w:rFonts w:cstheme="minorHAnsi"/>
          <w:sz w:val="24"/>
          <w:szCs w:val="24"/>
        </w:rPr>
        <w:t xml:space="preserve"> </w:t>
      </w:r>
      <w:r w:rsidR="008A3540">
        <w:rPr>
          <w:rFonts w:cstheme="minorHAnsi"/>
          <w:sz w:val="24"/>
          <w:szCs w:val="24"/>
        </w:rPr>
        <w:t xml:space="preserve">the application </w:t>
      </w:r>
      <w:r w:rsidR="000A2167">
        <w:rPr>
          <w:rFonts w:cstheme="minorHAnsi"/>
          <w:sz w:val="24"/>
          <w:szCs w:val="24"/>
        </w:rPr>
        <w:t xml:space="preserve">of </w:t>
      </w:r>
      <w:r w:rsidR="00EA385F">
        <w:rPr>
          <w:rFonts w:cstheme="minorHAnsi"/>
          <w:sz w:val="24"/>
          <w:szCs w:val="24"/>
        </w:rPr>
        <w:t xml:space="preserve">dominant </w:t>
      </w:r>
      <w:r w:rsidR="000A2167">
        <w:rPr>
          <w:rFonts w:cstheme="minorHAnsi"/>
          <w:sz w:val="24"/>
          <w:szCs w:val="24"/>
        </w:rPr>
        <w:t>ML models</w:t>
      </w:r>
      <w:r w:rsidR="00851DA7">
        <w:rPr>
          <w:rFonts w:cstheme="minorHAnsi"/>
          <w:sz w:val="24"/>
          <w:szCs w:val="24"/>
        </w:rPr>
        <w:t xml:space="preserve"> </w:t>
      </w:r>
      <w:r w:rsidR="00F36548">
        <w:rPr>
          <w:rFonts w:cstheme="minorHAnsi"/>
          <w:sz w:val="24"/>
          <w:szCs w:val="24"/>
        </w:rPr>
        <w:t>like</w:t>
      </w:r>
      <w:r w:rsidR="00851DA7">
        <w:rPr>
          <w:rFonts w:cstheme="minorHAnsi"/>
          <w:sz w:val="24"/>
          <w:szCs w:val="24"/>
        </w:rPr>
        <w:t xml:space="preserve"> DT, RF</w:t>
      </w:r>
      <w:r w:rsidR="00B1674E">
        <w:rPr>
          <w:rFonts w:cstheme="minorHAnsi"/>
          <w:sz w:val="24"/>
          <w:szCs w:val="24"/>
        </w:rPr>
        <w:t>, GNB, Neural Networks</w:t>
      </w:r>
      <w:r w:rsidR="00F36548">
        <w:rPr>
          <w:rFonts w:cstheme="minorHAnsi"/>
          <w:sz w:val="24"/>
          <w:szCs w:val="24"/>
        </w:rPr>
        <w:t>, crime forecasting</w:t>
      </w:r>
      <w:r w:rsidR="00DE1FE1">
        <w:rPr>
          <w:rFonts w:cstheme="minorHAnsi"/>
          <w:sz w:val="24"/>
          <w:szCs w:val="24"/>
        </w:rPr>
        <w:t>. Also,</w:t>
      </w:r>
      <w:r w:rsidR="000E7636">
        <w:rPr>
          <w:rFonts w:cstheme="minorHAnsi"/>
          <w:sz w:val="24"/>
          <w:szCs w:val="24"/>
        </w:rPr>
        <w:t xml:space="preserve"> </w:t>
      </w:r>
      <w:r w:rsidR="006E3077">
        <w:rPr>
          <w:rFonts w:cstheme="minorHAnsi"/>
          <w:sz w:val="24"/>
          <w:szCs w:val="24"/>
        </w:rPr>
        <w:t xml:space="preserve">a </w:t>
      </w:r>
      <w:r w:rsidR="009A4675">
        <w:rPr>
          <w:rFonts w:cstheme="minorHAnsi"/>
          <w:sz w:val="24"/>
          <w:szCs w:val="24"/>
        </w:rPr>
        <w:t>review</w:t>
      </w:r>
      <w:r w:rsidR="006E3077">
        <w:rPr>
          <w:rFonts w:cstheme="minorHAnsi"/>
          <w:sz w:val="24"/>
          <w:szCs w:val="24"/>
        </w:rPr>
        <w:t xml:space="preserve"> </w:t>
      </w:r>
      <w:r w:rsidR="007417D3">
        <w:rPr>
          <w:rFonts w:cstheme="minorHAnsi"/>
          <w:sz w:val="24"/>
          <w:szCs w:val="24"/>
        </w:rPr>
        <w:t xml:space="preserve">of </w:t>
      </w:r>
      <w:r w:rsidR="00CD47F7">
        <w:rPr>
          <w:rFonts w:cstheme="minorHAnsi"/>
          <w:sz w:val="24"/>
          <w:szCs w:val="24"/>
        </w:rPr>
        <w:t>the</w:t>
      </w:r>
      <w:r w:rsidR="000E7636">
        <w:rPr>
          <w:rFonts w:cstheme="minorHAnsi"/>
          <w:sz w:val="24"/>
          <w:szCs w:val="24"/>
        </w:rPr>
        <w:t xml:space="preserve"> eff</w:t>
      </w:r>
      <w:r w:rsidR="002C7669">
        <w:rPr>
          <w:rFonts w:cstheme="minorHAnsi"/>
          <w:sz w:val="24"/>
          <w:szCs w:val="24"/>
        </w:rPr>
        <w:t>icacy</w:t>
      </w:r>
      <w:r w:rsidR="00B3649B">
        <w:rPr>
          <w:rFonts w:cstheme="minorHAnsi"/>
          <w:sz w:val="24"/>
          <w:szCs w:val="24"/>
        </w:rPr>
        <w:t xml:space="preserve">, </w:t>
      </w:r>
      <w:r w:rsidR="00386075">
        <w:rPr>
          <w:rFonts w:cstheme="minorHAnsi"/>
          <w:sz w:val="24"/>
          <w:szCs w:val="24"/>
        </w:rPr>
        <w:t xml:space="preserve">strengths, </w:t>
      </w:r>
      <w:r w:rsidR="00CB7694">
        <w:rPr>
          <w:rFonts w:cstheme="minorHAnsi"/>
          <w:sz w:val="24"/>
          <w:szCs w:val="24"/>
        </w:rPr>
        <w:t>weaknesses,</w:t>
      </w:r>
      <w:r w:rsidR="00B3649B">
        <w:rPr>
          <w:rFonts w:cstheme="minorHAnsi"/>
          <w:sz w:val="24"/>
          <w:szCs w:val="24"/>
        </w:rPr>
        <w:t xml:space="preserve"> and </w:t>
      </w:r>
      <w:r w:rsidR="00986D63">
        <w:rPr>
          <w:rFonts w:cstheme="minorHAnsi"/>
          <w:sz w:val="24"/>
          <w:szCs w:val="24"/>
        </w:rPr>
        <w:t xml:space="preserve">potential </w:t>
      </w:r>
      <w:r w:rsidR="006E3077">
        <w:rPr>
          <w:rFonts w:cstheme="minorHAnsi"/>
          <w:sz w:val="24"/>
          <w:szCs w:val="24"/>
        </w:rPr>
        <w:t xml:space="preserve">strategies for improving the </w:t>
      </w:r>
      <w:r w:rsidR="00223D6C">
        <w:rPr>
          <w:rFonts w:cstheme="minorHAnsi"/>
          <w:sz w:val="24"/>
          <w:szCs w:val="24"/>
        </w:rPr>
        <w:t xml:space="preserve">prediction accuracies of </w:t>
      </w:r>
      <w:r w:rsidR="006E3077">
        <w:rPr>
          <w:rFonts w:cstheme="minorHAnsi"/>
          <w:sz w:val="24"/>
          <w:szCs w:val="24"/>
        </w:rPr>
        <w:t>these</w:t>
      </w:r>
      <w:r w:rsidR="00DE1FE1">
        <w:rPr>
          <w:rFonts w:cstheme="minorHAnsi"/>
          <w:sz w:val="24"/>
          <w:szCs w:val="24"/>
        </w:rPr>
        <w:t xml:space="preserve"> ML models</w:t>
      </w:r>
      <w:r w:rsidR="00F36548">
        <w:rPr>
          <w:rFonts w:cstheme="minorHAnsi"/>
          <w:sz w:val="24"/>
          <w:szCs w:val="24"/>
        </w:rPr>
        <w:t xml:space="preserve"> was conducted</w:t>
      </w:r>
      <w:r w:rsidR="00861D37">
        <w:rPr>
          <w:rFonts w:cstheme="minorHAnsi"/>
          <w:sz w:val="24"/>
          <w:szCs w:val="24"/>
        </w:rPr>
        <w:t>.</w:t>
      </w:r>
      <w:r w:rsidR="00213C35">
        <w:rPr>
          <w:rFonts w:cstheme="minorHAnsi"/>
          <w:sz w:val="24"/>
          <w:szCs w:val="24"/>
        </w:rPr>
        <w:t xml:space="preserve"> </w:t>
      </w:r>
      <w:r w:rsidR="00DC7645">
        <w:rPr>
          <w:rFonts w:cstheme="minorHAnsi"/>
          <w:sz w:val="24"/>
          <w:szCs w:val="24"/>
        </w:rPr>
        <w:t xml:space="preserve">Some </w:t>
      </w:r>
      <w:r w:rsidR="006F354B">
        <w:rPr>
          <w:rFonts w:cstheme="minorHAnsi"/>
          <w:sz w:val="24"/>
          <w:szCs w:val="24"/>
        </w:rPr>
        <w:t>ML models</w:t>
      </w:r>
      <w:r w:rsidR="00CE7F8B">
        <w:rPr>
          <w:rFonts w:cstheme="minorHAnsi"/>
          <w:sz w:val="24"/>
          <w:szCs w:val="24"/>
        </w:rPr>
        <w:t xml:space="preserve"> </w:t>
      </w:r>
      <w:r w:rsidR="00600B52">
        <w:rPr>
          <w:rFonts w:cstheme="minorHAnsi"/>
          <w:sz w:val="24"/>
          <w:szCs w:val="24"/>
        </w:rPr>
        <w:t>w</w:t>
      </w:r>
      <w:r w:rsidR="00DC7645">
        <w:rPr>
          <w:rFonts w:cstheme="minorHAnsi"/>
          <w:sz w:val="24"/>
          <w:szCs w:val="24"/>
        </w:rPr>
        <w:t>ere</w:t>
      </w:r>
      <w:r w:rsidR="00CE7F8B">
        <w:rPr>
          <w:rFonts w:cstheme="minorHAnsi"/>
          <w:sz w:val="24"/>
          <w:szCs w:val="24"/>
        </w:rPr>
        <w:t xml:space="preserve"> </w:t>
      </w:r>
      <w:r w:rsidR="00D87E23">
        <w:rPr>
          <w:rFonts w:cstheme="minorHAnsi"/>
          <w:sz w:val="24"/>
          <w:szCs w:val="24"/>
        </w:rPr>
        <w:t xml:space="preserve">used to </w:t>
      </w:r>
      <w:r w:rsidR="00CE7F8B">
        <w:rPr>
          <w:rFonts w:cstheme="minorHAnsi"/>
          <w:sz w:val="24"/>
          <w:szCs w:val="24"/>
        </w:rPr>
        <w:t>analys</w:t>
      </w:r>
      <w:r w:rsidR="00D87E23">
        <w:rPr>
          <w:rFonts w:cstheme="minorHAnsi"/>
          <w:sz w:val="24"/>
          <w:szCs w:val="24"/>
        </w:rPr>
        <w:t>e</w:t>
      </w:r>
      <w:r w:rsidR="008F434D">
        <w:rPr>
          <w:rFonts w:cstheme="minorHAnsi"/>
          <w:sz w:val="24"/>
          <w:szCs w:val="24"/>
        </w:rPr>
        <w:t xml:space="preserve"> the </w:t>
      </w:r>
      <w:r w:rsidR="006F354B">
        <w:rPr>
          <w:rFonts w:cstheme="minorHAnsi"/>
          <w:sz w:val="24"/>
          <w:szCs w:val="24"/>
        </w:rPr>
        <w:t xml:space="preserve">Vancouver crime </w:t>
      </w:r>
      <w:r w:rsidR="00755EFE">
        <w:rPr>
          <w:rFonts w:cstheme="minorHAnsi"/>
          <w:sz w:val="24"/>
          <w:szCs w:val="24"/>
        </w:rPr>
        <w:t>dataset</w:t>
      </w:r>
      <w:r w:rsidR="00C84C6A">
        <w:rPr>
          <w:rFonts w:cstheme="minorHAnsi"/>
          <w:sz w:val="24"/>
          <w:szCs w:val="24"/>
        </w:rPr>
        <w:t>. There was an</w:t>
      </w:r>
      <w:r w:rsidR="008F434D">
        <w:rPr>
          <w:rFonts w:cstheme="minorHAnsi"/>
          <w:sz w:val="24"/>
          <w:szCs w:val="24"/>
        </w:rPr>
        <w:t xml:space="preserve"> </w:t>
      </w:r>
      <w:r w:rsidR="00C84C6A">
        <w:rPr>
          <w:rFonts w:cstheme="minorHAnsi"/>
          <w:sz w:val="24"/>
          <w:szCs w:val="24"/>
        </w:rPr>
        <w:t xml:space="preserve">illustration of </w:t>
      </w:r>
      <w:r w:rsidR="00CE7F8B">
        <w:rPr>
          <w:rFonts w:cstheme="minorHAnsi"/>
          <w:sz w:val="24"/>
          <w:szCs w:val="24"/>
        </w:rPr>
        <w:t xml:space="preserve">the </w:t>
      </w:r>
      <w:r w:rsidR="008B7159">
        <w:rPr>
          <w:rFonts w:cstheme="minorHAnsi"/>
          <w:sz w:val="24"/>
          <w:szCs w:val="24"/>
        </w:rPr>
        <w:t xml:space="preserve">relevance of </w:t>
      </w:r>
      <w:r w:rsidR="00967D2F">
        <w:rPr>
          <w:rFonts w:cstheme="minorHAnsi"/>
          <w:sz w:val="24"/>
          <w:szCs w:val="24"/>
        </w:rPr>
        <w:t xml:space="preserve">key </w:t>
      </w:r>
      <w:r w:rsidR="008B7159">
        <w:rPr>
          <w:rFonts w:cstheme="minorHAnsi"/>
          <w:sz w:val="24"/>
          <w:szCs w:val="24"/>
        </w:rPr>
        <w:t>data features</w:t>
      </w:r>
      <w:r w:rsidR="00DD049D">
        <w:rPr>
          <w:rFonts w:cstheme="minorHAnsi"/>
          <w:sz w:val="24"/>
          <w:szCs w:val="24"/>
        </w:rPr>
        <w:t xml:space="preserve"> </w:t>
      </w:r>
      <w:r w:rsidR="00C84C6A">
        <w:rPr>
          <w:rFonts w:cstheme="minorHAnsi"/>
          <w:sz w:val="24"/>
          <w:szCs w:val="24"/>
        </w:rPr>
        <w:t>such as</w:t>
      </w:r>
      <w:r w:rsidR="00DD049D">
        <w:rPr>
          <w:rFonts w:cstheme="minorHAnsi"/>
          <w:sz w:val="24"/>
          <w:szCs w:val="24"/>
        </w:rPr>
        <w:t xml:space="preserve"> </w:t>
      </w:r>
      <w:r w:rsidR="00831EA2">
        <w:rPr>
          <w:rFonts w:cstheme="minorHAnsi"/>
          <w:sz w:val="24"/>
          <w:szCs w:val="24"/>
        </w:rPr>
        <w:t>‘</w:t>
      </w:r>
      <w:r w:rsidR="002F236C">
        <w:rPr>
          <w:rFonts w:cstheme="minorHAnsi"/>
          <w:sz w:val="24"/>
          <w:szCs w:val="24"/>
        </w:rPr>
        <w:t>Day</w:t>
      </w:r>
      <w:r w:rsidR="00831EA2">
        <w:rPr>
          <w:rFonts w:cstheme="minorHAnsi"/>
          <w:sz w:val="24"/>
          <w:szCs w:val="24"/>
        </w:rPr>
        <w:t>’</w:t>
      </w:r>
      <w:r w:rsidR="006F6A6B">
        <w:rPr>
          <w:rFonts w:cstheme="minorHAnsi"/>
          <w:sz w:val="24"/>
          <w:szCs w:val="24"/>
        </w:rPr>
        <w:t xml:space="preserve"> and ‘Hour’</w:t>
      </w:r>
      <w:r w:rsidR="00831EA2">
        <w:rPr>
          <w:rFonts w:cstheme="minorHAnsi"/>
          <w:sz w:val="24"/>
          <w:szCs w:val="24"/>
        </w:rPr>
        <w:t xml:space="preserve"> (</w:t>
      </w:r>
      <w:r w:rsidR="001D4AA1">
        <w:rPr>
          <w:rFonts w:cstheme="minorHAnsi"/>
          <w:sz w:val="24"/>
          <w:szCs w:val="24"/>
        </w:rPr>
        <w:t xml:space="preserve">representing </w:t>
      </w:r>
      <w:r w:rsidR="00831EA2">
        <w:rPr>
          <w:rFonts w:cstheme="minorHAnsi"/>
          <w:sz w:val="24"/>
          <w:szCs w:val="24"/>
        </w:rPr>
        <w:t>Time)</w:t>
      </w:r>
      <w:r w:rsidR="00CB570C">
        <w:rPr>
          <w:rFonts w:cstheme="minorHAnsi"/>
          <w:sz w:val="24"/>
          <w:szCs w:val="24"/>
        </w:rPr>
        <w:t>, ‘Crime</w:t>
      </w:r>
      <w:r w:rsidR="00602CCE">
        <w:rPr>
          <w:rFonts w:cstheme="minorHAnsi"/>
          <w:sz w:val="24"/>
          <w:szCs w:val="24"/>
        </w:rPr>
        <w:t xml:space="preserve"> </w:t>
      </w:r>
      <w:r w:rsidR="00CB570C">
        <w:rPr>
          <w:rFonts w:cstheme="minorHAnsi"/>
          <w:sz w:val="24"/>
          <w:szCs w:val="24"/>
        </w:rPr>
        <w:t>type’</w:t>
      </w:r>
      <w:r w:rsidR="00831EA2">
        <w:rPr>
          <w:rFonts w:cstheme="minorHAnsi"/>
          <w:sz w:val="24"/>
          <w:szCs w:val="24"/>
        </w:rPr>
        <w:t xml:space="preserve"> and ‘Neighbourhood</w:t>
      </w:r>
      <w:r w:rsidR="00602CCE">
        <w:rPr>
          <w:rFonts w:cstheme="minorHAnsi"/>
          <w:sz w:val="24"/>
          <w:szCs w:val="24"/>
        </w:rPr>
        <w:t xml:space="preserve"> </w:t>
      </w:r>
      <w:r w:rsidR="00831EA2">
        <w:rPr>
          <w:rFonts w:cstheme="minorHAnsi"/>
          <w:sz w:val="24"/>
          <w:szCs w:val="24"/>
        </w:rPr>
        <w:t>ID’</w:t>
      </w:r>
      <w:r w:rsidR="001D4AA1">
        <w:rPr>
          <w:rFonts w:cstheme="minorHAnsi"/>
          <w:sz w:val="24"/>
          <w:szCs w:val="24"/>
        </w:rPr>
        <w:t xml:space="preserve"> </w:t>
      </w:r>
      <w:r w:rsidR="008B7159">
        <w:rPr>
          <w:rFonts w:cstheme="minorHAnsi"/>
          <w:sz w:val="24"/>
          <w:szCs w:val="24"/>
        </w:rPr>
        <w:t>in crime prediction</w:t>
      </w:r>
      <w:r w:rsidR="00C5112D">
        <w:rPr>
          <w:rFonts w:cstheme="minorHAnsi"/>
          <w:sz w:val="24"/>
          <w:szCs w:val="24"/>
        </w:rPr>
        <w:t xml:space="preserve">. These also </w:t>
      </w:r>
      <w:r w:rsidR="00D40408">
        <w:rPr>
          <w:rFonts w:cstheme="minorHAnsi"/>
          <w:sz w:val="24"/>
          <w:szCs w:val="24"/>
        </w:rPr>
        <w:t xml:space="preserve">influenced </w:t>
      </w:r>
      <w:r w:rsidR="00F4104C">
        <w:rPr>
          <w:rFonts w:cstheme="minorHAnsi"/>
          <w:sz w:val="24"/>
          <w:szCs w:val="24"/>
        </w:rPr>
        <w:t xml:space="preserve">the </w:t>
      </w:r>
      <w:r w:rsidR="00236724">
        <w:rPr>
          <w:rFonts w:cstheme="minorHAnsi"/>
          <w:sz w:val="24"/>
          <w:szCs w:val="24"/>
        </w:rPr>
        <w:t>capability of the models for crime forecasting</w:t>
      </w:r>
      <w:r w:rsidR="00784186">
        <w:rPr>
          <w:rFonts w:cstheme="minorHAnsi"/>
          <w:sz w:val="24"/>
          <w:szCs w:val="24"/>
        </w:rPr>
        <w:t xml:space="preserve">. </w:t>
      </w:r>
      <w:r w:rsidR="00746257">
        <w:rPr>
          <w:rFonts w:cstheme="minorHAnsi"/>
          <w:sz w:val="24"/>
          <w:szCs w:val="24"/>
        </w:rPr>
        <w:t xml:space="preserve">Feature engineering was important for each model to </w:t>
      </w:r>
      <w:r w:rsidR="00600B52">
        <w:rPr>
          <w:rFonts w:cstheme="minorHAnsi"/>
          <w:sz w:val="24"/>
          <w:szCs w:val="24"/>
        </w:rPr>
        <w:t xml:space="preserve">perform </w:t>
      </w:r>
      <w:r w:rsidR="004759C8">
        <w:rPr>
          <w:rFonts w:cstheme="minorHAnsi"/>
          <w:sz w:val="24"/>
          <w:szCs w:val="24"/>
        </w:rPr>
        <w:t xml:space="preserve">but </w:t>
      </w:r>
      <w:r w:rsidR="00AC2BF1">
        <w:rPr>
          <w:rFonts w:cstheme="minorHAnsi"/>
          <w:sz w:val="24"/>
          <w:szCs w:val="24"/>
        </w:rPr>
        <w:t xml:space="preserve">while some </w:t>
      </w:r>
      <w:r w:rsidR="004759C8">
        <w:rPr>
          <w:rFonts w:cstheme="minorHAnsi"/>
          <w:sz w:val="24"/>
          <w:szCs w:val="24"/>
        </w:rPr>
        <w:t>had high performance</w:t>
      </w:r>
      <w:r w:rsidR="00AC2BF1">
        <w:rPr>
          <w:rFonts w:cstheme="minorHAnsi"/>
          <w:sz w:val="24"/>
          <w:szCs w:val="24"/>
        </w:rPr>
        <w:t xml:space="preserve"> without tuning hyperparameters</w:t>
      </w:r>
      <w:r w:rsidR="00784186">
        <w:rPr>
          <w:rFonts w:cstheme="minorHAnsi"/>
          <w:sz w:val="24"/>
          <w:szCs w:val="24"/>
        </w:rPr>
        <w:t xml:space="preserve"> (like LR model)</w:t>
      </w:r>
      <w:r w:rsidR="00AC2BF1">
        <w:rPr>
          <w:rFonts w:cstheme="minorHAnsi"/>
          <w:sz w:val="24"/>
          <w:szCs w:val="24"/>
        </w:rPr>
        <w:t xml:space="preserve">, others </w:t>
      </w:r>
      <w:r w:rsidR="00232372">
        <w:rPr>
          <w:rFonts w:cstheme="minorHAnsi"/>
          <w:sz w:val="24"/>
          <w:szCs w:val="24"/>
        </w:rPr>
        <w:t>performed</w:t>
      </w:r>
      <w:r w:rsidR="00D40408">
        <w:rPr>
          <w:rFonts w:cstheme="minorHAnsi"/>
          <w:sz w:val="24"/>
          <w:szCs w:val="24"/>
        </w:rPr>
        <w:t xml:space="preserve"> well</w:t>
      </w:r>
      <w:r w:rsidR="00232372">
        <w:rPr>
          <w:rFonts w:cstheme="minorHAnsi"/>
          <w:sz w:val="24"/>
          <w:szCs w:val="24"/>
        </w:rPr>
        <w:t xml:space="preserve"> only</w:t>
      </w:r>
      <w:r w:rsidR="00AC2BF1">
        <w:rPr>
          <w:rFonts w:cstheme="minorHAnsi"/>
          <w:sz w:val="24"/>
          <w:szCs w:val="24"/>
        </w:rPr>
        <w:t xml:space="preserve"> after this was </w:t>
      </w:r>
      <w:r w:rsidR="001365F1">
        <w:rPr>
          <w:rFonts w:cstheme="minorHAnsi"/>
          <w:sz w:val="24"/>
          <w:szCs w:val="24"/>
        </w:rPr>
        <w:t>combined</w:t>
      </w:r>
      <w:r w:rsidR="00784186">
        <w:rPr>
          <w:rFonts w:cstheme="minorHAnsi"/>
          <w:sz w:val="24"/>
          <w:szCs w:val="24"/>
        </w:rPr>
        <w:t xml:space="preserve"> (like DT model)</w:t>
      </w:r>
      <w:r w:rsidR="00AC2BF1">
        <w:rPr>
          <w:rFonts w:cstheme="minorHAnsi"/>
          <w:sz w:val="24"/>
          <w:szCs w:val="24"/>
        </w:rPr>
        <w:t xml:space="preserve">. </w:t>
      </w:r>
      <w:r w:rsidR="00D456E7">
        <w:rPr>
          <w:rFonts w:cstheme="minorHAnsi"/>
          <w:sz w:val="24"/>
          <w:szCs w:val="24"/>
        </w:rPr>
        <w:t xml:space="preserve">However, </w:t>
      </w:r>
      <w:r w:rsidR="0081313B">
        <w:rPr>
          <w:rFonts w:cstheme="minorHAnsi"/>
          <w:sz w:val="24"/>
          <w:szCs w:val="24"/>
        </w:rPr>
        <w:t xml:space="preserve">there were </w:t>
      </w:r>
      <w:r w:rsidR="00D456E7">
        <w:rPr>
          <w:rFonts w:cstheme="minorHAnsi"/>
          <w:sz w:val="24"/>
          <w:szCs w:val="24"/>
        </w:rPr>
        <w:t xml:space="preserve">issues like </w:t>
      </w:r>
      <w:r w:rsidR="006A4B29">
        <w:rPr>
          <w:rFonts w:cstheme="minorHAnsi"/>
          <w:sz w:val="24"/>
          <w:szCs w:val="24"/>
        </w:rPr>
        <w:t>run</w:t>
      </w:r>
      <w:r w:rsidR="00D456E7">
        <w:rPr>
          <w:rFonts w:cstheme="minorHAnsi"/>
          <w:sz w:val="24"/>
          <w:szCs w:val="24"/>
        </w:rPr>
        <w:t xml:space="preserve"> time</w:t>
      </w:r>
      <w:r w:rsidR="00C10D1E">
        <w:rPr>
          <w:rFonts w:cstheme="minorHAnsi"/>
          <w:sz w:val="24"/>
          <w:szCs w:val="24"/>
        </w:rPr>
        <w:t xml:space="preserve"> of the MLP model</w:t>
      </w:r>
      <w:r w:rsidR="00D456E7">
        <w:rPr>
          <w:rFonts w:cstheme="minorHAnsi"/>
          <w:sz w:val="24"/>
          <w:szCs w:val="24"/>
        </w:rPr>
        <w:t xml:space="preserve">, </w:t>
      </w:r>
      <w:r w:rsidR="00047F2C">
        <w:rPr>
          <w:rFonts w:cstheme="minorHAnsi"/>
          <w:sz w:val="24"/>
          <w:szCs w:val="24"/>
        </w:rPr>
        <w:t xml:space="preserve">which </w:t>
      </w:r>
      <w:r w:rsidR="00F55EA0">
        <w:rPr>
          <w:rFonts w:cstheme="minorHAnsi"/>
          <w:sz w:val="24"/>
          <w:szCs w:val="24"/>
        </w:rPr>
        <w:t xml:space="preserve">even after </w:t>
      </w:r>
      <w:r w:rsidR="00602E41">
        <w:rPr>
          <w:rFonts w:cstheme="minorHAnsi"/>
          <w:sz w:val="24"/>
          <w:szCs w:val="24"/>
        </w:rPr>
        <w:t>further feature engineering</w:t>
      </w:r>
      <w:r w:rsidR="00047F2C">
        <w:rPr>
          <w:rFonts w:cstheme="minorHAnsi"/>
          <w:sz w:val="24"/>
          <w:szCs w:val="24"/>
        </w:rPr>
        <w:t>, did not improve</w:t>
      </w:r>
      <w:r w:rsidR="0081313B">
        <w:rPr>
          <w:rFonts w:cstheme="minorHAnsi"/>
          <w:sz w:val="24"/>
          <w:szCs w:val="24"/>
        </w:rPr>
        <w:t xml:space="preserve">. </w:t>
      </w:r>
      <w:r w:rsidR="003C3CCE">
        <w:rPr>
          <w:rFonts w:cstheme="minorHAnsi"/>
          <w:sz w:val="24"/>
          <w:szCs w:val="24"/>
        </w:rPr>
        <w:t>A</w:t>
      </w:r>
      <w:r w:rsidR="00553BA8">
        <w:rPr>
          <w:rFonts w:cstheme="minorHAnsi"/>
          <w:sz w:val="24"/>
          <w:szCs w:val="24"/>
        </w:rPr>
        <w:t>nother</w:t>
      </w:r>
      <w:r w:rsidR="003C3CCE">
        <w:rPr>
          <w:rFonts w:cstheme="minorHAnsi"/>
          <w:sz w:val="24"/>
          <w:szCs w:val="24"/>
        </w:rPr>
        <w:t xml:space="preserve"> constraint</w:t>
      </w:r>
      <w:r w:rsidR="003A5FC5">
        <w:rPr>
          <w:rFonts w:cstheme="minorHAnsi"/>
          <w:sz w:val="24"/>
          <w:szCs w:val="24"/>
        </w:rPr>
        <w:t xml:space="preserve"> </w:t>
      </w:r>
      <w:r w:rsidR="00553BA8">
        <w:rPr>
          <w:rFonts w:cstheme="minorHAnsi"/>
          <w:sz w:val="24"/>
          <w:szCs w:val="24"/>
        </w:rPr>
        <w:t>was</w:t>
      </w:r>
      <w:r w:rsidR="003A5FC5">
        <w:rPr>
          <w:rFonts w:cstheme="minorHAnsi"/>
          <w:sz w:val="24"/>
          <w:szCs w:val="24"/>
        </w:rPr>
        <w:t xml:space="preserve"> dropping</w:t>
      </w:r>
      <w:r w:rsidR="00B00044">
        <w:rPr>
          <w:rFonts w:cstheme="minorHAnsi"/>
          <w:sz w:val="24"/>
          <w:szCs w:val="24"/>
        </w:rPr>
        <w:t xml:space="preserve"> </w:t>
      </w:r>
      <w:r w:rsidR="003A5FC5">
        <w:rPr>
          <w:rFonts w:cstheme="minorHAnsi"/>
          <w:sz w:val="24"/>
          <w:szCs w:val="24"/>
        </w:rPr>
        <w:t xml:space="preserve">features like ‘Location’ which could have been </w:t>
      </w:r>
      <w:r w:rsidR="00855C84">
        <w:rPr>
          <w:rFonts w:cstheme="minorHAnsi"/>
          <w:sz w:val="24"/>
          <w:szCs w:val="24"/>
        </w:rPr>
        <w:t xml:space="preserve">important to predicting crime </w:t>
      </w:r>
      <w:r w:rsidR="00CD47F7">
        <w:rPr>
          <w:rFonts w:cstheme="minorHAnsi"/>
          <w:sz w:val="24"/>
          <w:szCs w:val="24"/>
        </w:rPr>
        <w:t>spots,</w:t>
      </w:r>
      <w:r w:rsidR="00E80EB3">
        <w:rPr>
          <w:rFonts w:cstheme="minorHAnsi"/>
          <w:sz w:val="24"/>
          <w:szCs w:val="24"/>
        </w:rPr>
        <w:t xml:space="preserve"> however</w:t>
      </w:r>
      <w:r w:rsidR="00855C84">
        <w:rPr>
          <w:rFonts w:cstheme="minorHAnsi"/>
          <w:sz w:val="24"/>
          <w:szCs w:val="24"/>
        </w:rPr>
        <w:t xml:space="preserve"> </w:t>
      </w:r>
      <w:r w:rsidR="00856224">
        <w:rPr>
          <w:rFonts w:cstheme="minorHAnsi"/>
          <w:sz w:val="24"/>
          <w:szCs w:val="24"/>
        </w:rPr>
        <w:t>this was</w:t>
      </w:r>
      <w:r w:rsidR="00855C84">
        <w:rPr>
          <w:rFonts w:cstheme="minorHAnsi"/>
          <w:sz w:val="24"/>
          <w:szCs w:val="24"/>
        </w:rPr>
        <w:t xml:space="preserve"> n</w:t>
      </w:r>
      <w:r w:rsidR="004A423E">
        <w:rPr>
          <w:rFonts w:cstheme="minorHAnsi"/>
          <w:sz w:val="24"/>
          <w:szCs w:val="24"/>
        </w:rPr>
        <w:t xml:space="preserve">ot essential </w:t>
      </w:r>
      <w:r w:rsidR="00855C84">
        <w:rPr>
          <w:rFonts w:cstheme="minorHAnsi"/>
          <w:sz w:val="24"/>
          <w:szCs w:val="24"/>
        </w:rPr>
        <w:t>for th</w:t>
      </w:r>
      <w:r w:rsidR="008A45FA">
        <w:rPr>
          <w:rFonts w:cstheme="minorHAnsi"/>
          <w:sz w:val="24"/>
          <w:szCs w:val="24"/>
        </w:rPr>
        <w:t xml:space="preserve">is </w:t>
      </w:r>
      <w:r w:rsidR="00536712">
        <w:rPr>
          <w:rFonts w:cstheme="minorHAnsi"/>
          <w:sz w:val="24"/>
          <w:szCs w:val="24"/>
        </w:rPr>
        <w:t>analy</w:t>
      </w:r>
      <w:r w:rsidR="00696598">
        <w:rPr>
          <w:rFonts w:cstheme="minorHAnsi"/>
          <w:sz w:val="24"/>
          <w:szCs w:val="24"/>
        </w:rPr>
        <w:t>sis</w:t>
      </w:r>
      <w:r w:rsidR="00A6688B">
        <w:rPr>
          <w:rFonts w:cstheme="minorHAnsi"/>
          <w:sz w:val="24"/>
          <w:szCs w:val="24"/>
        </w:rPr>
        <w:t>.</w:t>
      </w:r>
      <w:r w:rsidR="00D40408">
        <w:rPr>
          <w:rFonts w:cstheme="minorHAnsi"/>
          <w:sz w:val="24"/>
          <w:szCs w:val="24"/>
        </w:rPr>
        <w:t xml:space="preserve"> </w:t>
      </w:r>
      <w:r w:rsidR="001C05D2">
        <w:rPr>
          <w:rFonts w:cstheme="minorHAnsi"/>
          <w:sz w:val="24"/>
          <w:szCs w:val="24"/>
        </w:rPr>
        <w:t xml:space="preserve">K-Means clustering </w:t>
      </w:r>
      <w:r w:rsidR="00DD03C8">
        <w:rPr>
          <w:rFonts w:cstheme="minorHAnsi"/>
          <w:sz w:val="24"/>
          <w:szCs w:val="24"/>
        </w:rPr>
        <w:t xml:space="preserve">was used to </w:t>
      </w:r>
      <w:r w:rsidR="001C05D2">
        <w:rPr>
          <w:rFonts w:cstheme="minorHAnsi"/>
          <w:sz w:val="24"/>
          <w:szCs w:val="24"/>
        </w:rPr>
        <w:t xml:space="preserve">model the crime dataset, but </w:t>
      </w:r>
      <w:r w:rsidR="00DD03C8">
        <w:rPr>
          <w:rFonts w:cstheme="minorHAnsi"/>
          <w:sz w:val="24"/>
          <w:szCs w:val="24"/>
        </w:rPr>
        <w:t xml:space="preserve">was not as </w:t>
      </w:r>
      <w:r w:rsidR="009C0C30">
        <w:rPr>
          <w:rFonts w:cstheme="minorHAnsi"/>
          <w:sz w:val="24"/>
          <w:szCs w:val="24"/>
        </w:rPr>
        <w:t>explain</w:t>
      </w:r>
      <w:r w:rsidR="00DD03C8">
        <w:rPr>
          <w:rFonts w:cstheme="minorHAnsi"/>
          <w:sz w:val="24"/>
          <w:szCs w:val="24"/>
        </w:rPr>
        <w:t>able as some of the supervised models</w:t>
      </w:r>
      <w:r w:rsidR="009957F2">
        <w:rPr>
          <w:rFonts w:cstheme="minorHAnsi"/>
          <w:sz w:val="24"/>
          <w:szCs w:val="24"/>
        </w:rPr>
        <w:t xml:space="preserve"> in predicting crimes</w:t>
      </w:r>
      <w:r w:rsidR="00DD03C8">
        <w:rPr>
          <w:rFonts w:cstheme="minorHAnsi"/>
          <w:sz w:val="24"/>
          <w:szCs w:val="24"/>
        </w:rPr>
        <w:t>.</w:t>
      </w:r>
    </w:p>
    <w:p w14:paraId="7C84F1F7" w14:textId="6DA8322C" w:rsidR="00CB7694" w:rsidRDefault="00042E94" w:rsidP="00547386">
      <w:pPr>
        <w:spacing w:line="360" w:lineRule="auto"/>
        <w:jc w:val="both"/>
        <w:rPr>
          <w:rFonts w:cstheme="minorHAnsi"/>
          <w:sz w:val="24"/>
          <w:szCs w:val="24"/>
        </w:rPr>
      </w:pPr>
      <w:r>
        <w:rPr>
          <w:rFonts w:cstheme="minorHAnsi"/>
          <w:sz w:val="24"/>
          <w:szCs w:val="24"/>
        </w:rPr>
        <w:t xml:space="preserve">Decision Tree </w:t>
      </w:r>
      <w:r w:rsidR="000872C5">
        <w:rPr>
          <w:rFonts w:cstheme="minorHAnsi"/>
          <w:sz w:val="24"/>
          <w:szCs w:val="24"/>
        </w:rPr>
        <w:t>produced explainable</w:t>
      </w:r>
      <w:r w:rsidR="00FD32D4">
        <w:rPr>
          <w:rFonts w:cstheme="minorHAnsi"/>
          <w:sz w:val="24"/>
          <w:szCs w:val="24"/>
        </w:rPr>
        <w:t xml:space="preserve"> and inter</w:t>
      </w:r>
      <w:r w:rsidR="00653EBD">
        <w:rPr>
          <w:rFonts w:cstheme="minorHAnsi"/>
          <w:sz w:val="24"/>
          <w:szCs w:val="24"/>
        </w:rPr>
        <w:t>pretable</w:t>
      </w:r>
      <w:r w:rsidR="000872C5">
        <w:rPr>
          <w:rFonts w:cstheme="minorHAnsi"/>
          <w:sz w:val="24"/>
          <w:szCs w:val="24"/>
        </w:rPr>
        <w:t xml:space="preserve"> results </w:t>
      </w:r>
      <w:r w:rsidR="00B42A8E">
        <w:rPr>
          <w:rFonts w:cstheme="minorHAnsi"/>
          <w:sz w:val="24"/>
          <w:szCs w:val="24"/>
        </w:rPr>
        <w:t>as seen in the</w:t>
      </w:r>
      <w:r w:rsidR="00ED1E8E">
        <w:rPr>
          <w:rFonts w:cstheme="minorHAnsi"/>
          <w:sz w:val="24"/>
          <w:szCs w:val="24"/>
        </w:rPr>
        <w:t xml:space="preserve"> visualisatio</w:t>
      </w:r>
      <w:r w:rsidR="00FE0816">
        <w:rPr>
          <w:rFonts w:cstheme="minorHAnsi"/>
          <w:sz w:val="24"/>
          <w:szCs w:val="24"/>
        </w:rPr>
        <w:t xml:space="preserve">n and </w:t>
      </w:r>
      <w:r w:rsidR="00ED1E8E">
        <w:rPr>
          <w:rFonts w:cstheme="minorHAnsi"/>
          <w:sz w:val="24"/>
          <w:szCs w:val="24"/>
        </w:rPr>
        <w:t>evaluation</w:t>
      </w:r>
      <w:r w:rsidR="005724E8">
        <w:rPr>
          <w:rFonts w:cstheme="minorHAnsi"/>
          <w:sz w:val="24"/>
          <w:szCs w:val="24"/>
        </w:rPr>
        <w:t xml:space="preserve"> </w:t>
      </w:r>
      <w:r w:rsidR="00ED1E8E">
        <w:rPr>
          <w:rFonts w:cstheme="minorHAnsi"/>
          <w:sz w:val="24"/>
          <w:szCs w:val="24"/>
        </w:rPr>
        <w:t>with the metrices</w:t>
      </w:r>
      <w:r w:rsidR="008E6990">
        <w:rPr>
          <w:rFonts w:cstheme="minorHAnsi"/>
          <w:sz w:val="24"/>
          <w:szCs w:val="24"/>
        </w:rPr>
        <w:t xml:space="preserve">, included in the </w:t>
      </w:r>
      <w:r w:rsidR="00FE0816">
        <w:rPr>
          <w:rFonts w:cstheme="minorHAnsi"/>
          <w:sz w:val="24"/>
          <w:szCs w:val="24"/>
        </w:rPr>
        <w:t>a</w:t>
      </w:r>
      <w:r w:rsidR="008E6990">
        <w:rPr>
          <w:rFonts w:cstheme="minorHAnsi"/>
          <w:sz w:val="24"/>
          <w:szCs w:val="24"/>
        </w:rPr>
        <w:t>ppendix (</w:t>
      </w:r>
      <w:r w:rsidR="007C6A75">
        <w:rPr>
          <w:rFonts w:cstheme="minorHAnsi"/>
          <w:sz w:val="24"/>
          <w:szCs w:val="24"/>
        </w:rPr>
        <w:t>Appendix A)</w:t>
      </w:r>
      <w:r w:rsidR="000476B6">
        <w:rPr>
          <w:rFonts w:cstheme="minorHAnsi"/>
          <w:sz w:val="24"/>
          <w:szCs w:val="24"/>
        </w:rPr>
        <w:t>. B</w:t>
      </w:r>
      <w:r w:rsidR="00391C25">
        <w:rPr>
          <w:rFonts w:cstheme="minorHAnsi"/>
          <w:sz w:val="24"/>
          <w:szCs w:val="24"/>
        </w:rPr>
        <w:t xml:space="preserve">ut </w:t>
      </w:r>
      <w:r w:rsidR="0072191E">
        <w:rPr>
          <w:rFonts w:cstheme="minorHAnsi"/>
          <w:sz w:val="24"/>
          <w:szCs w:val="24"/>
        </w:rPr>
        <w:t xml:space="preserve">one limitation </w:t>
      </w:r>
      <w:r w:rsidR="00C15E6C">
        <w:rPr>
          <w:rFonts w:cstheme="minorHAnsi"/>
          <w:sz w:val="24"/>
          <w:szCs w:val="24"/>
        </w:rPr>
        <w:t>lies with its poor ability to generalise data</w:t>
      </w:r>
      <w:r w:rsidR="00E8663F">
        <w:rPr>
          <w:rFonts w:cstheme="minorHAnsi"/>
          <w:sz w:val="24"/>
          <w:szCs w:val="24"/>
        </w:rPr>
        <w:t>.</w:t>
      </w:r>
      <w:r w:rsidR="009526A5">
        <w:rPr>
          <w:rFonts w:cstheme="minorHAnsi"/>
          <w:sz w:val="24"/>
          <w:szCs w:val="24"/>
        </w:rPr>
        <w:t xml:space="preserve"> Hence, further study on the</w:t>
      </w:r>
      <w:r w:rsidR="003E602E">
        <w:rPr>
          <w:rFonts w:cstheme="minorHAnsi"/>
          <w:sz w:val="24"/>
          <w:szCs w:val="24"/>
        </w:rPr>
        <w:t xml:space="preserve"> improvement </w:t>
      </w:r>
      <w:r w:rsidR="00A669A3">
        <w:rPr>
          <w:rFonts w:cstheme="minorHAnsi"/>
          <w:sz w:val="24"/>
          <w:szCs w:val="24"/>
        </w:rPr>
        <w:t>and</w:t>
      </w:r>
      <w:r w:rsidR="009526A5">
        <w:rPr>
          <w:rFonts w:cstheme="minorHAnsi"/>
          <w:sz w:val="24"/>
          <w:szCs w:val="24"/>
        </w:rPr>
        <w:t xml:space="preserve"> int</w:t>
      </w:r>
      <w:r w:rsidR="006927C6">
        <w:rPr>
          <w:rFonts w:cstheme="minorHAnsi"/>
          <w:sz w:val="24"/>
          <w:szCs w:val="24"/>
        </w:rPr>
        <w:t xml:space="preserve">egration </w:t>
      </w:r>
      <w:r w:rsidR="009526A5">
        <w:rPr>
          <w:rFonts w:cstheme="minorHAnsi"/>
          <w:sz w:val="24"/>
          <w:szCs w:val="24"/>
        </w:rPr>
        <w:t>of DT</w:t>
      </w:r>
      <w:r w:rsidR="006927C6">
        <w:rPr>
          <w:rFonts w:cstheme="minorHAnsi"/>
          <w:sz w:val="24"/>
          <w:szCs w:val="24"/>
        </w:rPr>
        <w:t xml:space="preserve"> into</w:t>
      </w:r>
      <w:r w:rsidR="00DD1EBF">
        <w:rPr>
          <w:rFonts w:cstheme="minorHAnsi"/>
          <w:sz w:val="24"/>
          <w:szCs w:val="24"/>
        </w:rPr>
        <w:t xml:space="preserve"> developing</w:t>
      </w:r>
      <w:r w:rsidR="006927C6">
        <w:rPr>
          <w:rFonts w:cstheme="minorHAnsi"/>
          <w:sz w:val="24"/>
          <w:szCs w:val="24"/>
        </w:rPr>
        <w:t xml:space="preserve"> </w:t>
      </w:r>
      <w:r w:rsidR="00DD1EBF">
        <w:rPr>
          <w:rFonts w:cstheme="minorHAnsi"/>
          <w:sz w:val="24"/>
          <w:szCs w:val="24"/>
        </w:rPr>
        <w:t xml:space="preserve">crime </w:t>
      </w:r>
      <w:r w:rsidR="006927C6">
        <w:rPr>
          <w:rFonts w:cstheme="minorHAnsi"/>
          <w:sz w:val="24"/>
          <w:szCs w:val="24"/>
        </w:rPr>
        <w:t xml:space="preserve">predicting software can be </w:t>
      </w:r>
      <w:r w:rsidR="006801F2">
        <w:rPr>
          <w:rFonts w:cstheme="minorHAnsi"/>
          <w:sz w:val="24"/>
          <w:szCs w:val="24"/>
        </w:rPr>
        <w:t xml:space="preserve">worthwhile </w:t>
      </w:r>
      <w:r w:rsidR="0068722A">
        <w:rPr>
          <w:rFonts w:cstheme="minorHAnsi"/>
          <w:sz w:val="24"/>
          <w:szCs w:val="24"/>
        </w:rPr>
        <w:t>for future study</w:t>
      </w:r>
      <w:r w:rsidR="003E602E">
        <w:rPr>
          <w:rFonts w:cstheme="minorHAnsi"/>
          <w:sz w:val="24"/>
          <w:szCs w:val="24"/>
        </w:rPr>
        <w:t>.</w:t>
      </w:r>
      <w:r w:rsidR="009526A5">
        <w:rPr>
          <w:rFonts w:cstheme="minorHAnsi"/>
          <w:sz w:val="24"/>
          <w:szCs w:val="24"/>
        </w:rPr>
        <w:t xml:space="preserve"> </w:t>
      </w:r>
      <w:r w:rsidR="00004937">
        <w:rPr>
          <w:rFonts w:cstheme="minorHAnsi"/>
          <w:sz w:val="24"/>
          <w:szCs w:val="24"/>
        </w:rPr>
        <w:t>However</w:t>
      </w:r>
      <w:r w:rsidR="00FB4196">
        <w:rPr>
          <w:rFonts w:cstheme="minorHAnsi"/>
          <w:sz w:val="24"/>
          <w:szCs w:val="24"/>
        </w:rPr>
        <w:t>, Neural Network</w:t>
      </w:r>
      <w:r w:rsidR="005D5285">
        <w:rPr>
          <w:rFonts w:cstheme="minorHAnsi"/>
          <w:sz w:val="24"/>
          <w:szCs w:val="24"/>
        </w:rPr>
        <w:t>s</w:t>
      </w:r>
      <w:r w:rsidR="00FB4196">
        <w:rPr>
          <w:rFonts w:cstheme="minorHAnsi"/>
          <w:sz w:val="24"/>
          <w:szCs w:val="24"/>
        </w:rPr>
        <w:t xml:space="preserve"> like MLP, can </w:t>
      </w:r>
      <w:r w:rsidR="00EB472D">
        <w:rPr>
          <w:rFonts w:cstheme="minorHAnsi"/>
          <w:sz w:val="24"/>
          <w:szCs w:val="24"/>
        </w:rPr>
        <w:t xml:space="preserve">also </w:t>
      </w:r>
      <w:r w:rsidR="00FB4196">
        <w:rPr>
          <w:rFonts w:cstheme="minorHAnsi"/>
          <w:sz w:val="24"/>
          <w:szCs w:val="24"/>
        </w:rPr>
        <w:t xml:space="preserve">be </w:t>
      </w:r>
      <w:r w:rsidR="00CF6A4B">
        <w:rPr>
          <w:rFonts w:cstheme="minorHAnsi"/>
          <w:sz w:val="24"/>
          <w:szCs w:val="24"/>
        </w:rPr>
        <w:t xml:space="preserve">beneficial for crime prediction </w:t>
      </w:r>
      <w:r w:rsidR="0038448C">
        <w:rPr>
          <w:rFonts w:cstheme="minorHAnsi"/>
          <w:sz w:val="24"/>
          <w:szCs w:val="24"/>
        </w:rPr>
        <w:t>as they</w:t>
      </w:r>
      <w:r w:rsidR="007E72E5">
        <w:rPr>
          <w:rFonts w:cstheme="minorHAnsi"/>
          <w:sz w:val="24"/>
          <w:szCs w:val="24"/>
        </w:rPr>
        <w:t xml:space="preserve"> handle large data successfully</w:t>
      </w:r>
      <w:r w:rsidR="00204690">
        <w:rPr>
          <w:rFonts w:cstheme="minorHAnsi"/>
          <w:sz w:val="24"/>
          <w:szCs w:val="24"/>
        </w:rPr>
        <w:t>. B</w:t>
      </w:r>
      <w:r w:rsidR="007E72E5">
        <w:rPr>
          <w:rFonts w:cstheme="minorHAnsi"/>
          <w:sz w:val="24"/>
          <w:szCs w:val="24"/>
        </w:rPr>
        <w:t>ut if</w:t>
      </w:r>
      <w:r w:rsidR="00CF6A4B">
        <w:rPr>
          <w:rFonts w:cstheme="minorHAnsi"/>
          <w:sz w:val="24"/>
          <w:szCs w:val="24"/>
        </w:rPr>
        <w:t xml:space="preserve"> the </w:t>
      </w:r>
      <w:r w:rsidR="00954CF9">
        <w:rPr>
          <w:rFonts w:cstheme="minorHAnsi"/>
          <w:sz w:val="24"/>
          <w:szCs w:val="24"/>
        </w:rPr>
        <w:t>interpretability is improved, which due to time</w:t>
      </w:r>
      <w:r w:rsidR="009001F6">
        <w:rPr>
          <w:rFonts w:cstheme="minorHAnsi"/>
          <w:sz w:val="24"/>
          <w:szCs w:val="24"/>
        </w:rPr>
        <w:t xml:space="preserve"> </w:t>
      </w:r>
      <w:r w:rsidR="00AD54A1">
        <w:rPr>
          <w:rFonts w:cstheme="minorHAnsi"/>
          <w:sz w:val="24"/>
          <w:szCs w:val="24"/>
        </w:rPr>
        <w:lastRenderedPageBreak/>
        <w:t>constraint</w:t>
      </w:r>
      <w:r w:rsidR="00954CF9">
        <w:rPr>
          <w:rFonts w:cstheme="minorHAnsi"/>
          <w:sz w:val="24"/>
          <w:szCs w:val="24"/>
        </w:rPr>
        <w:t xml:space="preserve"> could not be </w:t>
      </w:r>
      <w:r w:rsidR="00CA0B69">
        <w:rPr>
          <w:rFonts w:cstheme="minorHAnsi"/>
          <w:sz w:val="24"/>
          <w:szCs w:val="24"/>
        </w:rPr>
        <w:t>performed</w:t>
      </w:r>
      <w:r w:rsidR="003B62BC">
        <w:rPr>
          <w:rFonts w:cstheme="minorHAnsi"/>
          <w:sz w:val="24"/>
          <w:szCs w:val="24"/>
        </w:rPr>
        <w:t xml:space="preserve"> in this study</w:t>
      </w:r>
      <w:r w:rsidR="00204690">
        <w:rPr>
          <w:rFonts w:cstheme="minorHAnsi"/>
          <w:sz w:val="24"/>
          <w:szCs w:val="24"/>
        </w:rPr>
        <w:t xml:space="preserve">, it </w:t>
      </w:r>
      <w:r w:rsidR="00F35805">
        <w:rPr>
          <w:rFonts w:cstheme="minorHAnsi"/>
          <w:sz w:val="24"/>
          <w:szCs w:val="24"/>
        </w:rPr>
        <w:t>c</w:t>
      </w:r>
      <w:r w:rsidR="00204690">
        <w:rPr>
          <w:rFonts w:cstheme="minorHAnsi"/>
          <w:sz w:val="24"/>
          <w:szCs w:val="24"/>
        </w:rPr>
        <w:t xml:space="preserve">ould </w:t>
      </w:r>
      <w:r w:rsidR="00EB472D">
        <w:rPr>
          <w:rFonts w:cstheme="minorHAnsi"/>
          <w:sz w:val="24"/>
          <w:szCs w:val="24"/>
        </w:rPr>
        <w:t>serve as an effective tool in forecasting crimes</w:t>
      </w:r>
      <w:r w:rsidR="003B62BC">
        <w:rPr>
          <w:rFonts w:cstheme="minorHAnsi"/>
          <w:sz w:val="24"/>
          <w:szCs w:val="24"/>
        </w:rPr>
        <w:t>.</w:t>
      </w:r>
    </w:p>
    <w:p w14:paraId="54DBCE7F" w14:textId="6CEA47F5" w:rsidR="00EE2391" w:rsidRPr="00973E77" w:rsidRDefault="00274D87" w:rsidP="00547386">
      <w:pPr>
        <w:spacing w:line="360" w:lineRule="auto"/>
        <w:jc w:val="both"/>
        <w:rPr>
          <w:rFonts w:cstheme="minorHAnsi"/>
          <w:sz w:val="24"/>
          <w:szCs w:val="24"/>
        </w:rPr>
      </w:pPr>
      <w:r>
        <w:rPr>
          <w:rFonts w:cstheme="minorHAnsi"/>
          <w:sz w:val="24"/>
          <w:szCs w:val="24"/>
        </w:rPr>
        <w:t xml:space="preserve">The </w:t>
      </w:r>
      <w:r w:rsidRPr="00186311">
        <w:rPr>
          <w:rFonts w:cstheme="minorHAnsi"/>
          <w:sz w:val="24"/>
          <w:szCs w:val="24"/>
        </w:rPr>
        <w:t>successful implementation of</w:t>
      </w:r>
      <w:r w:rsidR="009B0420" w:rsidRPr="00186311">
        <w:rPr>
          <w:rFonts w:cstheme="minorHAnsi"/>
          <w:sz w:val="24"/>
          <w:szCs w:val="24"/>
        </w:rPr>
        <w:t xml:space="preserve"> </w:t>
      </w:r>
      <w:r w:rsidR="00C9153B" w:rsidRPr="00186311">
        <w:rPr>
          <w:rFonts w:cstheme="minorHAnsi"/>
          <w:sz w:val="24"/>
          <w:szCs w:val="24"/>
        </w:rPr>
        <w:t>carefully crafted</w:t>
      </w:r>
      <w:r w:rsidR="009B0420" w:rsidRPr="00186311">
        <w:rPr>
          <w:rFonts w:cstheme="minorHAnsi"/>
          <w:sz w:val="24"/>
          <w:szCs w:val="24"/>
        </w:rPr>
        <w:t xml:space="preserve"> system which </w:t>
      </w:r>
      <w:r w:rsidR="0038560E" w:rsidRPr="00186311">
        <w:rPr>
          <w:rFonts w:cstheme="minorHAnsi"/>
          <w:sz w:val="24"/>
          <w:szCs w:val="24"/>
        </w:rPr>
        <w:t>addresses t</w:t>
      </w:r>
      <w:r w:rsidR="00F406F4" w:rsidRPr="00186311">
        <w:rPr>
          <w:rFonts w:cstheme="minorHAnsi"/>
          <w:sz w:val="24"/>
          <w:szCs w:val="24"/>
        </w:rPr>
        <w:t>hese issues</w:t>
      </w:r>
      <w:r w:rsidR="00B034B3" w:rsidRPr="00186311">
        <w:rPr>
          <w:rFonts w:cstheme="minorHAnsi"/>
          <w:sz w:val="24"/>
          <w:szCs w:val="24"/>
        </w:rPr>
        <w:t xml:space="preserve">, </w:t>
      </w:r>
      <w:r w:rsidR="00065AE2">
        <w:rPr>
          <w:rFonts w:cstheme="minorHAnsi"/>
          <w:sz w:val="24"/>
          <w:szCs w:val="24"/>
        </w:rPr>
        <w:t xml:space="preserve">while </w:t>
      </w:r>
      <w:r w:rsidR="002D102F" w:rsidRPr="00186311">
        <w:rPr>
          <w:rFonts w:cstheme="minorHAnsi"/>
          <w:sz w:val="24"/>
          <w:szCs w:val="24"/>
        </w:rPr>
        <w:t>sustaining the use of ML technologies which have worked well in crime forecasting</w:t>
      </w:r>
      <w:r w:rsidR="002F2D3D" w:rsidRPr="00186311">
        <w:rPr>
          <w:rFonts w:cstheme="minorHAnsi"/>
          <w:sz w:val="24"/>
          <w:szCs w:val="24"/>
        </w:rPr>
        <w:t xml:space="preserve"> by trained law enforcement</w:t>
      </w:r>
      <w:r w:rsidR="00121B69" w:rsidRPr="00186311">
        <w:rPr>
          <w:rFonts w:cstheme="minorHAnsi"/>
          <w:sz w:val="24"/>
          <w:szCs w:val="24"/>
        </w:rPr>
        <w:t>,</w:t>
      </w:r>
      <w:r w:rsidR="00F02909" w:rsidRPr="00186311">
        <w:rPr>
          <w:rFonts w:cstheme="minorHAnsi"/>
          <w:sz w:val="24"/>
          <w:szCs w:val="24"/>
        </w:rPr>
        <w:t xml:space="preserve"> </w:t>
      </w:r>
      <w:r w:rsidR="003E45AA" w:rsidRPr="00186311">
        <w:rPr>
          <w:rFonts w:cstheme="minorHAnsi"/>
          <w:sz w:val="24"/>
          <w:szCs w:val="24"/>
        </w:rPr>
        <w:t>can be helpful to the field of crime prevention.</w:t>
      </w:r>
      <w:r w:rsidR="00605B73" w:rsidRPr="00186311">
        <w:rPr>
          <w:rFonts w:cstheme="minorHAnsi"/>
          <w:sz w:val="24"/>
          <w:szCs w:val="24"/>
        </w:rPr>
        <w:t xml:space="preserve"> </w:t>
      </w:r>
      <w:r w:rsidR="00605B73" w:rsidRPr="00186311">
        <w:rPr>
          <w:sz w:val="24"/>
          <w:szCs w:val="24"/>
        </w:rPr>
        <w:t>With appropriate and monitored usage, an efficient ML model framework, is expected to significantly curtail crime rate</w:t>
      </w:r>
      <w:r w:rsidR="00186311" w:rsidRPr="00186311">
        <w:rPr>
          <w:sz w:val="24"/>
          <w:szCs w:val="24"/>
        </w:rPr>
        <w:t>.</w:t>
      </w:r>
      <w:r w:rsidR="00F96F37" w:rsidRPr="00186311">
        <w:rPr>
          <w:rFonts w:cstheme="minorHAnsi"/>
          <w:sz w:val="24"/>
          <w:szCs w:val="24"/>
        </w:rPr>
        <w:t xml:space="preserve"> Data science </w:t>
      </w:r>
      <w:r w:rsidR="00986B3F" w:rsidRPr="00186311">
        <w:rPr>
          <w:rFonts w:cstheme="minorHAnsi"/>
          <w:sz w:val="24"/>
          <w:szCs w:val="24"/>
        </w:rPr>
        <w:t>ha</w:t>
      </w:r>
      <w:r w:rsidR="008469D3" w:rsidRPr="00186311">
        <w:rPr>
          <w:rFonts w:cstheme="minorHAnsi"/>
          <w:sz w:val="24"/>
          <w:szCs w:val="24"/>
        </w:rPr>
        <w:t>s</w:t>
      </w:r>
      <w:r w:rsidR="00986B3F" w:rsidRPr="00186311">
        <w:rPr>
          <w:rFonts w:cstheme="minorHAnsi"/>
          <w:sz w:val="24"/>
          <w:szCs w:val="24"/>
        </w:rPr>
        <w:t xml:space="preserve"> been </w:t>
      </w:r>
      <w:r w:rsidR="001C68D2">
        <w:rPr>
          <w:rFonts w:cstheme="minorHAnsi"/>
          <w:sz w:val="24"/>
          <w:szCs w:val="24"/>
        </w:rPr>
        <w:t>advanc</w:t>
      </w:r>
      <w:r w:rsidR="00986B3F" w:rsidRPr="00186311">
        <w:rPr>
          <w:rFonts w:cstheme="minorHAnsi"/>
          <w:sz w:val="24"/>
          <w:szCs w:val="24"/>
        </w:rPr>
        <w:t>ing and new developments</w:t>
      </w:r>
      <w:r w:rsidR="008469D3" w:rsidRPr="00186311">
        <w:rPr>
          <w:rFonts w:cstheme="minorHAnsi"/>
          <w:sz w:val="24"/>
          <w:szCs w:val="24"/>
        </w:rPr>
        <w:t xml:space="preserve"> in ML</w:t>
      </w:r>
      <w:r w:rsidR="00986B3F" w:rsidRPr="00186311">
        <w:rPr>
          <w:rFonts w:cstheme="minorHAnsi"/>
          <w:sz w:val="24"/>
          <w:szCs w:val="24"/>
        </w:rPr>
        <w:t xml:space="preserve"> can positively impact the future of crime prevention</w:t>
      </w:r>
      <w:r w:rsidR="00B73655">
        <w:rPr>
          <w:rFonts w:cstheme="minorHAnsi"/>
          <w:sz w:val="24"/>
          <w:szCs w:val="24"/>
        </w:rPr>
        <w:t xml:space="preserve">, </w:t>
      </w:r>
      <w:r w:rsidR="00527170" w:rsidRPr="00186311">
        <w:rPr>
          <w:rFonts w:cstheme="minorHAnsi"/>
          <w:sz w:val="24"/>
          <w:szCs w:val="24"/>
        </w:rPr>
        <w:t>provided</w:t>
      </w:r>
      <w:r w:rsidR="00986B3F" w:rsidRPr="00186311">
        <w:rPr>
          <w:rFonts w:cstheme="minorHAnsi"/>
          <w:sz w:val="24"/>
          <w:szCs w:val="24"/>
        </w:rPr>
        <w:t xml:space="preserve"> </w:t>
      </w:r>
      <w:r w:rsidR="00527170" w:rsidRPr="00186311">
        <w:rPr>
          <w:rFonts w:cstheme="minorHAnsi"/>
          <w:sz w:val="24"/>
          <w:szCs w:val="24"/>
        </w:rPr>
        <w:t xml:space="preserve">more </w:t>
      </w:r>
      <w:r w:rsidR="00F96F37" w:rsidRPr="00186311">
        <w:rPr>
          <w:rFonts w:cstheme="minorHAnsi"/>
          <w:sz w:val="24"/>
          <w:szCs w:val="24"/>
        </w:rPr>
        <w:t xml:space="preserve">opportunities for </w:t>
      </w:r>
      <w:r w:rsidR="008469D3" w:rsidRPr="00186311">
        <w:rPr>
          <w:rFonts w:cstheme="minorHAnsi"/>
          <w:sz w:val="24"/>
          <w:szCs w:val="24"/>
        </w:rPr>
        <w:t xml:space="preserve">innovation </w:t>
      </w:r>
      <w:r w:rsidR="00165C64" w:rsidRPr="00186311">
        <w:rPr>
          <w:rFonts w:cstheme="minorHAnsi"/>
          <w:sz w:val="24"/>
          <w:szCs w:val="24"/>
        </w:rPr>
        <w:t>is encouraged</w:t>
      </w:r>
      <w:r w:rsidR="002B63B7" w:rsidRPr="00186311">
        <w:rPr>
          <w:rFonts w:cstheme="minorHAnsi"/>
          <w:sz w:val="24"/>
          <w:szCs w:val="24"/>
        </w:rPr>
        <w:t xml:space="preserve"> by</w:t>
      </w:r>
      <w:r w:rsidR="005D19D7">
        <w:rPr>
          <w:rFonts w:cstheme="minorHAnsi"/>
          <w:sz w:val="24"/>
          <w:szCs w:val="24"/>
        </w:rPr>
        <w:t xml:space="preserve"> analysts,</w:t>
      </w:r>
      <w:r w:rsidR="002B63B7" w:rsidRPr="00186311">
        <w:rPr>
          <w:rFonts w:cstheme="minorHAnsi"/>
          <w:sz w:val="24"/>
          <w:szCs w:val="24"/>
        </w:rPr>
        <w:t xml:space="preserve"> policy makers and law enforcement</w:t>
      </w:r>
      <w:r w:rsidR="00527170" w:rsidRPr="00186311">
        <w:rPr>
          <w:rFonts w:cstheme="minorHAnsi"/>
          <w:sz w:val="24"/>
          <w:szCs w:val="24"/>
        </w:rPr>
        <w:t xml:space="preserve"> agencies.</w:t>
      </w:r>
    </w:p>
    <w:p w14:paraId="7CA73E27" w14:textId="0F34BC7C" w:rsidR="00D77819" w:rsidRDefault="0C7B0609" w:rsidP="00046D9D">
      <w:pPr>
        <w:pStyle w:val="Heading2"/>
      </w:pPr>
      <w:bookmarkStart w:id="503" w:name="_Toc135862686"/>
      <w:bookmarkStart w:id="504" w:name="_Toc135863878"/>
      <w:bookmarkStart w:id="505" w:name="_Toc135863960"/>
      <w:bookmarkStart w:id="506" w:name="_Toc135864001"/>
      <w:bookmarkStart w:id="507" w:name="_Toc135941919"/>
      <w:bookmarkStart w:id="508" w:name="_Toc135943468"/>
      <w:bookmarkStart w:id="509" w:name="_Toc135943919"/>
      <w:bookmarkStart w:id="510" w:name="_Toc135944405"/>
      <w:bookmarkStart w:id="511" w:name="_Toc135944839"/>
      <w:bookmarkStart w:id="512" w:name="_Toc135964507"/>
      <w:bookmarkStart w:id="513" w:name="_Toc135964628"/>
      <w:bookmarkStart w:id="514" w:name="_Toc135964966"/>
      <w:bookmarkStart w:id="515" w:name="_Toc135965010"/>
      <w:bookmarkStart w:id="516" w:name="_Toc135965269"/>
      <w:bookmarkStart w:id="517" w:name="_Toc135966184"/>
      <w:bookmarkStart w:id="518" w:name="_Toc135966233"/>
      <w:bookmarkStart w:id="519" w:name="_Toc136390426"/>
      <w:r>
        <w:t>5</w:t>
      </w:r>
      <w:r w:rsidR="002B6DAE">
        <w:t xml:space="preserve">.1 </w:t>
      </w:r>
      <w:r w:rsidR="004E5214">
        <w:tab/>
      </w:r>
      <w:r w:rsidR="002B6DAE">
        <w:t>Future Research</w:t>
      </w:r>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p>
    <w:p w14:paraId="5ED98FF3" w14:textId="77777777" w:rsidR="00930A2D" w:rsidRPr="00930A2D" w:rsidRDefault="00930A2D" w:rsidP="00930A2D"/>
    <w:p w14:paraId="10A2F819" w14:textId="488362ED" w:rsidR="00FE690D" w:rsidRDefault="00084CB3" w:rsidP="4C6C3BA8">
      <w:pPr>
        <w:spacing w:line="360" w:lineRule="auto"/>
        <w:jc w:val="both"/>
        <w:rPr>
          <w:sz w:val="24"/>
          <w:szCs w:val="24"/>
        </w:rPr>
      </w:pPr>
      <w:r w:rsidRPr="4C6C3BA8">
        <w:rPr>
          <w:sz w:val="24"/>
          <w:szCs w:val="24"/>
        </w:rPr>
        <w:t>Crime forecasting m</w:t>
      </w:r>
      <w:r w:rsidR="009C1A66" w:rsidRPr="4C6C3BA8">
        <w:rPr>
          <w:sz w:val="24"/>
          <w:szCs w:val="24"/>
        </w:rPr>
        <w:t xml:space="preserve">ethods which can be </w:t>
      </w:r>
      <w:r w:rsidRPr="4C6C3BA8">
        <w:rPr>
          <w:sz w:val="24"/>
          <w:szCs w:val="24"/>
        </w:rPr>
        <w:t xml:space="preserve">useful to security agencies and crime analysts have been </w:t>
      </w:r>
      <w:r w:rsidR="002949B9" w:rsidRPr="4C6C3BA8">
        <w:rPr>
          <w:sz w:val="24"/>
          <w:szCs w:val="24"/>
        </w:rPr>
        <w:t xml:space="preserve">thoroughly </w:t>
      </w:r>
      <w:r w:rsidR="00F65214" w:rsidRPr="4C6C3BA8">
        <w:rPr>
          <w:sz w:val="24"/>
          <w:szCs w:val="24"/>
        </w:rPr>
        <w:t xml:space="preserve">investigated in this </w:t>
      </w:r>
      <w:r w:rsidR="002949B9" w:rsidRPr="4C6C3BA8">
        <w:rPr>
          <w:sz w:val="24"/>
          <w:szCs w:val="24"/>
        </w:rPr>
        <w:t>study</w:t>
      </w:r>
      <w:r w:rsidR="00F65214" w:rsidRPr="4C6C3BA8">
        <w:rPr>
          <w:sz w:val="24"/>
          <w:szCs w:val="24"/>
        </w:rPr>
        <w:t>. The</w:t>
      </w:r>
      <w:r w:rsidR="00417857" w:rsidRPr="4C6C3BA8">
        <w:rPr>
          <w:sz w:val="24"/>
          <w:szCs w:val="24"/>
        </w:rPr>
        <w:t xml:space="preserve"> overall</w:t>
      </w:r>
      <w:r w:rsidR="00F65214" w:rsidRPr="4C6C3BA8">
        <w:rPr>
          <w:sz w:val="24"/>
          <w:szCs w:val="24"/>
        </w:rPr>
        <w:t xml:space="preserve"> </w:t>
      </w:r>
      <w:r w:rsidR="00D2764A" w:rsidRPr="4C6C3BA8">
        <w:rPr>
          <w:sz w:val="24"/>
          <w:szCs w:val="24"/>
        </w:rPr>
        <w:t>impact</w:t>
      </w:r>
      <w:r w:rsidR="00713CEE" w:rsidRPr="4C6C3BA8">
        <w:rPr>
          <w:sz w:val="24"/>
          <w:szCs w:val="24"/>
        </w:rPr>
        <w:t xml:space="preserve"> in the deployment of effective crime prevention techniques</w:t>
      </w:r>
      <w:r w:rsidR="00763FFA" w:rsidRPr="4C6C3BA8">
        <w:rPr>
          <w:sz w:val="24"/>
          <w:szCs w:val="24"/>
        </w:rPr>
        <w:t xml:space="preserve"> with</w:t>
      </w:r>
      <w:r w:rsidR="00EA343D" w:rsidRPr="4C6C3BA8">
        <w:rPr>
          <w:sz w:val="24"/>
          <w:szCs w:val="24"/>
        </w:rPr>
        <w:t xml:space="preserve"> ML models</w:t>
      </w:r>
      <w:r w:rsidR="00D2764A" w:rsidRPr="4C6C3BA8">
        <w:rPr>
          <w:sz w:val="24"/>
          <w:szCs w:val="24"/>
        </w:rPr>
        <w:t xml:space="preserve"> </w:t>
      </w:r>
      <w:r w:rsidR="008D4D8F" w:rsidRPr="4C6C3BA8">
        <w:rPr>
          <w:sz w:val="24"/>
          <w:szCs w:val="24"/>
        </w:rPr>
        <w:t xml:space="preserve">can </w:t>
      </w:r>
      <w:r w:rsidR="00D2764A" w:rsidRPr="4C6C3BA8">
        <w:rPr>
          <w:sz w:val="24"/>
          <w:szCs w:val="24"/>
        </w:rPr>
        <w:t xml:space="preserve">foster economic development </w:t>
      </w:r>
      <w:r w:rsidR="00BC2F21" w:rsidRPr="4C6C3BA8">
        <w:rPr>
          <w:sz w:val="24"/>
          <w:szCs w:val="24"/>
        </w:rPr>
        <w:t>in</w:t>
      </w:r>
      <w:r w:rsidR="00D2764A" w:rsidRPr="4C6C3BA8">
        <w:rPr>
          <w:sz w:val="24"/>
          <w:szCs w:val="24"/>
        </w:rPr>
        <w:t xml:space="preserve"> the society</w:t>
      </w:r>
      <w:r w:rsidR="008D4D8F" w:rsidRPr="4C6C3BA8">
        <w:rPr>
          <w:sz w:val="24"/>
          <w:szCs w:val="24"/>
        </w:rPr>
        <w:t>.</w:t>
      </w:r>
      <w:r w:rsidR="004F09E5" w:rsidRPr="4C6C3BA8">
        <w:rPr>
          <w:sz w:val="24"/>
          <w:szCs w:val="24"/>
        </w:rPr>
        <w:t xml:space="preserve"> </w:t>
      </w:r>
      <w:r w:rsidR="007F162E" w:rsidRPr="4C6C3BA8">
        <w:rPr>
          <w:sz w:val="24"/>
          <w:szCs w:val="24"/>
        </w:rPr>
        <w:t>Therefore</w:t>
      </w:r>
      <w:r w:rsidR="00694046" w:rsidRPr="4C6C3BA8">
        <w:rPr>
          <w:sz w:val="24"/>
          <w:szCs w:val="24"/>
        </w:rPr>
        <w:t xml:space="preserve">, </w:t>
      </w:r>
      <w:r w:rsidR="00763FFA" w:rsidRPr="4C6C3BA8">
        <w:rPr>
          <w:sz w:val="24"/>
          <w:szCs w:val="24"/>
        </w:rPr>
        <w:t xml:space="preserve">future research for </w:t>
      </w:r>
      <w:r w:rsidR="00694046" w:rsidRPr="4C6C3BA8">
        <w:rPr>
          <w:sz w:val="24"/>
          <w:szCs w:val="24"/>
        </w:rPr>
        <w:t xml:space="preserve">the creation of a well-tested system incorporated with </w:t>
      </w:r>
      <w:r w:rsidR="00763FFA" w:rsidRPr="4C6C3BA8">
        <w:rPr>
          <w:sz w:val="24"/>
          <w:szCs w:val="24"/>
        </w:rPr>
        <w:t xml:space="preserve">the </w:t>
      </w:r>
      <w:r w:rsidR="00694046" w:rsidRPr="4C6C3BA8">
        <w:rPr>
          <w:sz w:val="24"/>
          <w:szCs w:val="24"/>
        </w:rPr>
        <w:t>ML models which have successfully</w:t>
      </w:r>
      <w:r w:rsidR="00C201CC" w:rsidRPr="4C6C3BA8">
        <w:rPr>
          <w:sz w:val="24"/>
          <w:szCs w:val="24"/>
        </w:rPr>
        <w:t xml:space="preserve"> predicted crimes</w:t>
      </w:r>
      <w:r w:rsidR="00235A34">
        <w:rPr>
          <w:sz w:val="24"/>
          <w:szCs w:val="24"/>
        </w:rPr>
        <w:t xml:space="preserve"> </w:t>
      </w:r>
      <w:r w:rsidR="00D04DF5">
        <w:rPr>
          <w:sz w:val="24"/>
          <w:szCs w:val="24"/>
        </w:rPr>
        <w:t xml:space="preserve">as </w:t>
      </w:r>
      <w:r w:rsidR="00235A34">
        <w:rPr>
          <w:sz w:val="24"/>
          <w:szCs w:val="24"/>
        </w:rPr>
        <w:t xml:space="preserve">shown in this </w:t>
      </w:r>
      <w:r w:rsidR="00D04DF5">
        <w:rPr>
          <w:sz w:val="24"/>
          <w:szCs w:val="24"/>
        </w:rPr>
        <w:t>project</w:t>
      </w:r>
      <w:r w:rsidR="00763FFA" w:rsidRPr="4C6C3BA8">
        <w:rPr>
          <w:sz w:val="24"/>
          <w:szCs w:val="24"/>
        </w:rPr>
        <w:t>,</w:t>
      </w:r>
      <w:r w:rsidR="00C201CC" w:rsidRPr="4C6C3BA8">
        <w:rPr>
          <w:sz w:val="24"/>
          <w:szCs w:val="24"/>
        </w:rPr>
        <w:t xml:space="preserve"> will </w:t>
      </w:r>
      <w:r w:rsidR="00837DC3" w:rsidRPr="4C6C3BA8">
        <w:rPr>
          <w:sz w:val="24"/>
          <w:szCs w:val="24"/>
        </w:rPr>
        <w:t xml:space="preserve">be </w:t>
      </w:r>
      <w:r w:rsidR="00763FFA" w:rsidRPr="4C6C3BA8">
        <w:rPr>
          <w:sz w:val="24"/>
          <w:szCs w:val="24"/>
        </w:rPr>
        <w:t>of great benefit</w:t>
      </w:r>
      <w:r w:rsidR="003A2B5F" w:rsidRPr="4C6C3BA8">
        <w:rPr>
          <w:sz w:val="24"/>
          <w:szCs w:val="24"/>
        </w:rPr>
        <w:t xml:space="preserve">. </w:t>
      </w:r>
      <w:r w:rsidR="00E54BED" w:rsidRPr="4C6C3BA8">
        <w:rPr>
          <w:sz w:val="24"/>
          <w:szCs w:val="24"/>
        </w:rPr>
        <w:t xml:space="preserve">However, </w:t>
      </w:r>
      <w:r w:rsidR="005F5812" w:rsidRPr="4C6C3BA8">
        <w:rPr>
          <w:sz w:val="24"/>
          <w:szCs w:val="24"/>
        </w:rPr>
        <w:t xml:space="preserve">as the field of </w:t>
      </w:r>
      <w:r w:rsidR="009F1B11" w:rsidRPr="4C6C3BA8">
        <w:rPr>
          <w:sz w:val="24"/>
          <w:szCs w:val="24"/>
        </w:rPr>
        <w:t xml:space="preserve">machine learning </w:t>
      </w:r>
      <w:r w:rsidR="002D65EF" w:rsidRPr="4C6C3BA8">
        <w:rPr>
          <w:sz w:val="24"/>
          <w:szCs w:val="24"/>
        </w:rPr>
        <w:t xml:space="preserve">for </w:t>
      </w:r>
      <w:r w:rsidR="004A6F77" w:rsidRPr="4C6C3BA8">
        <w:rPr>
          <w:sz w:val="24"/>
          <w:szCs w:val="24"/>
        </w:rPr>
        <w:t xml:space="preserve">forecasting crimes </w:t>
      </w:r>
      <w:r w:rsidR="009F1B11" w:rsidRPr="4C6C3BA8">
        <w:rPr>
          <w:sz w:val="24"/>
          <w:szCs w:val="24"/>
        </w:rPr>
        <w:t>continues to evolve,</w:t>
      </w:r>
      <w:r w:rsidR="006162C4" w:rsidRPr="4C6C3BA8">
        <w:rPr>
          <w:sz w:val="24"/>
          <w:szCs w:val="24"/>
        </w:rPr>
        <w:t xml:space="preserve"> for the future,</w:t>
      </w:r>
      <w:r w:rsidR="009F1B11" w:rsidRPr="4C6C3BA8">
        <w:rPr>
          <w:sz w:val="24"/>
          <w:szCs w:val="24"/>
        </w:rPr>
        <w:t xml:space="preserve"> </w:t>
      </w:r>
      <w:r w:rsidR="00A65147" w:rsidRPr="4C6C3BA8">
        <w:rPr>
          <w:sz w:val="24"/>
          <w:szCs w:val="24"/>
        </w:rPr>
        <w:t xml:space="preserve">crime analysts can </w:t>
      </w:r>
      <w:r w:rsidR="006F5A83" w:rsidRPr="4C6C3BA8">
        <w:rPr>
          <w:sz w:val="24"/>
          <w:szCs w:val="24"/>
        </w:rPr>
        <w:t>combi</w:t>
      </w:r>
      <w:r w:rsidR="00A65147" w:rsidRPr="4C6C3BA8">
        <w:rPr>
          <w:sz w:val="24"/>
          <w:szCs w:val="24"/>
        </w:rPr>
        <w:t>ne</w:t>
      </w:r>
      <w:r w:rsidR="006F5A83" w:rsidRPr="4C6C3BA8">
        <w:rPr>
          <w:sz w:val="24"/>
          <w:szCs w:val="24"/>
        </w:rPr>
        <w:t xml:space="preserve"> </w:t>
      </w:r>
      <w:r w:rsidR="006162C4" w:rsidRPr="4C6C3BA8">
        <w:rPr>
          <w:sz w:val="24"/>
          <w:szCs w:val="24"/>
        </w:rPr>
        <w:t>interpretable</w:t>
      </w:r>
      <w:r w:rsidR="00FE25CF" w:rsidRPr="4C6C3BA8">
        <w:rPr>
          <w:sz w:val="24"/>
          <w:szCs w:val="24"/>
        </w:rPr>
        <w:t xml:space="preserve">, </w:t>
      </w:r>
      <w:r w:rsidR="006162C4" w:rsidRPr="4C6C3BA8">
        <w:rPr>
          <w:sz w:val="24"/>
          <w:szCs w:val="24"/>
        </w:rPr>
        <w:t xml:space="preserve">clear guidelines </w:t>
      </w:r>
      <w:r w:rsidR="00BE4D45" w:rsidRPr="4C6C3BA8">
        <w:rPr>
          <w:sz w:val="24"/>
          <w:szCs w:val="24"/>
        </w:rPr>
        <w:t>and best practices for deployment of these models</w:t>
      </w:r>
      <w:r w:rsidR="00FE25CF" w:rsidRPr="4C6C3BA8">
        <w:rPr>
          <w:sz w:val="24"/>
          <w:szCs w:val="24"/>
        </w:rPr>
        <w:t xml:space="preserve"> which </w:t>
      </w:r>
      <w:r w:rsidR="00BE4D45" w:rsidRPr="4C6C3BA8">
        <w:rPr>
          <w:sz w:val="24"/>
          <w:szCs w:val="24"/>
        </w:rPr>
        <w:t xml:space="preserve">will </w:t>
      </w:r>
      <w:r w:rsidR="002D65EF" w:rsidRPr="4C6C3BA8">
        <w:rPr>
          <w:sz w:val="24"/>
          <w:szCs w:val="24"/>
        </w:rPr>
        <w:t xml:space="preserve">ensure </w:t>
      </w:r>
      <w:r w:rsidR="000C3559" w:rsidRPr="4C6C3BA8">
        <w:rPr>
          <w:sz w:val="24"/>
          <w:szCs w:val="24"/>
        </w:rPr>
        <w:t xml:space="preserve">good </w:t>
      </w:r>
      <w:r w:rsidR="002D65EF" w:rsidRPr="4C6C3BA8">
        <w:rPr>
          <w:sz w:val="24"/>
          <w:szCs w:val="24"/>
        </w:rPr>
        <w:t xml:space="preserve">ethical </w:t>
      </w:r>
      <w:r w:rsidR="004A6F77" w:rsidRPr="4C6C3BA8">
        <w:rPr>
          <w:sz w:val="24"/>
          <w:szCs w:val="24"/>
        </w:rPr>
        <w:t>standards</w:t>
      </w:r>
      <w:r w:rsidR="000C3559" w:rsidRPr="4C6C3BA8">
        <w:rPr>
          <w:sz w:val="24"/>
          <w:szCs w:val="24"/>
        </w:rPr>
        <w:t xml:space="preserve"> are maintained.</w:t>
      </w:r>
      <w:r w:rsidR="00385C76" w:rsidRPr="4C6C3BA8">
        <w:rPr>
          <w:sz w:val="24"/>
          <w:szCs w:val="24"/>
        </w:rPr>
        <w:t xml:space="preserve"> Specifically, the dev</w:t>
      </w:r>
      <w:r w:rsidR="004F549F" w:rsidRPr="4C6C3BA8">
        <w:rPr>
          <w:sz w:val="24"/>
          <w:szCs w:val="24"/>
        </w:rPr>
        <w:t xml:space="preserve">elopment of </w:t>
      </w:r>
      <w:r w:rsidR="00C71809" w:rsidRPr="4C6C3BA8">
        <w:rPr>
          <w:sz w:val="24"/>
          <w:szCs w:val="24"/>
        </w:rPr>
        <w:t xml:space="preserve">universal </w:t>
      </w:r>
      <w:r w:rsidR="007C34AE" w:rsidRPr="4C6C3BA8">
        <w:rPr>
          <w:sz w:val="24"/>
          <w:szCs w:val="24"/>
        </w:rPr>
        <w:t>laws</w:t>
      </w:r>
      <w:r w:rsidR="00C71809" w:rsidRPr="4C6C3BA8">
        <w:rPr>
          <w:sz w:val="24"/>
          <w:szCs w:val="24"/>
        </w:rPr>
        <w:t xml:space="preserve"> applicable to </w:t>
      </w:r>
      <w:r w:rsidR="00E12FD5" w:rsidRPr="4C6C3BA8">
        <w:rPr>
          <w:sz w:val="24"/>
          <w:szCs w:val="24"/>
        </w:rPr>
        <w:t>the use</w:t>
      </w:r>
      <w:r w:rsidR="00C71809" w:rsidRPr="4C6C3BA8">
        <w:rPr>
          <w:sz w:val="24"/>
          <w:szCs w:val="24"/>
        </w:rPr>
        <w:t xml:space="preserve"> of ML models </w:t>
      </w:r>
      <w:r w:rsidR="00401169" w:rsidRPr="4C6C3BA8">
        <w:rPr>
          <w:sz w:val="24"/>
          <w:szCs w:val="24"/>
        </w:rPr>
        <w:t xml:space="preserve">for crime predictions, with the involvement of </w:t>
      </w:r>
      <w:r w:rsidR="007877FA" w:rsidRPr="4C6C3BA8">
        <w:rPr>
          <w:sz w:val="24"/>
          <w:szCs w:val="24"/>
        </w:rPr>
        <w:t>data analysts, civil liberty organisations and community leaders</w:t>
      </w:r>
      <w:r w:rsidR="00D76F8F" w:rsidRPr="4C6C3BA8">
        <w:rPr>
          <w:sz w:val="24"/>
          <w:szCs w:val="24"/>
        </w:rPr>
        <w:t>. This</w:t>
      </w:r>
      <w:r w:rsidR="003B389E" w:rsidRPr="4C6C3BA8">
        <w:rPr>
          <w:sz w:val="24"/>
          <w:szCs w:val="24"/>
        </w:rPr>
        <w:t xml:space="preserve"> could be </w:t>
      </w:r>
      <w:r w:rsidR="00CE7F44" w:rsidRPr="4C6C3BA8">
        <w:rPr>
          <w:sz w:val="24"/>
          <w:szCs w:val="24"/>
        </w:rPr>
        <w:t xml:space="preserve">beneficial in </w:t>
      </w:r>
      <w:r w:rsidR="00CF16A4" w:rsidRPr="4C6C3BA8">
        <w:rPr>
          <w:sz w:val="24"/>
          <w:szCs w:val="24"/>
        </w:rPr>
        <w:t xml:space="preserve">mitigating ethical </w:t>
      </w:r>
      <w:r w:rsidR="00466D2F" w:rsidRPr="4C6C3BA8">
        <w:rPr>
          <w:sz w:val="24"/>
          <w:szCs w:val="24"/>
        </w:rPr>
        <w:t>and bias issues plaguing th</w:t>
      </w:r>
      <w:r w:rsidR="00D76F8F" w:rsidRPr="4C6C3BA8">
        <w:rPr>
          <w:sz w:val="24"/>
          <w:szCs w:val="24"/>
        </w:rPr>
        <w:t>e</w:t>
      </w:r>
      <w:r w:rsidR="00ED03C8" w:rsidRPr="4C6C3BA8">
        <w:rPr>
          <w:sz w:val="24"/>
          <w:szCs w:val="24"/>
        </w:rPr>
        <w:t xml:space="preserve"> current</w:t>
      </w:r>
      <w:r w:rsidR="00D76F8F" w:rsidRPr="4C6C3BA8">
        <w:rPr>
          <w:sz w:val="24"/>
          <w:szCs w:val="24"/>
        </w:rPr>
        <w:t xml:space="preserve"> use of ML</w:t>
      </w:r>
      <w:r w:rsidR="00D76887" w:rsidRPr="4C6C3BA8">
        <w:rPr>
          <w:sz w:val="24"/>
          <w:szCs w:val="24"/>
        </w:rPr>
        <w:t xml:space="preserve"> model-</w:t>
      </w:r>
      <w:r w:rsidR="00D76F8F" w:rsidRPr="4C6C3BA8">
        <w:rPr>
          <w:sz w:val="24"/>
          <w:szCs w:val="24"/>
        </w:rPr>
        <w:t xml:space="preserve">integrated software by </w:t>
      </w:r>
      <w:r w:rsidR="00256701" w:rsidRPr="4C6C3BA8">
        <w:rPr>
          <w:sz w:val="24"/>
          <w:szCs w:val="24"/>
        </w:rPr>
        <w:t>law enforcement</w:t>
      </w:r>
      <w:r w:rsidR="00D76F8F" w:rsidRPr="4C6C3BA8">
        <w:rPr>
          <w:sz w:val="24"/>
          <w:szCs w:val="24"/>
        </w:rPr>
        <w:t xml:space="preserve"> in forecasting crimes.</w:t>
      </w:r>
      <w:r w:rsidR="00CD634B" w:rsidRPr="4C6C3BA8">
        <w:rPr>
          <w:sz w:val="24"/>
          <w:szCs w:val="24"/>
        </w:rPr>
        <w:t xml:space="preserve"> </w:t>
      </w:r>
      <w:r w:rsidR="003B389E" w:rsidRPr="4C6C3BA8">
        <w:rPr>
          <w:sz w:val="24"/>
          <w:szCs w:val="24"/>
        </w:rPr>
        <w:t xml:space="preserve">The </w:t>
      </w:r>
      <w:r w:rsidR="00594C90" w:rsidRPr="4C6C3BA8">
        <w:rPr>
          <w:sz w:val="24"/>
          <w:szCs w:val="24"/>
        </w:rPr>
        <w:t xml:space="preserve">development of </w:t>
      </w:r>
      <w:r w:rsidR="00005A1A" w:rsidRPr="4C6C3BA8">
        <w:rPr>
          <w:sz w:val="24"/>
          <w:szCs w:val="24"/>
        </w:rPr>
        <w:t>ML models</w:t>
      </w:r>
      <w:r w:rsidR="003E7326" w:rsidRPr="4C6C3BA8">
        <w:rPr>
          <w:sz w:val="24"/>
          <w:szCs w:val="24"/>
        </w:rPr>
        <w:t xml:space="preserve">, with fast </w:t>
      </w:r>
      <w:r w:rsidR="00453BD1">
        <w:rPr>
          <w:sz w:val="24"/>
          <w:szCs w:val="24"/>
        </w:rPr>
        <w:t>computational</w:t>
      </w:r>
      <w:r w:rsidR="003E7326" w:rsidRPr="4C6C3BA8">
        <w:rPr>
          <w:sz w:val="24"/>
          <w:szCs w:val="24"/>
        </w:rPr>
        <w:t xml:space="preserve"> times,</w:t>
      </w:r>
      <w:r w:rsidR="00005A1A" w:rsidRPr="4C6C3BA8">
        <w:rPr>
          <w:sz w:val="24"/>
          <w:szCs w:val="24"/>
        </w:rPr>
        <w:t xml:space="preserve"> </w:t>
      </w:r>
      <w:r w:rsidR="003E7326" w:rsidRPr="4C6C3BA8">
        <w:rPr>
          <w:sz w:val="24"/>
          <w:szCs w:val="24"/>
        </w:rPr>
        <w:t>that</w:t>
      </w:r>
      <w:r w:rsidR="00005A1A" w:rsidRPr="4C6C3BA8">
        <w:rPr>
          <w:sz w:val="24"/>
          <w:szCs w:val="24"/>
        </w:rPr>
        <w:t xml:space="preserve"> can be fed live data to predict crime</w:t>
      </w:r>
      <w:r w:rsidR="00667740" w:rsidRPr="4C6C3BA8">
        <w:rPr>
          <w:sz w:val="24"/>
          <w:szCs w:val="24"/>
        </w:rPr>
        <w:t xml:space="preserve"> trends</w:t>
      </w:r>
      <w:r w:rsidR="00193FBD" w:rsidRPr="4C6C3BA8">
        <w:rPr>
          <w:sz w:val="24"/>
          <w:szCs w:val="24"/>
        </w:rPr>
        <w:t>, ca</w:t>
      </w:r>
      <w:r w:rsidR="00FA439C" w:rsidRPr="4C6C3BA8">
        <w:rPr>
          <w:sz w:val="24"/>
          <w:szCs w:val="24"/>
        </w:rPr>
        <w:t xml:space="preserve">n potentially aid </w:t>
      </w:r>
      <w:r w:rsidR="00A70963" w:rsidRPr="4C6C3BA8">
        <w:rPr>
          <w:sz w:val="24"/>
          <w:szCs w:val="24"/>
        </w:rPr>
        <w:t>quicker and more effective</w:t>
      </w:r>
      <w:r w:rsidR="00FA439C" w:rsidRPr="4C6C3BA8">
        <w:rPr>
          <w:sz w:val="24"/>
          <w:szCs w:val="24"/>
        </w:rPr>
        <w:t xml:space="preserve"> response </w:t>
      </w:r>
      <w:r w:rsidR="00E14ECA" w:rsidRPr="4C6C3BA8">
        <w:rPr>
          <w:sz w:val="24"/>
          <w:szCs w:val="24"/>
        </w:rPr>
        <w:t xml:space="preserve">by law enforcement agencies </w:t>
      </w:r>
      <w:r w:rsidR="00A70963" w:rsidRPr="4C6C3BA8">
        <w:rPr>
          <w:sz w:val="24"/>
          <w:szCs w:val="24"/>
        </w:rPr>
        <w:t>to emerging crim</w:t>
      </w:r>
      <w:r w:rsidR="009239A8" w:rsidRPr="4C6C3BA8">
        <w:rPr>
          <w:sz w:val="24"/>
          <w:szCs w:val="24"/>
        </w:rPr>
        <w:t>inal threats</w:t>
      </w:r>
      <w:r w:rsidR="00667740" w:rsidRPr="4C6C3BA8">
        <w:rPr>
          <w:sz w:val="24"/>
          <w:szCs w:val="24"/>
        </w:rPr>
        <w:t xml:space="preserve">. </w:t>
      </w:r>
      <w:r w:rsidR="003662C1" w:rsidRPr="4C6C3BA8">
        <w:rPr>
          <w:sz w:val="24"/>
          <w:szCs w:val="24"/>
        </w:rPr>
        <w:t xml:space="preserve">An ensemble of </w:t>
      </w:r>
      <w:r w:rsidR="00CF3D99" w:rsidRPr="4C6C3BA8">
        <w:rPr>
          <w:sz w:val="24"/>
          <w:szCs w:val="24"/>
        </w:rPr>
        <w:t>multiple data sources like</w:t>
      </w:r>
      <w:r w:rsidR="00375CC8" w:rsidRPr="4C6C3BA8">
        <w:rPr>
          <w:sz w:val="24"/>
          <w:szCs w:val="24"/>
        </w:rPr>
        <w:t xml:space="preserve"> historical crime data,</w:t>
      </w:r>
      <w:r w:rsidR="00CF3D99" w:rsidRPr="4C6C3BA8">
        <w:rPr>
          <w:sz w:val="24"/>
          <w:szCs w:val="24"/>
        </w:rPr>
        <w:t xml:space="preserve"> weather reports</w:t>
      </w:r>
      <w:r w:rsidR="00375CC8" w:rsidRPr="4C6C3BA8">
        <w:rPr>
          <w:sz w:val="24"/>
          <w:szCs w:val="24"/>
        </w:rPr>
        <w:t xml:space="preserve"> and live social media feeds </w:t>
      </w:r>
      <w:r w:rsidR="00EF5F91" w:rsidRPr="4C6C3BA8">
        <w:rPr>
          <w:sz w:val="24"/>
          <w:szCs w:val="24"/>
        </w:rPr>
        <w:t xml:space="preserve">can </w:t>
      </w:r>
      <w:r w:rsidR="008C6049" w:rsidRPr="4C6C3BA8">
        <w:rPr>
          <w:sz w:val="24"/>
          <w:szCs w:val="24"/>
        </w:rPr>
        <w:t xml:space="preserve">be integrated into crime prevention strategies </w:t>
      </w:r>
      <w:r w:rsidR="00C30984" w:rsidRPr="4C6C3BA8">
        <w:rPr>
          <w:sz w:val="24"/>
          <w:szCs w:val="24"/>
        </w:rPr>
        <w:t>in the future.</w:t>
      </w:r>
      <w:r w:rsidR="00C528BA" w:rsidRPr="4C6C3BA8">
        <w:rPr>
          <w:sz w:val="24"/>
          <w:szCs w:val="24"/>
        </w:rPr>
        <w:t xml:space="preserve"> Also, due to time constraint, </w:t>
      </w:r>
      <w:r w:rsidR="00E92BA0" w:rsidRPr="4C6C3BA8">
        <w:rPr>
          <w:sz w:val="24"/>
          <w:szCs w:val="24"/>
        </w:rPr>
        <w:t>additional</w:t>
      </w:r>
      <w:r w:rsidR="00C528BA" w:rsidRPr="4C6C3BA8">
        <w:rPr>
          <w:sz w:val="24"/>
          <w:szCs w:val="24"/>
        </w:rPr>
        <w:t xml:space="preserve"> ML models </w:t>
      </w:r>
      <w:r w:rsidR="00356972">
        <w:rPr>
          <w:sz w:val="24"/>
          <w:szCs w:val="24"/>
        </w:rPr>
        <w:t>c</w:t>
      </w:r>
      <w:r w:rsidR="00C528BA" w:rsidRPr="4C6C3BA8">
        <w:rPr>
          <w:sz w:val="24"/>
          <w:szCs w:val="24"/>
        </w:rPr>
        <w:t>ould have been</w:t>
      </w:r>
      <w:r w:rsidR="005B58A5" w:rsidRPr="4C6C3BA8">
        <w:rPr>
          <w:sz w:val="24"/>
          <w:szCs w:val="24"/>
        </w:rPr>
        <w:t xml:space="preserve"> utilised to analyse the Vancouver crime dataset</w:t>
      </w:r>
      <w:r w:rsidR="002F7E15">
        <w:rPr>
          <w:sz w:val="24"/>
          <w:szCs w:val="24"/>
        </w:rPr>
        <w:t xml:space="preserve"> and other </w:t>
      </w:r>
      <w:r w:rsidR="00356972">
        <w:rPr>
          <w:sz w:val="24"/>
          <w:szCs w:val="24"/>
        </w:rPr>
        <w:t xml:space="preserve">crime </w:t>
      </w:r>
      <w:r w:rsidR="002F7E15">
        <w:rPr>
          <w:sz w:val="24"/>
          <w:szCs w:val="24"/>
        </w:rPr>
        <w:t xml:space="preserve">datasets </w:t>
      </w:r>
      <w:r w:rsidR="00843191">
        <w:rPr>
          <w:sz w:val="24"/>
          <w:szCs w:val="24"/>
        </w:rPr>
        <w:t>might</w:t>
      </w:r>
      <w:r w:rsidR="002F7E15">
        <w:rPr>
          <w:sz w:val="24"/>
          <w:szCs w:val="24"/>
        </w:rPr>
        <w:t xml:space="preserve"> have been analysed</w:t>
      </w:r>
      <w:r w:rsidR="00E92BA0" w:rsidRPr="4C6C3BA8">
        <w:rPr>
          <w:sz w:val="24"/>
          <w:szCs w:val="24"/>
        </w:rPr>
        <w:t>. This</w:t>
      </w:r>
      <w:r w:rsidR="002C6EAF" w:rsidRPr="4C6C3BA8">
        <w:rPr>
          <w:sz w:val="24"/>
          <w:szCs w:val="24"/>
        </w:rPr>
        <w:t xml:space="preserve"> </w:t>
      </w:r>
      <w:r w:rsidR="00356972">
        <w:rPr>
          <w:sz w:val="24"/>
          <w:szCs w:val="24"/>
        </w:rPr>
        <w:t>w</w:t>
      </w:r>
      <w:r w:rsidR="002C6EAF" w:rsidRPr="4C6C3BA8">
        <w:rPr>
          <w:sz w:val="24"/>
          <w:szCs w:val="24"/>
        </w:rPr>
        <w:t xml:space="preserve">ould have provided a </w:t>
      </w:r>
      <w:r w:rsidR="000A49FE" w:rsidRPr="4C6C3BA8">
        <w:rPr>
          <w:sz w:val="24"/>
          <w:szCs w:val="24"/>
        </w:rPr>
        <w:t>deep</w:t>
      </w:r>
      <w:r w:rsidR="00866974" w:rsidRPr="4C6C3BA8">
        <w:rPr>
          <w:sz w:val="24"/>
          <w:szCs w:val="24"/>
        </w:rPr>
        <w:t>er</w:t>
      </w:r>
      <w:r w:rsidR="002C6EAF" w:rsidRPr="4C6C3BA8">
        <w:rPr>
          <w:sz w:val="24"/>
          <w:szCs w:val="24"/>
        </w:rPr>
        <w:t xml:space="preserve"> understanding of the </w:t>
      </w:r>
      <w:r w:rsidR="00866974" w:rsidRPr="4C6C3BA8">
        <w:rPr>
          <w:sz w:val="24"/>
          <w:szCs w:val="24"/>
        </w:rPr>
        <w:t xml:space="preserve">predictive capabilities </w:t>
      </w:r>
      <w:r w:rsidR="00A46A80" w:rsidRPr="4C6C3BA8">
        <w:rPr>
          <w:sz w:val="24"/>
          <w:szCs w:val="24"/>
        </w:rPr>
        <w:t>inherent in machine learning techniques.</w:t>
      </w:r>
    </w:p>
    <w:p w14:paraId="3CA868CF" w14:textId="5AA96ADD" w:rsidR="4C6C3BA8" w:rsidRDefault="4C6C3BA8">
      <w:r>
        <w:lastRenderedPageBreak/>
        <w:br w:type="page"/>
      </w:r>
    </w:p>
    <w:p w14:paraId="05810D13" w14:textId="5AA96ADD" w:rsidR="00713019" w:rsidRPr="00836DC5" w:rsidRDefault="004F74A0" w:rsidP="00F078F7">
      <w:pPr>
        <w:pStyle w:val="Heading1"/>
      </w:pPr>
      <w:bookmarkStart w:id="520" w:name="_Toc135941920"/>
      <w:bookmarkStart w:id="521" w:name="_Toc135943469"/>
      <w:bookmarkStart w:id="522" w:name="_Toc135943920"/>
      <w:bookmarkStart w:id="523" w:name="_Toc135944406"/>
      <w:bookmarkStart w:id="524" w:name="_Toc135944840"/>
      <w:bookmarkStart w:id="525" w:name="_Toc135964508"/>
      <w:bookmarkStart w:id="526" w:name="_Toc135964629"/>
      <w:bookmarkStart w:id="527" w:name="_Toc135964967"/>
      <w:bookmarkStart w:id="528" w:name="_Toc135965011"/>
      <w:bookmarkStart w:id="529" w:name="_Toc135965270"/>
      <w:bookmarkStart w:id="530" w:name="_Toc135966185"/>
      <w:bookmarkStart w:id="531" w:name="_Toc135966234"/>
      <w:bookmarkStart w:id="532" w:name="_Toc136390427"/>
      <w:r>
        <w:lastRenderedPageBreak/>
        <w:t>References</w:t>
      </w:r>
      <w:bookmarkEnd w:id="520"/>
      <w:bookmarkEnd w:id="521"/>
      <w:bookmarkEnd w:id="522"/>
      <w:bookmarkEnd w:id="523"/>
      <w:bookmarkEnd w:id="524"/>
      <w:bookmarkEnd w:id="525"/>
      <w:bookmarkEnd w:id="526"/>
      <w:bookmarkEnd w:id="527"/>
      <w:bookmarkEnd w:id="528"/>
      <w:bookmarkEnd w:id="529"/>
      <w:bookmarkEnd w:id="530"/>
      <w:bookmarkEnd w:id="531"/>
      <w:bookmarkEnd w:id="532"/>
    </w:p>
    <w:p w14:paraId="76103D2F" w14:textId="77777777" w:rsidR="006005F0" w:rsidRDefault="00713019" w:rsidP="006005F0">
      <w:pPr>
        <w:pStyle w:val="Bibliography"/>
      </w:pPr>
      <w:r w:rsidRPr="00836DC5">
        <w:rPr>
          <w:rFonts w:cstheme="minorHAnsi"/>
        </w:rPr>
        <w:fldChar w:fldCharType="begin"/>
      </w:r>
      <w:r w:rsidRPr="00836DC5">
        <w:rPr>
          <w:rFonts w:cstheme="minorHAnsi"/>
        </w:rPr>
        <w:instrText xml:space="preserve"> ADDIN ZOTERO_BIBL {"uncited":[],"omitted":[],"custom":[]} CSL_BIBLIOGRAPHY </w:instrText>
      </w:r>
      <w:r w:rsidRPr="00836DC5">
        <w:rPr>
          <w:rFonts w:cstheme="minorHAnsi"/>
        </w:rPr>
        <w:fldChar w:fldCharType="separate"/>
      </w:r>
      <w:r w:rsidR="006005F0">
        <w:t xml:space="preserve">Abdul Jalil, M.@ M., Mohd, F. and Mohamad Noor, N.M. (2017) ‘A Comparative Study to Evaluate Filtering Methods for Crime Data Feature Selection’, </w:t>
      </w:r>
      <w:r w:rsidR="006005F0">
        <w:rPr>
          <w:i/>
          <w:iCs/>
        </w:rPr>
        <w:t>Procedia Computer Science</w:t>
      </w:r>
      <w:r w:rsidR="006005F0">
        <w:t>, 116, pp. 113–120. Available at: https://doi.org/10.1016/j.procs.2017.10.018.</w:t>
      </w:r>
    </w:p>
    <w:p w14:paraId="68083386" w14:textId="77777777" w:rsidR="006005F0" w:rsidRDefault="006005F0" w:rsidP="006005F0">
      <w:pPr>
        <w:pStyle w:val="Bibliography"/>
      </w:pPr>
      <w:r>
        <w:t xml:space="preserve">Abdulrahman, N. and Abedalkhader, W. (2017) ‘KNN Classifier and Naive Bayse Classifier for Crime Prediction in San Francisco Context’, </w:t>
      </w:r>
      <w:r>
        <w:rPr>
          <w:i/>
          <w:iCs/>
        </w:rPr>
        <w:t>International Journal of Database Management Systems</w:t>
      </w:r>
      <w:r>
        <w:t>, 9(4), pp. 1–9. Available at: https://doi.org/10.5121/ijdms.2017.9401.</w:t>
      </w:r>
    </w:p>
    <w:p w14:paraId="1DAD9AD6" w14:textId="77777777" w:rsidR="006005F0" w:rsidRDefault="006005F0" w:rsidP="006005F0">
      <w:pPr>
        <w:pStyle w:val="Bibliography"/>
      </w:pPr>
      <w:r>
        <w:t xml:space="preserve">Albahli, S. </w:t>
      </w:r>
      <w:r>
        <w:rPr>
          <w:i/>
          <w:iCs/>
        </w:rPr>
        <w:t>et al.</w:t>
      </w:r>
      <w:r>
        <w:t xml:space="preserve"> (2020) ‘Predicting the Type of Crime: Intelligence Gathering and Crime Analysis’, </w:t>
      </w:r>
      <w:r>
        <w:rPr>
          <w:i/>
          <w:iCs/>
        </w:rPr>
        <w:t>Cmc -Tech Science Press-</w:t>
      </w:r>
      <w:r>
        <w:t>, 66, pp. 2318–2341. Available at: https://doi.org/10.32604/cmc.2021.014113.</w:t>
      </w:r>
    </w:p>
    <w:p w14:paraId="2819C096" w14:textId="11729533" w:rsidR="006005F0" w:rsidRDefault="006005F0" w:rsidP="006005F0">
      <w:pPr>
        <w:pStyle w:val="Bibliography"/>
      </w:pPr>
      <w:r>
        <w:t xml:space="preserve">Ali, S., Alvi, S.A. and Rehman, A.U. (2019) ‘The Usual Suspects: Machine Learning Based Predictive Policing for Criminal Identification’, in </w:t>
      </w:r>
      <w:r>
        <w:rPr>
          <w:i/>
          <w:iCs/>
        </w:rPr>
        <w:t xml:space="preserve">2019 13th International Conference on </w:t>
      </w:r>
      <w:r w:rsidR="00DE6B6F">
        <w:rPr>
          <w:i/>
          <w:iCs/>
        </w:rPr>
        <w:t>Open-Source</w:t>
      </w:r>
      <w:r>
        <w:rPr>
          <w:i/>
          <w:iCs/>
        </w:rPr>
        <w:t xml:space="preserve"> Systems and Technologies (ICOSST)</w:t>
      </w:r>
      <w:r>
        <w:t xml:space="preserve">. </w:t>
      </w:r>
      <w:r>
        <w:rPr>
          <w:i/>
          <w:iCs/>
        </w:rPr>
        <w:t xml:space="preserve">2019 13th International Conference on </w:t>
      </w:r>
      <w:r w:rsidR="00DE6B6F">
        <w:rPr>
          <w:i/>
          <w:iCs/>
        </w:rPr>
        <w:t>Open-Source</w:t>
      </w:r>
      <w:r>
        <w:rPr>
          <w:i/>
          <w:iCs/>
        </w:rPr>
        <w:t xml:space="preserve"> Systems and Technologies (ICOSST)</w:t>
      </w:r>
      <w:r>
        <w:t>, pp. 1–6. Available at: https://doi.org/10.1109/ICOSST48232.2019.9043925.</w:t>
      </w:r>
    </w:p>
    <w:p w14:paraId="7EFE00D9" w14:textId="77777777" w:rsidR="006005F0" w:rsidRDefault="006005F0" w:rsidP="006005F0">
      <w:pPr>
        <w:pStyle w:val="Bibliography"/>
      </w:pPr>
      <w:r>
        <w:t xml:space="preserve">Alonso, J.M., Andrews, R. and Jorda, V. (2019) ‘Do neighbourhood renewal programs reduce crime rates? Evidence from England’, </w:t>
      </w:r>
      <w:r>
        <w:rPr>
          <w:i/>
          <w:iCs/>
        </w:rPr>
        <w:t>Journal of Urban Economics</w:t>
      </w:r>
      <w:r>
        <w:t>, 110, pp. 51–69. Available at: https://doi.org/10.1016/j.jue.2019.01.004.</w:t>
      </w:r>
    </w:p>
    <w:p w14:paraId="7173742C" w14:textId="77777777" w:rsidR="006005F0" w:rsidRDefault="006005F0" w:rsidP="006005F0">
      <w:pPr>
        <w:pStyle w:val="Bibliography"/>
      </w:pPr>
      <w:r>
        <w:t xml:space="preserve">Alparslan, Y. </w:t>
      </w:r>
      <w:r>
        <w:rPr>
          <w:i/>
          <w:iCs/>
        </w:rPr>
        <w:t>et al.</w:t>
      </w:r>
      <w:r>
        <w:t xml:space="preserve"> (2020) ‘Perfecting the Crime Machine’. arXiv. Available at: http://arxiv.org/abs/2001.09764 (Accessed: 21 March 2023).</w:t>
      </w:r>
    </w:p>
    <w:p w14:paraId="753CB930" w14:textId="77777777" w:rsidR="006005F0" w:rsidRDefault="006005F0" w:rsidP="006005F0">
      <w:pPr>
        <w:pStyle w:val="Bibliography"/>
      </w:pPr>
      <w:r>
        <w:t xml:space="preserve">Amusa, L.B., Bengesai, A.V. and Khan, H.T.A. (2022) ‘Predicting the Vulnerability of Women to Intimate Partner Violence in South Africa: Evidence from Tree-based Machine Learning Techniques’, </w:t>
      </w:r>
      <w:r>
        <w:rPr>
          <w:i/>
          <w:iCs/>
        </w:rPr>
        <w:t>Journal of Interpersonal Violence</w:t>
      </w:r>
      <w:r>
        <w:t>, 37(7–8), pp. NP5228–NP5245. Available at: https://doi.org/10.1177/0886260520960110.</w:t>
      </w:r>
    </w:p>
    <w:p w14:paraId="3599545C" w14:textId="77777777" w:rsidR="006005F0" w:rsidRDefault="006005F0" w:rsidP="006005F0">
      <w:pPr>
        <w:pStyle w:val="Bibliography"/>
      </w:pPr>
      <w:r>
        <w:t xml:space="preserve">Angelov, P.P. </w:t>
      </w:r>
      <w:r>
        <w:rPr>
          <w:i/>
          <w:iCs/>
        </w:rPr>
        <w:t>et al.</w:t>
      </w:r>
      <w:r>
        <w:t xml:space="preserve"> (2021) ‘Explainable artificial intelligence: an analytical review’, </w:t>
      </w:r>
      <w:r>
        <w:rPr>
          <w:i/>
          <w:iCs/>
        </w:rPr>
        <w:t>WIREs Data Mining and Knowledge Discovery</w:t>
      </w:r>
      <w:r>
        <w:t>, 11(5), p. e1424. Available at: https://doi.org/10.1002/widm.1424.</w:t>
      </w:r>
    </w:p>
    <w:p w14:paraId="564612E1" w14:textId="77777777" w:rsidR="006005F0" w:rsidRDefault="006005F0" w:rsidP="006005F0">
      <w:pPr>
        <w:pStyle w:val="Bibliography"/>
      </w:pPr>
      <w:r>
        <w:t xml:space="preserve">Asor, J.R. (2020) ‘Implementation of Predictive Crime Analytics in Municipal Crime Management System in Calauan, Laguna, Philippines’, </w:t>
      </w:r>
      <w:r>
        <w:rPr>
          <w:i/>
          <w:iCs/>
        </w:rPr>
        <w:t>International Journal of Advanced Trends in Computer Science and Engineering</w:t>
      </w:r>
      <w:r>
        <w:t>, 9(1.3), pp. 150–157. Available at: https://doi.org/10.30534/ijatcse/2020/2291.32020.</w:t>
      </w:r>
    </w:p>
    <w:p w14:paraId="594F2A30" w14:textId="77777777" w:rsidR="006005F0" w:rsidRDefault="006005F0" w:rsidP="006005F0">
      <w:pPr>
        <w:pStyle w:val="Bibliography"/>
      </w:pPr>
      <w:r>
        <w:t xml:space="preserve">Awal, Md.A. </w:t>
      </w:r>
      <w:r>
        <w:rPr>
          <w:i/>
          <w:iCs/>
        </w:rPr>
        <w:t>et al.</w:t>
      </w:r>
      <w:r>
        <w:t xml:space="preserve"> (2016) ‘Using linear regression to forecast future trends in crime of Bangladesh’, in </w:t>
      </w:r>
      <w:r>
        <w:rPr>
          <w:i/>
          <w:iCs/>
        </w:rPr>
        <w:t>2016 5th International Conference on Informatics, Electronics and Vision (ICIEV)</w:t>
      </w:r>
      <w:r>
        <w:t xml:space="preserve">. </w:t>
      </w:r>
      <w:r>
        <w:rPr>
          <w:i/>
          <w:iCs/>
        </w:rPr>
        <w:t>2016 5th International Conference on Informatics, Electronics and Vision (ICIEV)</w:t>
      </w:r>
      <w:r>
        <w:t>, pp. 333–338. Available at: https://doi.org/10.1109/ICIEV.2016.7760021.</w:t>
      </w:r>
    </w:p>
    <w:p w14:paraId="4D125538" w14:textId="77777777" w:rsidR="006005F0" w:rsidRDefault="006005F0" w:rsidP="006005F0">
      <w:pPr>
        <w:pStyle w:val="Bibliography"/>
      </w:pPr>
      <w:r>
        <w:t xml:space="preserve">Babuta, A. and Oswald, M. (2020) </w:t>
      </w:r>
      <w:r>
        <w:rPr>
          <w:i/>
          <w:iCs/>
        </w:rPr>
        <w:t>Data analytics and algorithms in policing in England and Wales: Towards a new policy framework</w:t>
      </w:r>
      <w:r>
        <w:t>. (RUSI Occasional Paper).</w:t>
      </w:r>
    </w:p>
    <w:p w14:paraId="535C20C1" w14:textId="77777777" w:rsidR="006005F0" w:rsidRDefault="006005F0" w:rsidP="006005F0">
      <w:pPr>
        <w:pStyle w:val="Bibliography"/>
      </w:pPr>
      <w:r>
        <w:t xml:space="preserve">Balu, V., Navya Sri, T. and Bupathi, M.A. (2022) ‘Crime Prediction and Analysis Using Machine Learning’, </w:t>
      </w:r>
      <w:r>
        <w:rPr>
          <w:i/>
          <w:iCs/>
        </w:rPr>
        <w:t>International Journal of Computer Science and Mobile Computing</w:t>
      </w:r>
      <w:r>
        <w:t>, 11(3), pp. 95–101. Available at: https://doi.org/10.47760/ijcsmc.2022.v11i03.011.</w:t>
      </w:r>
    </w:p>
    <w:p w14:paraId="10617D09" w14:textId="77777777" w:rsidR="006005F0" w:rsidRDefault="006005F0" w:rsidP="006005F0">
      <w:pPr>
        <w:pStyle w:val="Bibliography"/>
      </w:pPr>
      <w:r>
        <w:lastRenderedPageBreak/>
        <w:t xml:space="preserve">Birks, D., Townsley, M. and Hart, T. (2023) </w:t>
      </w:r>
      <w:r>
        <w:rPr>
          <w:i/>
          <w:iCs/>
        </w:rPr>
        <w:t>Predictive policing in an Australian context: assessing viability and utility</w:t>
      </w:r>
      <w:r>
        <w:t>. Australian Institute of Criminology. Available at: https://doi.org/10.52922/ti78870.</w:t>
      </w:r>
    </w:p>
    <w:p w14:paraId="07066B7C" w14:textId="77777777" w:rsidR="006005F0" w:rsidRDefault="006005F0" w:rsidP="006005F0">
      <w:pPr>
        <w:pStyle w:val="Bibliography"/>
      </w:pPr>
      <w:r>
        <w:t xml:space="preserve">Biswas, A.A. and Basak, S. (2019) ‘Forecasting the Trends and Patterns of Crime in Bangladesh using Machine Learning Model’, in </w:t>
      </w:r>
      <w:r>
        <w:rPr>
          <w:i/>
          <w:iCs/>
        </w:rPr>
        <w:t>2019 2nd International Conference on Intelligent Communication and Computational Techniques (ICCT)</w:t>
      </w:r>
      <w:r>
        <w:t xml:space="preserve">. </w:t>
      </w:r>
      <w:r>
        <w:rPr>
          <w:i/>
          <w:iCs/>
        </w:rPr>
        <w:t>2019 2nd International Conference on Intelligent Communication and Computational Techniques (ICCT)</w:t>
      </w:r>
      <w:r>
        <w:t>, pp. 114–118. Available at: https://doi.org/10.1109/ICCT46177.2019.8969031.</w:t>
      </w:r>
    </w:p>
    <w:p w14:paraId="1C5623C7" w14:textId="77777777" w:rsidR="006005F0" w:rsidRDefault="006005F0" w:rsidP="006005F0">
      <w:pPr>
        <w:pStyle w:val="Bibliography"/>
      </w:pPr>
      <w:r>
        <w:t xml:space="preserve">Briz-Redón, Á., Mateu, J. and Montes, F. (2022) ‘Modeling the Influence of Places on Crime Risk Through a Non-Linear Effects Model: a Comparison with Risk Terrain Modeling’, </w:t>
      </w:r>
      <w:r>
        <w:rPr>
          <w:i/>
          <w:iCs/>
        </w:rPr>
        <w:t>Applied Spatial Analysis and Policy</w:t>
      </w:r>
      <w:r>
        <w:t>, 15(2), pp. 507–527. Available at: https://doi.org/10.1007/s12061-021-09410-6.</w:t>
      </w:r>
    </w:p>
    <w:p w14:paraId="2FA757D2" w14:textId="77777777" w:rsidR="006005F0" w:rsidRDefault="006005F0" w:rsidP="006005F0">
      <w:pPr>
        <w:pStyle w:val="Bibliography"/>
      </w:pPr>
      <w:r>
        <w:t xml:space="preserve">Burt, C.J. </w:t>
      </w:r>
      <w:r>
        <w:rPr>
          <w:i/>
          <w:iCs/>
        </w:rPr>
        <w:t>et al.</w:t>
      </w:r>
      <w:r>
        <w:t xml:space="preserve"> (2022) ‘Community Greening, Fear of Crime, and Mental Health Outcomes’, </w:t>
      </w:r>
      <w:r>
        <w:rPr>
          <w:i/>
          <w:iCs/>
        </w:rPr>
        <w:t>American Journal of Community Psychology</w:t>
      </w:r>
      <w:r>
        <w:t>, 69(1–2), pp. 46–58. Available at: https://doi.org/10.1002/ajcp.12544.</w:t>
      </w:r>
    </w:p>
    <w:p w14:paraId="41E0D48D" w14:textId="77777777" w:rsidR="006005F0" w:rsidRDefault="006005F0" w:rsidP="006005F0">
      <w:pPr>
        <w:pStyle w:val="Bibliography"/>
      </w:pPr>
      <w:r>
        <w:t xml:space="preserve">Canhoto, A.I. (2021) ‘Leveraging machine learning in the global fight against money laundering and terrorism financing: An affordances perspective’, </w:t>
      </w:r>
      <w:r>
        <w:rPr>
          <w:i/>
          <w:iCs/>
        </w:rPr>
        <w:t>Journal of Business Research</w:t>
      </w:r>
      <w:r>
        <w:t>, 131, pp. 441–452. Available at: https://doi.org/10.1016/j.jbusres.2020.10.012.</w:t>
      </w:r>
    </w:p>
    <w:p w14:paraId="69470714" w14:textId="77777777" w:rsidR="006005F0" w:rsidRDefault="006005F0" w:rsidP="006005F0">
      <w:pPr>
        <w:pStyle w:val="Bibliography"/>
      </w:pPr>
      <w:r>
        <w:t xml:space="preserve">Caplan, J.M. </w:t>
      </w:r>
      <w:r>
        <w:rPr>
          <w:i/>
          <w:iCs/>
        </w:rPr>
        <w:t>et al.</w:t>
      </w:r>
      <w:r>
        <w:t xml:space="preserve"> (2021) ‘Data-Informed and Place-Based Violent Crime Prevention: The Kansas City, Missouri Risk-Based Policing Initiative’, </w:t>
      </w:r>
      <w:r>
        <w:rPr>
          <w:i/>
          <w:iCs/>
        </w:rPr>
        <w:t>Police Quarterly</w:t>
      </w:r>
      <w:r>
        <w:t>, 24(4), pp. 438–464. Available at: https://doi.org/10.1177/10986111211003205.</w:t>
      </w:r>
    </w:p>
    <w:p w14:paraId="64E76CA5" w14:textId="77777777" w:rsidR="006005F0" w:rsidRDefault="006005F0" w:rsidP="006005F0">
      <w:pPr>
        <w:pStyle w:val="Bibliography"/>
      </w:pPr>
      <w:r>
        <w:t>Castets-Renard, C. (2021) ‘Human Rights and Algorithmic Impact Assessment for Predictive Policing’. Rochester, NY. Available at: https://papers.ssrn.com/abstract=3890283 (Accessed: 25 March 2023).</w:t>
      </w:r>
    </w:p>
    <w:p w14:paraId="1D3FE2BD" w14:textId="77777777" w:rsidR="006005F0" w:rsidRDefault="006005F0" w:rsidP="006005F0">
      <w:pPr>
        <w:pStyle w:val="Bibliography"/>
      </w:pPr>
      <w:r>
        <w:t xml:space="preserve">Castro-Toledo, F.J., Miró-Llinares, F. and Aguerri, J.C. (2023) ‘Data-Driven Criminal Justice in the age of algorithms: epistemic challenges and practical implications’, </w:t>
      </w:r>
      <w:r>
        <w:rPr>
          <w:i/>
          <w:iCs/>
        </w:rPr>
        <w:t>Criminal Law Forum</w:t>
      </w:r>
      <w:r>
        <w:t xml:space="preserve"> [Preprint]. Available at: https://doi.org/10.1007/s10609-023-09454-y.</w:t>
      </w:r>
    </w:p>
    <w:p w14:paraId="36EA3C9C" w14:textId="77777777" w:rsidR="006005F0" w:rsidRDefault="006005F0" w:rsidP="006005F0">
      <w:pPr>
        <w:pStyle w:val="Bibliography"/>
      </w:pPr>
      <w:r>
        <w:t xml:space="preserve">Ch, R. </w:t>
      </w:r>
      <w:r>
        <w:rPr>
          <w:i/>
          <w:iCs/>
        </w:rPr>
        <w:t>et al.</w:t>
      </w:r>
      <w:r>
        <w:t xml:space="preserve"> (2020) ‘Computational System to Classify Cyber Crime Offenses using Machine Learning’, </w:t>
      </w:r>
      <w:r>
        <w:rPr>
          <w:i/>
          <w:iCs/>
        </w:rPr>
        <w:t>Sustainability</w:t>
      </w:r>
      <w:r>
        <w:t>, 12(10), p. 4087. Available at: https://doi.org/10.3390/su12104087.</w:t>
      </w:r>
    </w:p>
    <w:p w14:paraId="5323FF3E" w14:textId="77777777" w:rsidR="006005F0" w:rsidRDefault="006005F0" w:rsidP="006005F0">
      <w:pPr>
        <w:pStyle w:val="Bibliography"/>
      </w:pPr>
      <w:r>
        <w:t xml:space="preserve">Chen, Z. </w:t>
      </w:r>
      <w:r>
        <w:rPr>
          <w:i/>
          <w:iCs/>
        </w:rPr>
        <w:t>et al.</w:t>
      </w:r>
      <w:r>
        <w:t xml:space="preserve"> (2018) ‘Machine learning techniques for anti-money laundering (AML) solutions in suspicious transaction detection: a review’, </w:t>
      </w:r>
      <w:r>
        <w:rPr>
          <w:i/>
          <w:iCs/>
        </w:rPr>
        <w:t>Knowledge and Information Systems</w:t>
      </w:r>
      <w:r>
        <w:t>, 57(2), pp. 245–285. Available at: https://doi.org/10.1007/s10115-017-1144-z.</w:t>
      </w:r>
    </w:p>
    <w:p w14:paraId="2703CDCF" w14:textId="77777777" w:rsidR="006005F0" w:rsidRDefault="006005F0" w:rsidP="006005F0">
      <w:pPr>
        <w:pStyle w:val="Bibliography"/>
      </w:pPr>
      <w:r>
        <w:t xml:space="preserve">Chun, S.A. </w:t>
      </w:r>
      <w:r>
        <w:rPr>
          <w:i/>
          <w:iCs/>
        </w:rPr>
        <w:t>et al.</w:t>
      </w:r>
      <w:r>
        <w:t xml:space="preserve"> (2019) ‘Crime Prediction Model using Deep Neural Networks’, in </w:t>
      </w:r>
      <w:r>
        <w:rPr>
          <w:i/>
          <w:iCs/>
        </w:rPr>
        <w:t>Proceedings of the 20th Annual International Conference on Digital Government Research</w:t>
      </w:r>
      <w:r>
        <w:t xml:space="preserve">. </w:t>
      </w:r>
      <w:r>
        <w:rPr>
          <w:i/>
          <w:iCs/>
        </w:rPr>
        <w:t>dg.o 2019: 20th Annual International Conference on Digital Government Research</w:t>
      </w:r>
      <w:r>
        <w:t>, Dubai United Arab Emirates: ACM, pp. 512–514. Available at: https://doi.org/10.1145/3325112.3328221.</w:t>
      </w:r>
    </w:p>
    <w:p w14:paraId="57FB4155" w14:textId="77777777" w:rsidR="006005F0" w:rsidRDefault="006005F0" w:rsidP="006005F0">
      <w:pPr>
        <w:pStyle w:val="Bibliography"/>
      </w:pPr>
      <w:r>
        <w:t xml:space="preserve">Cichosz, P. (2020) ‘Urban Crime Risk Prediction Using Point of Interest Data’, </w:t>
      </w:r>
      <w:r>
        <w:rPr>
          <w:i/>
          <w:iCs/>
        </w:rPr>
        <w:t>ISPRS International Journal of Geo-Information</w:t>
      </w:r>
      <w:r>
        <w:t>, 9(7), p. 459. Available at: https://doi.org/10.3390/ijgi9070459.</w:t>
      </w:r>
    </w:p>
    <w:p w14:paraId="5D06507D" w14:textId="77777777" w:rsidR="006005F0" w:rsidRDefault="006005F0" w:rsidP="006005F0">
      <w:pPr>
        <w:pStyle w:val="Bibliography"/>
      </w:pPr>
      <w:r>
        <w:t xml:space="preserve">Corsaro, N. and Engel, R.S. (2020) ‘Community-Based Crime Reduction in Tulsa: An Application of Petersilia’s Multi-Stakeholder Collaborative Approach to Improve Policy Relevance and Reduce Crime Risk’, </w:t>
      </w:r>
      <w:r>
        <w:rPr>
          <w:i/>
          <w:iCs/>
        </w:rPr>
        <w:t>Justice Quarterly</w:t>
      </w:r>
      <w:r>
        <w:t>, 37(7), pp. 1199–1220. Available at: https://doi.org/10.1080/07418825.2020.1825775.</w:t>
      </w:r>
    </w:p>
    <w:p w14:paraId="564AB9DA" w14:textId="77777777" w:rsidR="006005F0" w:rsidRDefault="006005F0" w:rsidP="006005F0">
      <w:pPr>
        <w:pStyle w:val="Bibliography"/>
      </w:pPr>
      <w:r>
        <w:lastRenderedPageBreak/>
        <w:t xml:space="preserve">Davis, J. </w:t>
      </w:r>
      <w:r>
        <w:rPr>
          <w:i/>
          <w:iCs/>
        </w:rPr>
        <w:t>et al.</w:t>
      </w:r>
      <w:r>
        <w:t xml:space="preserve"> (2022) ‘Five ethical challenges facing data-driven policing’, </w:t>
      </w:r>
      <w:r>
        <w:rPr>
          <w:i/>
          <w:iCs/>
        </w:rPr>
        <w:t>AI and Ethics</w:t>
      </w:r>
      <w:r>
        <w:t>, 2(1), pp. 185–198. Available at: https://doi.org/10.1007/s43681-021-00105-9.</w:t>
      </w:r>
    </w:p>
    <w:p w14:paraId="0BC8D65C" w14:textId="77777777" w:rsidR="006005F0" w:rsidRDefault="006005F0" w:rsidP="006005F0">
      <w:pPr>
        <w:pStyle w:val="Bibliography"/>
      </w:pPr>
      <w:r>
        <w:t xml:space="preserve">Dhankhad, S., Mohammed, E. and Far, B. (2018) ‘Supervised Machine Learning Algorithms for Credit Card Fraudulent Transaction Detection: A Comparative Study’, in </w:t>
      </w:r>
      <w:r>
        <w:rPr>
          <w:i/>
          <w:iCs/>
        </w:rPr>
        <w:t>2018 IEEE International Conference on Information Reuse and Integration (IRI)</w:t>
      </w:r>
      <w:r>
        <w:t xml:space="preserve">. </w:t>
      </w:r>
      <w:r>
        <w:rPr>
          <w:i/>
          <w:iCs/>
        </w:rPr>
        <w:t>2018 IEEE International Conference on Information Reuse and Integration (IRI)</w:t>
      </w:r>
      <w:r>
        <w:t>, pp. 122–125. Available at: https://doi.org/10.1109/IRI.2018.00025.</w:t>
      </w:r>
    </w:p>
    <w:p w14:paraId="32D44C0F" w14:textId="77777777" w:rsidR="006005F0" w:rsidRDefault="006005F0" w:rsidP="006005F0">
      <w:pPr>
        <w:pStyle w:val="Bibliography"/>
      </w:pPr>
      <w:r>
        <w:t xml:space="preserve">Drawve, G., Moak, S.C. and Berthelot, E.R. (2016) ‘Predictability of gun crimes: a comparison of hot spot and risk terrain modelling techniques’, </w:t>
      </w:r>
      <w:r>
        <w:rPr>
          <w:i/>
          <w:iCs/>
        </w:rPr>
        <w:t>Policing and Society</w:t>
      </w:r>
      <w:r>
        <w:t>, 26(3), pp. 312–331. Available at: https://doi.org/10.1080/10439463.2014.942851.</w:t>
      </w:r>
    </w:p>
    <w:p w14:paraId="15769D9D" w14:textId="77777777" w:rsidR="006005F0" w:rsidRDefault="006005F0" w:rsidP="006005F0">
      <w:pPr>
        <w:pStyle w:val="Bibliography"/>
      </w:pPr>
      <w:r>
        <w:t xml:space="preserve">Egbert, S. and Leese, M. (2021) </w:t>
      </w:r>
      <w:r>
        <w:rPr>
          <w:i/>
          <w:iCs/>
        </w:rPr>
        <w:t>Criminal Futures: Predictive Policing and Everyday Police Work</w:t>
      </w:r>
      <w:r>
        <w:t>. Taylor &amp; Francis. Available at: https://doi.org/10.4324/9780429328732.</w:t>
      </w:r>
    </w:p>
    <w:p w14:paraId="0289526D" w14:textId="77777777" w:rsidR="006005F0" w:rsidRDefault="006005F0" w:rsidP="006005F0">
      <w:pPr>
        <w:pStyle w:val="Bibliography"/>
      </w:pPr>
      <w:r>
        <w:t xml:space="preserve">Fan, Y. (2021) ‘Criminal psychology trend prediction based on deep learning algorithm and three-dimensional convolutional neural network’, </w:t>
      </w:r>
      <w:r>
        <w:rPr>
          <w:i/>
          <w:iCs/>
        </w:rPr>
        <w:t>Journal of Psychology in Africa</w:t>
      </w:r>
      <w:r>
        <w:t>, 31(3), pp. 292–297. Available at: https://doi.org/10.1080/14330237.2021.1927317.</w:t>
      </w:r>
    </w:p>
    <w:p w14:paraId="692BD086" w14:textId="77777777" w:rsidR="006005F0" w:rsidRDefault="006005F0" w:rsidP="006005F0">
      <w:pPr>
        <w:pStyle w:val="Bibliography"/>
      </w:pPr>
      <w:r>
        <w:t xml:space="preserve">Farjami, Y. and Abdi, K. (2021) ‘A genetic-fuzzy algorithm for spatio-temporal crime prediction’, </w:t>
      </w:r>
      <w:r>
        <w:rPr>
          <w:i/>
          <w:iCs/>
        </w:rPr>
        <w:t>Journal of Ambient Intelligence and Humanized Computing</w:t>
      </w:r>
      <w:r>
        <w:t xml:space="preserve"> [Preprint]. Available at: https://doi.org/10.1007/s12652-020-02858-3.</w:t>
      </w:r>
    </w:p>
    <w:p w14:paraId="50EB95F9" w14:textId="77777777" w:rsidR="006005F0" w:rsidRDefault="006005F0" w:rsidP="006005F0">
      <w:pPr>
        <w:pStyle w:val="Bibliography"/>
      </w:pPr>
      <w:r>
        <w:t xml:space="preserve">Fredj, O.B. (2022) ‘A NLP-inspired method to predict multi-step cyberattacks’, in </w:t>
      </w:r>
      <w:r>
        <w:rPr>
          <w:i/>
          <w:iCs/>
        </w:rPr>
        <w:t>2022 15th International Conference on Security of Information and Networks (SIN)</w:t>
      </w:r>
      <w:r>
        <w:t xml:space="preserve">. </w:t>
      </w:r>
      <w:r>
        <w:rPr>
          <w:i/>
          <w:iCs/>
        </w:rPr>
        <w:t>2022 15th International Conference on Security of Information and Networks (SIN)</w:t>
      </w:r>
      <w:r>
        <w:t>, pp. 1–6. Available at: https://doi.org/10.1109/SIN56466.2022.9970551.</w:t>
      </w:r>
    </w:p>
    <w:p w14:paraId="78E55482" w14:textId="77777777" w:rsidR="006005F0" w:rsidRDefault="006005F0" w:rsidP="006005F0">
      <w:pPr>
        <w:pStyle w:val="Bibliography"/>
      </w:pPr>
      <w:r>
        <w:t xml:space="preserve">Gelpi, C. and Avdan, N. (2018) ‘Democracies at risk? A forecasting analysis of regime type and the risk of terrorist attack’, </w:t>
      </w:r>
      <w:r>
        <w:rPr>
          <w:i/>
          <w:iCs/>
        </w:rPr>
        <w:t>Conflict Management and Peace Science</w:t>
      </w:r>
      <w:r>
        <w:t>, 35(1), pp. 18–42. Available at: https://doi.org/10.1177/0738894215608998.</w:t>
      </w:r>
    </w:p>
    <w:p w14:paraId="10E80461" w14:textId="77777777" w:rsidR="006005F0" w:rsidRDefault="006005F0" w:rsidP="006005F0">
      <w:pPr>
        <w:pStyle w:val="Bibliography"/>
      </w:pPr>
      <w:r>
        <w:t xml:space="preserve">Ghappour, A. (2015) ‘Machine Generated Culpability: Socio-Legal Agency in Machine Learning for Cybersecurity Enforcement’, </w:t>
      </w:r>
      <w:r>
        <w:rPr>
          <w:i/>
          <w:iCs/>
        </w:rPr>
        <w:t>Available at SSRN 2587340</w:t>
      </w:r>
      <w:r>
        <w:t xml:space="preserve"> [Preprint].</w:t>
      </w:r>
    </w:p>
    <w:p w14:paraId="2FFCA82C" w14:textId="77777777" w:rsidR="006005F0" w:rsidRDefault="006005F0" w:rsidP="006005F0">
      <w:pPr>
        <w:pStyle w:val="Bibliography"/>
      </w:pPr>
      <w:r>
        <w:t xml:space="preserve">Ghasemi, M. </w:t>
      </w:r>
      <w:r>
        <w:rPr>
          <w:i/>
          <w:iCs/>
        </w:rPr>
        <w:t>et al.</w:t>
      </w:r>
      <w:r>
        <w:t xml:space="preserve"> (2021) ‘The Application of Machine Learning to a General Risk–Need Assessment Instrument in the Prediction of Criminal Recidivism’, </w:t>
      </w:r>
      <w:r>
        <w:rPr>
          <w:i/>
          <w:iCs/>
        </w:rPr>
        <w:t>Criminal Justice and Behavior</w:t>
      </w:r>
      <w:r>
        <w:t>, 48(4), pp. 518–538. Available at: https://doi.org/10.1177/0093854820969753.</w:t>
      </w:r>
    </w:p>
    <w:p w14:paraId="0ACC7CE6" w14:textId="77777777" w:rsidR="006005F0" w:rsidRDefault="006005F0" w:rsidP="006005F0">
      <w:pPr>
        <w:pStyle w:val="Bibliography"/>
      </w:pPr>
      <w:r>
        <w:t xml:space="preserve">Ghazvini, A. </w:t>
      </w:r>
      <w:r>
        <w:rPr>
          <w:i/>
          <w:iCs/>
        </w:rPr>
        <w:t>et al.</w:t>
      </w:r>
      <w:r>
        <w:t xml:space="preserve"> (2020) ‘Crime Spatiotemporal Prediction With Fused Objective Function in Time Delay Neural Network’, </w:t>
      </w:r>
      <w:r>
        <w:rPr>
          <w:i/>
          <w:iCs/>
        </w:rPr>
        <w:t>IEEE Access</w:t>
      </w:r>
      <w:r>
        <w:t>, 8, pp. 115167–115183. Available at: https://doi.org/10.1109/ACCESS.2020.3002766.</w:t>
      </w:r>
    </w:p>
    <w:p w14:paraId="61E04005" w14:textId="77777777" w:rsidR="006005F0" w:rsidRDefault="006005F0" w:rsidP="006005F0">
      <w:pPr>
        <w:pStyle w:val="Bibliography"/>
      </w:pPr>
      <w:r>
        <w:t xml:space="preserve">González-Prieto, Á. </w:t>
      </w:r>
      <w:r>
        <w:rPr>
          <w:i/>
          <w:iCs/>
        </w:rPr>
        <w:t>et al.</w:t>
      </w:r>
      <w:r>
        <w:t xml:space="preserve"> (2021) ‘Machine learning for risk assessment in gender-based crime’. arXiv. Available at: https://doi.org/10.48550/arXiv.2106.11847.</w:t>
      </w:r>
    </w:p>
    <w:p w14:paraId="7304F00E" w14:textId="77777777" w:rsidR="006005F0" w:rsidRDefault="006005F0" w:rsidP="006005F0">
      <w:pPr>
        <w:pStyle w:val="Bibliography"/>
      </w:pPr>
      <w:r>
        <w:t xml:space="preserve">Gowtham, S. (2018) ‘Crime Data Analysis Using Data Mining Techniques to Improve Crimes Prevention’, </w:t>
      </w:r>
      <w:r>
        <w:rPr>
          <w:i/>
          <w:iCs/>
        </w:rPr>
        <w:t>Software Engineering and Technology</w:t>
      </w:r>
      <w:r>
        <w:t xml:space="preserve"> [Preprint]. Available at: https://www.semanticscholar.org/paper/Crime-Data-Analysis-Using-Data-Mining-Techniques-to-Gowtham/f78d65eb6529b8f40bfcee6acf95e7c4206a8d71 (Accessed: 15 April 2023).</w:t>
      </w:r>
    </w:p>
    <w:p w14:paraId="1F7A4D09" w14:textId="77777777" w:rsidR="006005F0" w:rsidRDefault="006005F0" w:rsidP="006005F0">
      <w:pPr>
        <w:pStyle w:val="Bibliography"/>
      </w:pPr>
      <w:r>
        <w:lastRenderedPageBreak/>
        <w:t xml:space="preserve">Grogger, J.T. </w:t>
      </w:r>
      <w:r>
        <w:rPr>
          <w:i/>
          <w:iCs/>
        </w:rPr>
        <w:t>et al.</w:t>
      </w:r>
      <w:r>
        <w:t xml:space="preserve"> (2021) ‘Comparing Conventional and Machine-Learning Approaches to Risk Assessment in Domestic Abuse Cases’, </w:t>
      </w:r>
      <w:r>
        <w:rPr>
          <w:i/>
          <w:iCs/>
        </w:rPr>
        <w:t>SSRN Electronic Journal</w:t>
      </w:r>
      <w:r>
        <w:t xml:space="preserve"> [Preprint]. Available at: https://doi.org/10.2139/ssrn.3760094.</w:t>
      </w:r>
    </w:p>
    <w:p w14:paraId="31EA272A" w14:textId="77777777" w:rsidR="006005F0" w:rsidRDefault="006005F0" w:rsidP="006005F0">
      <w:pPr>
        <w:pStyle w:val="Bibliography"/>
      </w:pPr>
      <w:r>
        <w:t xml:space="preserve">Hälterlein, J. (2021) ‘Epistemologies of predictive policing: Mathematical social science, social physics and machine learning’, </w:t>
      </w:r>
      <w:r>
        <w:rPr>
          <w:i/>
          <w:iCs/>
        </w:rPr>
        <w:t>Big Data &amp; Society</w:t>
      </w:r>
      <w:r>
        <w:t>, 8(1), p. 205395172110031. Available at: https://doi.org/10.1177/20539517211003118.</w:t>
      </w:r>
    </w:p>
    <w:p w14:paraId="7EED4860" w14:textId="77777777" w:rsidR="006005F0" w:rsidRDefault="006005F0" w:rsidP="006005F0">
      <w:pPr>
        <w:pStyle w:val="Bibliography"/>
      </w:pPr>
      <w:r>
        <w:t xml:space="preserve">Hardyns, W. and Rummens, A. (2018) ‘Predictive Policing as a New Tool for Law Enforcement? Recent Developments and Challenges’, </w:t>
      </w:r>
      <w:r>
        <w:rPr>
          <w:i/>
          <w:iCs/>
        </w:rPr>
        <w:t>European Journal on Criminal Policy and Research</w:t>
      </w:r>
      <w:r>
        <w:t>, 24(3), pp. 201–218. Available at: https://doi.org/10.1007/s10610-017-9361-2.</w:t>
      </w:r>
    </w:p>
    <w:p w14:paraId="6FFE8E12" w14:textId="77777777" w:rsidR="006005F0" w:rsidRDefault="006005F0" w:rsidP="006005F0">
      <w:pPr>
        <w:pStyle w:val="Bibliography"/>
      </w:pPr>
      <w:r>
        <w:t xml:space="preserve">He, L. </w:t>
      </w:r>
      <w:r>
        <w:rPr>
          <w:i/>
          <w:iCs/>
        </w:rPr>
        <w:t>et al.</w:t>
      </w:r>
      <w:r>
        <w:t xml:space="preserve"> (2020) ‘Ambient Population and Larceny-Theft: A Spatial Analysis Using Mobile Phone Data’, </w:t>
      </w:r>
      <w:r>
        <w:rPr>
          <w:i/>
          <w:iCs/>
        </w:rPr>
        <w:t>ISPRS International Journal of Geo-Information</w:t>
      </w:r>
      <w:r>
        <w:t>, 9(6), p. 342. Available at: https://doi.org/10.3390/ijgi9060342.</w:t>
      </w:r>
    </w:p>
    <w:p w14:paraId="139D4AD8" w14:textId="2FC3FBD7" w:rsidR="006005F0" w:rsidRDefault="006005F0" w:rsidP="006005F0">
      <w:pPr>
        <w:pStyle w:val="Bibliography"/>
      </w:pPr>
      <w:r>
        <w:t>Helm, P. and Hagendorff, T. (</w:t>
      </w:r>
      <w:r w:rsidR="13B86925">
        <w:t>2021</w:t>
      </w:r>
      <w:r>
        <w:t xml:space="preserve">) ‘Beyond the Prediction Paradigm: Challenges for AI in the Struggle Against Organized Crime’, </w:t>
      </w:r>
      <w:r w:rsidRPr="0685F038">
        <w:rPr>
          <w:i/>
          <w:iCs/>
        </w:rPr>
        <w:t>LAW AND CONTEMPORARY PROBLEMS</w:t>
      </w:r>
      <w:r>
        <w:t>, 84(3).</w:t>
      </w:r>
    </w:p>
    <w:p w14:paraId="144CEF27" w14:textId="77777777" w:rsidR="006005F0" w:rsidRDefault="006005F0" w:rsidP="006005F0">
      <w:pPr>
        <w:pStyle w:val="Bibliography"/>
      </w:pPr>
      <w:r>
        <w:t xml:space="preserve">Hossain, S. </w:t>
      </w:r>
      <w:r>
        <w:rPr>
          <w:i/>
          <w:iCs/>
        </w:rPr>
        <w:t>et al.</w:t>
      </w:r>
      <w:r>
        <w:t xml:space="preserve"> (2020) ‘Crime Prediction Using Spatio-Temporal Data’, in N. Chaubey, S. Parikh, and K. Amin (eds) </w:t>
      </w:r>
      <w:r>
        <w:rPr>
          <w:i/>
          <w:iCs/>
        </w:rPr>
        <w:t>Computing Science, Communication and Security</w:t>
      </w:r>
      <w:r>
        <w:t>. Singapore: Springer (Communications in Computer and Information Science), pp. 277–289. Available at: https://doi.org/10.1007/978-981-15-6648-6_22.</w:t>
      </w:r>
    </w:p>
    <w:p w14:paraId="667F64DC" w14:textId="77777777" w:rsidR="006005F0" w:rsidRDefault="006005F0" w:rsidP="006005F0">
      <w:pPr>
        <w:pStyle w:val="Bibliography"/>
      </w:pPr>
      <w:r>
        <w:t xml:space="preserve">Ingilevich, V. and Ivanov, S. (2018) ‘Crime rate prediction in the urban environment using social factors’, </w:t>
      </w:r>
      <w:r>
        <w:rPr>
          <w:i/>
          <w:iCs/>
        </w:rPr>
        <w:t>Procedia Computer Science</w:t>
      </w:r>
      <w:r>
        <w:t>, 136, pp. 472–478. Available at: https://doi.org/10.1016/j.procs.2018.08.261.</w:t>
      </w:r>
    </w:p>
    <w:p w14:paraId="404D46E1" w14:textId="77777777" w:rsidR="006005F0" w:rsidRDefault="006005F0" w:rsidP="006005F0">
      <w:pPr>
        <w:pStyle w:val="Bibliography"/>
      </w:pPr>
      <w:r>
        <w:t xml:space="preserve">Jenga, K., Catal, C. and Kar, G. (2023) ‘Machine learning in crime prediction’, </w:t>
      </w:r>
      <w:r>
        <w:rPr>
          <w:i/>
          <w:iCs/>
        </w:rPr>
        <w:t>Journal of Ambient Intelligence and Humanized Computing</w:t>
      </w:r>
      <w:r>
        <w:t>, 14(3), pp. 2887–2913. Available at: https://doi.org/10.1007/s12652-023-04530-y.</w:t>
      </w:r>
    </w:p>
    <w:p w14:paraId="6FA50259" w14:textId="77777777" w:rsidR="006005F0" w:rsidRDefault="006005F0" w:rsidP="006005F0">
      <w:pPr>
        <w:pStyle w:val="Bibliography"/>
      </w:pPr>
      <w:r>
        <w:t xml:space="preserve">Jin, G. </w:t>
      </w:r>
      <w:r>
        <w:rPr>
          <w:i/>
          <w:iCs/>
        </w:rPr>
        <w:t>et al.</w:t>
      </w:r>
      <w:r>
        <w:t xml:space="preserve"> (2020) ‘Addressing Crime Situation Forecasting Task with Temporal Graph Convolutional Neural Network Approach’, in </w:t>
      </w:r>
      <w:r>
        <w:rPr>
          <w:i/>
          <w:iCs/>
        </w:rPr>
        <w:t>2020 12th International Conference on Measuring Technology and Mechatronics Automation (ICMTMA)</w:t>
      </w:r>
      <w:r>
        <w:t xml:space="preserve">. </w:t>
      </w:r>
      <w:r>
        <w:rPr>
          <w:i/>
          <w:iCs/>
        </w:rPr>
        <w:t>2020 12th International Conference on Measuring Technology and Mechatronics Automation (ICMTMA)</w:t>
      </w:r>
      <w:r>
        <w:t>, pp. 474–478. Available at: https://doi.org/10.1109/ICMTMA50254.2020.00108.</w:t>
      </w:r>
    </w:p>
    <w:p w14:paraId="2857FDA7" w14:textId="77777777" w:rsidR="006005F0" w:rsidRDefault="006005F0" w:rsidP="006005F0">
      <w:pPr>
        <w:pStyle w:val="Bibliography"/>
      </w:pPr>
      <w:r>
        <w:t xml:space="preserve">Kang, H.-W. and Kang, H.-B. (2017) ‘Prediction of crime occurrence from multi-modal data using deep learning’, </w:t>
      </w:r>
      <w:r>
        <w:rPr>
          <w:i/>
          <w:iCs/>
        </w:rPr>
        <w:t>PLOS ONE</w:t>
      </w:r>
      <w:r>
        <w:t>, 12(4), p. e0176244. Available at: https://doi.org/10.1371/journal.pone.0176244.</w:t>
      </w:r>
    </w:p>
    <w:p w14:paraId="52AACA1B" w14:textId="77777777" w:rsidR="006005F0" w:rsidRDefault="006005F0" w:rsidP="006005F0">
      <w:pPr>
        <w:pStyle w:val="Bibliography"/>
      </w:pPr>
      <w:r>
        <w:t xml:space="preserve">Kaufmann, M., Egbert, S. and Leese, M. (2019) ‘Predictive Policing and the Politics of Patterns’, </w:t>
      </w:r>
      <w:r>
        <w:rPr>
          <w:i/>
          <w:iCs/>
        </w:rPr>
        <w:t>The British Journal of Criminology</w:t>
      </w:r>
      <w:r>
        <w:t>, 59(3), pp. 674–692. Available at: https://doi.org/10.1093/bjc/azy060.</w:t>
      </w:r>
    </w:p>
    <w:p w14:paraId="7D1850DC" w14:textId="77777777" w:rsidR="006005F0" w:rsidRDefault="006005F0" w:rsidP="006005F0">
      <w:pPr>
        <w:pStyle w:val="Bibliography"/>
      </w:pPr>
      <w:r>
        <w:t xml:space="preserve">Kaur, D. </w:t>
      </w:r>
      <w:r>
        <w:rPr>
          <w:i/>
          <w:iCs/>
        </w:rPr>
        <w:t>et al.</w:t>
      </w:r>
      <w:r>
        <w:t xml:space="preserve"> (2020) ‘Trust-Based Human-Machine Collaboration Mechanism for Predicting Crimes’, in L. Barolli et al. (eds) </w:t>
      </w:r>
      <w:r>
        <w:rPr>
          <w:i/>
          <w:iCs/>
        </w:rPr>
        <w:t>Advanced Information Networking and Applications</w:t>
      </w:r>
      <w:r>
        <w:t>. Cham: Springer International Publishing (Advances in Intelligent Systems and Computing), pp. 603–616. Available at: https://doi.org/10.1007/978-3-030-44041-1_54.</w:t>
      </w:r>
    </w:p>
    <w:p w14:paraId="28E30D12" w14:textId="77777777" w:rsidR="006005F0" w:rsidRDefault="006005F0" w:rsidP="006005F0">
      <w:pPr>
        <w:pStyle w:val="Bibliography"/>
      </w:pPr>
      <w:r>
        <w:lastRenderedPageBreak/>
        <w:t xml:space="preserve">Kemp, S. </w:t>
      </w:r>
      <w:r>
        <w:rPr>
          <w:i/>
          <w:iCs/>
        </w:rPr>
        <w:t>et al.</w:t>
      </w:r>
      <w:r>
        <w:t xml:space="preserve"> (2021) ‘Empty Streets, Busy Internet: A Time-Series Analysis of Cybercrime and Fraud Trends During COVID-19’, </w:t>
      </w:r>
      <w:r>
        <w:rPr>
          <w:i/>
          <w:iCs/>
        </w:rPr>
        <w:t>Journal of Contemporary Criminal Justice</w:t>
      </w:r>
      <w:r>
        <w:t>, 37(4), pp. 480–501. Available at: https://doi.org/10.1177/10439862211027986.</w:t>
      </w:r>
    </w:p>
    <w:p w14:paraId="29793CD7" w14:textId="77777777" w:rsidR="006005F0" w:rsidRDefault="006005F0" w:rsidP="006005F0">
      <w:pPr>
        <w:pStyle w:val="Bibliography"/>
      </w:pPr>
      <w:r>
        <w:t xml:space="preserve">KIM, K.-S. and JEONG, Y.-H. (2021) ‘A Study on Crime Prediction to Reduce Crime Rate Based on Artificial Intelligence’, </w:t>
      </w:r>
      <w:r>
        <w:rPr>
          <w:i/>
          <w:iCs/>
        </w:rPr>
        <w:t>Korea Journal of Artificial Intelligence</w:t>
      </w:r>
      <w:r>
        <w:t>, 9(1), pp. 15–20. Available at: https://doi.org/10.24225/KJAI.2021.9.1.15.</w:t>
      </w:r>
    </w:p>
    <w:p w14:paraId="2B1FBAA8" w14:textId="77777777" w:rsidR="006005F0" w:rsidRDefault="006005F0" w:rsidP="006005F0">
      <w:pPr>
        <w:pStyle w:val="Bibliography"/>
      </w:pPr>
      <w:r>
        <w:t xml:space="preserve">Kounadi, O. </w:t>
      </w:r>
      <w:r>
        <w:rPr>
          <w:i/>
          <w:iCs/>
        </w:rPr>
        <w:t>et al.</w:t>
      </w:r>
      <w:r>
        <w:t xml:space="preserve"> (2020) ‘A systematic review on spatial crime forecasting’, </w:t>
      </w:r>
      <w:r>
        <w:rPr>
          <w:i/>
          <w:iCs/>
        </w:rPr>
        <w:t>Crime Science</w:t>
      </w:r>
      <w:r>
        <w:t>, 9(1), p. 7. Available at: https://doi.org/10.1186/s40163-020-00116-7.</w:t>
      </w:r>
    </w:p>
    <w:p w14:paraId="7B487B7F" w14:textId="77777777" w:rsidR="006005F0" w:rsidRDefault="006005F0" w:rsidP="006005F0">
      <w:pPr>
        <w:pStyle w:val="Bibliography"/>
      </w:pPr>
      <w:r>
        <w:t xml:space="preserve">Krieg, S.J. </w:t>
      </w:r>
      <w:r>
        <w:rPr>
          <w:i/>
          <w:iCs/>
        </w:rPr>
        <w:t>et al.</w:t>
      </w:r>
      <w:r>
        <w:t xml:space="preserve"> (2022) ‘Predicting terrorist attacks in the United States using localized news data’, </w:t>
      </w:r>
      <w:r>
        <w:rPr>
          <w:i/>
          <w:iCs/>
        </w:rPr>
        <w:t>PLOS ONE</w:t>
      </w:r>
      <w:r>
        <w:t>. Edited by S. V E, 17(6), p. e0270681. Available at: https://doi.org/10.1371/journal.pone.0270681.</w:t>
      </w:r>
    </w:p>
    <w:p w14:paraId="26B6A762" w14:textId="77777777" w:rsidR="006005F0" w:rsidRDefault="006005F0" w:rsidP="006005F0">
      <w:pPr>
        <w:pStyle w:val="Bibliography"/>
      </w:pPr>
      <w:r>
        <w:t xml:space="preserve">Kshatri, S.S. </w:t>
      </w:r>
      <w:r>
        <w:rPr>
          <w:i/>
          <w:iCs/>
        </w:rPr>
        <w:t>et al.</w:t>
      </w:r>
      <w:r>
        <w:t xml:space="preserve"> (2021) ‘An Empirical Analysis of Machine Learning Algorithms for Crime Prediction Using Stacked Generalization: An Ensemble Approach’, </w:t>
      </w:r>
      <w:r>
        <w:rPr>
          <w:i/>
          <w:iCs/>
        </w:rPr>
        <w:t>IEEE Access</w:t>
      </w:r>
      <w:r>
        <w:t>, 9, pp. 67488–67500. Available at: https://doi.org/10.1109/ACCESS.2021.3075140.</w:t>
      </w:r>
    </w:p>
    <w:p w14:paraId="484011F9" w14:textId="77777777" w:rsidR="006005F0" w:rsidRDefault="006005F0" w:rsidP="006005F0">
      <w:pPr>
        <w:pStyle w:val="Bibliography"/>
      </w:pPr>
      <w:r>
        <w:t xml:space="preserve">Kumar, R. and Nagpal, B. (2019) ‘Analysis and prediction of crime patterns using big data’, </w:t>
      </w:r>
      <w:r>
        <w:rPr>
          <w:i/>
          <w:iCs/>
        </w:rPr>
        <w:t>International Journal of Information Technology</w:t>
      </w:r>
      <w:r>
        <w:t>, 11(4), pp. 799–805. Available at: https://doi.org/10.1007/s41870-018-0260-7.</w:t>
      </w:r>
    </w:p>
    <w:p w14:paraId="5CFE6036" w14:textId="77777777" w:rsidR="006005F0" w:rsidRDefault="006005F0" w:rsidP="006005F0">
      <w:pPr>
        <w:pStyle w:val="Bibliography"/>
      </w:pPr>
      <w:r>
        <w:t xml:space="preserve">Lamari, Y. </w:t>
      </w:r>
      <w:r>
        <w:rPr>
          <w:i/>
          <w:iCs/>
        </w:rPr>
        <w:t>et al.</w:t>
      </w:r>
      <w:r>
        <w:t xml:space="preserve"> (2020) ‘Predicting Spatial Crime Occurrences through an Efficient Ensemble-Learning Model’, </w:t>
      </w:r>
      <w:r>
        <w:rPr>
          <w:i/>
          <w:iCs/>
        </w:rPr>
        <w:t>ISPRS International Journal of Geo-Information</w:t>
      </w:r>
      <w:r>
        <w:t>, 9(11), p. 645. Available at: https://doi.org/10.3390/ijgi9110645.</w:t>
      </w:r>
    </w:p>
    <w:p w14:paraId="25BDE0E5" w14:textId="77777777" w:rsidR="006005F0" w:rsidRDefault="006005F0" w:rsidP="006005F0">
      <w:pPr>
        <w:pStyle w:val="Bibliography"/>
      </w:pPr>
      <w:r>
        <w:t xml:space="preserve">Lee, Y. and Park, J. (2022) ‘Using Big Data to Prevent Crime: Legitimacy Matters’, </w:t>
      </w:r>
      <w:r>
        <w:rPr>
          <w:i/>
          <w:iCs/>
        </w:rPr>
        <w:t>Asian Journal of Criminology</w:t>
      </w:r>
      <w:r>
        <w:t>, 17(1), pp. 61–80. Available at: https://doi.org/10.1007/s11417-021-09353-4.</w:t>
      </w:r>
    </w:p>
    <w:p w14:paraId="00696C8A" w14:textId="77777777" w:rsidR="006005F0" w:rsidRDefault="006005F0" w:rsidP="006005F0">
      <w:pPr>
        <w:pStyle w:val="Bibliography"/>
      </w:pPr>
      <w:r>
        <w:t xml:space="preserve">Lim, M., Abdullah, A. and Jhanjhi, N. (2021) ‘Performance optimization of criminal network hidden link prediction model with deep reinforcement learning’, </w:t>
      </w:r>
      <w:r>
        <w:rPr>
          <w:i/>
          <w:iCs/>
        </w:rPr>
        <w:t>Journal of King Saud University - Computer and Information Sciences</w:t>
      </w:r>
      <w:r>
        <w:t>, 33(10), pp. 1202–1210. Available at: https://doi.org/10.1016/j.jksuci.2019.07.010.</w:t>
      </w:r>
    </w:p>
    <w:p w14:paraId="67759836" w14:textId="77777777" w:rsidR="006005F0" w:rsidRDefault="006005F0" w:rsidP="006005F0">
      <w:pPr>
        <w:pStyle w:val="Bibliography"/>
      </w:pPr>
      <w:r>
        <w:t xml:space="preserve">Lin, Y.-L., Chen, T.-Y. and Yu, L.-C. (2017) ‘Using Machine Learning to Assist Crime Prevention’, in </w:t>
      </w:r>
      <w:r>
        <w:rPr>
          <w:i/>
          <w:iCs/>
        </w:rPr>
        <w:t>2017 6th IIAI International Congress on Advanced Applied Informatics (IIAI-AAI)</w:t>
      </w:r>
      <w:r>
        <w:t xml:space="preserve">. </w:t>
      </w:r>
      <w:r>
        <w:rPr>
          <w:i/>
          <w:iCs/>
        </w:rPr>
        <w:t>2017 6th IIAI International Congress on Advanced Applied Informatics (IIAI-AAI)</w:t>
      </w:r>
      <w:r>
        <w:t>, pp. 1029–1030. Available at: https://doi.org/10.1109/IIAI-AAI.2017.46.</w:t>
      </w:r>
    </w:p>
    <w:p w14:paraId="255D44A9" w14:textId="77777777" w:rsidR="006005F0" w:rsidRDefault="006005F0" w:rsidP="006005F0">
      <w:pPr>
        <w:pStyle w:val="Bibliography"/>
      </w:pPr>
      <w:r>
        <w:t xml:space="preserve">Liu, M. and Lu, T. (2019) ‘A Hybrid Model of Crime Prediction’, </w:t>
      </w:r>
      <w:r>
        <w:rPr>
          <w:i/>
          <w:iCs/>
        </w:rPr>
        <w:t>Journal of Physics: Conference Series</w:t>
      </w:r>
      <w:r>
        <w:t>, 1168(3), p. 032031. Available at: https://doi.org/10.1088/1742-6596/1168/3/032031.</w:t>
      </w:r>
    </w:p>
    <w:p w14:paraId="061FBE9F" w14:textId="77777777" w:rsidR="006005F0" w:rsidRDefault="006005F0" w:rsidP="006005F0">
      <w:pPr>
        <w:pStyle w:val="Bibliography"/>
      </w:pPr>
      <w:r>
        <w:t xml:space="preserve">Lloyd, C.D. </w:t>
      </w:r>
      <w:r>
        <w:rPr>
          <w:i/>
          <w:iCs/>
        </w:rPr>
        <w:t>et al.</w:t>
      </w:r>
      <w:r>
        <w:t xml:space="preserve"> (2020) ‘Reassessment improves prediction of criminal recidivism: A prospective study of 3,421 individuals in New Zealand’, </w:t>
      </w:r>
      <w:r>
        <w:rPr>
          <w:i/>
          <w:iCs/>
        </w:rPr>
        <w:t>Psychological Assessment</w:t>
      </w:r>
      <w:r>
        <w:t>, 32, pp. 568–581. Available at: https://doi.org/10.1037/pas0000813.</w:t>
      </w:r>
    </w:p>
    <w:p w14:paraId="0AE08839" w14:textId="77777777" w:rsidR="006005F0" w:rsidRDefault="006005F0" w:rsidP="006005F0">
      <w:pPr>
        <w:pStyle w:val="Bibliography"/>
      </w:pPr>
      <w:r>
        <w:t xml:space="preserve">Meijer, A. and Wessels, M. (2019) ‘Predictive Policing: Review of Benefits and Drawbacks’, </w:t>
      </w:r>
      <w:r>
        <w:rPr>
          <w:i/>
          <w:iCs/>
        </w:rPr>
        <w:t>International Journal of Public Administration</w:t>
      </w:r>
      <w:r>
        <w:t>, 42(12), pp. 1031–1039. Available at: https://doi.org/10.1080/01900692.2019.1575664.</w:t>
      </w:r>
    </w:p>
    <w:p w14:paraId="62D6977F" w14:textId="77777777" w:rsidR="006005F0" w:rsidRDefault="006005F0" w:rsidP="006005F0">
      <w:pPr>
        <w:pStyle w:val="Bibliography"/>
      </w:pPr>
      <w:r>
        <w:t xml:space="preserve">Montasari, R. (2023) ‘The Application of Big Data Predictive Analytics and Surveillance Technologies in the Field of Policing’, in R. Montasari (ed.) </w:t>
      </w:r>
      <w:r>
        <w:rPr>
          <w:i/>
          <w:iCs/>
        </w:rPr>
        <w:t xml:space="preserve">Countering Cyberterrorism: The Confluence of Artificial </w:t>
      </w:r>
      <w:r>
        <w:rPr>
          <w:i/>
          <w:iCs/>
        </w:rPr>
        <w:lastRenderedPageBreak/>
        <w:t>Intelligence, Cyber Forensics and Digital Policing in US and UK National Cybersecurity</w:t>
      </w:r>
      <w:r>
        <w:t>. Cham: Springer International Publishing (Advances in Information Security), pp. 81–114. Available at: https://doi.org/10.1007/978-3-031-21920-7_5.</w:t>
      </w:r>
    </w:p>
    <w:p w14:paraId="5D7EC418" w14:textId="77777777" w:rsidR="006005F0" w:rsidRDefault="006005F0" w:rsidP="006005F0">
      <w:pPr>
        <w:pStyle w:val="Bibliography"/>
      </w:pPr>
      <w:r>
        <w:t xml:space="preserve">Mugari, I. and Obioha, E.E. (2021) ‘Predictive Policing and Crime Control in The United States of America and Europe: Trends in a Decade of Research and the Future of Predictive Policing’, </w:t>
      </w:r>
      <w:r>
        <w:rPr>
          <w:i/>
          <w:iCs/>
        </w:rPr>
        <w:t>Social Sciences</w:t>
      </w:r>
      <w:r>
        <w:t>, 10(6), p. 234. Available at: https://doi.org/10.3390/socsci10060234.</w:t>
      </w:r>
    </w:p>
    <w:p w14:paraId="6335A834" w14:textId="77777777" w:rsidR="006005F0" w:rsidRDefault="006005F0" w:rsidP="006005F0">
      <w:pPr>
        <w:pStyle w:val="Bibliography"/>
      </w:pPr>
      <w:r>
        <w:t xml:space="preserve">Niu, X. </w:t>
      </w:r>
      <w:r>
        <w:rPr>
          <w:i/>
          <w:iCs/>
        </w:rPr>
        <w:t>et al.</w:t>
      </w:r>
      <w:r>
        <w:t xml:space="preserve"> (2019) ‘Dynamics of crime activities in the network of city community areas’, </w:t>
      </w:r>
      <w:r>
        <w:rPr>
          <w:i/>
          <w:iCs/>
        </w:rPr>
        <w:t>Applied Network Science</w:t>
      </w:r>
      <w:r>
        <w:t>, 4(1), p. 127. Available at: https://doi.org/10.1007/s41109-019-0239-8.</w:t>
      </w:r>
    </w:p>
    <w:p w14:paraId="1C82CAC7" w14:textId="77777777" w:rsidR="006005F0" w:rsidRDefault="006005F0" w:rsidP="006005F0">
      <w:pPr>
        <w:pStyle w:val="Bibliography"/>
      </w:pPr>
      <w:r>
        <w:t xml:space="preserve">Olabanjo, O.A. </w:t>
      </w:r>
      <w:r>
        <w:rPr>
          <w:i/>
          <w:iCs/>
        </w:rPr>
        <w:t>et al.</w:t>
      </w:r>
      <w:r>
        <w:t xml:space="preserve"> (2021) ‘An ensemble machine learning model for the prediction of danger zones: Towards a global counter-terrorism’, </w:t>
      </w:r>
      <w:r>
        <w:rPr>
          <w:i/>
          <w:iCs/>
        </w:rPr>
        <w:t>Soft Computing Letters</w:t>
      </w:r>
      <w:r>
        <w:t>, 3, p. 100020. Available at: https://doi.org/10.1016/j.socl.2021.100020.</w:t>
      </w:r>
    </w:p>
    <w:p w14:paraId="60A9FFBE" w14:textId="77777777" w:rsidR="006005F0" w:rsidRDefault="006005F0" w:rsidP="006005F0">
      <w:pPr>
        <w:pStyle w:val="Bibliography"/>
      </w:pPr>
      <w:r>
        <w:t xml:space="preserve">Palanivinayagam, A. </w:t>
      </w:r>
      <w:r>
        <w:rPr>
          <w:i/>
          <w:iCs/>
        </w:rPr>
        <w:t>et al.</w:t>
      </w:r>
      <w:r>
        <w:t xml:space="preserve"> (2021) ‘An Optimized Machine Learning and Big Data Approach to Crime Detection’, </w:t>
      </w:r>
      <w:r>
        <w:rPr>
          <w:i/>
          <w:iCs/>
        </w:rPr>
        <w:t>Wireless Communications and Mobile Computing</w:t>
      </w:r>
      <w:r>
        <w:t>, 2021, p. e5291528. Available at: https://doi.org/10.1155/2021/5291528.</w:t>
      </w:r>
    </w:p>
    <w:p w14:paraId="74C518DA" w14:textId="77777777" w:rsidR="006005F0" w:rsidRDefault="006005F0" w:rsidP="006005F0">
      <w:pPr>
        <w:pStyle w:val="Bibliography"/>
      </w:pPr>
      <w:r>
        <w:t xml:space="preserve">Patton, D.U. </w:t>
      </w:r>
      <w:r>
        <w:rPr>
          <w:i/>
          <w:iCs/>
        </w:rPr>
        <w:t>et al.</w:t>
      </w:r>
      <w:r>
        <w:t xml:space="preserve"> (2022) ‘Community implications for gun violence prevention during co-occurring pandemics; a qualitative and computational analysis study’, </w:t>
      </w:r>
      <w:r>
        <w:rPr>
          <w:i/>
          <w:iCs/>
        </w:rPr>
        <w:t>Preventive Medicine</w:t>
      </w:r>
      <w:r>
        <w:t>, 165, p. 107263. Available at: https://doi.org/10.1016/j.ypmed.2022.107263.</w:t>
      </w:r>
    </w:p>
    <w:p w14:paraId="48575490" w14:textId="77777777" w:rsidR="006005F0" w:rsidRDefault="006005F0" w:rsidP="006005F0">
      <w:pPr>
        <w:pStyle w:val="Bibliography"/>
      </w:pPr>
      <w:r>
        <w:t xml:space="preserve">Pavan Naidu Kavala, S.A. </w:t>
      </w:r>
      <w:r>
        <w:rPr>
          <w:i/>
          <w:iCs/>
        </w:rPr>
        <w:t>et al.</w:t>
      </w:r>
      <w:r>
        <w:t xml:space="preserve"> (2022) ‘Crime analysis and Prediction using Neural Networks’, in </w:t>
      </w:r>
      <w:r>
        <w:rPr>
          <w:i/>
          <w:iCs/>
        </w:rPr>
        <w:t>2022 8th International Conference on Advanced Computing and Communication Systems (ICACCS)</w:t>
      </w:r>
      <w:r>
        <w:t xml:space="preserve">. </w:t>
      </w:r>
      <w:r>
        <w:rPr>
          <w:i/>
          <w:iCs/>
        </w:rPr>
        <w:t>2022 8th International Conference on Advanced Computing and Communication Systems (ICACCS)</w:t>
      </w:r>
      <w:r>
        <w:t>, pp. 2047–2050. Available at: https://doi.org/10.1109/ICACCS54159.2022.9785081.</w:t>
      </w:r>
    </w:p>
    <w:p w14:paraId="5953EB68" w14:textId="77777777" w:rsidR="006005F0" w:rsidRDefault="006005F0" w:rsidP="006005F0">
      <w:pPr>
        <w:pStyle w:val="Bibliography"/>
      </w:pPr>
      <w:r>
        <w:t xml:space="preserve">Pelham, W.E., Petras, H. and Pardini, D.A. (2020) ‘Can Machine Learning Improve Screening for Targeted Delinquency Prevention Programs?’, </w:t>
      </w:r>
      <w:r>
        <w:rPr>
          <w:i/>
          <w:iCs/>
        </w:rPr>
        <w:t>Prevention Science</w:t>
      </w:r>
      <w:r>
        <w:t>, 21(2), pp. 158–170. Available at: https://doi.org/10.1007/s11121-019-01040-2.</w:t>
      </w:r>
    </w:p>
    <w:p w14:paraId="037ADF7C" w14:textId="77777777" w:rsidR="006005F0" w:rsidRDefault="006005F0" w:rsidP="006005F0">
      <w:pPr>
        <w:pStyle w:val="Bibliography"/>
      </w:pPr>
      <w:r>
        <w:t xml:space="preserve">Rahman, Md.A. and Islam, A.B.M.A.A. (2022) ‘Cri-Astrologer: Predicting Demography of Involved Criminals based on Historical Data’, in </w:t>
      </w:r>
      <w:r>
        <w:rPr>
          <w:i/>
          <w:iCs/>
        </w:rPr>
        <w:t>2022 9th International Conference on Networking, Systems and Security</w:t>
      </w:r>
      <w:r>
        <w:t xml:space="preserve">. </w:t>
      </w:r>
      <w:r>
        <w:rPr>
          <w:i/>
          <w:iCs/>
        </w:rPr>
        <w:t>9th NSysS 2022: 2022 9th International Conference on Networking, Systems and Security</w:t>
      </w:r>
      <w:r>
        <w:t>, Cox’s Bazar Bangladesh: ACM, pp. 92–102. Available at: https://doi.org/10.1145/3569551.3569561.</w:t>
      </w:r>
    </w:p>
    <w:p w14:paraId="1BDC3E56" w14:textId="77777777" w:rsidR="006005F0" w:rsidRDefault="006005F0" w:rsidP="006005F0">
      <w:pPr>
        <w:pStyle w:val="Bibliography"/>
      </w:pPr>
      <w:r>
        <w:t xml:space="preserve">Rumi, S.K., Deng, K. and Salim, F.D. (2018) ‘Crime event prediction with dynamic features’, </w:t>
      </w:r>
      <w:r>
        <w:rPr>
          <w:i/>
          <w:iCs/>
        </w:rPr>
        <w:t>EPJ Data Science</w:t>
      </w:r>
      <w:r>
        <w:t>, 7(1), p. 43. Available at: https://doi.org/10.1140/epjds/s13688-018-0171-7.</w:t>
      </w:r>
    </w:p>
    <w:p w14:paraId="001EFA55" w14:textId="77777777" w:rsidR="006005F0" w:rsidRDefault="006005F0" w:rsidP="006005F0">
      <w:pPr>
        <w:pStyle w:val="Bibliography"/>
      </w:pPr>
      <w:r>
        <w:t xml:space="preserve">Sheehey, B. (2019) ‘Algorithmic paranoia: the temporal governmentality of predictive policing’, </w:t>
      </w:r>
      <w:r>
        <w:rPr>
          <w:i/>
          <w:iCs/>
        </w:rPr>
        <w:t>Ethics and Information Technology</w:t>
      </w:r>
      <w:r>
        <w:t>, 21(1), pp. 49–58. Available at: https://doi.org/10.1007/s10676-018-9489-x.</w:t>
      </w:r>
    </w:p>
    <w:p w14:paraId="3F76419B" w14:textId="77777777" w:rsidR="006005F0" w:rsidRDefault="006005F0" w:rsidP="006005F0">
      <w:pPr>
        <w:pStyle w:val="Bibliography"/>
      </w:pPr>
      <w:r>
        <w:t xml:space="preserve">Shinde, P. </w:t>
      </w:r>
      <w:r>
        <w:rPr>
          <w:i/>
          <w:iCs/>
        </w:rPr>
        <w:t>et al.</w:t>
      </w:r>
      <w:r>
        <w:t xml:space="preserve"> (2022) ‘Study on Crime Examination and Forecasting using Machine Learning’, </w:t>
      </w:r>
      <w:r>
        <w:rPr>
          <w:i/>
          <w:iCs/>
        </w:rPr>
        <w:t>Journal of Pharmaceutical Negative Results</w:t>
      </w:r>
      <w:r>
        <w:t>, pp. 7586–7594. Available at: https://doi.org/10.47750/pnr.2022.13.S07.915.</w:t>
      </w:r>
    </w:p>
    <w:p w14:paraId="36BFB007" w14:textId="77777777" w:rsidR="006005F0" w:rsidRDefault="006005F0" w:rsidP="006005F0">
      <w:pPr>
        <w:pStyle w:val="Bibliography"/>
      </w:pPr>
      <w:r>
        <w:t xml:space="preserve">Singh, K., Chaudhary, A.S. and Kaur, P. (2019) ‘A Machine Learning Approach for Enhancing Defence Against Global Terrorism’, in </w:t>
      </w:r>
      <w:r>
        <w:rPr>
          <w:i/>
          <w:iCs/>
        </w:rPr>
        <w:t>2019 Twelfth International Conference on Contemporary Computing (IC3)</w:t>
      </w:r>
      <w:r>
        <w:t xml:space="preserve">. </w:t>
      </w:r>
      <w:r>
        <w:rPr>
          <w:i/>
          <w:iCs/>
        </w:rPr>
        <w:t>2019 Twelfth International Conference on Contemporary Computing (IC3)</w:t>
      </w:r>
      <w:r>
        <w:t>, pp. 1–5. Available at: https://doi.org/10.1109/IC3.2019.8844947.</w:t>
      </w:r>
    </w:p>
    <w:p w14:paraId="72D0C0CD" w14:textId="77777777" w:rsidR="006005F0" w:rsidRDefault="006005F0" w:rsidP="006005F0">
      <w:pPr>
        <w:pStyle w:val="Bibliography"/>
      </w:pPr>
      <w:r>
        <w:lastRenderedPageBreak/>
        <w:t xml:space="preserve">Sobh, T.S. (2020) ‘An Intelligent and Secure Framework for Anti-Money Laundering’, </w:t>
      </w:r>
      <w:r>
        <w:rPr>
          <w:i/>
          <w:iCs/>
        </w:rPr>
        <w:t>Journal of Applied Security Research</w:t>
      </w:r>
      <w:r>
        <w:t>, 15(4), pp. 517–546. Available at: https://doi.org/10.1080/19361610.2020.1812994.</w:t>
      </w:r>
    </w:p>
    <w:p w14:paraId="4D816485" w14:textId="77777777" w:rsidR="006005F0" w:rsidRDefault="006005F0" w:rsidP="006005F0">
      <w:pPr>
        <w:pStyle w:val="Bibliography"/>
      </w:pPr>
      <w:r>
        <w:t xml:space="preserve">Stalidis, P., Semertzidis, T. and Daras, P. (2021) ‘Examining Deep Learning Architectures for Crime Classification and Prediction’, </w:t>
      </w:r>
      <w:r>
        <w:rPr>
          <w:i/>
          <w:iCs/>
        </w:rPr>
        <w:t>Forecasting</w:t>
      </w:r>
      <w:r>
        <w:t>, 3(4), pp. 741–762. Available at: https://doi.org/10.3390/forecast3040046.</w:t>
      </w:r>
    </w:p>
    <w:p w14:paraId="77FA1974" w14:textId="77777777" w:rsidR="006005F0" w:rsidRDefault="006005F0" w:rsidP="006005F0">
      <w:pPr>
        <w:pStyle w:val="Bibliography"/>
      </w:pPr>
      <w:r>
        <w:t>Stec, A. and Klabjan, D. (2018) ‘Forecasting Crime with Deep Learning’. arXiv. Available at: http://arxiv.org/abs/1806.01486 (Accessed: 20 March 2023).</w:t>
      </w:r>
    </w:p>
    <w:p w14:paraId="50AF80DC" w14:textId="77777777" w:rsidR="006005F0" w:rsidRDefault="006005F0" w:rsidP="006005F0">
      <w:pPr>
        <w:pStyle w:val="Bibliography"/>
      </w:pPr>
      <w:r>
        <w:t xml:space="preserve">Suguna, M.R., Jeyavathana, R.B. and Kanimozhi, K.V. (2022) ‘Comparative analysis of crime predictions using machine learning algorithms with geospatial features’, </w:t>
      </w:r>
      <w:r>
        <w:rPr>
          <w:i/>
          <w:iCs/>
        </w:rPr>
        <w:t>AIP Conference Proceedings</w:t>
      </w:r>
      <w:r>
        <w:t>, 2393(1), p. 020004. Available at: https://doi.org/10.1063/5.0074141.</w:t>
      </w:r>
    </w:p>
    <w:p w14:paraId="77EF4C5D" w14:textId="77777777" w:rsidR="006005F0" w:rsidRDefault="006005F0" w:rsidP="006005F0">
      <w:pPr>
        <w:pStyle w:val="Bibliography"/>
      </w:pPr>
      <w:r>
        <w:t xml:space="preserve">Teixeira, M. </w:t>
      </w:r>
      <w:r>
        <w:rPr>
          <w:i/>
          <w:iCs/>
        </w:rPr>
        <w:t>et al.</w:t>
      </w:r>
      <w:r>
        <w:t xml:space="preserve"> (2018) ‘SCADA System Testbed for Cybersecurity Research Using Machine Learning Approach’, </w:t>
      </w:r>
      <w:r>
        <w:rPr>
          <w:i/>
          <w:iCs/>
        </w:rPr>
        <w:t>Future Internet</w:t>
      </w:r>
      <w:r>
        <w:t>, 10(8), p. 76. Available at: https://doi.org/10.3390/fi10080076.</w:t>
      </w:r>
    </w:p>
    <w:p w14:paraId="325180D3" w14:textId="77777777" w:rsidR="006005F0" w:rsidRDefault="006005F0" w:rsidP="006005F0">
      <w:pPr>
        <w:pStyle w:val="Bibliography"/>
      </w:pPr>
      <w:r>
        <w:t xml:space="preserve">ToppiReddy, H.K.R., Saini, B. and Mahajan, G. (2018) ‘Crime Prediction &amp; Monitoring Framework Based on Spatial Analysis’, </w:t>
      </w:r>
      <w:r>
        <w:rPr>
          <w:i/>
          <w:iCs/>
        </w:rPr>
        <w:t>Procedia Computer Science</w:t>
      </w:r>
      <w:r>
        <w:t>, 132, pp. 696–705. Available at: https://doi.org/10.1016/j.procs.2018.05.075.</w:t>
      </w:r>
    </w:p>
    <w:p w14:paraId="7BC7EE00" w14:textId="77777777" w:rsidR="006005F0" w:rsidRDefault="006005F0" w:rsidP="006005F0">
      <w:pPr>
        <w:pStyle w:val="Bibliography"/>
      </w:pPr>
      <w:r>
        <w:t xml:space="preserve">Toure, I. and Gangopadhyay, A. (2016) ‘Real time big data analytics for predicting terrorist incidents’, in </w:t>
      </w:r>
      <w:r>
        <w:rPr>
          <w:i/>
          <w:iCs/>
        </w:rPr>
        <w:t>2016 IEEE Symposium on Technologies for Homeland Security (HST)</w:t>
      </w:r>
      <w:r>
        <w:t xml:space="preserve">. </w:t>
      </w:r>
      <w:r>
        <w:rPr>
          <w:i/>
          <w:iCs/>
        </w:rPr>
        <w:t>2016 IEEE Symposium on Technologies for Homeland Security (HST)</w:t>
      </w:r>
      <w:r>
        <w:t>, Waltham, MA, USA: IEEE, pp. 1–6. Available at: https://doi.org/10.1109/THS.2016.7568906.</w:t>
      </w:r>
    </w:p>
    <w:p w14:paraId="40025D8D" w14:textId="77777777" w:rsidR="006005F0" w:rsidRDefault="006005F0" w:rsidP="006005F0">
      <w:pPr>
        <w:pStyle w:val="Bibliography"/>
      </w:pPr>
      <w:r>
        <w:t xml:space="preserve">Towers, S. </w:t>
      </w:r>
      <w:r>
        <w:rPr>
          <w:i/>
          <w:iCs/>
        </w:rPr>
        <w:t>et al.</w:t>
      </w:r>
      <w:r>
        <w:t xml:space="preserve"> (2018) ‘Factors influencing temporal patterns in crime in a large American city: A predictive analytics perspective’, </w:t>
      </w:r>
      <w:r>
        <w:rPr>
          <w:i/>
          <w:iCs/>
        </w:rPr>
        <w:t>PLOS ONE</w:t>
      </w:r>
      <w:r>
        <w:t>. Edited by H. Eisenbarth, 13(10), p. e0205151. Available at: https://doi.org/10.1371/journal.pone.0205151.</w:t>
      </w:r>
    </w:p>
    <w:p w14:paraId="35CBC543" w14:textId="77777777" w:rsidR="006005F0" w:rsidRDefault="006005F0" w:rsidP="006005F0">
      <w:pPr>
        <w:pStyle w:val="Bibliography"/>
      </w:pPr>
      <w:r>
        <w:t xml:space="preserve">Travaini, G.V. </w:t>
      </w:r>
      <w:r>
        <w:rPr>
          <w:i/>
          <w:iCs/>
        </w:rPr>
        <w:t>et al.</w:t>
      </w:r>
      <w:r>
        <w:t xml:space="preserve"> (2022) ‘Machine Learning and Criminal Justice: A Systematic Review of Advanced Methodology for Recidivism Risk Prediction’, </w:t>
      </w:r>
      <w:r>
        <w:rPr>
          <w:i/>
          <w:iCs/>
        </w:rPr>
        <w:t>International Journal of Environmental Research and Public Health</w:t>
      </w:r>
      <w:r>
        <w:t>, 19(17), p. 10594. Available at: https://doi.org/10.3390/ijerph191710594.</w:t>
      </w:r>
    </w:p>
    <w:p w14:paraId="655B696A" w14:textId="77777777" w:rsidR="006005F0" w:rsidRDefault="006005F0" w:rsidP="006005F0">
      <w:pPr>
        <w:pStyle w:val="Bibliography"/>
      </w:pPr>
      <w:r>
        <w:t xml:space="preserve">Uzlov, D. </w:t>
      </w:r>
      <w:r>
        <w:rPr>
          <w:i/>
          <w:iCs/>
        </w:rPr>
        <w:t>et al.</w:t>
      </w:r>
      <w:r>
        <w:t xml:space="preserve"> (2020) ‘Adaptive Matrix Model for a Crime Forecasting Task’, in </w:t>
      </w:r>
      <w:r>
        <w:rPr>
          <w:i/>
          <w:iCs/>
        </w:rPr>
        <w:t>2020 IEEE Third International Conference on Data Stream Mining &amp; Processing (DSMP)</w:t>
      </w:r>
      <w:r>
        <w:t xml:space="preserve">. </w:t>
      </w:r>
      <w:r>
        <w:rPr>
          <w:i/>
          <w:iCs/>
        </w:rPr>
        <w:t>2020 IEEE Third International Conference on Data Stream Mining &amp; Processing (DSMP)</w:t>
      </w:r>
      <w:r>
        <w:t>, pp. 96–101. Available at: https://doi.org/10.1109/DSMP47368.2020.9204127.</w:t>
      </w:r>
    </w:p>
    <w:p w14:paraId="7EE7EBAF" w14:textId="77777777" w:rsidR="006005F0" w:rsidRDefault="006005F0" w:rsidP="006005F0">
      <w:pPr>
        <w:pStyle w:val="Bibliography"/>
      </w:pPr>
      <w:r>
        <w:t xml:space="preserve">Wang, C. </w:t>
      </w:r>
      <w:r>
        <w:rPr>
          <w:i/>
          <w:iCs/>
        </w:rPr>
        <w:t>et al.</w:t>
      </w:r>
      <w:r>
        <w:t xml:space="preserve"> (2022) ‘In Pursuit of Interpretable, Fair and Accurate Machine Learning for Criminal Recidivism Prediction’, </w:t>
      </w:r>
      <w:r>
        <w:rPr>
          <w:i/>
          <w:iCs/>
        </w:rPr>
        <w:t>Journal of Quantitative Criminology</w:t>
      </w:r>
      <w:r>
        <w:t xml:space="preserve"> [Preprint]. Available at: https://doi.org/10.1007/s10940-022-09545-w.</w:t>
      </w:r>
    </w:p>
    <w:p w14:paraId="22499329" w14:textId="77777777" w:rsidR="006005F0" w:rsidRDefault="006005F0" w:rsidP="006005F0">
      <w:pPr>
        <w:pStyle w:val="Bibliography"/>
      </w:pPr>
      <w:r>
        <w:t xml:space="preserve">Wang, Z. </w:t>
      </w:r>
      <w:r>
        <w:rPr>
          <w:i/>
          <w:iCs/>
        </w:rPr>
        <w:t>et al.</w:t>
      </w:r>
      <w:r>
        <w:t xml:space="preserve"> (2019) ‘Crime Geographical Displacement: Testing Its Potential Contribution to Crime Prediction’, </w:t>
      </w:r>
      <w:r>
        <w:rPr>
          <w:i/>
          <w:iCs/>
        </w:rPr>
        <w:t>ISPRS International Journal of Geo-Information</w:t>
      </w:r>
      <w:r>
        <w:t>, 8(9), p. 383. Available at: https://doi.org/10.3390/ijgi8090383.</w:t>
      </w:r>
    </w:p>
    <w:p w14:paraId="7B9F45A9" w14:textId="77777777" w:rsidR="006005F0" w:rsidRDefault="006005F0" w:rsidP="006005F0">
      <w:pPr>
        <w:pStyle w:val="Bibliography"/>
      </w:pPr>
      <w:r>
        <w:t xml:space="preserve">Wheeler, A.P. and Steenbeek, W. (2021) ‘Mapping the Risk Terrain for Crime Using Machine Learning’, </w:t>
      </w:r>
      <w:r>
        <w:rPr>
          <w:i/>
          <w:iCs/>
        </w:rPr>
        <w:t>Journal of Quantitative Criminology</w:t>
      </w:r>
      <w:r>
        <w:t>, 37(2), pp. 445–480. Available at: https://doi.org/10.1007/s10940-020-09457-7.</w:t>
      </w:r>
    </w:p>
    <w:p w14:paraId="28406652" w14:textId="77777777" w:rsidR="006005F0" w:rsidRDefault="006005F0" w:rsidP="006005F0">
      <w:pPr>
        <w:pStyle w:val="Bibliography"/>
      </w:pPr>
      <w:r>
        <w:lastRenderedPageBreak/>
        <w:t xml:space="preserve">William, P. </w:t>
      </w:r>
      <w:r>
        <w:rPr>
          <w:i/>
          <w:iCs/>
        </w:rPr>
        <w:t>et al.</w:t>
      </w:r>
      <w:r>
        <w:t xml:space="preserve"> (2023) ‘Crime Analysis Using Computer Vision Approach with Machine Learning’, in N. Marriwala et al. (eds) </w:t>
      </w:r>
      <w:r>
        <w:rPr>
          <w:i/>
          <w:iCs/>
        </w:rPr>
        <w:t>Mobile Radio Communications and 5G Networks</w:t>
      </w:r>
      <w:r>
        <w:t>. Singapore: Springer Nature (Lecture Notes in Networks and Systems), pp. 297–315. Available at: https://doi.org/10.1007/978-981-19-7982-8_25.</w:t>
      </w:r>
    </w:p>
    <w:p w14:paraId="49A2306E" w14:textId="77777777" w:rsidR="006005F0" w:rsidRDefault="006005F0" w:rsidP="006005F0">
      <w:pPr>
        <w:pStyle w:val="Bibliography"/>
      </w:pPr>
      <w:r>
        <w:t xml:space="preserve">Yadav, R. and Kumari Sheoran, S. (2018) ‘Modified ARIMA Model for Improving Certainty in Spatio-Temporal Crime Event Prediction’, </w:t>
      </w:r>
      <w:r>
        <w:rPr>
          <w:i/>
          <w:iCs/>
        </w:rPr>
        <w:t>2018 3rd International Conference and Workshops on Recent Advances and Innovations in Engineering (ICRAIE)</w:t>
      </w:r>
      <w:r>
        <w:t>, pp. 1–4. Available at: https://doi.org/10.1109/ICRAIE.2018.8710398.</w:t>
      </w:r>
    </w:p>
    <w:p w14:paraId="6E28C13A" w14:textId="77777777" w:rsidR="006005F0" w:rsidRDefault="006005F0" w:rsidP="006005F0">
      <w:pPr>
        <w:pStyle w:val="Bibliography"/>
      </w:pPr>
      <w:r>
        <w:t xml:space="preserve">Yang, B. </w:t>
      </w:r>
      <w:r>
        <w:rPr>
          <w:i/>
          <w:iCs/>
        </w:rPr>
        <w:t>et al.</w:t>
      </w:r>
      <w:r>
        <w:t xml:space="preserve"> (2020) ‘A spatio-temporal method for crime prediction using historical crime data and transitional zones identified from nightlight imagery’, </w:t>
      </w:r>
      <w:r>
        <w:rPr>
          <w:i/>
          <w:iCs/>
        </w:rPr>
        <w:t>International Journal of Geographical Information Science</w:t>
      </w:r>
      <w:r>
        <w:t>, 34(9), pp. 1740–1764. Available at: https://doi.org/10.1080/13658816.2020.1737701.</w:t>
      </w:r>
    </w:p>
    <w:p w14:paraId="2C89C309" w14:textId="77777777" w:rsidR="006005F0" w:rsidRDefault="006005F0" w:rsidP="006005F0">
      <w:pPr>
        <w:pStyle w:val="Bibliography"/>
      </w:pPr>
      <w:r>
        <w:t xml:space="preserve">Ye, X., Duan, L. and Peng, Q. (2021) ‘Spatiotemporal Prediction of Theft Risk with Deep Inception-Residual Networks’, </w:t>
      </w:r>
      <w:r>
        <w:rPr>
          <w:i/>
          <w:iCs/>
        </w:rPr>
        <w:t>Smart Cities</w:t>
      </w:r>
      <w:r>
        <w:t>, 4(1), pp. 204–216. Available at: https://doi.org/10.3390/smartcities4010013.</w:t>
      </w:r>
    </w:p>
    <w:p w14:paraId="3C0BF893" w14:textId="77777777" w:rsidR="006005F0" w:rsidRDefault="006005F0" w:rsidP="006005F0">
      <w:pPr>
        <w:pStyle w:val="Bibliography"/>
      </w:pPr>
      <w:r>
        <w:t xml:space="preserve">Yoo, Y. and Wheeler, A.P. (2019) ‘Using risk terrain modeling to predict homeless related crime in Los Angeles, California’, </w:t>
      </w:r>
      <w:r>
        <w:rPr>
          <w:i/>
          <w:iCs/>
        </w:rPr>
        <w:t>Applied Geography</w:t>
      </w:r>
      <w:r>
        <w:t>, 109, p. 102039. Available at: https://doi.org/10.1016/j.apgeog.2019.102039.</w:t>
      </w:r>
    </w:p>
    <w:p w14:paraId="324C041B" w14:textId="77777777" w:rsidR="006005F0" w:rsidRDefault="006005F0" w:rsidP="006005F0">
      <w:pPr>
        <w:pStyle w:val="Bibliography"/>
      </w:pPr>
      <w:r>
        <w:t xml:space="preserve">Young, M.M., Bullock, J.B. and Lecy, J.D. (2019) ‘Artificial Discretion as a Tool of Governance: A Framework for Understanding the Impact of Artificial Intelligence on Public Administration’, </w:t>
      </w:r>
      <w:r>
        <w:rPr>
          <w:i/>
          <w:iCs/>
        </w:rPr>
        <w:t>Perspectives on Public Management and Governance</w:t>
      </w:r>
      <w:r>
        <w:t>, 2(4), pp. 301–313. Available at: https://doi.org/10.1093/ppmgov/gvz014.</w:t>
      </w:r>
    </w:p>
    <w:p w14:paraId="29465E72" w14:textId="77777777" w:rsidR="006005F0" w:rsidRDefault="006005F0" w:rsidP="006005F0">
      <w:pPr>
        <w:pStyle w:val="Bibliography"/>
      </w:pPr>
      <w:r>
        <w:t xml:space="preserve">Yu, C.-H. </w:t>
      </w:r>
      <w:r>
        <w:rPr>
          <w:i/>
          <w:iCs/>
        </w:rPr>
        <w:t>et al.</w:t>
      </w:r>
      <w:r>
        <w:t xml:space="preserve"> (2011) ‘Crime Forecasting Using Data Mining Techniques’, in </w:t>
      </w:r>
      <w:r>
        <w:rPr>
          <w:i/>
          <w:iCs/>
        </w:rPr>
        <w:t>2011 IEEE 11th International Conference on Data Mining Workshops</w:t>
      </w:r>
      <w:r>
        <w:t xml:space="preserve">. </w:t>
      </w:r>
      <w:r>
        <w:rPr>
          <w:i/>
          <w:iCs/>
        </w:rPr>
        <w:t>2011 IEEE 11th International Conference on Data Mining Workshops</w:t>
      </w:r>
      <w:r>
        <w:t>, pp. 779–786. Available at: https://doi.org/10.1109/ICDMW.2011.56.</w:t>
      </w:r>
    </w:p>
    <w:p w14:paraId="0BA1FEB4" w14:textId="77777777" w:rsidR="006005F0" w:rsidRDefault="006005F0" w:rsidP="006005F0">
      <w:pPr>
        <w:pStyle w:val="Bibliography"/>
      </w:pPr>
      <w:r>
        <w:t xml:space="preserve">Zeng, J., Ustun, B. and Rudin, C. (2017) ‘Interpretable classification models for recidivism prediction’, </w:t>
      </w:r>
      <w:r>
        <w:rPr>
          <w:i/>
          <w:iCs/>
        </w:rPr>
        <w:t>Journal of the Royal Statistical Society. Series A (Statistics in Society)</w:t>
      </w:r>
      <w:r>
        <w:t>, 180(3), pp. 689–722.</w:t>
      </w:r>
    </w:p>
    <w:p w14:paraId="60B4F736" w14:textId="77777777" w:rsidR="006005F0" w:rsidRDefault="006005F0" w:rsidP="006005F0">
      <w:pPr>
        <w:pStyle w:val="Bibliography"/>
      </w:pPr>
      <w:r>
        <w:t xml:space="preserve">Zhang, X. </w:t>
      </w:r>
      <w:r>
        <w:rPr>
          <w:i/>
          <w:iCs/>
        </w:rPr>
        <w:t>et al.</w:t>
      </w:r>
      <w:r>
        <w:t xml:space="preserve"> (2020) ‘Comparison of Machine Learning Algorithms for Predicting Crime Hotspots’, </w:t>
      </w:r>
      <w:r>
        <w:rPr>
          <w:i/>
          <w:iCs/>
        </w:rPr>
        <w:t>IEEE Access</w:t>
      </w:r>
      <w:r>
        <w:t>, 8, pp. 181302–181310. Available at: https://doi.org/10.1109/ACCESS.2020.3028420.</w:t>
      </w:r>
    </w:p>
    <w:p w14:paraId="197CB8D2" w14:textId="77777777" w:rsidR="006005F0" w:rsidRDefault="006005F0" w:rsidP="006005F0">
      <w:pPr>
        <w:pStyle w:val="Bibliography"/>
      </w:pPr>
      <w:r>
        <w:t xml:space="preserve">Zhang, X. </w:t>
      </w:r>
      <w:r>
        <w:rPr>
          <w:i/>
          <w:iCs/>
        </w:rPr>
        <w:t>et al.</w:t>
      </w:r>
      <w:r>
        <w:t xml:space="preserve"> (2022) ‘Interpretable machine learning models for crime prediction’, </w:t>
      </w:r>
      <w:r>
        <w:rPr>
          <w:i/>
          <w:iCs/>
        </w:rPr>
        <w:t>Computers, Environment and Urban Systems</w:t>
      </w:r>
      <w:r>
        <w:t>, 94, p. 101789. Available at: https://doi.org/10.1016/j.compenvurbsys.2022.101789.</w:t>
      </w:r>
    </w:p>
    <w:p w14:paraId="60CB20D6" w14:textId="77777777" w:rsidR="006005F0" w:rsidRDefault="006005F0" w:rsidP="006005F0">
      <w:pPr>
        <w:pStyle w:val="Bibliography"/>
      </w:pPr>
      <w:r>
        <w:t xml:space="preserve">Zhou, X. </w:t>
      </w:r>
      <w:r>
        <w:rPr>
          <w:i/>
          <w:iCs/>
        </w:rPr>
        <w:t>et al.</w:t>
      </w:r>
      <w:r>
        <w:t xml:space="preserve"> (2021) ‘Mixed Spatio-Temporal Neural Networks on Real-time Prediction of Crimes’, in </w:t>
      </w:r>
      <w:r>
        <w:rPr>
          <w:i/>
          <w:iCs/>
        </w:rPr>
        <w:t>2021 20th IEEE International Conference on Machine Learning and Applications (ICMLA)</w:t>
      </w:r>
      <w:r>
        <w:t xml:space="preserve">. </w:t>
      </w:r>
      <w:r>
        <w:rPr>
          <w:i/>
          <w:iCs/>
        </w:rPr>
        <w:t>2021 20th IEEE International Conference on Machine Learning and Applications (ICMLA)</w:t>
      </w:r>
      <w:r>
        <w:t>, pp. 1749–1754. Available at: https://doi.org/10.1109/ICMLA52953.2021.00277.</w:t>
      </w:r>
    </w:p>
    <w:p w14:paraId="6BB795B2" w14:textId="77777777" w:rsidR="006005F0" w:rsidRDefault="006005F0" w:rsidP="006005F0">
      <w:pPr>
        <w:pStyle w:val="Bibliography"/>
      </w:pPr>
      <w:r>
        <w:t xml:space="preserve">Zhuang, Y. </w:t>
      </w:r>
      <w:r>
        <w:rPr>
          <w:i/>
          <w:iCs/>
        </w:rPr>
        <w:t>et al.</w:t>
      </w:r>
      <w:r>
        <w:t xml:space="preserve"> (2017) ‘Crime Hot Spot Forecasting: A Recurrent Model with Spatial and Temporal Information’, in </w:t>
      </w:r>
      <w:r>
        <w:rPr>
          <w:i/>
          <w:iCs/>
        </w:rPr>
        <w:t>2017 IEEE International Conference on Big Knowledge (ICBK)</w:t>
      </w:r>
      <w:r>
        <w:t xml:space="preserve">. </w:t>
      </w:r>
      <w:r>
        <w:rPr>
          <w:i/>
          <w:iCs/>
        </w:rPr>
        <w:t>2017 IEEE International Conference on Big Knowledge (ICBK)</w:t>
      </w:r>
      <w:r>
        <w:t>, pp. 143–150. Available at: https://doi.org/10.1109/ICBK.2017.3.</w:t>
      </w:r>
    </w:p>
    <w:p w14:paraId="7CF6B357" w14:textId="77777777" w:rsidR="006005F0" w:rsidRDefault="006005F0" w:rsidP="006005F0">
      <w:pPr>
        <w:pStyle w:val="Bibliography"/>
      </w:pPr>
      <w:r>
        <w:lastRenderedPageBreak/>
        <w:t xml:space="preserve">Zilka, M., Sargeant, H. and Weller, A. (2022) ‘Transparency, Governance and Regulation of Algorithmic Tools Deployed in the Criminal Justice System: a UK Case Study’, in </w:t>
      </w:r>
      <w:r>
        <w:rPr>
          <w:i/>
          <w:iCs/>
        </w:rPr>
        <w:t>Proceedings of the 2022 AAAI/ACM Conference on AI, Ethics, and Society</w:t>
      </w:r>
      <w:r>
        <w:t>, pp. 880–889. Available at: https://doi.org/10.1145/3514094.3534200.</w:t>
      </w:r>
    </w:p>
    <w:p w14:paraId="77081299" w14:textId="2DE6C0FC" w:rsidR="00AE1830" w:rsidRPr="00120CB9" w:rsidRDefault="00713019" w:rsidP="00120CB9">
      <w:pPr>
        <w:jc w:val="both"/>
        <w:rPr>
          <w:rFonts w:cstheme="minorHAnsi"/>
        </w:rPr>
      </w:pPr>
      <w:r w:rsidRPr="00836DC5">
        <w:rPr>
          <w:rFonts w:cstheme="minorHAnsi"/>
        </w:rPr>
        <w:fldChar w:fldCharType="end"/>
      </w:r>
    </w:p>
    <w:p w14:paraId="0671DD7A" w14:textId="0617812C" w:rsidR="00AE1830" w:rsidRPr="00AE1830" w:rsidRDefault="00503F2E" w:rsidP="00AE1830">
      <w:r>
        <w:br w:type="page"/>
      </w:r>
    </w:p>
    <w:p w14:paraId="1C620FF8" w14:textId="1AE1535A" w:rsidR="00204251" w:rsidRDefault="004F74A0" w:rsidP="009B5185">
      <w:pPr>
        <w:pStyle w:val="Heading1"/>
      </w:pPr>
      <w:bookmarkStart w:id="533" w:name="_Toc135941921"/>
      <w:bookmarkStart w:id="534" w:name="_Toc135943470"/>
      <w:bookmarkStart w:id="535" w:name="_Toc135943921"/>
      <w:bookmarkStart w:id="536" w:name="_Toc135944407"/>
      <w:bookmarkStart w:id="537" w:name="_Toc135944841"/>
      <w:bookmarkStart w:id="538" w:name="_Toc135964509"/>
      <w:bookmarkStart w:id="539" w:name="_Toc135964630"/>
      <w:bookmarkStart w:id="540" w:name="_Toc135964968"/>
      <w:bookmarkStart w:id="541" w:name="_Toc135965012"/>
      <w:bookmarkStart w:id="542" w:name="_Toc135965271"/>
      <w:bookmarkStart w:id="543" w:name="_Toc135966186"/>
      <w:bookmarkStart w:id="544" w:name="_Toc135966235"/>
      <w:bookmarkStart w:id="545" w:name="_Toc136390428"/>
      <w:r>
        <w:lastRenderedPageBreak/>
        <w:t xml:space="preserve">Appendix </w:t>
      </w:r>
      <w:bookmarkEnd w:id="533"/>
      <w:bookmarkEnd w:id="534"/>
      <w:bookmarkEnd w:id="535"/>
      <w:bookmarkEnd w:id="536"/>
      <w:bookmarkEnd w:id="537"/>
      <w:bookmarkEnd w:id="538"/>
      <w:bookmarkEnd w:id="539"/>
      <w:bookmarkEnd w:id="540"/>
      <w:bookmarkEnd w:id="541"/>
      <w:bookmarkEnd w:id="542"/>
      <w:bookmarkEnd w:id="543"/>
      <w:bookmarkEnd w:id="544"/>
      <w:r w:rsidR="00931CE6">
        <w:t>A</w:t>
      </w:r>
      <w:bookmarkEnd w:id="545"/>
    </w:p>
    <w:p w14:paraId="7E5CDF3E" w14:textId="77777777" w:rsidR="00763103" w:rsidRPr="00763103" w:rsidRDefault="00763103" w:rsidP="00763103"/>
    <w:p w14:paraId="342830E1" w14:textId="39947CE6" w:rsidR="00E6368C" w:rsidRDefault="002B6DAE" w:rsidP="00402F25">
      <w:pPr>
        <w:pStyle w:val="Heading2"/>
      </w:pPr>
      <w:bookmarkStart w:id="546" w:name="_Toc135941922"/>
      <w:bookmarkStart w:id="547" w:name="_Toc135943471"/>
      <w:bookmarkStart w:id="548" w:name="_Toc135943922"/>
      <w:bookmarkStart w:id="549" w:name="_Toc135944408"/>
      <w:bookmarkStart w:id="550" w:name="_Toc135944842"/>
      <w:bookmarkStart w:id="551" w:name="_Toc135964510"/>
      <w:bookmarkStart w:id="552" w:name="_Toc135964631"/>
      <w:bookmarkStart w:id="553" w:name="_Toc135964969"/>
      <w:bookmarkStart w:id="554" w:name="_Toc135965013"/>
      <w:bookmarkStart w:id="555" w:name="_Toc135965272"/>
      <w:bookmarkStart w:id="556" w:name="_Toc135966187"/>
      <w:bookmarkStart w:id="557" w:name="_Toc135966236"/>
      <w:bookmarkStart w:id="558" w:name="_Toc136390429"/>
      <w:r>
        <w:t>A.</w:t>
      </w:r>
      <w:r w:rsidR="00931CE6">
        <w:t>1.</w:t>
      </w:r>
      <w:r>
        <w:t xml:space="preserve"> Decision Tree Modelling</w:t>
      </w:r>
      <w:bookmarkEnd w:id="546"/>
      <w:bookmarkEnd w:id="547"/>
      <w:bookmarkEnd w:id="548"/>
      <w:bookmarkEnd w:id="549"/>
      <w:bookmarkEnd w:id="550"/>
      <w:bookmarkEnd w:id="551"/>
      <w:bookmarkEnd w:id="552"/>
      <w:bookmarkEnd w:id="553"/>
      <w:bookmarkEnd w:id="554"/>
      <w:bookmarkEnd w:id="555"/>
      <w:bookmarkEnd w:id="556"/>
      <w:bookmarkEnd w:id="557"/>
      <w:bookmarkEnd w:id="558"/>
    </w:p>
    <w:p w14:paraId="425D6F67" w14:textId="77777777" w:rsidR="00931CE6" w:rsidRPr="00931CE6" w:rsidRDefault="00931CE6" w:rsidP="00931CE6"/>
    <w:p w14:paraId="2291F0DA" w14:textId="516B5AE1" w:rsidR="00F5744A" w:rsidRPr="00EA02CD" w:rsidRDefault="00F5744A" w:rsidP="00EA02CD">
      <w:pPr>
        <w:spacing w:line="360" w:lineRule="auto"/>
        <w:jc w:val="both"/>
        <w:rPr>
          <w:rFonts w:cstheme="minorHAnsi"/>
          <w:sz w:val="24"/>
          <w:szCs w:val="24"/>
        </w:rPr>
      </w:pPr>
      <w:r w:rsidRPr="00EA02CD">
        <w:rPr>
          <w:rFonts w:cstheme="minorHAnsi"/>
          <w:sz w:val="24"/>
          <w:szCs w:val="24"/>
        </w:rPr>
        <w:t xml:space="preserve">Fitting the DT model to </w:t>
      </w:r>
      <w:r w:rsidR="00816C69">
        <w:rPr>
          <w:rFonts w:cstheme="minorHAnsi"/>
          <w:sz w:val="24"/>
          <w:szCs w:val="24"/>
        </w:rPr>
        <w:t xml:space="preserve">the </w:t>
      </w:r>
      <w:r w:rsidR="000418C3" w:rsidRPr="00EA02CD">
        <w:rPr>
          <w:rFonts w:cstheme="minorHAnsi"/>
          <w:sz w:val="24"/>
          <w:szCs w:val="24"/>
        </w:rPr>
        <w:t xml:space="preserve">Vancouver crime dataset, </w:t>
      </w:r>
      <w:r w:rsidR="001A2509">
        <w:rPr>
          <w:rFonts w:cstheme="minorHAnsi"/>
          <w:sz w:val="24"/>
          <w:szCs w:val="24"/>
        </w:rPr>
        <w:t>using</w:t>
      </w:r>
      <w:r w:rsidR="000418C3" w:rsidRPr="00EA02CD">
        <w:rPr>
          <w:rFonts w:cstheme="minorHAnsi"/>
          <w:sz w:val="24"/>
          <w:szCs w:val="24"/>
        </w:rPr>
        <w:t xml:space="preserve"> criteria: Entropy and Gini Index</w:t>
      </w:r>
      <w:r w:rsidR="00EA02CD" w:rsidRPr="00EA02CD">
        <w:rPr>
          <w:rFonts w:cstheme="minorHAnsi"/>
          <w:sz w:val="24"/>
          <w:szCs w:val="24"/>
        </w:rPr>
        <w:t xml:space="preserve"> as seen in Figure </w:t>
      </w:r>
      <w:r w:rsidR="00816C69">
        <w:rPr>
          <w:rFonts w:cstheme="minorHAnsi"/>
          <w:sz w:val="24"/>
          <w:szCs w:val="24"/>
        </w:rPr>
        <w:t>13</w:t>
      </w:r>
      <w:r w:rsidR="00EA02CD" w:rsidRPr="00EA02CD">
        <w:rPr>
          <w:rFonts w:cstheme="minorHAnsi"/>
          <w:sz w:val="24"/>
          <w:szCs w:val="24"/>
        </w:rPr>
        <w:t xml:space="preserve">. and Figure </w:t>
      </w:r>
      <w:r w:rsidR="00DB3044">
        <w:rPr>
          <w:rFonts w:cstheme="minorHAnsi"/>
          <w:sz w:val="24"/>
          <w:szCs w:val="24"/>
        </w:rPr>
        <w:t>14</w:t>
      </w:r>
      <w:r w:rsidR="00EA02CD" w:rsidRPr="00EA02CD">
        <w:rPr>
          <w:rFonts w:cstheme="minorHAnsi"/>
          <w:sz w:val="24"/>
          <w:szCs w:val="24"/>
        </w:rPr>
        <w:t>.</w:t>
      </w:r>
    </w:p>
    <w:p w14:paraId="37944720" w14:textId="77777777" w:rsidR="00CB160D" w:rsidRDefault="008A7881" w:rsidP="00CB160D">
      <w:pPr>
        <w:keepNext/>
        <w:jc w:val="both"/>
      </w:pPr>
      <w:r>
        <w:rPr>
          <w:rFonts w:cstheme="minorHAnsi"/>
          <w:b/>
          <w:bCs/>
          <w:noProof/>
        </w:rPr>
        <w:drawing>
          <wp:inline distT="0" distB="0" distL="0" distR="0" wp14:anchorId="35B5EB69" wp14:editId="4460415D">
            <wp:extent cx="5656580" cy="4450080"/>
            <wp:effectExtent l="0" t="0" r="1270" b="7620"/>
            <wp:docPr id="1539744670" name="Picture 1539744670"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44670" name="Picture 10" descr="A picture containing text, diagram, line, parallel&#10;&#10;Description automatically generated"/>
                    <pic:cNvPicPr>
                      <a:picLocks noChangeAspect="1" noChangeArrowheads="1"/>
                    </pic:cNvPicPr>
                  </pic:nvPicPr>
                  <pic:blipFill>
                    <a:blip r:embed="rId39">
                      <a:extLst>
                        <a:ext uri="{BEBA8EAE-BF5A-486C-A8C5-ECC9F3942E4B}">
                          <a14:imgProps xmlns:a14="http://schemas.microsoft.com/office/drawing/2010/main">
                            <a14:imgLayer r:embed="rId40">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5656580" cy="4450080"/>
                    </a:xfrm>
                    <a:prstGeom prst="rect">
                      <a:avLst/>
                    </a:prstGeom>
                    <a:noFill/>
                    <a:ln>
                      <a:noFill/>
                    </a:ln>
                  </pic:spPr>
                </pic:pic>
              </a:graphicData>
            </a:graphic>
          </wp:inline>
        </w:drawing>
      </w:r>
    </w:p>
    <w:p w14:paraId="56BAA75E" w14:textId="78FBA41B" w:rsidR="00763103" w:rsidRPr="00175F89" w:rsidRDefault="00CB160D" w:rsidP="00CB160D">
      <w:pPr>
        <w:pStyle w:val="Caption"/>
        <w:jc w:val="both"/>
        <w:rPr>
          <w:color w:val="auto"/>
        </w:rPr>
      </w:pPr>
      <w:bookmarkStart w:id="559" w:name="_Toc136125838"/>
      <w:r w:rsidRPr="00175F89">
        <w:rPr>
          <w:color w:val="auto"/>
        </w:rPr>
        <w:t xml:space="preserve">Figure </w:t>
      </w:r>
      <w:r w:rsidRPr="00175F89">
        <w:rPr>
          <w:color w:val="auto"/>
        </w:rPr>
        <w:fldChar w:fldCharType="begin"/>
      </w:r>
      <w:r w:rsidRPr="00175F89">
        <w:rPr>
          <w:color w:val="auto"/>
        </w:rPr>
        <w:instrText xml:space="preserve"> SEQ Figure \* ARABIC </w:instrText>
      </w:r>
      <w:r w:rsidRPr="00175F89">
        <w:rPr>
          <w:color w:val="auto"/>
        </w:rPr>
        <w:fldChar w:fldCharType="separate"/>
      </w:r>
      <w:r w:rsidR="00134F7E">
        <w:rPr>
          <w:noProof/>
          <w:color w:val="auto"/>
        </w:rPr>
        <w:t>13</w:t>
      </w:r>
      <w:r w:rsidRPr="00175F89">
        <w:rPr>
          <w:color w:val="auto"/>
        </w:rPr>
        <w:fldChar w:fldCharType="end"/>
      </w:r>
      <w:r w:rsidRPr="00175F89">
        <w:rPr>
          <w:color w:val="auto"/>
        </w:rPr>
        <w:t>. Decision tree modelling of the Vancouver crime dataset with Entropy</w:t>
      </w:r>
      <w:r w:rsidR="00175F89">
        <w:rPr>
          <w:color w:val="auto"/>
        </w:rPr>
        <w:t>.</w:t>
      </w:r>
      <w:bookmarkEnd w:id="559"/>
    </w:p>
    <w:p w14:paraId="797C2D77" w14:textId="75A86D56" w:rsidR="00175F89" w:rsidRPr="00175F89" w:rsidRDefault="00175F89" w:rsidP="00175F89">
      <w:pPr>
        <w:jc w:val="both"/>
        <w:rPr>
          <w:rFonts w:cstheme="minorHAnsi"/>
          <w:i/>
          <w:iCs/>
          <w:sz w:val="18"/>
          <w:szCs w:val="18"/>
        </w:rPr>
      </w:pPr>
      <w:r w:rsidRPr="00175F89">
        <w:rPr>
          <w:rFonts w:cstheme="minorHAnsi"/>
          <w:i/>
          <w:iCs/>
          <w:sz w:val="18"/>
          <w:szCs w:val="18"/>
        </w:rPr>
        <w:t>Source: The Author. Adapted from Vancouver crime dataset (2003-2017)</w:t>
      </w:r>
      <w:r>
        <w:rPr>
          <w:rFonts w:cstheme="minorHAnsi"/>
          <w:i/>
          <w:iCs/>
          <w:sz w:val="18"/>
          <w:szCs w:val="18"/>
        </w:rPr>
        <w:t>.</w:t>
      </w:r>
    </w:p>
    <w:p w14:paraId="3389DF93" w14:textId="0CF51E97" w:rsidR="00763103" w:rsidRPr="00120CB9" w:rsidRDefault="00120CB9" w:rsidP="00120CB9">
      <w:r>
        <w:br w:type="page"/>
      </w:r>
    </w:p>
    <w:p w14:paraId="30DD9047" w14:textId="77777777" w:rsidR="00763103" w:rsidRDefault="00763103" w:rsidP="000906E3">
      <w:pPr>
        <w:jc w:val="both"/>
        <w:rPr>
          <w:rFonts w:cstheme="minorHAnsi"/>
          <w:b/>
          <w:bCs/>
          <w:sz w:val="24"/>
          <w:szCs w:val="24"/>
        </w:rPr>
      </w:pPr>
    </w:p>
    <w:p w14:paraId="4C35EBC1" w14:textId="77777777" w:rsidR="00470C0E" w:rsidRDefault="009601A6" w:rsidP="00470C0E">
      <w:pPr>
        <w:keepNext/>
        <w:jc w:val="both"/>
      </w:pPr>
      <w:r>
        <w:rPr>
          <w:rFonts w:cstheme="minorHAnsi"/>
          <w:b/>
          <w:bCs/>
          <w:noProof/>
        </w:rPr>
        <w:drawing>
          <wp:inline distT="0" distB="0" distL="0" distR="0" wp14:anchorId="59564BE4" wp14:editId="2714471B">
            <wp:extent cx="5656580" cy="4579620"/>
            <wp:effectExtent l="0" t="0" r="1270" b="0"/>
            <wp:docPr id="363807768" name="Picture 363807768"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807768" name="Picture 11" descr="A picture containing text, diagram, line, plot&#10;&#10;Description automatically generated"/>
                    <pic:cNvPicPr>
                      <a:picLocks noChangeAspect="1" noChangeArrowheads="1"/>
                    </pic:cNvPicPr>
                  </pic:nvPicPr>
                  <pic:blipFill>
                    <a:blip r:embed="rId41">
                      <a:extLst>
                        <a:ext uri="{BEBA8EAE-BF5A-486C-A8C5-ECC9F3942E4B}">
                          <a14:imgProps xmlns:a14="http://schemas.microsoft.com/office/drawing/2010/main">
                            <a14:imgLayer r:embed="rId42">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5656580" cy="4579620"/>
                    </a:xfrm>
                    <a:prstGeom prst="rect">
                      <a:avLst/>
                    </a:prstGeom>
                    <a:noFill/>
                    <a:ln>
                      <a:noFill/>
                    </a:ln>
                  </pic:spPr>
                </pic:pic>
              </a:graphicData>
            </a:graphic>
          </wp:inline>
        </w:drawing>
      </w:r>
    </w:p>
    <w:p w14:paraId="1410F0E2" w14:textId="42E1F31C" w:rsidR="000906E3" w:rsidRPr="00D4449D" w:rsidRDefault="00470C0E" w:rsidP="00470C0E">
      <w:pPr>
        <w:pStyle w:val="Caption"/>
        <w:jc w:val="both"/>
        <w:rPr>
          <w:color w:val="auto"/>
        </w:rPr>
      </w:pPr>
      <w:bookmarkStart w:id="560" w:name="_Toc136125839"/>
      <w:r w:rsidRPr="00D4449D">
        <w:rPr>
          <w:color w:val="auto"/>
        </w:rPr>
        <w:t xml:space="preserve">Figure </w:t>
      </w:r>
      <w:r w:rsidRPr="00D4449D">
        <w:rPr>
          <w:color w:val="auto"/>
        </w:rPr>
        <w:fldChar w:fldCharType="begin"/>
      </w:r>
      <w:r w:rsidRPr="00D4449D">
        <w:rPr>
          <w:color w:val="auto"/>
        </w:rPr>
        <w:instrText xml:space="preserve"> SEQ Figure \* ARABIC </w:instrText>
      </w:r>
      <w:r w:rsidRPr="00D4449D">
        <w:rPr>
          <w:color w:val="auto"/>
        </w:rPr>
        <w:fldChar w:fldCharType="separate"/>
      </w:r>
      <w:r w:rsidR="00134F7E">
        <w:rPr>
          <w:noProof/>
          <w:color w:val="auto"/>
        </w:rPr>
        <w:t>14</w:t>
      </w:r>
      <w:r w:rsidRPr="00D4449D">
        <w:rPr>
          <w:color w:val="auto"/>
        </w:rPr>
        <w:fldChar w:fldCharType="end"/>
      </w:r>
      <w:r w:rsidRPr="00D4449D">
        <w:rPr>
          <w:color w:val="auto"/>
        </w:rPr>
        <w:t>.Decision tree modelling of the Vancouver crime dataset with Gini Index</w:t>
      </w:r>
      <w:r w:rsidR="00D4449D">
        <w:rPr>
          <w:color w:val="auto"/>
        </w:rPr>
        <w:t>.</w:t>
      </w:r>
      <w:bookmarkEnd w:id="560"/>
    </w:p>
    <w:p w14:paraId="3208E994" w14:textId="6F52B7A5" w:rsidR="00113E79" w:rsidRDefault="00D4449D" w:rsidP="00D4449D">
      <w:pPr>
        <w:jc w:val="both"/>
        <w:rPr>
          <w:rFonts w:cstheme="minorHAnsi"/>
          <w:i/>
          <w:iCs/>
          <w:sz w:val="18"/>
          <w:szCs w:val="18"/>
        </w:rPr>
      </w:pPr>
      <w:r w:rsidRPr="00D4449D">
        <w:rPr>
          <w:rFonts w:cstheme="minorHAnsi"/>
          <w:i/>
          <w:iCs/>
          <w:sz w:val="18"/>
          <w:szCs w:val="18"/>
        </w:rPr>
        <w:t>Source: The Author. Adapted from Vancouver crime dataset (2003-2017)</w:t>
      </w:r>
      <w:r>
        <w:rPr>
          <w:rFonts w:cstheme="minorHAnsi"/>
          <w:i/>
          <w:iCs/>
          <w:sz w:val="18"/>
          <w:szCs w:val="18"/>
        </w:rPr>
        <w:t>.</w:t>
      </w:r>
    </w:p>
    <w:p w14:paraId="13755DEF" w14:textId="77777777" w:rsidR="00D4449D" w:rsidRPr="00D4449D" w:rsidRDefault="00D4449D" w:rsidP="00D4449D">
      <w:pPr>
        <w:jc w:val="both"/>
        <w:rPr>
          <w:rFonts w:cstheme="minorHAnsi"/>
          <w:i/>
          <w:iCs/>
          <w:sz w:val="18"/>
          <w:szCs w:val="18"/>
        </w:rPr>
      </w:pPr>
    </w:p>
    <w:p w14:paraId="0CA51938" w14:textId="57D31BA0" w:rsidR="003879CE" w:rsidRDefault="002B6DAE" w:rsidP="00DD0317">
      <w:pPr>
        <w:pStyle w:val="Heading2"/>
      </w:pPr>
      <w:bookmarkStart w:id="561" w:name="_Toc135862687"/>
      <w:bookmarkStart w:id="562" w:name="_Toc135863879"/>
      <w:bookmarkStart w:id="563" w:name="_Toc135863961"/>
      <w:bookmarkStart w:id="564" w:name="_Toc135864002"/>
      <w:bookmarkStart w:id="565" w:name="_Toc135941923"/>
      <w:bookmarkStart w:id="566" w:name="_Toc135943472"/>
      <w:bookmarkStart w:id="567" w:name="_Toc135943923"/>
      <w:bookmarkStart w:id="568" w:name="_Toc135944409"/>
      <w:bookmarkStart w:id="569" w:name="_Toc135944843"/>
      <w:bookmarkStart w:id="570" w:name="_Toc135964511"/>
      <w:bookmarkStart w:id="571" w:name="_Toc135964632"/>
      <w:bookmarkStart w:id="572" w:name="_Toc135964970"/>
      <w:bookmarkStart w:id="573" w:name="_Toc135965014"/>
      <w:bookmarkStart w:id="574" w:name="_Toc135965273"/>
      <w:bookmarkStart w:id="575" w:name="_Toc135966188"/>
      <w:bookmarkStart w:id="576" w:name="_Toc135966237"/>
      <w:bookmarkStart w:id="577" w:name="_Toc136390430"/>
      <w:r>
        <w:t>A.</w:t>
      </w:r>
      <w:r w:rsidR="00931CE6">
        <w:t>2</w:t>
      </w:r>
      <w:r>
        <w:t xml:space="preserve">. Evaluation Metrics </w:t>
      </w:r>
      <w:r w:rsidR="00D4449D">
        <w:t>for</w:t>
      </w:r>
      <w:r>
        <w:t xml:space="preserve"> Decision Tree</w:t>
      </w:r>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p>
    <w:p w14:paraId="644BA720" w14:textId="77777777" w:rsidR="00931CE6" w:rsidRPr="00931CE6" w:rsidRDefault="00931CE6" w:rsidP="00931CE6"/>
    <w:p w14:paraId="5CE70D86" w14:textId="6F13D5C5" w:rsidR="00951CEB" w:rsidRPr="00CD15B1" w:rsidRDefault="00377A39" w:rsidP="007921FC">
      <w:pPr>
        <w:spacing w:line="360" w:lineRule="auto"/>
        <w:jc w:val="both"/>
        <w:rPr>
          <w:rFonts w:cstheme="minorHAnsi"/>
          <w:sz w:val="24"/>
          <w:szCs w:val="24"/>
        </w:rPr>
      </w:pPr>
      <w:r>
        <w:rPr>
          <w:rFonts w:cstheme="minorHAnsi"/>
          <w:sz w:val="24"/>
          <w:szCs w:val="24"/>
        </w:rPr>
        <w:t>Figure 12. shows the parent and children nodes of the Decision Tree</w:t>
      </w:r>
      <w:r w:rsidR="00481659">
        <w:rPr>
          <w:rFonts w:cstheme="minorHAnsi"/>
          <w:sz w:val="24"/>
          <w:szCs w:val="24"/>
        </w:rPr>
        <w:t xml:space="preserve"> model, with </w:t>
      </w:r>
      <w:r w:rsidR="008F4CD4">
        <w:rPr>
          <w:rFonts w:cstheme="minorHAnsi"/>
          <w:sz w:val="24"/>
          <w:szCs w:val="24"/>
        </w:rPr>
        <w:t xml:space="preserve">varying </w:t>
      </w:r>
      <w:r w:rsidR="00481659">
        <w:rPr>
          <w:rFonts w:cstheme="minorHAnsi"/>
          <w:sz w:val="24"/>
          <w:szCs w:val="24"/>
        </w:rPr>
        <w:t>values of entropy and samples</w:t>
      </w:r>
      <w:r w:rsidR="00B1391A">
        <w:rPr>
          <w:rFonts w:cstheme="minorHAnsi"/>
          <w:sz w:val="24"/>
          <w:szCs w:val="24"/>
        </w:rPr>
        <w:t>.</w:t>
      </w:r>
      <w:r w:rsidR="00705523">
        <w:rPr>
          <w:rFonts w:cstheme="minorHAnsi"/>
          <w:sz w:val="24"/>
          <w:szCs w:val="24"/>
        </w:rPr>
        <w:t xml:space="preserve"> </w:t>
      </w:r>
      <w:r w:rsidR="006471C1">
        <w:rPr>
          <w:rFonts w:cstheme="minorHAnsi"/>
          <w:sz w:val="24"/>
          <w:szCs w:val="24"/>
        </w:rPr>
        <w:t>This is illustration of the interpretability of this ML model.</w:t>
      </w:r>
      <w:r w:rsidR="00B1391A">
        <w:rPr>
          <w:rFonts w:cstheme="minorHAnsi"/>
          <w:sz w:val="24"/>
          <w:szCs w:val="24"/>
        </w:rPr>
        <w:t xml:space="preserve"> </w:t>
      </w:r>
      <w:r w:rsidR="00951CEB" w:rsidRPr="00CD15B1">
        <w:rPr>
          <w:rFonts w:cstheme="minorHAnsi"/>
          <w:sz w:val="24"/>
          <w:szCs w:val="24"/>
        </w:rPr>
        <w:t xml:space="preserve">Measuring the quality of </w:t>
      </w:r>
      <w:r w:rsidR="00482ADF" w:rsidRPr="00CD15B1">
        <w:rPr>
          <w:rFonts w:cstheme="minorHAnsi"/>
          <w:sz w:val="24"/>
          <w:szCs w:val="24"/>
        </w:rPr>
        <w:t xml:space="preserve">a DT’s node split can be </w:t>
      </w:r>
      <w:r w:rsidR="0088053B">
        <w:rPr>
          <w:rFonts w:cstheme="minorHAnsi"/>
          <w:sz w:val="24"/>
          <w:szCs w:val="24"/>
        </w:rPr>
        <w:t xml:space="preserve">mathematically </w:t>
      </w:r>
      <w:r w:rsidR="00224755">
        <w:rPr>
          <w:rFonts w:cstheme="minorHAnsi"/>
          <w:sz w:val="24"/>
          <w:szCs w:val="24"/>
        </w:rPr>
        <w:t>calculated</w:t>
      </w:r>
      <w:r w:rsidR="00482ADF" w:rsidRPr="00CD15B1">
        <w:rPr>
          <w:rFonts w:cstheme="minorHAnsi"/>
          <w:sz w:val="24"/>
          <w:szCs w:val="24"/>
        </w:rPr>
        <w:t xml:space="preserve"> with criteri</w:t>
      </w:r>
      <w:r w:rsidR="003F7D5B">
        <w:rPr>
          <w:rFonts w:cstheme="minorHAnsi"/>
          <w:sz w:val="24"/>
          <w:szCs w:val="24"/>
        </w:rPr>
        <w:t xml:space="preserve">a </w:t>
      </w:r>
      <w:r w:rsidR="00482ADF" w:rsidRPr="00CD15B1">
        <w:rPr>
          <w:rFonts w:cstheme="minorHAnsi"/>
          <w:sz w:val="24"/>
          <w:szCs w:val="24"/>
        </w:rPr>
        <w:t>E</w:t>
      </w:r>
      <w:r w:rsidR="00CD15B1" w:rsidRPr="00CD15B1">
        <w:rPr>
          <w:rFonts w:cstheme="minorHAnsi"/>
          <w:sz w:val="24"/>
          <w:szCs w:val="24"/>
        </w:rPr>
        <w:t xml:space="preserve">ntropy </w:t>
      </w:r>
      <w:r w:rsidR="00713B15" w:rsidRPr="00CD15B1">
        <w:rPr>
          <w:rFonts w:cstheme="minorHAnsi"/>
          <w:sz w:val="24"/>
          <w:szCs w:val="24"/>
        </w:rPr>
        <w:t>and</w:t>
      </w:r>
      <w:r w:rsidR="00CD15B1" w:rsidRPr="00CD15B1">
        <w:rPr>
          <w:rFonts w:cstheme="minorHAnsi"/>
          <w:sz w:val="24"/>
          <w:szCs w:val="24"/>
        </w:rPr>
        <w:t xml:space="preserve"> Gini.</w:t>
      </w:r>
    </w:p>
    <w:p w14:paraId="1800EBB3" w14:textId="7D55FFBE" w:rsidR="00D465A6" w:rsidRDefault="002B6DAE" w:rsidP="005F74B9">
      <w:pPr>
        <w:pStyle w:val="Heading2"/>
      </w:pPr>
      <w:bookmarkStart w:id="578" w:name="_Toc135862688"/>
      <w:bookmarkStart w:id="579" w:name="_Toc135863880"/>
      <w:bookmarkStart w:id="580" w:name="_Toc135863962"/>
      <w:bookmarkStart w:id="581" w:name="_Toc135864003"/>
      <w:bookmarkStart w:id="582" w:name="_Toc135941924"/>
      <w:bookmarkStart w:id="583" w:name="_Toc135943473"/>
      <w:bookmarkStart w:id="584" w:name="_Toc135943924"/>
      <w:bookmarkStart w:id="585" w:name="_Toc135944410"/>
      <w:bookmarkStart w:id="586" w:name="_Toc135944844"/>
      <w:bookmarkStart w:id="587" w:name="_Toc135964512"/>
      <w:bookmarkStart w:id="588" w:name="_Toc135964633"/>
      <w:bookmarkStart w:id="589" w:name="_Toc135964971"/>
      <w:bookmarkStart w:id="590" w:name="_Toc135965015"/>
      <w:bookmarkStart w:id="591" w:name="_Toc135965274"/>
      <w:bookmarkStart w:id="592" w:name="_Toc135966189"/>
      <w:bookmarkStart w:id="593" w:name="_Toc135966238"/>
      <w:bookmarkStart w:id="594" w:name="_Toc136390431"/>
      <w:r>
        <w:t>A.</w:t>
      </w:r>
      <w:r w:rsidR="00931CE6">
        <w:t>3</w:t>
      </w:r>
      <w:r>
        <w:t>. Entropy</w:t>
      </w:r>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p>
    <w:p w14:paraId="0D1DF1B0" w14:textId="77777777" w:rsidR="00931CE6" w:rsidRPr="00931CE6" w:rsidRDefault="00931CE6" w:rsidP="00931CE6"/>
    <w:p w14:paraId="7EFD53D9" w14:textId="0BCDC6D5" w:rsidR="00655D91" w:rsidRPr="007258C0" w:rsidRDefault="001A17E4" w:rsidP="00354CEB">
      <w:pPr>
        <w:spacing w:line="360" w:lineRule="auto"/>
        <w:rPr>
          <w:rFonts w:cstheme="minorHAnsi"/>
          <w:color w:val="262626" w:themeColor="text1" w:themeTint="D9"/>
          <w:sz w:val="24"/>
          <w:szCs w:val="24"/>
        </w:rPr>
      </w:pPr>
      <w:r w:rsidRPr="007921FC">
        <w:rPr>
          <w:rFonts w:cstheme="minorHAnsi"/>
          <w:sz w:val="24"/>
          <w:szCs w:val="24"/>
        </w:rPr>
        <w:t xml:space="preserve">Entropy is </w:t>
      </w:r>
      <w:r w:rsidR="002B6D83">
        <w:rPr>
          <w:rFonts w:cstheme="minorHAnsi"/>
          <w:sz w:val="24"/>
          <w:szCs w:val="24"/>
        </w:rPr>
        <w:t xml:space="preserve">the </w:t>
      </w:r>
      <w:r w:rsidRPr="007921FC">
        <w:rPr>
          <w:rFonts w:cstheme="minorHAnsi"/>
          <w:sz w:val="24"/>
          <w:szCs w:val="24"/>
        </w:rPr>
        <w:t>metric used for measuring the</w:t>
      </w:r>
      <w:r w:rsidR="00014181" w:rsidRPr="007921FC">
        <w:rPr>
          <w:rFonts w:cstheme="minorHAnsi"/>
          <w:sz w:val="24"/>
          <w:szCs w:val="24"/>
        </w:rPr>
        <w:t xml:space="preserve"> </w:t>
      </w:r>
      <w:r w:rsidRPr="007921FC">
        <w:rPr>
          <w:rFonts w:cstheme="minorHAnsi"/>
          <w:sz w:val="24"/>
          <w:szCs w:val="24"/>
        </w:rPr>
        <w:t xml:space="preserve">level of disorder or impurity with the aim to reduce </w:t>
      </w:r>
      <w:r w:rsidR="009A1AF1">
        <w:rPr>
          <w:rFonts w:cstheme="minorHAnsi"/>
          <w:sz w:val="24"/>
          <w:szCs w:val="24"/>
        </w:rPr>
        <w:t xml:space="preserve">the level of </w:t>
      </w:r>
      <w:r w:rsidRPr="007921FC">
        <w:rPr>
          <w:rFonts w:cstheme="minorHAnsi"/>
          <w:sz w:val="24"/>
          <w:szCs w:val="24"/>
        </w:rPr>
        <w:t xml:space="preserve">uncertainty. Analysing the Vancouver crime dataset, the accuracy of prediction was 31.71% </w:t>
      </w:r>
      <w:r w:rsidR="004F3FAC">
        <w:rPr>
          <w:rFonts w:cstheme="minorHAnsi"/>
          <w:sz w:val="24"/>
          <w:szCs w:val="24"/>
        </w:rPr>
        <w:t>but this increased to</w:t>
      </w:r>
      <w:r w:rsidRPr="007921FC">
        <w:rPr>
          <w:rFonts w:cstheme="minorHAnsi"/>
          <w:sz w:val="24"/>
          <w:szCs w:val="24"/>
        </w:rPr>
        <w:t xml:space="preserve"> 42.80% with entropy criterion.</w:t>
      </w:r>
      <w:r w:rsidR="00014181" w:rsidRPr="007921FC">
        <w:rPr>
          <w:rFonts w:cstheme="minorHAnsi"/>
          <w:sz w:val="24"/>
          <w:szCs w:val="24"/>
        </w:rPr>
        <w:t xml:space="preserve"> </w:t>
      </w:r>
      <w:r w:rsidR="007258C0">
        <w:rPr>
          <w:rStyle w:val="Heading2Char"/>
          <w:rFonts w:asciiTheme="minorHAnsi" w:eastAsiaTheme="minorEastAsia" w:hAnsiTheme="minorHAnsi" w:cstheme="minorHAnsi"/>
          <w:sz w:val="24"/>
          <w:szCs w:val="24"/>
        </w:rPr>
        <w:t xml:space="preserve">The value of </w:t>
      </w:r>
      <w:r w:rsidR="007258C0">
        <w:rPr>
          <w:rStyle w:val="Heading2Char"/>
          <w:rFonts w:asciiTheme="minorHAnsi" w:eastAsiaTheme="minorEastAsia" w:hAnsiTheme="minorHAnsi" w:cstheme="minorHAnsi"/>
          <w:sz w:val="24"/>
          <w:szCs w:val="24"/>
        </w:rPr>
        <w:lastRenderedPageBreak/>
        <w:t>Entropy lies between 0 and the Log of the number of classes. It is sensitive to the number of classes.</w:t>
      </w:r>
      <w:r w:rsidR="0067232A">
        <w:rPr>
          <w:rStyle w:val="Heading2Char"/>
          <w:rFonts w:asciiTheme="minorHAnsi" w:eastAsiaTheme="minorEastAsia" w:hAnsiTheme="minorHAnsi" w:cstheme="minorHAnsi"/>
          <w:sz w:val="24"/>
          <w:szCs w:val="24"/>
        </w:rPr>
        <w:t xml:space="preserve"> </w:t>
      </w:r>
      <w:r w:rsidR="00014181" w:rsidRPr="007921FC">
        <w:rPr>
          <w:rFonts w:cstheme="minorHAnsi"/>
          <w:sz w:val="24"/>
          <w:szCs w:val="24"/>
        </w:rPr>
        <w:t xml:space="preserve">The formula is </w:t>
      </w:r>
      <w:r w:rsidR="0048326E" w:rsidRPr="007921FC">
        <w:rPr>
          <w:rFonts w:cstheme="minorHAnsi"/>
          <w:sz w:val="24"/>
          <w:szCs w:val="24"/>
        </w:rPr>
        <w:t>below</w:t>
      </w:r>
      <w:r w:rsidR="00CA4942">
        <w:rPr>
          <w:rFonts w:cstheme="minorHAnsi"/>
          <w:sz w:val="24"/>
          <w:szCs w:val="24"/>
        </w:rPr>
        <w:t xml:space="preserve"> in Equation 1</w:t>
      </w:r>
      <w:r w:rsidR="002B1F14">
        <w:rPr>
          <w:rFonts w:cstheme="minorHAnsi"/>
          <w:sz w:val="24"/>
          <w:szCs w:val="24"/>
        </w:rPr>
        <w:t>.</w:t>
      </w:r>
      <w:r w:rsidR="0048326E" w:rsidRPr="007921FC">
        <w:rPr>
          <w:rFonts w:cstheme="minorHAnsi"/>
          <w:sz w:val="24"/>
          <w:szCs w:val="24"/>
        </w:rPr>
        <w:t>:</w:t>
      </w:r>
      <w:bookmarkStart w:id="595" w:name="_Toc135852719"/>
      <w:bookmarkStart w:id="596" w:name="_Toc135853299"/>
      <w:bookmarkStart w:id="597" w:name="_Toc135853377"/>
      <w:bookmarkStart w:id="598" w:name="_Toc135860890"/>
      <w:bookmarkStart w:id="599" w:name="_Toc135861121"/>
      <w:bookmarkStart w:id="600" w:name="_Toc135862689"/>
      <w:bookmarkStart w:id="601" w:name="_Toc135863881"/>
      <w:bookmarkStart w:id="602" w:name="_Toc135863963"/>
      <w:bookmarkStart w:id="603" w:name="_Toc135864004"/>
      <w:bookmarkStart w:id="604" w:name="_Toc135938296"/>
      <m:oMath>
        <m:r>
          <w:rPr>
            <w:rFonts w:ascii="Cambria Math" w:hAnsi="Cambria Math" w:cstheme="minorHAnsi"/>
            <w:sz w:val="24"/>
            <w:szCs w:val="24"/>
          </w:rPr>
          <m:t xml:space="preserve">               </m:t>
        </m:r>
      </m:oMath>
    </w:p>
    <w:p w14:paraId="31E33E87" w14:textId="77777777" w:rsidR="009247D7" w:rsidRDefault="00655D91" w:rsidP="0012224D">
      <m:oMath>
        <m:r>
          <m:rPr>
            <m:sty m:val="p"/>
          </m:rPr>
          <w:rPr>
            <w:rFonts w:ascii="Cambria Math" w:hAnsi="Cambria Math"/>
          </w:rPr>
          <m:t xml:space="preserve">                                                     </m:t>
        </m:r>
        <m:r>
          <m:rPr>
            <m:sty m:val="bi"/>
          </m:rPr>
          <w:rPr>
            <w:rFonts w:ascii="Cambria Math" w:hAnsi="Cambria Math"/>
          </w:rPr>
          <m:t>Entropy</m:t>
        </m:r>
      </m:oMath>
      <w:r w:rsidR="00585B8A" w:rsidRPr="00254213">
        <w:rPr>
          <w:bCs/>
        </w:rPr>
        <w:t xml:space="preserve"> = </w:t>
      </w:r>
      <m:oMath>
        <m:nary>
          <m:naryPr>
            <m:chr m:val="∑"/>
            <m:subHide m:val="1"/>
            <m:supHide m:val="1"/>
            <m:ctrlPr>
              <w:rPr>
                <w:rFonts w:ascii="Cambria Math" w:hAnsi="Cambria Math"/>
                <w:bCs/>
              </w:rPr>
            </m:ctrlPr>
          </m:naryPr>
          <m:sub/>
          <m:sup/>
          <m:e>
            <m:r>
              <m:rPr>
                <m:sty m:val="p"/>
              </m:rPr>
              <w:rPr>
                <w:rFonts w:ascii="Cambria Math" w:hAnsi="Cambria Math"/>
              </w:rPr>
              <m:t xml:space="preserve">- </m:t>
            </m:r>
            <m:sSub>
              <m:sSubPr>
                <m:ctrlPr>
                  <w:rPr>
                    <w:rFonts w:ascii="Cambria Math" w:hAnsi="Cambria Math"/>
                    <w:iCs/>
                  </w:rPr>
                </m:ctrlPr>
              </m:sSubPr>
              <m:e>
                <m:r>
                  <m:rPr>
                    <m:sty m:val="bi"/>
                  </m:rPr>
                  <w:rPr>
                    <w:rFonts w:ascii="Cambria Math" w:hAnsi="Cambria Math"/>
                  </w:rPr>
                  <m:t>P</m:t>
                </m:r>
              </m:e>
              <m:sub>
                <m:r>
                  <m:rPr>
                    <m:sty m:val="bi"/>
                  </m:rPr>
                  <w:rPr>
                    <w:rFonts w:ascii="Cambria Math" w:hAnsi="Cambria Math"/>
                  </w:rPr>
                  <m:t>i</m:t>
                </m:r>
              </m:sub>
            </m:sSub>
            <m:r>
              <m:rPr>
                <m:sty m:val="p"/>
              </m:rPr>
              <w:rPr>
                <w:rFonts w:ascii="Cambria Math" w:hAnsi="Cambria Math"/>
              </w:rPr>
              <m:t xml:space="preserve"> </m:t>
            </m:r>
            <m:func>
              <m:funcPr>
                <m:ctrlPr>
                  <w:rPr>
                    <w:rFonts w:ascii="Cambria Math" w:hAnsi="Cambria Math"/>
                    <w:bCs/>
                  </w:rPr>
                </m:ctrlPr>
              </m:funcPr>
              <m:fName>
                <m:r>
                  <m:rPr>
                    <m:sty m:val="b"/>
                  </m:rPr>
                  <w:rPr>
                    <w:rFonts w:ascii="Cambria Math" w:hAnsi="Cambria Math"/>
                  </w:rPr>
                  <m:t>log</m:t>
                </m:r>
              </m:fName>
              <m:e>
                <m:d>
                  <m:dPr>
                    <m:ctrlPr>
                      <w:rPr>
                        <w:rFonts w:ascii="Cambria Math" w:hAnsi="Cambria Math"/>
                        <w:bCs/>
                      </w:rPr>
                    </m:ctrlPr>
                  </m:dPr>
                  <m:e>
                    <m:r>
                      <m:rPr>
                        <m:sty m:val="bi"/>
                      </m:rPr>
                      <w:rPr>
                        <w:rFonts w:ascii="Cambria Math" w:hAnsi="Cambria Math"/>
                      </w:rPr>
                      <m:t>i</m:t>
                    </m:r>
                  </m:e>
                </m:d>
              </m:e>
            </m:func>
          </m:e>
        </m:nary>
      </m:oMath>
      <w:bookmarkEnd w:id="595"/>
      <w:bookmarkEnd w:id="596"/>
      <w:bookmarkEnd w:id="597"/>
      <w:bookmarkEnd w:id="598"/>
      <w:bookmarkEnd w:id="599"/>
      <w:bookmarkEnd w:id="600"/>
      <w:bookmarkEnd w:id="601"/>
      <w:bookmarkEnd w:id="602"/>
      <w:bookmarkEnd w:id="603"/>
      <w:r w:rsidR="007920E1">
        <w:t xml:space="preserve"> </w:t>
      </w:r>
    </w:p>
    <w:p w14:paraId="0E8C1028" w14:textId="113BDFB3" w:rsidR="00A71DF0" w:rsidRDefault="009247D7" w:rsidP="009247D7">
      <w:pPr>
        <w:pStyle w:val="Caption"/>
      </w:pPr>
      <w:bookmarkStart w:id="605" w:name="_Toc136019953"/>
      <w:bookmarkStart w:id="606" w:name="_Toc136029674"/>
      <w:r>
        <w:t xml:space="preserve">Equation </w:t>
      </w:r>
      <w:fldSimple w:instr=" SEQ Equation \* ARABIC ">
        <w:r w:rsidR="002B1F14">
          <w:rPr>
            <w:noProof/>
          </w:rPr>
          <w:t>1</w:t>
        </w:r>
      </w:fldSimple>
      <w:r>
        <w:t>. Mathematical Equation for Entropy</w:t>
      </w:r>
      <w:bookmarkEnd w:id="605"/>
      <w:bookmarkEnd w:id="606"/>
      <w:r w:rsidR="007920E1">
        <w:t xml:space="preserve">          </w:t>
      </w:r>
    </w:p>
    <w:p w14:paraId="0B799AD9" w14:textId="6C6B8955" w:rsidR="00340A89" w:rsidRPr="00E037E9" w:rsidRDefault="00A71DF0" w:rsidP="0012224D">
      <w:pPr>
        <w:rPr>
          <w:rStyle w:val="Heading2Char"/>
          <w:rFonts w:asciiTheme="minorHAnsi" w:hAnsiTheme="minorHAnsi" w:cstheme="minorHAnsi"/>
          <w:sz w:val="24"/>
          <w:szCs w:val="24"/>
        </w:rPr>
      </w:pPr>
      <w:r>
        <w:t xml:space="preserve"> </w:t>
      </w:r>
      <w:r w:rsidR="007920E1">
        <w:t xml:space="preserve">   </w:t>
      </w:r>
      <m:oMath>
        <m:r>
          <m:rPr>
            <m:sty m:val="p"/>
          </m:rPr>
          <w:rPr>
            <w:rFonts w:ascii="Cambria Math" w:hAnsi="Cambria Math"/>
          </w:rPr>
          <m:t xml:space="preserve">                                      </m:t>
        </m:r>
        <w:bookmarkStart w:id="607" w:name="_Toc135938846"/>
        <w:bookmarkStart w:id="608" w:name="_Toc135941925"/>
        <w:bookmarkStart w:id="609" w:name="_Toc135943474"/>
        <w:bookmarkStart w:id="610" w:name="_Toc135943925"/>
        <w:bookmarkStart w:id="611" w:name="_Toc135944411"/>
        <w:bookmarkStart w:id="612" w:name="_Toc135944547"/>
        <w:bookmarkStart w:id="613" w:name="_Toc135944845"/>
        <w:bookmarkStart w:id="614" w:name="_Toc135964513"/>
        <w:bookmarkStart w:id="615" w:name="_Toc135964634"/>
        <w:bookmarkStart w:id="616" w:name="_Toc135964972"/>
        <w:bookmarkStart w:id="617" w:name="_Toc135965016"/>
        <w:bookmarkStart w:id="618" w:name="_Toc135965275"/>
        <w:bookmarkStart w:id="619" w:name="_Toc135966190"/>
        <w:bookmarkStart w:id="620" w:name="_Toc135966239"/>
        <m:r>
          <w:rPr>
            <w:rFonts w:ascii="Cambria Math" w:hAnsi="Cambria Math"/>
          </w:rPr>
          <m:t>where</m:t>
        </m:r>
        <m:r>
          <m:rPr>
            <m:sty m:val="p"/>
          </m:rPr>
          <w:rPr>
            <w:rFonts w:ascii="Cambria Math" w:hAnsi="Cambria Math"/>
          </w:rPr>
          <m:t xml:space="preserve"> </m:t>
        </m:r>
        <m:r>
          <w:rPr>
            <w:rFonts w:ascii="Cambria Math" w:hAnsi="Cambria Math"/>
          </w:rPr>
          <m:t>Pi</m:t>
        </m:r>
        <m:r>
          <m:rPr>
            <m:sty m:val="p"/>
          </m:rPr>
          <w:rPr>
            <w:rFonts w:ascii="Cambria Math" w:hAnsi="Cambria Math"/>
          </w:rPr>
          <m:t>=</m:t>
        </m:r>
        <m:r>
          <w:rPr>
            <w:rStyle w:val="Heading2Char"/>
            <w:rFonts w:ascii="Cambria Math" w:hAnsi="Cambria Math" w:cstheme="minorHAnsi"/>
            <w:sz w:val="24"/>
            <w:szCs w:val="24"/>
          </w:rPr>
          <m:t>probability of class i</m:t>
        </m:r>
      </m:oMath>
      <w:bookmarkEnd w:id="604"/>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p>
    <w:p w14:paraId="1CD05EFF" w14:textId="47FBADC8" w:rsidR="003879CE" w:rsidRDefault="002B6DAE" w:rsidP="005F74B9">
      <w:pPr>
        <w:pStyle w:val="Heading2"/>
      </w:pPr>
      <w:bookmarkStart w:id="621" w:name="_Toc135862691"/>
      <w:bookmarkStart w:id="622" w:name="_Toc135863883"/>
      <w:bookmarkStart w:id="623" w:name="_Toc135863965"/>
      <w:bookmarkStart w:id="624" w:name="_Toc135864006"/>
      <w:bookmarkStart w:id="625" w:name="_Toc135941927"/>
      <w:bookmarkStart w:id="626" w:name="_Toc135943476"/>
      <w:bookmarkStart w:id="627" w:name="_Toc135943927"/>
      <w:bookmarkStart w:id="628" w:name="_Toc135944413"/>
      <w:bookmarkStart w:id="629" w:name="_Toc135944847"/>
      <w:bookmarkStart w:id="630" w:name="_Toc135964515"/>
      <w:bookmarkStart w:id="631" w:name="_Toc135964636"/>
      <w:bookmarkStart w:id="632" w:name="_Toc135964974"/>
      <w:bookmarkStart w:id="633" w:name="_Toc135965018"/>
      <w:bookmarkStart w:id="634" w:name="_Toc135965277"/>
      <w:bookmarkStart w:id="635" w:name="_Toc135966192"/>
      <w:bookmarkStart w:id="636" w:name="_Toc135966241"/>
      <w:bookmarkStart w:id="637" w:name="_Toc136390432"/>
      <w:r>
        <w:t>A.</w:t>
      </w:r>
      <w:r w:rsidR="00931CE6">
        <w:t>4</w:t>
      </w:r>
      <w:r>
        <w:t xml:space="preserve">. </w:t>
      </w:r>
      <w:r w:rsidR="006E10B9">
        <w:t>G</w:t>
      </w:r>
      <w:r>
        <w:t>ini index</w:t>
      </w:r>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p>
    <w:p w14:paraId="3CF7043F" w14:textId="77777777" w:rsidR="00931CE6" w:rsidRPr="00931CE6" w:rsidRDefault="00931CE6" w:rsidP="00931CE6"/>
    <w:p w14:paraId="156FDEA8" w14:textId="77777777" w:rsidR="007920E1" w:rsidRDefault="0078235B" w:rsidP="007920E1">
      <w:pPr>
        <w:spacing w:line="360" w:lineRule="auto"/>
        <w:jc w:val="both"/>
        <w:rPr>
          <w:rFonts w:cstheme="minorHAnsi"/>
          <w:sz w:val="24"/>
          <w:szCs w:val="24"/>
        </w:rPr>
      </w:pPr>
      <w:r w:rsidRPr="00BE22D1">
        <w:rPr>
          <w:rFonts w:cstheme="minorHAnsi"/>
          <w:sz w:val="24"/>
          <w:szCs w:val="24"/>
        </w:rPr>
        <w:t xml:space="preserve">This </w:t>
      </w:r>
      <w:r w:rsidR="007A14BA" w:rsidRPr="00BE22D1">
        <w:rPr>
          <w:rFonts w:cstheme="minorHAnsi"/>
          <w:sz w:val="24"/>
          <w:szCs w:val="24"/>
        </w:rPr>
        <w:t xml:space="preserve">evaluation metric </w:t>
      </w:r>
      <w:r w:rsidR="009B3BD8" w:rsidRPr="00BE22D1">
        <w:rPr>
          <w:rFonts w:cstheme="minorHAnsi"/>
          <w:sz w:val="24"/>
          <w:szCs w:val="24"/>
        </w:rPr>
        <w:t xml:space="preserve">which is </w:t>
      </w:r>
      <w:r w:rsidR="00B14CCB" w:rsidRPr="00BE22D1">
        <w:rPr>
          <w:rFonts w:cstheme="minorHAnsi"/>
          <w:sz w:val="24"/>
          <w:szCs w:val="24"/>
        </w:rPr>
        <w:t xml:space="preserve">for Information </w:t>
      </w:r>
      <w:r w:rsidR="003E3710" w:rsidRPr="00BE22D1">
        <w:rPr>
          <w:rFonts w:cstheme="minorHAnsi"/>
          <w:sz w:val="24"/>
          <w:szCs w:val="24"/>
        </w:rPr>
        <w:t>G</w:t>
      </w:r>
      <w:r w:rsidR="00B14CCB" w:rsidRPr="00BE22D1">
        <w:rPr>
          <w:rFonts w:cstheme="minorHAnsi"/>
          <w:sz w:val="24"/>
          <w:szCs w:val="24"/>
        </w:rPr>
        <w:t xml:space="preserve">ain, </w:t>
      </w:r>
      <w:r w:rsidR="003D7E79" w:rsidRPr="00BE22D1">
        <w:rPr>
          <w:rFonts w:cstheme="minorHAnsi"/>
          <w:sz w:val="24"/>
          <w:szCs w:val="24"/>
        </w:rPr>
        <w:t>calculates t</w:t>
      </w:r>
      <w:r w:rsidR="006A7862" w:rsidRPr="00BE22D1">
        <w:rPr>
          <w:rFonts w:cstheme="minorHAnsi"/>
          <w:sz w:val="24"/>
          <w:szCs w:val="24"/>
        </w:rPr>
        <w:t xml:space="preserve">he probability of </w:t>
      </w:r>
      <w:r w:rsidR="00583224" w:rsidRPr="00BE22D1">
        <w:rPr>
          <w:rFonts w:cstheme="minorHAnsi"/>
          <w:sz w:val="24"/>
          <w:szCs w:val="24"/>
        </w:rPr>
        <w:t xml:space="preserve">a </w:t>
      </w:r>
      <w:r w:rsidR="00FE0DA5" w:rsidRPr="00BE22D1">
        <w:rPr>
          <w:rFonts w:cstheme="minorHAnsi"/>
          <w:sz w:val="24"/>
          <w:szCs w:val="24"/>
        </w:rPr>
        <w:t>certain feature or variable being classified erroneously.</w:t>
      </w:r>
      <w:r w:rsidR="007A14BA" w:rsidRPr="00BE22D1">
        <w:rPr>
          <w:rFonts w:cstheme="minorHAnsi"/>
          <w:sz w:val="24"/>
          <w:szCs w:val="24"/>
        </w:rPr>
        <w:t xml:space="preserve"> For the Vancouver crime dataset, th</w:t>
      </w:r>
      <w:r w:rsidR="0007275C" w:rsidRPr="00BE22D1">
        <w:rPr>
          <w:rFonts w:cstheme="minorHAnsi"/>
          <w:sz w:val="24"/>
          <w:szCs w:val="24"/>
        </w:rPr>
        <w:t xml:space="preserve">e </w:t>
      </w:r>
      <w:r w:rsidR="007A14BA" w:rsidRPr="00BE22D1">
        <w:rPr>
          <w:rFonts w:cstheme="minorHAnsi"/>
          <w:sz w:val="24"/>
          <w:szCs w:val="24"/>
        </w:rPr>
        <w:t>accuracy of</w:t>
      </w:r>
      <w:r w:rsidR="00952D09" w:rsidRPr="00BE22D1">
        <w:rPr>
          <w:rFonts w:cstheme="minorHAnsi"/>
          <w:sz w:val="24"/>
          <w:szCs w:val="24"/>
        </w:rPr>
        <w:t xml:space="preserve"> prediction </w:t>
      </w:r>
      <w:r w:rsidR="00556282" w:rsidRPr="00BE22D1">
        <w:rPr>
          <w:rFonts w:cstheme="minorHAnsi"/>
          <w:sz w:val="24"/>
          <w:szCs w:val="24"/>
        </w:rPr>
        <w:t>improved to</w:t>
      </w:r>
      <w:r w:rsidR="007A14BA" w:rsidRPr="00BE22D1">
        <w:rPr>
          <w:rFonts w:cstheme="minorHAnsi"/>
          <w:sz w:val="24"/>
          <w:szCs w:val="24"/>
        </w:rPr>
        <w:t xml:space="preserve"> </w:t>
      </w:r>
      <w:r w:rsidR="006E3EF2" w:rsidRPr="00BE22D1">
        <w:rPr>
          <w:rFonts w:cstheme="minorHAnsi"/>
          <w:sz w:val="24"/>
          <w:szCs w:val="24"/>
        </w:rPr>
        <w:t>42.</w:t>
      </w:r>
      <w:r w:rsidR="00C1486C" w:rsidRPr="00BE22D1">
        <w:rPr>
          <w:rFonts w:cstheme="minorHAnsi"/>
          <w:sz w:val="24"/>
          <w:szCs w:val="24"/>
        </w:rPr>
        <w:t>85</w:t>
      </w:r>
      <w:r w:rsidR="006E3EF2" w:rsidRPr="00BE22D1">
        <w:rPr>
          <w:rFonts w:cstheme="minorHAnsi"/>
          <w:sz w:val="24"/>
          <w:szCs w:val="24"/>
        </w:rPr>
        <w:t>%</w:t>
      </w:r>
      <w:r w:rsidR="0084793F" w:rsidRPr="00BE22D1">
        <w:rPr>
          <w:rFonts w:cstheme="minorHAnsi"/>
          <w:sz w:val="24"/>
          <w:szCs w:val="24"/>
        </w:rPr>
        <w:t xml:space="preserve"> </w:t>
      </w:r>
      <w:r w:rsidR="00952D09" w:rsidRPr="00BE22D1">
        <w:rPr>
          <w:rFonts w:cstheme="minorHAnsi"/>
          <w:sz w:val="24"/>
          <w:szCs w:val="24"/>
        </w:rPr>
        <w:t xml:space="preserve">with </w:t>
      </w:r>
      <w:r w:rsidR="0045070A" w:rsidRPr="00BE22D1">
        <w:rPr>
          <w:rFonts w:cstheme="minorHAnsi"/>
          <w:sz w:val="24"/>
          <w:szCs w:val="24"/>
        </w:rPr>
        <w:t>Gini</w:t>
      </w:r>
      <w:r w:rsidR="00952D09" w:rsidRPr="00BE22D1">
        <w:rPr>
          <w:rFonts w:cstheme="minorHAnsi"/>
          <w:sz w:val="24"/>
          <w:szCs w:val="24"/>
        </w:rPr>
        <w:t xml:space="preserve"> index criterion</w:t>
      </w:r>
      <w:r w:rsidR="006C7407" w:rsidRPr="00BE22D1">
        <w:rPr>
          <w:rFonts w:cstheme="minorHAnsi"/>
          <w:sz w:val="24"/>
          <w:szCs w:val="24"/>
        </w:rPr>
        <w:t>.</w:t>
      </w:r>
    </w:p>
    <w:p w14:paraId="3754E1EC" w14:textId="77F06268" w:rsidR="00154962" w:rsidRPr="002B1F14" w:rsidRDefault="004B5A6F" w:rsidP="00606852">
      <m:oMathPara>
        <m:oMath>
          <m:r>
            <m:rPr>
              <m:sty m:val="bi"/>
            </m:rPr>
            <w:rPr>
              <w:rFonts w:ascii="Cambria Math" w:hAnsi="Cambria Math"/>
              <w:sz w:val="24"/>
              <w:szCs w:val="24"/>
            </w:rPr>
            <m:t>Gini</m:t>
          </m:r>
          <m:r>
            <m:rPr>
              <m:sty m:val="p"/>
            </m:rPr>
            <w:rPr>
              <w:rFonts w:ascii="Cambria Math" w:hAnsi="Cambria Math"/>
              <w:sz w:val="24"/>
              <w:szCs w:val="24"/>
            </w:rPr>
            <m:t>=</m:t>
          </m:r>
          <m:r>
            <m:rPr>
              <m:sty m:val="b"/>
            </m:rPr>
            <w:rPr>
              <w:rFonts w:ascii="Cambria Math" w:hAnsi="Cambria Math"/>
              <w:sz w:val="24"/>
              <w:szCs w:val="24"/>
            </w:rPr>
            <m:t>1</m:t>
          </m:r>
          <m:r>
            <m:rPr>
              <m:sty m:val="p"/>
            </m:rPr>
            <w:rPr>
              <w:rFonts w:ascii="Cambria Math" w:hAnsi="Cambria Math"/>
              <w:sz w:val="24"/>
              <w:szCs w:val="24"/>
            </w:rPr>
            <m:t xml:space="preserve">- </m:t>
          </m:r>
          <m:nary>
            <m:naryPr>
              <m:chr m:val="∑"/>
              <m:limLoc m:val="undOvr"/>
              <m:grow m:val="1"/>
              <m:ctrlPr>
                <w:rPr>
                  <w:rFonts w:ascii="Cambria Math" w:hAnsi="Cambria Math"/>
                </w:rPr>
              </m:ctrlPr>
            </m:naryPr>
            <m:sub>
              <m:r>
                <m:rPr>
                  <m:sty m:val="b"/>
                </m:rPr>
                <w:rPr>
                  <w:rFonts w:ascii="Cambria Math" w:hAnsi="Cambria Math"/>
                </w:rPr>
                <m:t>i</m:t>
              </m:r>
              <m:r>
                <m:rPr>
                  <m:sty m:val="p"/>
                </m:rPr>
                <w:rPr>
                  <w:rFonts w:ascii="Cambria Math" w:hAnsi="Cambria Math"/>
                </w:rPr>
                <m:t>=</m:t>
              </m:r>
              <m:r>
                <m:rPr>
                  <m:sty m:val="b"/>
                </m:rPr>
                <w:rPr>
                  <w:rFonts w:ascii="Cambria Math" w:hAnsi="Cambria Math"/>
                </w:rPr>
                <m:t>1</m:t>
              </m:r>
            </m:sub>
            <m:sup>
              <m:r>
                <m:rPr>
                  <m:sty m:val="b"/>
                </m:rPr>
                <w:rPr>
                  <w:rFonts w:ascii="Cambria Math" w:hAnsi="Cambria Math"/>
                </w:rPr>
                <m:t>n</m:t>
              </m:r>
            </m:sup>
            <m:e>
              <m:sSub>
                <m:sSubPr>
                  <m:ctrlPr>
                    <w:rPr>
                      <w:rFonts w:ascii="Cambria Math" w:hAnsi="Cambria Math"/>
                      <w:i/>
                      <w:iCs/>
                    </w:rPr>
                  </m:ctrlPr>
                </m:sSubPr>
                <m:e>
                  <m:r>
                    <m:rPr>
                      <m:sty m:val="bi"/>
                    </m:rPr>
                    <w:rPr>
                      <w:rFonts w:ascii="Cambria Math" w:hAnsi="Cambria Math"/>
                    </w:rPr>
                    <m:t>P</m:t>
                  </m:r>
                </m:e>
                <m:sub>
                  <m:r>
                    <m:rPr>
                      <m:sty m:val="bi"/>
                    </m:rPr>
                    <w:rPr>
                      <w:rFonts w:ascii="Cambria Math" w:hAnsi="Cambria Math"/>
                    </w:rPr>
                    <m:t>i</m:t>
                  </m:r>
                </m:sub>
              </m:sSub>
              <m:r>
                <m:rPr>
                  <m:sty m:val="b"/>
                </m:rPr>
                <w:rPr>
                  <w:rFonts w:ascii="Cambria Math" w:hAnsi="Cambria Math"/>
                </w:rPr>
                <m:t>2</m:t>
              </m:r>
            </m:e>
          </m:nary>
        </m:oMath>
      </m:oMathPara>
    </w:p>
    <w:p w14:paraId="36CA9AAC" w14:textId="0B57B57F" w:rsidR="002B1F14" w:rsidRPr="009247D7" w:rsidRDefault="002B1F14" w:rsidP="002B1F14">
      <w:pPr>
        <w:pStyle w:val="Caption"/>
      </w:pPr>
      <w:bookmarkStart w:id="638" w:name="_Toc136019954"/>
      <w:bookmarkStart w:id="639" w:name="_Toc136029675"/>
      <w:r>
        <w:t xml:space="preserve">Equation </w:t>
      </w:r>
      <w:fldSimple w:instr=" SEQ Equation \* ARABIC ">
        <w:r>
          <w:rPr>
            <w:noProof/>
          </w:rPr>
          <w:t>2</w:t>
        </w:r>
      </w:fldSimple>
      <w:r>
        <w:t>. Mathematical Equation for Gini Index</w:t>
      </w:r>
      <w:bookmarkEnd w:id="638"/>
      <w:bookmarkEnd w:id="639"/>
    </w:p>
    <w:p w14:paraId="42D9704A" w14:textId="77777777" w:rsidR="009247D7" w:rsidRDefault="009247D7" w:rsidP="00606852">
      <w:pPr>
        <w:rPr>
          <w:sz w:val="24"/>
          <w:szCs w:val="24"/>
        </w:rPr>
      </w:pPr>
    </w:p>
    <w:p w14:paraId="749146AA" w14:textId="602059A1" w:rsidR="00A10F62" w:rsidRDefault="00154962" w:rsidP="00925456">
      <w:pPr>
        <w:spacing w:line="360" w:lineRule="auto"/>
        <w:jc w:val="both"/>
        <w:rPr>
          <w:rFonts w:cstheme="minorHAnsi"/>
          <w:sz w:val="24"/>
          <w:szCs w:val="24"/>
        </w:rPr>
      </w:pPr>
      <w:r>
        <w:rPr>
          <w:rFonts w:cstheme="minorHAnsi"/>
          <w:sz w:val="24"/>
          <w:szCs w:val="24"/>
        </w:rPr>
        <w:t xml:space="preserve">In </w:t>
      </w:r>
      <w:r w:rsidR="002B1F14">
        <w:rPr>
          <w:rFonts w:cstheme="minorHAnsi"/>
          <w:sz w:val="24"/>
          <w:szCs w:val="24"/>
        </w:rPr>
        <w:t>Equation</w:t>
      </w:r>
      <w:r w:rsidR="009247D7">
        <w:rPr>
          <w:rFonts w:cstheme="minorHAnsi"/>
          <w:sz w:val="24"/>
          <w:szCs w:val="24"/>
        </w:rPr>
        <w:t xml:space="preserve"> 2.</w:t>
      </w:r>
      <w:r>
        <w:rPr>
          <w:rFonts w:cstheme="minorHAnsi"/>
          <w:sz w:val="24"/>
          <w:szCs w:val="24"/>
        </w:rPr>
        <w:t xml:space="preserve"> above, </w:t>
      </w:r>
      <w:r w:rsidR="002173E9" w:rsidRPr="00BE22D1">
        <w:rPr>
          <w:rFonts w:cstheme="minorHAnsi"/>
          <w:sz w:val="24"/>
          <w:szCs w:val="24"/>
        </w:rPr>
        <w:t xml:space="preserve">value of Gini </w:t>
      </w:r>
      <w:r w:rsidR="00E1479A">
        <w:rPr>
          <w:rFonts w:cstheme="minorHAnsi"/>
          <w:sz w:val="24"/>
          <w:szCs w:val="24"/>
        </w:rPr>
        <w:t>I</w:t>
      </w:r>
      <w:r w:rsidR="002173E9" w:rsidRPr="00BE22D1">
        <w:rPr>
          <w:rFonts w:cstheme="minorHAnsi"/>
          <w:sz w:val="24"/>
          <w:szCs w:val="24"/>
        </w:rPr>
        <w:t xml:space="preserve">ndex </w:t>
      </w:r>
      <w:r w:rsidR="00F07AE9" w:rsidRPr="00BE22D1">
        <w:rPr>
          <w:rFonts w:cstheme="minorHAnsi"/>
          <w:sz w:val="24"/>
          <w:szCs w:val="24"/>
        </w:rPr>
        <w:t xml:space="preserve">value is between 0 and 1. Purity of the DT classification is </w:t>
      </w:r>
      <w:r w:rsidR="00371F94" w:rsidRPr="00BE22D1">
        <w:rPr>
          <w:rFonts w:cstheme="minorHAnsi"/>
          <w:sz w:val="24"/>
          <w:szCs w:val="24"/>
        </w:rPr>
        <w:t>0 and 1 is for random distribution</w:t>
      </w:r>
      <w:r w:rsidR="00210AB8" w:rsidRPr="00BE22D1">
        <w:rPr>
          <w:rFonts w:cstheme="minorHAnsi"/>
          <w:sz w:val="24"/>
          <w:szCs w:val="24"/>
        </w:rPr>
        <w:t xml:space="preserve"> in the classes.</w:t>
      </w:r>
      <w:r w:rsidR="006666B7" w:rsidRPr="00BE22D1">
        <w:rPr>
          <w:rFonts w:cstheme="minorHAnsi"/>
          <w:sz w:val="24"/>
          <w:szCs w:val="24"/>
        </w:rPr>
        <w:t xml:space="preserve"> </w:t>
      </w:r>
      <w:r w:rsidR="0006469B">
        <w:rPr>
          <w:rFonts w:cstheme="minorHAnsi"/>
          <w:sz w:val="24"/>
          <w:szCs w:val="24"/>
        </w:rPr>
        <w:t>These formulae can be useful in further analysis using DT model for crime forecasts.</w:t>
      </w:r>
    </w:p>
    <w:p w14:paraId="13B38CC3" w14:textId="39EB5A4F" w:rsidR="00827D58" w:rsidRDefault="008D2FD7" w:rsidP="00925456">
      <w:pPr>
        <w:spacing w:line="360" w:lineRule="auto"/>
        <w:jc w:val="both"/>
        <w:rPr>
          <w:rFonts w:cstheme="minorHAnsi"/>
          <w:sz w:val="24"/>
          <w:szCs w:val="24"/>
        </w:rPr>
      </w:pPr>
      <w:r>
        <w:rPr>
          <w:rFonts w:cstheme="minorHAnsi"/>
          <w:sz w:val="24"/>
          <w:szCs w:val="24"/>
        </w:rPr>
        <w:t>Decision tree modelling of the Vancouver dataset</w:t>
      </w:r>
      <w:r w:rsidR="00281E89">
        <w:rPr>
          <w:rFonts w:cstheme="minorHAnsi"/>
          <w:sz w:val="24"/>
          <w:szCs w:val="24"/>
        </w:rPr>
        <w:t>, using the above metric</w:t>
      </w:r>
      <w:r w:rsidR="003E26EE">
        <w:rPr>
          <w:rFonts w:cstheme="minorHAnsi"/>
          <w:sz w:val="24"/>
          <w:szCs w:val="24"/>
        </w:rPr>
        <w:t>es</w:t>
      </w:r>
      <w:r>
        <w:rPr>
          <w:rFonts w:cstheme="minorHAnsi"/>
          <w:sz w:val="24"/>
          <w:szCs w:val="24"/>
        </w:rPr>
        <w:t xml:space="preserve"> </w:t>
      </w:r>
      <w:r w:rsidR="009A798F">
        <w:rPr>
          <w:rFonts w:cstheme="minorHAnsi"/>
          <w:sz w:val="24"/>
          <w:szCs w:val="24"/>
        </w:rPr>
        <w:t xml:space="preserve">performed better with further feature engineering which </w:t>
      </w:r>
      <w:r w:rsidR="00FC5FF1">
        <w:rPr>
          <w:rFonts w:cstheme="minorHAnsi"/>
          <w:sz w:val="24"/>
          <w:szCs w:val="24"/>
        </w:rPr>
        <w:t xml:space="preserve">included </w:t>
      </w:r>
      <w:r w:rsidR="00627A79">
        <w:rPr>
          <w:rFonts w:cstheme="minorHAnsi"/>
          <w:sz w:val="24"/>
          <w:szCs w:val="24"/>
        </w:rPr>
        <w:t>selecting certain features</w:t>
      </w:r>
      <w:r w:rsidR="00692898">
        <w:rPr>
          <w:rFonts w:cstheme="minorHAnsi"/>
          <w:sz w:val="24"/>
          <w:szCs w:val="24"/>
        </w:rPr>
        <w:t xml:space="preserve"> </w:t>
      </w:r>
      <w:r w:rsidR="00627A79">
        <w:rPr>
          <w:rFonts w:cstheme="minorHAnsi"/>
          <w:sz w:val="24"/>
          <w:szCs w:val="24"/>
        </w:rPr>
        <w:t>related to time</w:t>
      </w:r>
      <w:r w:rsidR="003E26EE">
        <w:rPr>
          <w:rFonts w:cstheme="minorHAnsi"/>
          <w:sz w:val="24"/>
          <w:szCs w:val="24"/>
        </w:rPr>
        <w:t xml:space="preserve"> </w:t>
      </w:r>
      <w:r w:rsidR="00692898">
        <w:rPr>
          <w:rFonts w:cstheme="minorHAnsi"/>
          <w:sz w:val="24"/>
          <w:szCs w:val="24"/>
        </w:rPr>
        <w:t>(</w:t>
      </w:r>
      <w:r w:rsidR="00281E89">
        <w:rPr>
          <w:rFonts w:cstheme="minorHAnsi"/>
          <w:sz w:val="24"/>
          <w:szCs w:val="24"/>
        </w:rPr>
        <w:t xml:space="preserve">like </w:t>
      </w:r>
      <w:r w:rsidR="00692898">
        <w:rPr>
          <w:rFonts w:cstheme="minorHAnsi"/>
          <w:sz w:val="24"/>
          <w:szCs w:val="24"/>
        </w:rPr>
        <w:t>‘Year’</w:t>
      </w:r>
      <w:r w:rsidR="00281E89">
        <w:rPr>
          <w:rFonts w:cstheme="minorHAnsi"/>
          <w:sz w:val="24"/>
          <w:szCs w:val="24"/>
        </w:rPr>
        <w:t>)</w:t>
      </w:r>
      <w:r w:rsidR="00627A79">
        <w:rPr>
          <w:rFonts w:cstheme="minorHAnsi"/>
          <w:sz w:val="24"/>
          <w:szCs w:val="24"/>
        </w:rPr>
        <w:t xml:space="preserve"> and the neighbourhood, for prediction. </w:t>
      </w:r>
      <w:r w:rsidR="003E26EE">
        <w:rPr>
          <w:rFonts w:cstheme="minorHAnsi"/>
          <w:sz w:val="24"/>
          <w:szCs w:val="24"/>
        </w:rPr>
        <w:t xml:space="preserve">With </w:t>
      </w:r>
      <w:r w:rsidR="006322E0">
        <w:rPr>
          <w:rFonts w:cstheme="minorHAnsi"/>
          <w:sz w:val="24"/>
          <w:szCs w:val="24"/>
        </w:rPr>
        <w:t xml:space="preserve">Gini </w:t>
      </w:r>
      <w:r w:rsidR="000D64EE">
        <w:rPr>
          <w:rFonts w:cstheme="minorHAnsi"/>
          <w:sz w:val="24"/>
          <w:szCs w:val="24"/>
        </w:rPr>
        <w:t>i</w:t>
      </w:r>
      <w:r w:rsidR="006322E0">
        <w:rPr>
          <w:rFonts w:cstheme="minorHAnsi"/>
          <w:sz w:val="24"/>
          <w:szCs w:val="24"/>
        </w:rPr>
        <w:t>ndex, accuracy was 42.86% and with Entropy it was 42.99%.</w:t>
      </w:r>
      <w:r w:rsidR="005A2476">
        <w:rPr>
          <w:rFonts w:cstheme="minorHAnsi"/>
          <w:sz w:val="24"/>
          <w:szCs w:val="24"/>
        </w:rPr>
        <w:t xml:space="preserve"> However, the precision score </w:t>
      </w:r>
      <w:r w:rsidR="00A22AC1">
        <w:rPr>
          <w:rFonts w:cstheme="minorHAnsi"/>
          <w:sz w:val="24"/>
          <w:szCs w:val="24"/>
        </w:rPr>
        <w:t>and recall score were low at 33.08% and 32.79% respectively</w:t>
      </w:r>
      <w:r w:rsidR="005972DB">
        <w:rPr>
          <w:rFonts w:cstheme="minorHAnsi"/>
          <w:sz w:val="24"/>
          <w:szCs w:val="24"/>
        </w:rPr>
        <w:t xml:space="preserve"> which shows </w:t>
      </w:r>
      <w:r w:rsidR="00D33EB6">
        <w:rPr>
          <w:rFonts w:cstheme="minorHAnsi"/>
          <w:sz w:val="24"/>
          <w:szCs w:val="24"/>
        </w:rPr>
        <w:t xml:space="preserve">this model had a poor performance in predicting </w:t>
      </w:r>
      <w:r w:rsidR="00DD0BD8">
        <w:rPr>
          <w:rFonts w:cstheme="minorHAnsi"/>
          <w:sz w:val="24"/>
          <w:szCs w:val="24"/>
        </w:rPr>
        <w:t>crime accurately</w:t>
      </w:r>
      <w:r w:rsidR="00D33EB6">
        <w:rPr>
          <w:rFonts w:cstheme="minorHAnsi"/>
          <w:sz w:val="24"/>
          <w:szCs w:val="24"/>
        </w:rPr>
        <w:t>.</w:t>
      </w:r>
      <w:r w:rsidR="00007606">
        <w:rPr>
          <w:rFonts w:cstheme="minorHAnsi"/>
          <w:sz w:val="24"/>
          <w:szCs w:val="24"/>
        </w:rPr>
        <w:t xml:space="preserve"> </w:t>
      </w:r>
      <w:r w:rsidR="003C67A5">
        <w:rPr>
          <w:rFonts w:cstheme="minorHAnsi"/>
          <w:sz w:val="24"/>
          <w:szCs w:val="24"/>
        </w:rPr>
        <w:t xml:space="preserve">However, </w:t>
      </w:r>
      <w:r w:rsidR="00176B3B">
        <w:rPr>
          <w:rFonts w:cstheme="minorHAnsi"/>
          <w:sz w:val="24"/>
          <w:szCs w:val="24"/>
        </w:rPr>
        <w:t xml:space="preserve">Table </w:t>
      </w:r>
      <w:r w:rsidR="00FF7A86">
        <w:rPr>
          <w:rFonts w:cstheme="minorHAnsi"/>
          <w:sz w:val="24"/>
          <w:szCs w:val="24"/>
        </w:rPr>
        <w:t>A</w:t>
      </w:r>
      <w:r w:rsidR="00C1713B">
        <w:rPr>
          <w:rFonts w:cstheme="minorHAnsi"/>
          <w:sz w:val="24"/>
          <w:szCs w:val="24"/>
        </w:rPr>
        <w:t>. and Figure</w:t>
      </w:r>
      <w:r w:rsidR="00705523">
        <w:rPr>
          <w:rFonts w:cstheme="minorHAnsi"/>
          <w:sz w:val="24"/>
          <w:szCs w:val="24"/>
        </w:rPr>
        <w:t xml:space="preserve"> I</w:t>
      </w:r>
      <w:r w:rsidR="00FF7A86">
        <w:rPr>
          <w:rFonts w:cstheme="minorHAnsi"/>
          <w:sz w:val="24"/>
          <w:szCs w:val="24"/>
        </w:rPr>
        <w:t>I</w:t>
      </w:r>
      <w:r w:rsidR="00C1713B">
        <w:rPr>
          <w:rFonts w:cstheme="minorHAnsi"/>
          <w:sz w:val="24"/>
          <w:szCs w:val="24"/>
        </w:rPr>
        <w:t>.</w:t>
      </w:r>
      <w:r w:rsidR="00176B3B">
        <w:rPr>
          <w:rFonts w:cstheme="minorHAnsi"/>
          <w:sz w:val="24"/>
          <w:szCs w:val="24"/>
        </w:rPr>
        <w:t xml:space="preserve"> </w:t>
      </w:r>
      <w:r w:rsidR="00164C6B">
        <w:rPr>
          <w:rFonts w:cstheme="minorHAnsi"/>
          <w:sz w:val="24"/>
          <w:szCs w:val="24"/>
        </w:rPr>
        <w:t xml:space="preserve">shows the </w:t>
      </w:r>
      <w:r w:rsidR="005502BA">
        <w:rPr>
          <w:rFonts w:cstheme="minorHAnsi"/>
          <w:sz w:val="24"/>
          <w:szCs w:val="24"/>
        </w:rPr>
        <w:t>degre</w:t>
      </w:r>
      <w:r w:rsidR="00E6765C">
        <w:rPr>
          <w:rFonts w:cstheme="minorHAnsi"/>
          <w:sz w:val="24"/>
          <w:szCs w:val="24"/>
        </w:rPr>
        <w:t>e</w:t>
      </w:r>
      <w:r w:rsidR="00007606">
        <w:rPr>
          <w:rFonts w:cstheme="minorHAnsi"/>
          <w:sz w:val="24"/>
          <w:szCs w:val="24"/>
        </w:rPr>
        <w:t xml:space="preserve"> of importance </w:t>
      </w:r>
      <w:r w:rsidR="00E6765C">
        <w:rPr>
          <w:rFonts w:cstheme="minorHAnsi"/>
          <w:sz w:val="24"/>
          <w:szCs w:val="24"/>
        </w:rPr>
        <w:t xml:space="preserve">of </w:t>
      </w:r>
      <w:r w:rsidR="00687EC3">
        <w:rPr>
          <w:rFonts w:cstheme="minorHAnsi"/>
          <w:sz w:val="24"/>
          <w:szCs w:val="24"/>
        </w:rPr>
        <w:t xml:space="preserve">the most impactful </w:t>
      </w:r>
      <w:r w:rsidR="00E6765C">
        <w:rPr>
          <w:rFonts w:cstheme="minorHAnsi"/>
          <w:sz w:val="24"/>
          <w:szCs w:val="24"/>
        </w:rPr>
        <w:t xml:space="preserve">data features </w:t>
      </w:r>
      <w:r w:rsidR="000705A8">
        <w:rPr>
          <w:rFonts w:cstheme="minorHAnsi"/>
          <w:sz w:val="24"/>
          <w:szCs w:val="24"/>
        </w:rPr>
        <w:t>of</w:t>
      </w:r>
      <w:r w:rsidR="00827D58">
        <w:rPr>
          <w:rFonts w:cstheme="minorHAnsi"/>
          <w:sz w:val="24"/>
          <w:szCs w:val="24"/>
        </w:rPr>
        <w:t xml:space="preserve"> the crime dataset w</w:t>
      </w:r>
      <w:r w:rsidR="000705A8">
        <w:rPr>
          <w:rFonts w:cstheme="minorHAnsi"/>
          <w:sz w:val="24"/>
          <w:szCs w:val="24"/>
        </w:rPr>
        <w:t xml:space="preserve">hen </w:t>
      </w:r>
      <w:r w:rsidR="00827D58">
        <w:rPr>
          <w:rFonts w:cstheme="minorHAnsi"/>
          <w:sz w:val="24"/>
          <w:szCs w:val="24"/>
        </w:rPr>
        <w:t>modelled with Decision</w:t>
      </w:r>
      <w:r w:rsidR="003032C5">
        <w:rPr>
          <w:rFonts w:cstheme="minorHAnsi"/>
          <w:sz w:val="24"/>
          <w:szCs w:val="24"/>
        </w:rPr>
        <w:t xml:space="preserve"> </w:t>
      </w:r>
      <w:r w:rsidR="00827D58">
        <w:rPr>
          <w:rFonts w:cstheme="minorHAnsi"/>
          <w:sz w:val="24"/>
          <w:szCs w:val="24"/>
        </w:rPr>
        <w:t>Tree</w:t>
      </w:r>
      <w:r w:rsidR="004547E5">
        <w:rPr>
          <w:rFonts w:cstheme="minorHAnsi"/>
          <w:sz w:val="24"/>
          <w:szCs w:val="24"/>
        </w:rPr>
        <w:t xml:space="preserve">, </w:t>
      </w:r>
      <w:r w:rsidR="00204BB8">
        <w:rPr>
          <w:rFonts w:cstheme="minorHAnsi"/>
          <w:sz w:val="24"/>
          <w:szCs w:val="24"/>
        </w:rPr>
        <w:t xml:space="preserve">this </w:t>
      </w:r>
      <w:r w:rsidR="00E30721">
        <w:rPr>
          <w:rFonts w:cstheme="minorHAnsi"/>
          <w:sz w:val="24"/>
          <w:szCs w:val="24"/>
        </w:rPr>
        <w:t xml:space="preserve">was </w:t>
      </w:r>
      <w:r w:rsidR="004547E5">
        <w:rPr>
          <w:rFonts w:cstheme="minorHAnsi"/>
          <w:sz w:val="24"/>
          <w:szCs w:val="24"/>
        </w:rPr>
        <w:t>before data transformation</w:t>
      </w:r>
      <w:r w:rsidR="00204BB8">
        <w:rPr>
          <w:rFonts w:cstheme="minorHAnsi"/>
          <w:sz w:val="24"/>
          <w:szCs w:val="24"/>
        </w:rPr>
        <w:t xml:space="preserve"> which combined</w:t>
      </w:r>
      <w:r w:rsidR="00666EDE">
        <w:rPr>
          <w:rFonts w:cstheme="minorHAnsi"/>
          <w:sz w:val="24"/>
          <w:szCs w:val="24"/>
        </w:rPr>
        <w:t xml:space="preserve"> </w:t>
      </w:r>
      <w:r w:rsidR="003C67A5">
        <w:rPr>
          <w:rFonts w:cstheme="minorHAnsi"/>
          <w:sz w:val="24"/>
          <w:szCs w:val="24"/>
        </w:rPr>
        <w:t>four</w:t>
      </w:r>
      <w:r w:rsidR="00666EDE">
        <w:rPr>
          <w:rFonts w:cstheme="minorHAnsi"/>
          <w:sz w:val="24"/>
          <w:szCs w:val="24"/>
        </w:rPr>
        <w:t xml:space="preserve"> of the </w:t>
      </w:r>
      <w:r w:rsidR="00204BB8">
        <w:rPr>
          <w:rFonts w:cstheme="minorHAnsi"/>
          <w:sz w:val="24"/>
          <w:szCs w:val="24"/>
        </w:rPr>
        <w:t xml:space="preserve">time </w:t>
      </w:r>
      <w:r w:rsidR="00666EDE">
        <w:rPr>
          <w:rFonts w:cstheme="minorHAnsi"/>
          <w:sz w:val="24"/>
          <w:szCs w:val="24"/>
        </w:rPr>
        <w:t>features into</w:t>
      </w:r>
      <w:r w:rsidR="009369FD">
        <w:rPr>
          <w:rFonts w:cstheme="minorHAnsi"/>
          <w:sz w:val="24"/>
          <w:szCs w:val="24"/>
        </w:rPr>
        <w:t xml:space="preserve"> ‘Date’</w:t>
      </w:r>
      <w:r w:rsidR="00827D58">
        <w:rPr>
          <w:rFonts w:cstheme="minorHAnsi"/>
          <w:sz w:val="24"/>
          <w:szCs w:val="24"/>
        </w:rPr>
        <w:t>:</w:t>
      </w:r>
    </w:p>
    <w:p w14:paraId="73C70DE1" w14:textId="3BCFA38B" w:rsidR="00AE1830" w:rsidRPr="00B1532B" w:rsidRDefault="006D7FE7" w:rsidP="006D7FE7">
      <w:pPr>
        <w:rPr>
          <w:rFonts w:cstheme="minorHAnsi"/>
          <w:b/>
          <w:bCs/>
          <w:sz w:val="24"/>
          <w:szCs w:val="24"/>
        </w:rPr>
      </w:pPr>
      <w:bookmarkStart w:id="640" w:name="_Hlk135594364"/>
      <w:r>
        <w:rPr>
          <w:rFonts w:cstheme="minorHAnsi"/>
          <w:b/>
          <w:bCs/>
          <w:sz w:val="24"/>
          <w:szCs w:val="24"/>
        </w:rPr>
        <w:br w:type="page"/>
      </w:r>
    </w:p>
    <w:p w14:paraId="2D2957AB" w14:textId="76F00E95" w:rsidR="00827D58" w:rsidRPr="00B1532B" w:rsidRDefault="00176B3B" w:rsidP="000B0DA4">
      <w:pPr>
        <w:pStyle w:val="Caption"/>
        <w:keepNext/>
        <w:jc w:val="both"/>
        <w:rPr>
          <w:b/>
          <w:bCs/>
          <w:color w:val="auto"/>
          <w:sz w:val="24"/>
          <w:szCs w:val="24"/>
        </w:rPr>
      </w:pPr>
      <w:bookmarkStart w:id="641" w:name="_Toc136015188"/>
      <w:bookmarkStart w:id="642" w:name="_Toc136029722"/>
      <w:bookmarkStart w:id="643" w:name="_Toc136212383"/>
      <w:r w:rsidRPr="00B1532B">
        <w:rPr>
          <w:b/>
          <w:bCs/>
          <w:color w:val="auto"/>
          <w:sz w:val="24"/>
          <w:szCs w:val="24"/>
        </w:rPr>
        <w:lastRenderedPageBreak/>
        <w:t xml:space="preserve">Table </w:t>
      </w:r>
      <w:r w:rsidR="000B0DA4" w:rsidRPr="00B1532B">
        <w:rPr>
          <w:b/>
          <w:bCs/>
          <w:color w:val="auto"/>
          <w:sz w:val="24"/>
          <w:szCs w:val="24"/>
        </w:rPr>
        <w:fldChar w:fldCharType="begin"/>
      </w:r>
      <w:r w:rsidR="000B0DA4" w:rsidRPr="00B1532B">
        <w:rPr>
          <w:b/>
          <w:bCs/>
          <w:color w:val="auto"/>
          <w:sz w:val="24"/>
          <w:szCs w:val="24"/>
        </w:rPr>
        <w:instrText xml:space="preserve"> SEQ Table \* ARABIC </w:instrText>
      </w:r>
      <w:r w:rsidR="000B0DA4" w:rsidRPr="00B1532B">
        <w:rPr>
          <w:b/>
          <w:bCs/>
          <w:color w:val="auto"/>
          <w:sz w:val="24"/>
          <w:szCs w:val="24"/>
        </w:rPr>
        <w:fldChar w:fldCharType="separate"/>
      </w:r>
      <w:r w:rsidR="00100E19">
        <w:rPr>
          <w:b/>
          <w:bCs/>
          <w:noProof/>
          <w:color w:val="auto"/>
          <w:sz w:val="24"/>
          <w:szCs w:val="24"/>
        </w:rPr>
        <w:t>7</w:t>
      </w:r>
      <w:r w:rsidR="000B0DA4" w:rsidRPr="00B1532B">
        <w:rPr>
          <w:b/>
          <w:bCs/>
          <w:color w:val="auto"/>
          <w:sz w:val="24"/>
          <w:szCs w:val="24"/>
        </w:rPr>
        <w:fldChar w:fldCharType="end"/>
      </w:r>
      <w:r w:rsidR="000B0DA4" w:rsidRPr="00B1532B">
        <w:rPr>
          <w:b/>
          <w:bCs/>
          <w:color w:val="auto"/>
          <w:sz w:val="24"/>
          <w:szCs w:val="24"/>
        </w:rPr>
        <w:t>.</w:t>
      </w:r>
      <w:r w:rsidR="003A0AEC" w:rsidRPr="00B1532B">
        <w:rPr>
          <w:b/>
          <w:bCs/>
          <w:color w:val="auto"/>
          <w:sz w:val="24"/>
          <w:szCs w:val="24"/>
        </w:rPr>
        <w:t xml:space="preserve">Feature of importance with </w:t>
      </w:r>
      <w:r w:rsidR="00164C6B" w:rsidRPr="00B1532B">
        <w:rPr>
          <w:b/>
          <w:bCs/>
          <w:color w:val="auto"/>
          <w:sz w:val="24"/>
          <w:szCs w:val="24"/>
        </w:rPr>
        <w:t>score</w:t>
      </w:r>
      <w:bookmarkEnd w:id="641"/>
      <w:bookmarkEnd w:id="642"/>
      <w:bookmarkEnd w:id="643"/>
    </w:p>
    <w:tbl>
      <w:tblPr>
        <w:tblStyle w:val="TableGrid"/>
        <w:tblW w:w="0" w:type="auto"/>
        <w:tblBorders>
          <w:left w:val="none" w:sz="0" w:space="0" w:color="auto"/>
          <w:right w:val="none" w:sz="0" w:space="0" w:color="auto"/>
        </w:tblBorders>
        <w:tblLook w:val="04A0" w:firstRow="1" w:lastRow="0" w:firstColumn="1" w:lastColumn="0" w:noHBand="0" w:noVBand="1"/>
      </w:tblPr>
      <w:tblGrid>
        <w:gridCol w:w="8898"/>
      </w:tblGrid>
      <w:tr w:rsidR="0002476F" w:rsidRPr="00827D58" w14:paraId="73B53A6A" w14:textId="77777777" w:rsidTr="00F06589">
        <w:tc>
          <w:tcPr>
            <w:tcW w:w="8898" w:type="dxa"/>
          </w:tcPr>
          <w:bookmarkEnd w:id="640"/>
          <w:p w14:paraId="06367F10" w14:textId="48331BF6" w:rsidR="0002476F" w:rsidRPr="00781A9A" w:rsidRDefault="0002476F">
            <w:pPr>
              <w:spacing w:line="360" w:lineRule="auto"/>
              <w:rPr>
                <w:rFonts w:eastAsia="Times New Roman" w:cstheme="minorHAnsi"/>
                <w:color w:val="212121"/>
                <w:sz w:val="24"/>
                <w:szCs w:val="24"/>
                <w:shd w:val="clear" w:color="auto" w:fill="FFFFFF"/>
                <w:lang w:eastAsia="en-GB"/>
              </w:rPr>
            </w:pPr>
            <w:r w:rsidRPr="0002476F">
              <w:rPr>
                <w:rFonts w:eastAsia="Times New Roman" w:cstheme="minorHAnsi"/>
                <w:color w:val="212121"/>
                <w:sz w:val="24"/>
                <w:szCs w:val="24"/>
                <w:shd w:val="clear" w:color="auto" w:fill="FFFFFF"/>
                <w:lang w:eastAsia="en-GB"/>
              </w:rPr>
              <w:t xml:space="preserve">  </w:t>
            </w:r>
            <w:r w:rsidR="00AA2D0E" w:rsidRPr="00AA2D0E">
              <w:rPr>
                <w:rFonts w:eastAsia="Times New Roman" w:cstheme="minorHAnsi"/>
                <w:b/>
                <w:bCs/>
                <w:color w:val="212121"/>
                <w:sz w:val="24"/>
                <w:szCs w:val="24"/>
                <w:shd w:val="clear" w:color="auto" w:fill="FFFFFF"/>
                <w:lang w:eastAsia="en-GB"/>
              </w:rPr>
              <w:t>I</w:t>
            </w:r>
            <w:r w:rsidR="007F71EB">
              <w:rPr>
                <w:rFonts w:eastAsia="Times New Roman" w:cstheme="minorHAnsi"/>
                <w:b/>
                <w:bCs/>
                <w:color w:val="212121"/>
                <w:sz w:val="24"/>
                <w:szCs w:val="24"/>
                <w:shd w:val="clear" w:color="auto" w:fill="FFFFFF"/>
                <w:lang w:eastAsia="en-GB"/>
              </w:rPr>
              <w:t>NDEX</w:t>
            </w:r>
            <w:r w:rsidRPr="0002476F">
              <w:rPr>
                <w:rFonts w:eastAsia="Times New Roman" w:cstheme="minorHAnsi"/>
                <w:color w:val="212121"/>
                <w:sz w:val="24"/>
                <w:szCs w:val="24"/>
                <w:shd w:val="clear" w:color="auto" w:fill="FFFFFF"/>
                <w:lang w:eastAsia="en-GB"/>
              </w:rPr>
              <w:t xml:space="preserve"> </w:t>
            </w:r>
            <w:r w:rsidR="00B940AD">
              <w:rPr>
                <w:rFonts w:eastAsia="Times New Roman" w:cstheme="minorHAnsi"/>
                <w:color w:val="212121"/>
                <w:sz w:val="24"/>
                <w:szCs w:val="24"/>
                <w:shd w:val="clear" w:color="auto" w:fill="FFFFFF"/>
                <w:lang w:eastAsia="en-GB"/>
              </w:rPr>
              <w:t xml:space="preserve">  </w:t>
            </w:r>
            <w:r w:rsidRPr="0002476F">
              <w:rPr>
                <w:rFonts w:eastAsia="Times New Roman" w:cstheme="minorHAnsi"/>
                <w:color w:val="212121"/>
                <w:sz w:val="24"/>
                <w:szCs w:val="24"/>
                <w:shd w:val="clear" w:color="auto" w:fill="FFFFFF"/>
                <w:lang w:eastAsia="en-GB"/>
              </w:rPr>
              <w:t xml:space="preserve"> </w:t>
            </w:r>
            <w:r w:rsidR="002C4652">
              <w:rPr>
                <w:rFonts w:eastAsia="Times New Roman" w:cstheme="minorHAnsi"/>
                <w:color w:val="212121"/>
                <w:sz w:val="24"/>
                <w:szCs w:val="24"/>
                <w:shd w:val="clear" w:color="auto" w:fill="FFFFFF"/>
                <w:lang w:eastAsia="en-GB"/>
              </w:rPr>
              <w:t xml:space="preserve"> </w:t>
            </w:r>
            <w:r w:rsidRPr="0002476F">
              <w:rPr>
                <w:rFonts w:eastAsia="Times New Roman" w:cstheme="minorHAnsi"/>
                <w:color w:val="212121"/>
                <w:sz w:val="24"/>
                <w:szCs w:val="24"/>
                <w:shd w:val="clear" w:color="auto" w:fill="FFFFFF"/>
                <w:lang w:eastAsia="en-GB"/>
              </w:rPr>
              <w:t xml:space="preserve"> </w:t>
            </w:r>
            <w:r w:rsidR="0003401A">
              <w:rPr>
                <w:rFonts w:eastAsia="Times New Roman" w:cstheme="minorHAnsi"/>
                <w:color w:val="212121"/>
                <w:sz w:val="24"/>
                <w:szCs w:val="24"/>
                <w:shd w:val="clear" w:color="auto" w:fill="FFFFFF"/>
                <w:lang w:eastAsia="en-GB"/>
              </w:rPr>
              <w:t xml:space="preserve">    </w:t>
            </w:r>
            <w:r w:rsidR="00781A9A">
              <w:rPr>
                <w:rFonts w:eastAsia="Times New Roman" w:cstheme="minorHAnsi"/>
                <w:color w:val="212121"/>
                <w:sz w:val="24"/>
                <w:szCs w:val="24"/>
                <w:shd w:val="clear" w:color="auto" w:fill="FFFFFF"/>
                <w:lang w:eastAsia="en-GB"/>
              </w:rPr>
              <w:t xml:space="preserve">   </w:t>
            </w:r>
            <w:r w:rsidR="0003401A">
              <w:rPr>
                <w:rFonts w:eastAsia="Times New Roman" w:cstheme="minorHAnsi"/>
                <w:color w:val="212121"/>
                <w:sz w:val="24"/>
                <w:szCs w:val="24"/>
                <w:shd w:val="clear" w:color="auto" w:fill="FFFFFF"/>
                <w:lang w:eastAsia="en-GB"/>
              </w:rPr>
              <w:t xml:space="preserve"> </w:t>
            </w:r>
            <w:r w:rsidR="003A0AEC" w:rsidRPr="00267E01">
              <w:rPr>
                <w:rFonts w:eastAsia="Times New Roman" w:cstheme="minorHAnsi"/>
                <w:b/>
                <w:bCs/>
                <w:color w:val="212121"/>
                <w:sz w:val="24"/>
                <w:szCs w:val="24"/>
                <w:shd w:val="clear" w:color="auto" w:fill="FFFFFF"/>
                <w:lang w:eastAsia="en-GB"/>
              </w:rPr>
              <w:t>FEATURE</w:t>
            </w:r>
            <w:r w:rsidR="00E15B0D">
              <w:rPr>
                <w:rFonts w:eastAsia="Times New Roman" w:cstheme="minorHAnsi"/>
                <w:b/>
                <w:bCs/>
                <w:color w:val="212121"/>
                <w:sz w:val="24"/>
                <w:szCs w:val="24"/>
                <w:shd w:val="clear" w:color="auto" w:fill="FFFFFF"/>
                <w:lang w:eastAsia="en-GB"/>
              </w:rPr>
              <w:t xml:space="preserve"> OF </w:t>
            </w:r>
            <w:r w:rsidR="0003401A">
              <w:rPr>
                <w:rFonts w:eastAsia="Times New Roman" w:cstheme="minorHAnsi"/>
                <w:b/>
                <w:bCs/>
                <w:color w:val="212121"/>
                <w:sz w:val="24"/>
                <w:szCs w:val="24"/>
                <w:shd w:val="clear" w:color="auto" w:fill="FFFFFF"/>
                <w:lang w:eastAsia="en-GB"/>
              </w:rPr>
              <w:t>IMPORTANCE</w:t>
            </w:r>
            <w:r w:rsidR="00E15B0D">
              <w:rPr>
                <w:rFonts w:eastAsia="Times New Roman" w:cstheme="minorHAnsi"/>
                <w:b/>
                <w:bCs/>
                <w:color w:val="212121"/>
                <w:sz w:val="24"/>
                <w:szCs w:val="24"/>
                <w:shd w:val="clear" w:color="auto" w:fill="FFFFFF"/>
                <w:lang w:eastAsia="en-GB"/>
              </w:rPr>
              <w:t xml:space="preserve">                            </w:t>
            </w:r>
            <w:r w:rsidR="00781A9A">
              <w:rPr>
                <w:rFonts w:eastAsia="Times New Roman" w:cstheme="minorHAnsi"/>
                <w:b/>
                <w:bCs/>
                <w:color w:val="212121"/>
                <w:sz w:val="24"/>
                <w:szCs w:val="24"/>
                <w:shd w:val="clear" w:color="auto" w:fill="FFFFFF"/>
                <w:lang w:eastAsia="en-GB"/>
              </w:rPr>
              <w:t xml:space="preserve"> </w:t>
            </w:r>
            <w:r w:rsidR="002832C7">
              <w:rPr>
                <w:rFonts w:eastAsia="Times New Roman" w:cstheme="minorHAnsi"/>
                <w:b/>
                <w:bCs/>
                <w:color w:val="212121"/>
                <w:sz w:val="24"/>
                <w:szCs w:val="24"/>
                <w:shd w:val="clear" w:color="auto" w:fill="FFFFFF"/>
                <w:lang w:eastAsia="en-GB"/>
              </w:rPr>
              <w:t xml:space="preserve">  </w:t>
            </w:r>
            <w:r w:rsidR="00E15B0D">
              <w:rPr>
                <w:rFonts w:eastAsia="Times New Roman" w:cstheme="minorHAnsi"/>
                <w:b/>
                <w:bCs/>
                <w:color w:val="212121"/>
                <w:sz w:val="24"/>
                <w:szCs w:val="24"/>
                <w:shd w:val="clear" w:color="auto" w:fill="FFFFFF"/>
                <w:lang w:eastAsia="en-GB"/>
              </w:rPr>
              <w:t>SCORE</w:t>
            </w:r>
          </w:p>
        </w:tc>
      </w:tr>
      <w:tr w:rsidR="00541F08" w:rsidRPr="00827D58" w14:paraId="24F92DC9" w14:textId="77777777" w:rsidTr="00F06589">
        <w:trPr>
          <w:trHeight w:val="2237"/>
        </w:trPr>
        <w:tc>
          <w:tcPr>
            <w:tcW w:w="8898" w:type="dxa"/>
          </w:tcPr>
          <w:p w14:paraId="4F077E9C" w14:textId="3CC0D9C3" w:rsidR="00541F08" w:rsidRPr="00827D58" w:rsidRDefault="00541F08">
            <w:pPr>
              <w:spacing w:line="360" w:lineRule="auto"/>
              <w:rPr>
                <w:rFonts w:eastAsia="Times New Roman" w:cstheme="minorHAnsi"/>
                <w:color w:val="212121"/>
                <w:sz w:val="24"/>
                <w:szCs w:val="24"/>
                <w:shd w:val="clear" w:color="auto" w:fill="FFFFFF"/>
                <w:lang w:eastAsia="en-GB"/>
              </w:rPr>
            </w:pPr>
            <w:r w:rsidRPr="00827D58">
              <w:rPr>
                <w:rFonts w:eastAsia="Times New Roman" w:cstheme="minorHAnsi"/>
                <w:color w:val="212121"/>
                <w:sz w:val="24"/>
                <w:szCs w:val="24"/>
                <w:shd w:val="clear" w:color="auto" w:fill="FFFFFF"/>
                <w:lang w:eastAsia="en-GB"/>
              </w:rPr>
              <w:t xml:space="preserve">  </w:t>
            </w:r>
            <w:r w:rsidR="009C0CBD">
              <w:rPr>
                <w:rFonts w:eastAsia="Times New Roman" w:cstheme="minorHAnsi"/>
                <w:color w:val="212121"/>
                <w:sz w:val="24"/>
                <w:szCs w:val="24"/>
                <w:shd w:val="clear" w:color="auto" w:fill="FFFFFF"/>
                <w:lang w:eastAsia="en-GB"/>
              </w:rPr>
              <w:t>0</w:t>
            </w:r>
            <w:r w:rsidRPr="00827D58">
              <w:rPr>
                <w:rFonts w:eastAsia="Times New Roman" w:cstheme="minorHAnsi"/>
                <w:color w:val="212121"/>
                <w:sz w:val="24"/>
                <w:szCs w:val="24"/>
                <w:shd w:val="clear" w:color="auto" w:fill="FFFFFF"/>
                <w:lang w:eastAsia="en-GB"/>
              </w:rPr>
              <w:t xml:space="preserve"> </w:t>
            </w:r>
            <w:r w:rsidRPr="0002476F">
              <w:rPr>
                <w:rFonts w:eastAsia="Times New Roman" w:cstheme="minorHAnsi"/>
                <w:color w:val="212121"/>
                <w:sz w:val="24"/>
                <w:szCs w:val="24"/>
                <w:shd w:val="clear" w:color="auto" w:fill="FFFFFF"/>
                <w:lang w:eastAsia="en-GB"/>
              </w:rPr>
              <w:t xml:space="preserve">        </w:t>
            </w:r>
            <w:r w:rsidR="00AA2D0E">
              <w:rPr>
                <w:rFonts w:eastAsia="Times New Roman" w:cstheme="minorHAnsi"/>
                <w:color w:val="212121"/>
                <w:sz w:val="24"/>
                <w:szCs w:val="24"/>
                <w:shd w:val="clear" w:color="auto" w:fill="FFFFFF"/>
                <w:lang w:eastAsia="en-GB"/>
              </w:rPr>
              <w:t xml:space="preserve">           </w:t>
            </w:r>
            <w:r w:rsidRPr="0002476F">
              <w:rPr>
                <w:rFonts w:eastAsia="Times New Roman" w:cstheme="minorHAnsi"/>
                <w:color w:val="212121"/>
                <w:sz w:val="24"/>
                <w:szCs w:val="24"/>
                <w:shd w:val="clear" w:color="auto" w:fill="FFFFFF"/>
                <w:lang w:eastAsia="en-GB"/>
              </w:rPr>
              <w:t xml:space="preserve"> </w:t>
            </w:r>
            <w:r w:rsidR="00781A9A">
              <w:rPr>
                <w:rFonts w:eastAsia="Times New Roman" w:cstheme="minorHAnsi"/>
                <w:color w:val="212121"/>
                <w:sz w:val="24"/>
                <w:szCs w:val="24"/>
                <w:shd w:val="clear" w:color="auto" w:fill="FFFFFF"/>
                <w:lang w:eastAsia="en-GB"/>
              </w:rPr>
              <w:t xml:space="preserve">  </w:t>
            </w:r>
            <w:r w:rsidR="00191CA7">
              <w:rPr>
                <w:rFonts w:eastAsia="Times New Roman" w:cstheme="minorHAnsi"/>
                <w:color w:val="212121"/>
                <w:sz w:val="24"/>
                <w:szCs w:val="24"/>
                <w:shd w:val="clear" w:color="auto" w:fill="FFFFFF"/>
                <w:lang w:eastAsia="en-GB"/>
              </w:rPr>
              <w:t>Y</w:t>
            </w:r>
            <w:r w:rsidR="00191CA7" w:rsidRPr="00827D58">
              <w:rPr>
                <w:rFonts w:eastAsia="Times New Roman" w:cstheme="minorHAnsi"/>
                <w:color w:val="212121"/>
                <w:sz w:val="24"/>
                <w:szCs w:val="24"/>
                <w:shd w:val="clear" w:color="auto" w:fill="FFFFFF"/>
                <w:lang w:eastAsia="en-GB"/>
              </w:rPr>
              <w:t xml:space="preserve">ear    </w:t>
            </w:r>
            <w:r w:rsidR="00191CA7" w:rsidRPr="0002476F">
              <w:rPr>
                <w:rFonts w:eastAsia="Times New Roman" w:cstheme="minorHAnsi"/>
                <w:color w:val="212121"/>
                <w:sz w:val="24"/>
                <w:szCs w:val="24"/>
                <w:shd w:val="clear" w:color="auto" w:fill="FFFFFF"/>
                <w:lang w:eastAsia="en-GB"/>
              </w:rPr>
              <w:t xml:space="preserve">                          </w:t>
            </w:r>
            <w:r w:rsidR="00191CA7">
              <w:rPr>
                <w:rFonts w:eastAsia="Times New Roman" w:cstheme="minorHAnsi"/>
                <w:color w:val="212121"/>
                <w:sz w:val="24"/>
                <w:szCs w:val="24"/>
                <w:shd w:val="clear" w:color="auto" w:fill="FFFFFF"/>
                <w:lang w:eastAsia="en-GB"/>
              </w:rPr>
              <w:t xml:space="preserve">                                         </w:t>
            </w:r>
            <w:r w:rsidR="007F71EB">
              <w:rPr>
                <w:rFonts w:eastAsia="Times New Roman" w:cstheme="minorHAnsi"/>
                <w:color w:val="212121"/>
                <w:sz w:val="24"/>
                <w:szCs w:val="24"/>
                <w:shd w:val="clear" w:color="auto" w:fill="FFFFFF"/>
                <w:lang w:eastAsia="en-GB"/>
              </w:rPr>
              <w:t xml:space="preserve"> </w:t>
            </w:r>
            <w:r w:rsidR="00191CA7" w:rsidRPr="00827D58">
              <w:rPr>
                <w:rFonts w:eastAsia="Times New Roman" w:cstheme="minorHAnsi"/>
                <w:color w:val="212121"/>
                <w:sz w:val="24"/>
                <w:szCs w:val="24"/>
                <w:shd w:val="clear" w:color="auto" w:fill="FFFFFF"/>
                <w:lang w:eastAsia="en-GB"/>
              </w:rPr>
              <w:t>0.113052</w:t>
            </w:r>
          </w:p>
          <w:p w14:paraId="6D90F558" w14:textId="6C7D3B03" w:rsidR="00541F08" w:rsidRPr="00827D58" w:rsidRDefault="00191CA7">
            <w:pPr>
              <w:spacing w:line="360" w:lineRule="auto"/>
              <w:rPr>
                <w:rFonts w:eastAsia="Times New Roman" w:cstheme="minorHAnsi"/>
                <w:color w:val="212121"/>
                <w:sz w:val="24"/>
                <w:szCs w:val="24"/>
                <w:shd w:val="clear" w:color="auto" w:fill="FFFFFF"/>
                <w:lang w:eastAsia="en-GB"/>
              </w:rPr>
            </w:pPr>
            <w:r w:rsidRPr="00827D58">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1</w:t>
            </w:r>
            <w:r w:rsidRPr="00827D58">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Pr="00827D58">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Pr="00827D58">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002832C7">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M</w:t>
            </w:r>
            <w:r w:rsidRPr="00827D58">
              <w:rPr>
                <w:rFonts w:eastAsia="Times New Roman" w:cstheme="minorHAnsi"/>
                <w:color w:val="212121"/>
                <w:sz w:val="24"/>
                <w:szCs w:val="24"/>
                <w:shd w:val="clear" w:color="auto" w:fill="FFFFFF"/>
                <w:lang w:eastAsia="en-GB"/>
              </w:rPr>
              <w:t xml:space="preserve">onth    </w:t>
            </w:r>
            <w:r w:rsidRPr="0002476F">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Pr="0002476F">
              <w:rPr>
                <w:rFonts w:eastAsia="Times New Roman" w:cstheme="minorHAnsi"/>
                <w:color w:val="212121"/>
                <w:sz w:val="24"/>
                <w:szCs w:val="24"/>
                <w:shd w:val="clear" w:color="auto" w:fill="FFFFFF"/>
                <w:lang w:eastAsia="en-GB"/>
              </w:rPr>
              <w:t xml:space="preserve"> </w:t>
            </w:r>
            <w:r w:rsidR="007F71EB">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007F71EB">
              <w:rPr>
                <w:rFonts w:eastAsia="Times New Roman" w:cstheme="minorHAnsi"/>
                <w:color w:val="212121"/>
                <w:sz w:val="24"/>
                <w:szCs w:val="24"/>
                <w:shd w:val="clear" w:color="auto" w:fill="FFFFFF"/>
                <w:lang w:eastAsia="en-GB"/>
              </w:rPr>
              <w:t xml:space="preserve"> </w:t>
            </w:r>
            <w:r w:rsidRPr="00827D58">
              <w:rPr>
                <w:rFonts w:eastAsia="Times New Roman" w:cstheme="minorHAnsi"/>
                <w:color w:val="212121"/>
                <w:sz w:val="24"/>
                <w:szCs w:val="24"/>
                <w:shd w:val="clear" w:color="auto" w:fill="FFFFFF"/>
                <w:lang w:eastAsia="en-GB"/>
              </w:rPr>
              <w:t>0.201141</w:t>
            </w:r>
          </w:p>
          <w:p w14:paraId="6D212687" w14:textId="00FF2743" w:rsidR="00541F08" w:rsidRPr="00827D58" w:rsidRDefault="00191CA7">
            <w:pPr>
              <w:spacing w:line="360" w:lineRule="auto"/>
              <w:rPr>
                <w:rFonts w:eastAsia="Times New Roman" w:cstheme="minorHAnsi"/>
                <w:color w:val="212121"/>
                <w:sz w:val="24"/>
                <w:szCs w:val="24"/>
                <w:shd w:val="clear" w:color="auto" w:fill="FFFFFF"/>
                <w:lang w:eastAsia="en-GB"/>
              </w:rPr>
            </w:pPr>
            <w:r w:rsidRPr="00827D58">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2</w:t>
            </w:r>
            <w:r w:rsidRPr="00827D58">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002832C7">
              <w:rPr>
                <w:rFonts w:eastAsia="Times New Roman" w:cstheme="minorHAnsi"/>
                <w:color w:val="212121"/>
                <w:sz w:val="24"/>
                <w:szCs w:val="24"/>
                <w:shd w:val="clear" w:color="auto" w:fill="FFFFFF"/>
                <w:lang w:eastAsia="en-GB"/>
              </w:rPr>
              <w:t xml:space="preserve">  </w:t>
            </w:r>
            <w:r w:rsidR="007F71EB">
              <w:rPr>
                <w:rFonts w:eastAsia="Times New Roman" w:cstheme="minorHAnsi"/>
                <w:color w:val="212121"/>
                <w:sz w:val="24"/>
                <w:szCs w:val="24"/>
                <w:shd w:val="clear" w:color="auto" w:fill="FFFFFF"/>
                <w:lang w:eastAsia="en-GB"/>
              </w:rPr>
              <w:t>D</w:t>
            </w:r>
            <w:r w:rsidRPr="00827D58">
              <w:rPr>
                <w:rFonts w:eastAsia="Times New Roman" w:cstheme="minorHAnsi"/>
                <w:color w:val="212121"/>
                <w:sz w:val="24"/>
                <w:szCs w:val="24"/>
                <w:shd w:val="clear" w:color="auto" w:fill="FFFFFF"/>
                <w:lang w:eastAsia="en-GB"/>
              </w:rPr>
              <w:t xml:space="preserve">ay    </w:t>
            </w:r>
            <w:r w:rsidRPr="0002476F">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Pr="00827D58">
              <w:rPr>
                <w:rFonts w:eastAsia="Times New Roman" w:cstheme="minorHAnsi"/>
                <w:color w:val="212121"/>
                <w:sz w:val="24"/>
                <w:szCs w:val="24"/>
                <w:shd w:val="clear" w:color="auto" w:fill="FFFFFF"/>
                <w:lang w:eastAsia="en-GB"/>
              </w:rPr>
              <w:t>0.355761</w:t>
            </w:r>
          </w:p>
          <w:p w14:paraId="2BD00919" w14:textId="15D3C91F" w:rsidR="00541F08" w:rsidRPr="00827D58" w:rsidRDefault="00191CA7">
            <w:pPr>
              <w:spacing w:line="360" w:lineRule="auto"/>
              <w:rPr>
                <w:rFonts w:eastAsia="Times New Roman" w:cstheme="minorHAnsi"/>
                <w:color w:val="212121"/>
                <w:sz w:val="24"/>
                <w:szCs w:val="24"/>
                <w:shd w:val="clear" w:color="auto" w:fill="FFFFFF"/>
                <w:lang w:eastAsia="en-GB"/>
              </w:rPr>
            </w:pPr>
            <w:r w:rsidRPr="00827D58">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3</w:t>
            </w:r>
            <w:r w:rsidRPr="00827D58">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Pr="00827D58">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002832C7">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007F71EB">
              <w:rPr>
                <w:rFonts w:eastAsia="Times New Roman" w:cstheme="minorHAnsi"/>
                <w:color w:val="212121"/>
                <w:sz w:val="24"/>
                <w:szCs w:val="24"/>
                <w:shd w:val="clear" w:color="auto" w:fill="FFFFFF"/>
                <w:lang w:eastAsia="en-GB"/>
              </w:rPr>
              <w:t>H</w:t>
            </w:r>
            <w:r w:rsidRPr="00827D58">
              <w:rPr>
                <w:rFonts w:eastAsia="Times New Roman" w:cstheme="minorHAnsi"/>
                <w:color w:val="212121"/>
                <w:sz w:val="24"/>
                <w:szCs w:val="24"/>
                <w:shd w:val="clear" w:color="auto" w:fill="FFFFFF"/>
                <w:lang w:eastAsia="en-GB"/>
              </w:rPr>
              <w:t xml:space="preserve">our    </w:t>
            </w:r>
            <w:r w:rsidRPr="0002476F">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Pr="0002476F">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007F71EB">
              <w:rPr>
                <w:rFonts w:eastAsia="Times New Roman" w:cstheme="minorHAnsi"/>
                <w:color w:val="212121"/>
                <w:sz w:val="24"/>
                <w:szCs w:val="24"/>
                <w:shd w:val="clear" w:color="auto" w:fill="FFFFFF"/>
                <w:lang w:eastAsia="en-GB"/>
              </w:rPr>
              <w:t xml:space="preserve"> </w:t>
            </w:r>
            <w:r w:rsidR="00541F08" w:rsidRPr="00827D58">
              <w:rPr>
                <w:rFonts w:eastAsia="Times New Roman" w:cstheme="minorHAnsi"/>
                <w:color w:val="212121"/>
                <w:sz w:val="24"/>
                <w:szCs w:val="24"/>
                <w:shd w:val="clear" w:color="auto" w:fill="FFFFFF"/>
                <w:lang w:eastAsia="en-GB"/>
              </w:rPr>
              <w:t>0.280834</w:t>
            </w:r>
          </w:p>
          <w:p w14:paraId="0A8ED7CB" w14:textId="5DE5328F" w:rsidR="00541F08" w:rsidRPr="00827D58" w:rsidRDefault="00541F08">
            <w:pPr>
              <w:spacing w:line="360" w:lineRule="auto"/>
              <w:jc w:val="both"/>
              <w:rPr>
                <w:rFonts w:eastAsia="Times New Roman" w:cstheme="minorHAnsi"/>
                <w:color w:val="212121"/>
                <w:sz w:val="24"/>
                <w:szCs w:val="24"/>
                <w:shd w:val="clear" w:color="auto" w:fill="FFFFFF"/>
                <w:lang w:eastAsia="en-GB"/>
              </w:rPr>
            </w:pPr>
            <w:r w:rsidRPr="0002476F">
              <w:rPr>
                <w:rFonts w:eastAsia="Times New Roman" w:cstheme="minorHAnsi"/>
                <w:color w:val="212121"/>
                <w:sz w:val="24"/>
                <w:szCs w:val="24"/>
                <w:shd w:val="clear" w:color="auto" w:fill="FFFFFF"/>
                <w:lang w:eastAsia="en-GB"/>
              </w:rPr>
              <w:t xml:space="preserve">  </w:t>
            </w:r>
            <w:r w:rsidR="00A73166">
              <w:rPr>
                <w:rFonts w:eastAsia="Times New Roman" w:cstheme="minorHAnsi"/>
                <w:color w:val="212121"/>
                <w:sz w:val="24"/>
                <w:szCs w:val="24"/>
                <w:shd w:val="clear" w:color="auto" w:fill="FFFFFF"/>
                <w:lang w:eastAsia="en-GB"/>
              </w:rPr>
              <w:t xml:space="preserve">4  </w:t>
            </w:r>
            <w:r w:rsidR="006B78A7">
              <w:rPr>
                <w:rFonts w:eastAsia="Times New Roman" w:cstheme="minorHAnsi"/>
                <w:color w:val="212121"/>
                <w:sz w:val="24"/>
                <w:szCs w:val="24"/>
                <w:shd w:val="clear" w:color="auto" w:fill="FFFFFF"/>
                <w:lang w:eastAsia="en-GB"/>
              </w:rPr>
              <w:t xml:space="preserve">  </w:t>
            </w:r>
            <w:r w:rsidR="000A77EB">
              <w:rPr>
                <w:rFonts w:eastAsia="Times New Roman" w:cstheme="minorHAnsi"/>
                <w:color w:val="212121"/>
                <w:sz w:val="24"/>
                <w:szCs w:val="24"/>
                <w:shd w:val="clear" w:color="auto" w:fill="FFFFFF"/>
                <w:lang w:eastAsia="en-GB"/>
              </w:rPr>
              <w:t xml:space="preserve">  </w:t>
            </w:r>
            <w:r w:rsidR="00592654">
              <w:rPr>
                <w:rFonts w:eastAsia="Times New Roman" w:cstheme="minorHAnsi"/>
                <w:color w:val="212121"/>
                <w:sz w:val="24"/>
                <w:szCs w:val="24"/>
                <w:shd w:val="clear" w:color="auto" w:fill="FFFFFF"/>
                <w:lang w:eastAsia="en-GB"/>
              </w:rPr>
              <w:t xml:space="preserve">   </w:t>
            </w:r>
            <w:r w:rsidR="000A77EB">
              <w:rPr>
                <w:rFonts w:eastAsia="Times New Roman" w:cstheme="minorHAnsi"/>
                <w:color w:val="212121"/>
                <w:sz w:val="24"/>
                <w:szCs w:val="24"/>
                <w:shd w:val="clear" w:color="auto" w:fill="FFFFFF"/>
                <w:lang w:eastAsia="en-GB"/>
              </w:rPr>
              <w:t xml:space="preserve"> </w:t>
            </w:r>
            <w:r w:rsidR="00AA2D0E">
              <w:rPr>
                <w:rFonts w:eastAsia="Times New Roman" w:cstheme="minorHAnsi"/>
                <w:color w:val="212121"/>
                <w:sz w:val="24"/>
                <w:szCs w:val="24"/>
                <w:shd w:val="clear" w:color="auto" w:fill="FFFFFF"/>
                <w:lang w:eastAsia="en-GB"/>
              </w:rPr>
              <w:t xml:space="preserve">           </w:t>
            </w:r>
            <w:r w:rsidR="002832C7">
              <w:rPr>
                <w:rFonts w:eastAsia="Times New Roman" w:cstheme="minorHAnsi"/>
                <w:color w:val="212121"/>
                <w:sz w:val="24"/>
                <w:szCs w:val="24"/>
                <w:shd w:val="clear" w:color="auto" w:fill="FFFFFF"/>
                <w:lang w:eastAsia="en-GB"/>
              </w:rPr>
              <w:t xml:space="preserve">  </w:t>
            </w:r>
            <w:r w:rsidRPr="0002476F">
              <w:rPr>
                <w:rFonts w:eastAsia="Times New Roman" w:cstheme="minorHAnsi"/>
                <w:color w:val="212121"/>
                <w:sz w:val="24"/>
                <w:szCs w:val="24"/>
                <w:shd w:val="clear" w:color="auto" w:fill="FFFFFF"/>
                <w:lang w:eastAsia="en-GB"/>
              </w:rPr>
              <w:t>Neighbourhood</w:t>
            </w:r>
            <w:r w:rsidR="00AF0D19">
              <w:rPr>
                <w:rFonts w:eastAsia="Times New Roman" w:cstheme="minorHAnsi"/>
                <w:color w:val="212121"/>
                <w:sz w:val="24"/>
                <w:szCs w:val="24"/>
                <w:shd w:val="clear" w:color="auto" w:fill="FFFFFF"/>
                <w:lang w:eastAsia="en-GB"/>
              </w:rPr>
              <w:t xml:space="preserve"> </w:t>
            </w:r>
            <w:r w:rsidRPr="0002476F">
              <w:rPr>
                <w:rFonts w:eastAsia="Times New Roman" w:cstheme="minorHAnsi"/>
                <w:color w:val="212121"/>
                <w:sz w:val="24"/>
                <w:szCs w:val="24"/>
                <w:shd w:val="clear" w:color="auto" w:fill="FFFFFF"/>
                <w:lang w:eastAsia="en-GB"/>
              </w:rPr>
              <w:t xml:space="preserve">ID                  </w:t>
            </w:r>
            <w:r>
              <w:rPr>
                <w:rFonts w:eastAsia="Times New Roman" w:cstheme="minorHAnsi"/>
                <w:color w:val="212121"/>
                <w:sz w:val="24"/>
                <w:szCs w:val="24"/>
                <w:shd w:val="clear" w:color="auto" w:fill="FFFFFF"/>
                <w:lang w:eastAsia="en-GB"/>
              </w:rPr>
              <w:t xml:space="preserve">                             </w:t>
            </w:r>
            <w:r w:rsidRPr="0002476F">
              <w:rPr>
                <w:rFonts w:eastAsia="Times New Roman" w:cstheme="minorHAnsi"/>
                <w:color w:val="212121"/>
                <w:sz w:val="24"/>
                <w:szCs w:val="24"/>
                <w:shd w:val="clear" w:color="auto" w:fill="FFFFFF"/>
                <w:lang w:eastAsia="en-GB"/>
              </w:rPr>
              <w:t>0.049211</w:t>
            </w:r>
            <w:r w:rsidRPr="0002476F">
              <w:rPr>
                <w:rFonts w:cstheme="minorHAnsi"/>
                <w:sz w:val="24"/>
                <w:szCs w:val="24"/>
              </w:rPr>
              <w:t xml:space="preserve"> </w:t>
            </w:r>
          </w:p>
        </w:tc>
      </w:tr>
    </w:tbl>
    <w:p w14:paraId="49B1E30B" w14:textId="77777777" w:rsidR="00A21D86" w:rsidRDefault="00A21D86" w:rsidP="00925456">
      <w:pPr>
        <w:spacing w:line="360" w:lineRule="auto"/>
        <w:jc w:val="both"/>
        <w:rPr>
          <w:rFonts w:cstheme="minorHAnsi"/>
          <w:noProof/>
        </w:rPr>
      </w:pPr>
    </w:p>
    <w:p w14:paraId="3A77A626" w14:textId="77777777" w:rsidR="00695628" w:rsidRDefault="00986629" w:rsidP="00695628">
      <w:pPr>
        <w:keepNext/>
        <w:spacing w:line="360" w:lineRule="auto"/>
        <w:jc w:val="both"/>
      </w:pPr>
      <w:r>
        <w:rPr>
          <w:rFonts w:cstheme="minorHAnsi"/>
          <w:noProof/>
        </w:rPr>
        <w:drawing>
          <wp:inline distT="0" distB="0" distL="0" distR="0" wp14:anchorId="1A9BF062" wp14:editId="5545F75F">
            <wp:extent cx="5356860" cy="3985260"/>
            <wp:effectExtent l="0" t="0" r="0" b="0"/>
            <wp:docPr id="715617207" name="Picture 715617207"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617207" name="Picture 7" descr="A picture containing text, screenshot, diagram, number&#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56860" cy="3985260"/>
                    </a:xfrm>
                    <a:prstGeom prst="rect">
                      <a:avLst/>
                    </a:prstGeom>
                    <a:noFill/>
                    <a:ln>
                      <a:noFill/>
                    </a:ln>
                  </pic:spPr>
                </pic:pic>
              </a:graphicData>
            </a:graphic>
          </wp:inline>
        </w:drawing>
      </w:r>
    </w:p>
    <w:p w14:paraId="4404262F" w14:textId="64B6F7BE" w:rsidR="00475192" w:rsidRPr="00D4449D" w:rsidRDefault="00695628" w:rsidP="00695628">
      <w:pPr>
        <w:pStyle w:val="Caption"/>
        <w:jc w:val="both"/>
        <w:rPr>
          <w:color w:val="auto"/>
        </w:rPr>
      </w:pPr>
      <w:bookmarkStart w:id="644" w:name="_Toc136125840"/>
      <w:r w:rsidRPr="00D4449D">
        <w:rPr>
          <w:color w:val="auto"/>
        </w:rPr>
        <w:t xml:space="preserve">Figure </w:t>
      </w:r>
      <w:r w:rsidRPr="00D4449D">
        <w:rPr>
          <w:color w:val="auto"/>
        </w:rPr>
        <w:fldChar w:fldCharType="begin"/>
      </w:r>
      <w:r w:rsidRPr="00D4449D">
        <w:rPr>
          <w:color w:val="auto"/>
        </w:rPr>
        <w:instrText xml:space="preserve"> SEQ Figure \* ARABIC </w:instrText>
      </w:r>
      <w:r w:rsidRPr="00D4449D">
        <w:rPr>
          <w:color w:val="auto"/>
        </w:rPr>
        <w:fldChar w:fldCharType="separate"/>
      </w:r>
      <w:r w:rsidR="00134F7E">
        <w:rPr>
          <w:noProof/>
          <w:color w:val="auto"/>
        </w:rPr>
        <w:t>15</w:t>
      </w:r>
      <w:r w:rsidRPr="00D4449D">
        <w:rPr>
          <w:color w:val="auto"/>
        </w:rPr>
        <w:fldChar w:fldCharType="end"/>
      </w:r>
      <w:r w:rsidRPr="00D4449D">
        <w:rPr>
          <w:color w:val="auto"/>
        </w:rPr>
        <w:t>.Bar chart of feature of importance with score</w:t>
      </w:r>
      <w:r w:rsidR="00D4449D">
        <w:rPr>
          <w:color w:val="auto"/>
        </w:rPr>
        <w:t>.</w:t>
      </w:r>
      <w:bookmarkEnd w:id="644"/>
    </w:p>
    <w:p w14:paraId="2557CDFF" w14:textId="0888B303" w:rsidR="00D4449D" w:rsidRPr="00D4449D" w:rsidRDefault="00D4449D" w:rsidP="00D4449D">
      <w:pPr>
        <w:jc w:val="both"/>
        <w:rPr>
          <w:rFonts w:cstheme="minorHAnsi"/>
          <w:i/>
          <w:iCs/>
          <w:sz w:val="18"/>
          <w:szCs w:val="18"/>
        </w:rPr>
      </w:pPr>
      <w:r w:rsidRPr="00D4449D">
        <w:rPr>
          <w:rFonts w:cstheme="minorHAnsi"/>
          <w:i/>
          <w:iCs/>
          <w:sz w:val="18"/>
          <w:szCs w:val="18"/>
        </w:rPr>
        <w:t>Source: The Author. Adapted from Vancouver crime dataset (2003-2017)</w:t>
      </w:r>
      <w:r>
        <w:rPr>
          <w:rFonts w:cstheme="minorHAnsi"/>
          <w:i/>
          <w:iCs/>
          <w:sz w:val="18"/>
          <w:szCs w:val="18"/>
        </w:rPr>
        <w:t>.</w:t>
      </w:r>
    </w:p>
    <w:p w14:paraId="6F61DCBA" w14:textId="77777777" w:rsidR="00113E79" w:rsidRPr="00113E79" w:rsidRDefault="00113E79" w:rsidP="00113E79"/>
    <w:p w14:paraId="41AB75FC" w14:textId="7F650ACD" w:rsidR="00AB176D" w:rsidRDefault="000650DE" w:rsidP="005C72CD">
      <w:pPr>
        <w:spacing w:line="360" w:lineRule="auto"/>
        <w:jc w:val="both"/>
        <w:rPr>
          <w:rFonts w:cstheme="minorHAnsi"/>
          <w:sz w:val="24"/>
          <w:szCs w:val="24"/>
        </w:rPr>
      </w:pPr>
      <w:r w:rsidRPr="00195D37">
        <w:rPr>
          <w:rFonts w:cstheme="minorHAnsi"/>
          <w:sz w:val="24"/>
          <w:szCs w:val="24"/>
        </w:rPr>
        <w:t>The most important feature</w:t>
      </w:r>
      <w:r w:rsidR="00332203" w:rsidRPr="00195D37">
        <w:rPr>
          <w:rFonts w:cstheme="minorHAnsi"/>
          <w:sz w:val="24"/>
          <w:szCs w:val="24"/>
        </w:rPr>
        <w:t xml:space="preserve"> for crime prediction using DT model</w:t>
      </w:r>
      <w:r w:rsidRPr="00195D37">
        <w:rPr>
          <w:rFonts w:cstheme="minorHAnsi"/>
          <w:sz w:val="24"/>
          <w:szCs w:val="24"/>
        </w:rPr>
        <w:t xml:space="preserve"> is ‘D</w:t>
      </w:r>
      <w:r w:rsidR="00FA112F" w:rsidRPr="00195D37">
        <w:rPr>
          <w:rFonts w:cstheme="minorHAnsi"/>
          <w:sz w:val="24"/>
          <w:szCs w:val="24"/>
        </w:rPr>
        <w:t>ay</w:t>
      </w:r>
      <w:r w:rsidRPr="00195D37">
        <w:rPr>
          <w:rFonts w:cstheme="minorHAnsi"/>
          <w:sz w:val="24"/>
          <w:szCs w:val="24"/>
        </w:rPr>
        <w:t>’</w:t>
      </w:r>
      <w:r w:rsidR="00332203" w:rsidRPr="00195D37">
        <w:rPr>
          <w:rFonts w:cstheme="minorHAnsi"/>
          <w:sz w:val="24"/>
          <w:szCs w:val="24"/>
        </w:rPr>
        <w:t>, followed by ‘H</w:t>
      </w:r>
      <w:r w:rsidR="00FA112F" w:rsidRPr="00195D37">
        <w:rPr>
          <w:rFonts w:cstheme="minorHAnsi"/>
          <w:sz w:val="24"/>
          <w:szCs w:val="24"/>
        </w:rPr>
        <w:t>our</w:t>
      </w:r>
      <w:r w:rsidR="00332203" w:rsidRPr="00195D37">
        <w:rPr>
          <w:rFonts w:cstheme="minorHAnsi"/>
          <w:sz w:val="24"/>
          <w:szCs w:val="24"/>
        </w:rPr>
        <w:t>’. Th</w:t>
      </w:r>
      <w:r w:rsidR="00E4187E" w:rsidRPr="00195D37">
        <w:rPr>
          <w:rFonts w:cstheme="minorHAnsi"/>
          <w:sz w:val="24"/>
          <w:szCs w:val="24"/>
        </w:rPr>
        <w:t>e least important feature is ‘Neighbourhood</w:t>
      </w:r>
      <w:r w:rsidR="00204BB8">
        <w:rPr>
          <w:rFonts w:cstheme="minorHAnsi"/>
          <w:sz w:val="24"/>
          <w:szCs w:val="24"/>
        </w:rPr>
        <w:t xml:space="preserve"> </w:t>
      </w:r>
      <w:r w:rsidR="00E4187E" w:rsidRPr="00195D37">
        <w:rPr>
          <w:rFonts w:cstheme="minorHAnsi"/>
          <w:sz w:val="24"/>
          <w:szCs w:val="24"/>
        </w:rPr>
        <w:t xml:space="preserve">ID’. </w:t>
      </w:r>
      <w:r w:rsidR="00FA112F" w:rsidRPr="00195D37">
        <w:rPr>
          <w:rFonts w:cstheme="minorHAnsi"/>
          <w:sz w:val="24"/>
          <w:szCs w:val="24"/>
        </w:rPr>
        <w:t>The</w:t>
      </w:r>
      <w:r w:rsidR="00F23235" w:rsidRPr="00195D37">
        <w:rPr>
          <w:rFonts w:cstheme="minorHAnsi"/>
          <w:sz w:val="24"/>
          <w:szCs w:val="24"/>
        </w:rPr>
        <w:t xml:space="preserve"> details of the</w:t>
      </w:r>
      <w:r w:rsidR="00FA112F" w:rsidRPr="00195D37">
        <w:rPr>
          <w:rFonts w:cstheme="minorHAnsi"/>
          <w:sz w:val="24"/>
          <w:szCs w:val="24"/>
        </w:rPr>
        <w:t xml:space="preserve"> </w:t>
      </w:r>
      <w:r w:rsidR="00071EB6">
        <w:rPr>
          <w:rFonts w:cstheme="minorHAnsi"/>
          <w:sz w:val="24"/>
          <w:szCs w:val="24"/>
        </w:rPr>
        <w:t>period</w:t>
      </w:r>
      <w:r w:rsidR="00CA16C8">
        <w:rPr>
          <w:rFonts w:cstheme="minorHAnsi"/>
          <w:sz w:val="24"/>
          <w:szCs w:val="24"/>
        </w:rPr>
        <w:t xml:space="preserve"> the</w:t>
      </w:r>
      <w:r w:rsidR="00F23235" w:rsidRPr="00195D37">
        <w:rPr>
          <w:rFonts w:cstheme="minorHAnsi"/>
          <w:sz w:val="24"/>
          <w:szCs w:val="24"/>
        </w:rPr>
        <w:t xml:space="preserve"> </w:t>
      </w:r>
      <w:r w:rsidR="00FA112F" w:rsidRPr="00195D37">
        <w:rPr>
          <w:rFonts w:cstheme="minorHAnsi"/>
          <w:sz w:val="24"/>
          <w:szCs w:val="24"/>
        </w:rPr>
        <w:t xml:space="preserve">crimes </w:t>
      </w:r>
      <w:r w:rsidR="00464FD0">
        <w:rPr>
          <w:rFonts w:cstheme="minorHAnsi"/>
          <w:sz w:val="24"/>
          <w:szCs w:val="24"/>
        </w:rPr>
        <w:t>occurred</w:t>
      </w:r>
      <w:r w:rsidR="00FA112F" w:rsidRPr="00195D37">
        <w:rPr>
          <w:rFonts w:cstheme="minorHAnsi"/>
          <w:sz w:val="24"/>
          <w:szCs w:val="24"/>
        </w:rPr>
        <w:t xml:space="preserve"> </w:t>
      </w:r>
      <w:r w:rsidR="00F23235" w:rsidRPr="00195D37">
        <w:rPr>
          <w:rFonts w:cstheme="minorHAnsi"/>
          <w:sz w:val="24"/>
          <w:szCs w:val="24"/>
        </w:rPr>
        <w:t>is</w:t>
      </w:r>
      <w:r w:rsidR="00FA112F" w:rsidRPr="00195D37">
        <w:rPr>
          <w:rFonts w:cstheme="minorHAnsi"/>
          <w:sz w:val="24"/>
          <w:szCs w:val="24"/>
        </w:rPr>
        <w:t xml:space="preserve"> essential </w:t>
      </w:r>
      <w:r w:rsidR="00CA16C8">
        <w:rPr>
          <w:rFonts w:cstheme="minorHAnsi"/>
          <w:sz w:val="24"/>
          <w:szCs w:val="24"/>
        </w:rPr>
        <w:t>for</w:t>
      </w:r>
      <w:r w:rsidR="00FA112F" w:rsidRPr="00195D37">
        <w:rPr>
          <w:rFonts w:cstheme="minorHAnsi"/>
          <w:sz w:val="24"/>
          <w:szCs w:val="24"/>
        </w:rPr>
        <w:t xml:space="preserve"> </w:t>
      </w:r>
      <w:r w:rsidR="00FD13BC" w:rsidRPr="00195D37">
        <w:rPr>
          <w:rFonts w:cstheme="minorHAnsi"/>
          <w:sz w:val="24"/>
          <w:szCs w:val="24"/>
        </w:rPr>
        <w:t xml:space="preserve">crime forecast </w:t>
      </w:r>
      <w:r w:rsidR="00CA16C8">
        <w:rPr>
          <w:rFonts w:cstheme="minorHAnsi"/>
          <w:sz w:val="24"/>
          <w:szCs w:val="24"/>
        </w:rPr>
        <w:t>as it</w:t>
      </w:r>
      <w:r w:rsidR="00FD13BC" w:rsidRPr="00195D37">
        <w:rPr>
          <w:rFonts w:cstheme="minorHAnsi"/>
          <w:sz w:val="24"/>
          <w:szCs w:val="24"/>
        </w:rPr>
        <w:t xml:space="preserve"> </w:t>
      </w:r>
      <w:r w:rsidR="004C6F9F" w:rsidRPr="00195D37">
        <w:rPr>
          <w:rFonts w:cstheme="minorHAnsi"/>
          <w:sz w:val="24"/>
          <w:szCs w:val="24"/>
        </w:rPr>
        <w:t>can be instrumental in developing</w:t>
      </w:r>
      <w:r w:rsidR="00434C84">
        <w:rPr>
          <w:rFonts w:cstheme="minorHAnsi"/>
          <w:sz w:val="24"/>
          <w:szCs w:val="24"/>
        </w:rPr>
        <w:t xml:space="preserve"> policing</w:t>
      </w:r>
      <w:r w:rsidR="004C6F9F" w:rsidRPr="00195D37">
        <w:rPr>
          <w:rFonts w:cstheme="minorHAnsi"/>
          <w:sz w:val="24"/>
          <w:szCs w:val="24"/>
        </w:rPr>
        <w:t xml:space="preserve"> </w:t>
      </w:r>
      <w:r w:rsidR="00FD13BC" w:rsidRPr="00195D37">
        <w:rPr>
          <w:rFonts w:cstheme="minorHAnsi"/>
          <w:sz w:val="24"/>
          <w:szCs w:val="24"/>
        </w:rPr>
        <w:t xml:space="preserve">strategies for preventing </w:t>
      </w:r>
      <w:r w:rsidR="002D53C2" w:rsidRPr="00195D37">
        <w:rPr>
          <w:rFonts w:cstheme="minorHAnsi"/>
          <w:sz w:val="24"/>
          <w:szCs w:val="24"/>
        </w:rPr>
        <w:t>future occurrence</w:t>
      </w:r>
      <w:r w:rsidR="005A3A5C" w:rsidRPr="00195D37">
        <w:rPr>
          <w:rFonts w:cstheme="minorHAnsi"/>
          <w:sz w:val="24"/>
          <w:szCs w:val="24"/>
        </w:rPr>
        <w:t>.</w:t>
      </w:r>
      <w:r w:rsidR="00CA16C8">
        <w:rPr>
          <w:rFonts w:cstheme="minorHAnsi"/>
          <w:sz w:val="24"/>
          <w:szCs w:val="24"/>
        </w:rPr>
        <w:t xml:space="preserve"> Table </w:t>
      </w:r>
      <w:r w:rsidR="0092732D">
        <w:rPr>
          <w:rFonts w:cstheme="minorHAnsi"/>
          <w:sz w:val="24"/>
          <w:szCs w:val="24"/>
        </w:rPr>
        <w:t>8</w:t>
      </w:r>
      <w:r w:rsidR="00761576">
        <w:rPr>
          <w:rFonts w:cstheme="minorHAnsi"/>
          <w:sz w:val="24"/>
          <w:szCs w:val="24"/>
        </w:rPr>
        <w:t>. is a Classification</w:t>
      </w:r>
      <w:r w:rsidR="00695CFC">
        <w:rPr>
          <w:rFonts w:cstheme="minorHAnsi"/>
          <w:sz w:val="24"/>
          <w:szCs w:val="24"/>
        </w:rPr>
        <w:t xml:space="preserve"> Report</w:t>
      </w:r>
      <w:r w:rsidR="00BC2838">
        <w:rPr>
          <w:rFonts w:cstheme="minorHAnsi"/>
          <w:sz w:val="24"/>
          <w:szCs w:val="24"/>
        </w:rPr>
        <w:t xml:space="preserve"> with </w:t>
      </w:r>
      <w:r w:rsidR="00262C55">
        <w:rPr>
          <w:rFonts w:cstheme="minorHAnsi"/>
          <w:sz w:val="24"/>
          <w:szCs w:val="24"/>
        </w:rPr>
        <w:t>values of Precision, Recall and F1-Score</w:t>
      </w:r>
      <w:r w:rsidR="00761576">
        <w:rPr>
          <w:rFonts w:cstheme="minorHAnsi"/>
          <w:sz w:val="24"/>
          <w:szCs w:val="24"/>
        </w:rPr>
        <w:t xml:space="preserve"> </w:t>
      </w:r>
      <w:r w:rsidR="00B6095C">
        <w:rPr>
          <w:rFonts w:cstheme="minorHAnsi"/>
          <w:sz w:val="24"/>
          <w:szCs w:val="24"/>
        </w:rPr>
        <w:t>which evaluates the DT model’s performance</w:t>
      </w:r>
      <w:r w:rsidR="00631460">
        <w:rPr>
          <w:rFonts w:cstheme="minorHAnsi"/>
          <w:sz w:val="24"/>
          <w:szCs w:val="24"/>
        </w:rPr>
        <w:t xml:space="preserve"> in </w:t>
      </w:r>
      <w:r w:rsidR="00D208A8">
        <w:rPr>
          <w:rFonts w:cstheme="minorHAnsi"/>
          <w:sz w:val="24"/>
          <w:szCs w:val="24"/>
        </w:rPr>
        <w:t>classifying</w:t>
      </w:r>
      <w:r w:rsidR="00455151">
        <w:rPr>
          <w:rFonts w:cstheme="minorHAnsi"/>
          <w:sz w:val="24"/>
          <w:szCs w:val="24"/>
        </w:rPr>
        <w:t xml:space="preserve"> </w:t>
      </w:r>
      <w:r w:rsidR="00EA526E">
        <w:rPr>
          <w:rFonts w:cstheme="minorHAnsi"/>
          <w:sz w:val="24"/>
          <w:szCs w:val="24"/>
        </w:rPr>
        <w:lastRenderedPageBreak/>
        <w:t xml:space="preserve">data </w:t>
      </w:r>
      <w:r w:rsidR="00692B22">
        <w:rPr>
          <w:rFonts w:cstheme="minorHAnsi"/>
          <w:sz w:val="24"/>
          <w:szCs w:val="24"/>
        </w:rPr>
        <w:t>features</w:t>
      </w:r>
      <w:r w:rsidR="0092732D">
        <w:rPr>
          <w:rFonts w:cstheme="minorHAnsi"/>
          <w:sz w:val="24"/>
          <w:szCs w:val="24"/>
        </w:rPr>
        <w:t>.</w:t>
      </w:r>
      <w:r w:rsidR="005A3A5C" w:rsidRPr="00195D37">
        <w:rPr>
          <w:rFonts w:cstheme="minorHAnsi"/>
          <w:sz w:val="24"/>
          <w:szCs w:val="24"/>
        </w:rPr>
        <w:t xml:space="preserve"> </w:t>
      </w:r>
      <w:r w:rsidR="00E4187E" w:rsidRPr="00195D37">
        <w:rPr>
          <w:rFonts w:cstheme="minorHAnsi"/>
          <w:sz w:val="24"/>
          <w:szCs w:val="24"/>
        </w:rPr>
        <w:t>Th</w:t>
      </w:r>
      <w:r w:rsidR="0092732D">
        <w:rPr>
          <w:rFonts w:cstheme="minorHAnsi"/>
          <w:sz w:val="24"/>
          <w:szCs w:val="24"/>
        </w:rPr>
        <w:t>ese results</w:t>
      </w:r>
      <w:r w:rsidR="00E4187E" w:rsidRPr="00195D37">
        <w:rPr>
          <w:rFonts w:cstheme="minorHAnsi"/>
          <w:sz w:val="24"/>
          <w:szCs w:val="24"/>
        </w:rPr>
        <w:t xml:space="preserve"> </w:t>
      </w:r>
      <w:r w:rsidR="00B37E5E" w:rsidRPr="00195D37">
        <w:rPr>
          <w:rFonts w:cstheme="minorHAnsi"/>
          <w:sz w:val="24"/>
          <w:szCs w:val="24"/>
        </w:rPr>
        <w:t xml:space="preserve">show how this model is one of the most </w:t>
      </w:r>
      <w:r w:rsidR="00C57D5C">
        <w:rPr>
          <w:rFonts w:cstheme="minorHAnsi"/>
          <w:sz w:val="24"/>
          <w:szCs w:val="24"/>
        </w:rPr>
        <w:t>explainable</w:t>
      </w:r>
      <w:r w:rsidR="00B37E5E" w:rsidRPr="00195D37">
        <w:rPr>
          <w:rFonts w:cstheme="minorHAnsi"/>
          <w:sz w:val="24"/>
          <w:szCs w:val="24"/>
        </w:rPr>
        <w:t xml:space="preserve"> for crime forecast analysis</w:t>
      </w:r>
      <w:r w:rsidR="00E4538B">
        <w:rPr>
          <w:rFonts w:cstheme="minorHAnsi"/>
          <w:sz w:val="24"/>
          <w:szCs w:val="24"/>
        </w:rPr>
        <w:t xml:space="preserve"> as the way it works </w:t>
      </w:r>
      <w:r w:rsidR="000C50CC">
        <w:rPr>
          <w:rFonts w:cstheme="minorHAnsi"/>
          <w:sz w:val="24"/>
          <w:szCs w:val="24"/>
        </w:rPr>
        <w:t>as a classifier can be understood</w:t>
      </w:r>
      <w:r w:rsidR="00B37E5E" w:rsidRPr="00195D37">
        <w:rPr>
          <w:rFonts w:cstheme="minorHAnsi"/>
          <w:sz w:val="24"/>
          <w:szCs w:val="24"/>
        </w:rPr>
        <w:t>.</w:t>
      </w:r>
    </w:p>
    <w:p w14:paraId="54B65301" w14:textId="1998CD31" w:rsidR="00100E19" w:rsidRPr="00F67970" w:rsidRDefault="00100E19" w:rsidP="00100E19">
      <w:pPr>
        <w:pStyle w:val="Caption"/>
        <w:rPr>
          <w:rFonts w:cstheme="minorHAnsi"/>
          <w:b/>
          <w:bCs/>
          <w:color w:val="auto"/>
          <w:sz w:val="24"/>
          <w:szCs w:val="24"/>
        </w:rPr>
      </w:pPr>
      <w:bookmarkStart w:id="645" w:name="_Toc136212384"/>
      <w:r w:rsidRPr="00F67970">
        <w:rPr>
          <w:b/>
          <w:bCs/>
          <w:color w:val="auto"/>
          <w:sz w:val="24"/>
          <w:szCs w:val="24"/>
        </w:rPr>
        <w:t xml:space="preserve">Table </w:t>
      </w:r>
      <w:r w:rsidRPr="00F67970">
        <w:rPr>
          <w:b/>
          <w:bCs/>
          <w:color w:val="auto"/>
          <w:sz w:val="24"/>
          <w:szCs w:val="24"/>
        </w:rPr>
        <w:fldChar w:fldCharType="begin"/>
      </w:r>
      <w:r w:rsidRPr="00F67970">
        <w:rPr>
          <w:b/>
          <w:bCs/>
          <w:color w:val="auto"/>
          <w:sz w:val="24"/>
          <w:szCs w:val="24"/>
        </w:rPr>
        <w:instrText xml:space="preserve"> SEQ Table \* ARABIC </w:instrText>
      </w:r>
      <w:r w:rsidRPr="00F67970">
        <w:rPr>
          <w:b/>
          <w:bCs/>
          <w:color w:val="auto"/>
          <w:sz w:val="24"/>
          <w:szCs w:val="24"/>
        </w:rPr>
        <w:fldChar w:fldCharType="separate"/>
      </w:r>
      <w:r w:rsidRPr="00F67970">
        <w:rPr>
          <w:b/>
          <w:bCs/>
          <w:noProof/>
          <w:color w:val="auto"/>
          <w:sz w:val="24"/>
          <w:szCs w:val="24"/>
        </w:rPr>
        <w:t>8</w:t>
      </w:r>
      <w:r w:rsidRPr="00F67970">
        <w:rPr>
          <w:b/>
          <w:bCs/>
          <w:color w:val="auto"/>
          <w:sz w:val="24"/>
          <w:szCs w:val="24"/>
        </w:rPr>
        <w:fldChar w:fldCharType="end"/>
      </w:r>
      <w:r w:rsidRPr="00F67970">
        <w:rPr>
          <w:b/>
          <w:bCs/>
          <w:color w:val="auto"/>
          <w:sz w:val="24"/>
          <w:szCs w:val="24"/>
        </w:rPr>
        <w:t>. Classification report for Decision Tree</w:t>
      </w:r>
      <w:bookmarkEnd w:id="645"/>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7"/>
      </w:tblGrid>
      <w:tr w:rsidR="006F3A1F" w:rsidRPr="00CD396B" w14:paraId="471B9FDB" w14:textId="77777777" w:rsidTr="00502282">
        <w:tc>
          <w:tcPr>
            <w:tcW w:w="8897" w:type="dxa"/>
            <w:tcBorders>
              <w:bottom w:val="single" w:sz="4" w:space="0" w:color="auto"/>
            </w:tcBorders>
          </w:tcPr>
          <w:p w14:paraId="7D29C947" w14:textId="66604BAE" w:rsidR="0015663C" w:rsidRPr="004F25E5" w:rsidRDefault="0015663C" w:rsidP="002C7EAE">
            <w:pPr>
              <w:rPr>
                <w:rFonts w:eastAsia="Times New Roman" w:cstheme="minorHAnsi"/>
                <w:b/>
                <w:bCs/>
                <w:color w:val="212121"/>
                <w:sz w:val="24"/>
                <w:szCs w:val="24"/>
                <w:shd w:val="clear" w:color="auto" w:fill="FFFFFF"/>
                <w:lang w:eastAsia="en-GB"/>
              </w:rPr>
            </w:pPr>
            <w:r w:rsidRPr="004A4ECE">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 </w:t>
            </w:r>
            <w:r w:rsidRPr="004F25E5">
              <w:rPr>
                <w:rFonts w:eastAsia="Times New Roman" w:cstheme="minorHAnsi"/>
                <w:b/>
                <w:bCs/>
                <w:color w:val="212121"/>
                <w:sz w:val="24"/>
                <w:szCs w:val="24"/>
                <w:shd w:val="clear" w:color="auto" w:fill="FFFFFF"/>
                <w:lang w:eastAsia="en-GB"/>
              </w:rPr>
              <w:t xml:space="preserve">DATA FEATURES                       PRECISION     RECALL      F1-SCORE   </w:t>
            </w:r>
            <w:r w:rsidR="00D149F4">
              <w:rPr>
                <w:rFonts w:eastAsia="Times New Roman" w:cstheme="minorHAnsi"/>
                <w:b/>
                <w:bCs/>
                <w:color w:val="212121"/>
                <w:sz w:val="24"/>
                <w:szCs w:val="24"/>
                <w:shd w:val="clear" w:color="auto" w:fill="FFFFFF"/>
                <w:lang w:eastAsia="en-GB"/>
              </w:rPr>
              <w:t xml:space="preserve"> </w:t>
            </w:r>
            <w:r w:rsidRPr="004F25E5">
              <w:rPr>
                <w:rFonts w:eastAsia="Times New Roman" w:cstheme="minorHAnsi"/>
                <w:b/>
                <w:bCs/>
                <w:color w:val="212121"/>
                <w:sz w:val="24"/>
                <w:szCs w:val="24"/>
                <w:shd w:val="clear" w:color="auto" w:fill="FFFFFF"/>
                <w:lang w:eastAsia="en-GB"/>
              </w:rPr>
              <w:t>SUPPORT</w:t>
            </w:r>
          </w:p>
        </w:tc>
      </w:tr>
      <w:tr w:rsidR="006F3A1F" w:rsidRPr="00CD396B" w14:paraId="30ED8D11" w14:textId="77777777" w:rsidTr="00502282">
        <w:tc>
          <w:tcPr>
            <w:tcW w:w="8897" w:type="dxa"/>
            <w:tcBorders>
              <w:top w:val="single" w:sz="4" w:space="0" w:color="auto"/>
            </w:tcBorders>
          </w:tcPr>
          <w:p w14:paraId="6FD3F1BB" w14:textId="17442E73" w:rsidR="006F3A1F" w:rsidRPr="00CD396B" w:rsidRDefault="009172EA" w:rsidP="00E832B8">
            <w:pPr>
              <w:spacing w:line="360" w:lineRule="auto"/>
              <w:rPr>
                <w:rFonts w:eastAsia="Times New Roman" w:cstheme="minorHAnsi"/>
                <w:color w:val="212121"/>
                <w:sz w:val="24"/>
                <w:szCs w:val="24"/>
                <w:shd w:val="clear" w:color="auto" w:fill="FFFFFF"/>
                <w:lang w:eastAsia="en-GB"/>
              </w:rPr>
            </w:pPr>
            <w:r w:rsidRPr="004A4ECE">
              <w:rPr>
                <w:rFonts w:eastAsia="Times New Roman" w:cstheme="minorHAnsi"/>
                <w:color w:val="212121"/>
                <w:sz w:val="24"/>
                <w:szCs w:val="24"/>
                <w:shd w:val="clear" w:color="auto" w:fill="FFFFFF"/>
                <w:lang w:eastAsia="en-GB"/>
              </w:rPr>
              <w:t xml:space="preserve">         </w:t>
            </w:r>
            <w:r w:rsidR="00356839">
              <w:rPr>
                <w:rFonts w:eastAsia="Times New Roman" w:cstheme="minorHAnsi"/>
                <w:color w:val="212121"/>
                <w:sz w:val="24"/>
                <w:szCs w:val="24"/>
                <w:shd w:val="clear" w:color="auto" w:fill="FFFFFF"/>
                <w:lang w:eastAsia="en-GB"/>
              </w:rPr>
              <w:t>T</w:t>
            </w:r>
            <w:r w:rsidRPr="004A4ECE">
              <w:rPr>
                <w:rFonts w:eastAsia="Times New Roman" w:cstheme="minorHAnsi"/>
                <w:color w:val="212121"/>
                <w:sz w:val="24"/>
                <w:szCs w:val="24"/>
                <w:shd w:val="clear" w:color="auto" w:fill="FFFFFF"/>
                <w:lang w:eastAsia="en-GB"/>
              </w:rPr>
              <w:t xml:space="preserve">ype       </w:t>
            </w:r>
            <w:r>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15     </w:t>
            </w:r>
            <w:r>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00263B67">
              <w:rPr>
                <w:rFonts w:eastAsia="Times New Roman" w:cstheme="minorHAnsi"/>
                <w:color w:val="212121"/>
                <w:sz w:val="24"/>
                <w:szCs w:val="24"/>
                <w:shd w:val="clear" w:color="auto" w:fill="FFFFFF"/>
                <w:lang w:eastAsia="en-GB"/>
              </w:rPr>
              <w:t xml:space="preserve"> </w:t>
            </w:r>
            <w:r w:rsidR="00B8477F">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16   </w:t>
            </w:r>
            <w:r>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15      </w:t>
            </w:r>
            <w:r w:rsidRPr="00CD396B">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00754D68">
              <w:rPr>
                <w:rFonts w:eastAsia="Times New Roman" w:cstheme="minorHAnsi"/>
                <w:color w:val="212121"/>
                <w:sz w:val="24"/>
                <w:szCs w:val="24"/>
                <w:shd w:val="clear" w:color="auto" w:fill="FFFFFF"/>
                <w:lang w:eastAsia="en-GB"/>
              </w:rPr>
              <w:t xml:space="preserve"> </w:t>
            </w:r>
            <w:r w:rsidR="00D149F4">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2512</w:t>
            </w:r>
          </w:p>
        </w:tc>
      </w:tr>
      <w:tr w:rsidR="006F3A1F" w:rsidRPr="00CD396B" w14:paraId="37D928F4" w14:textId="77777777" w:rsidTr="00502282">
        <w:tc>
          <w:tcPr>
            <w:tcW w:w="8897" w:type="dxa"/>
          </w:tcPr>
          <w:p w14:paraId="2449A204" w14:textId="2DB6BC42" w:rsidR="006F3A1F" w:rsidRPr="00CD396B" w:rsidRDefault="009172EA" w:rsidP="00435FA4">
            <w:pPr>
              <w:spacing w:line="360" w:lineRule="auto"/>
              <w:rPr>
                <w:rFonts w:eastAsia="Times New Roman" w:cstheme="minorHAnsi"/>
                <w:color w:val="212121"/>
                <w:sz w:val="24"/>
                <w:szCs w:val="24"/>
                <w:shd w:val="clear" w:color="auto" w:fill="FFFFFF"/>
                <w:lang w:eastAsia="en-GB"/>
              </w:rPr>
            </w:pPr>
            <w:r w:rsidRPr="004A4ECE">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 </w:t>
            </w:r>
            <w:r w:rsidR="00356839">
              <w:rPr>
                <w:rFonts w:eastAsia="Times New Roman" w:cstheme="minorHAnsi"/>
                <w:color w:val="212121"/>
                <w:sz w:val="24"/>
                <w:szCs w:val="24"/>
                <w:shd w:val="clear" w:color="auto" w:fill="FFFFFF"/>
                <w:lang w:eastAsia="en-GB"/>
              </w:rPr>
              <w:t>M</w:t>
            </w:r>
            <w:r w:rsidRPr="004A4ECE">
              <w:rPr>
                <w:rFonts w:eastAsia="Times New Roman" w:cstheme="minorHAnsi"/>
                <w:color w:val="212121"/>
                <w:sz w:val="24"/>
                <w:szCs w:val="24"/>
                <w:shd w:val="clear" w:color="auto" w:fill="FFFFFF"/>
                <w:lang w:eastAsia="en-GB"/>
              </w:rPr>
              <w:t xml:space="preserve">onth      </w:t>
            </w:r>
            <w:r>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00356839">
              <w:rPr>
                <w:rFonts w:eastAsia="Times New Roman" w:cstheme="minorHAnsi"/>
                <w:color w:val="212121"/>
                <w:sz w:val="24"/>
                <w:szCs w:val="24"/>
                <w:shd w:val="clear" w:color="auto" w:fill="FFFFFF"/>
                <w:lang w:eastAsia="en-GB"/>
              </w:rPr>
              <w:t xml:space="preserve">  </w:t>
            </w:r>
            <w:r w:rsidR="00435FA4">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20      </w:t>
            </w:r>
            <w:r>
              <w:rPr>
                <w:rFonts w:eastAsia="Times New Roman" w:cstheme="minorHAnsi"/>
                <w:color w:val="212121"/>
                <w:sz w:val="24"/>
                <w:szCs w:val="24"/>
                <w:shd w:val="clear" w:color="auto" w:fill="FFFFFF"/>
                <w:lang w:eastAsia="en-GB"/>
              </w:rPr>
              <w:t xml:space="preserve">      </w:t>
            </w:r>
            <w:r w:rsidR="00B8477F">
              <w:rPr>
                <w:rFonts w:eastAsia="Times New Roman" w:cstheme="minorHAnsi"/>
                <w:color w:val="212121"/>
                <w:sz w:val="24"/>
                <w:szCs w:val="24"/>
                <w:shd w:val="clear" w:color="auto" w:fill="FFFFFF"/>
                <w:lang w:eastAsia="en-GB"/>
              </w:rPr>
              <w:t xml:space="preserve">    </w:t>
            </w:r>
            <w:r w:rsidR="006D7FE7">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21      </w:t>
            </w:r>
            <w:r>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20      </w:t>
            </w:r>
            <w:r>
              <w:rPr>
                <w:rFonts w:eastAsia="Times New Roman" w:cstheme="minorHAnsi"/>
                <w:color w:val="212121"/>
                <w:sz w:val="24"/>
                <w:szCs w:val="24"/>
                <w:shd w:val="clear" w:color="auto" w:fill="FFFFFF"/>
                <w:lang w:eastAsia="en-GB"/>
              </w:rPr>
              <w:t xml:space="preserve">  </w:t>
            </w:r>
            <w:r w:rsidRPr="00CD396B">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00754D68">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00D149F4">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4484</w:t>
            </w:r>
          </w:p>
        </w:tc>
      </w:tr>
      <w:tr w:rsidR="006F3A1F" w:rsidRPr="00CD396B" w14:paraId="5410FECA" w14:textId="77777777" w:rsidTr="00502282">
        <w:tc>
          <w:tcPr>
            <w:tcW w:w="8897" w:type="dxa"/>
          </w:tcPr>
          <w:p w14:paraId="2104E6A5" w14:textId="5660F895" w:rsidR="006F3A1F" w:rsidRPr="00CD396B" w:rsidRDefault="009172EA" w:rsidP="00E832B8">
            <w:pPr>
              <w:spacing w:line="360" w:lineRule="auto"/>
              <w:rPr>
                <w:rFonts w:eastAsia="Times New Roman" w:cstheme="minorHAnsi"/>
                <w:color w:val="212121"/>
                <w:sz w:val="24"/>
                <w:szCs w:val="24"/>
                <w:shd w:val="clear" w:color="auto" w:fill="FFFFFF"/>
                <w:lang w:eastAsia="en-GB"/>
              </w:rPr>
            </w:pPr>
            <w:r w:rsidRPr="004A4ECE">
              <w:rPr>
                <w:rFonts w:eastAsia="Times New Roman" w:cstheme="minorHAnsi"/>
                <w:color w:val="212121"/>
                <w:sz w:val="24"/>
                <w:szCs w:val="24"/>
                <w:shd w:val="clear" w:color="auto" w:fill="FFFFFF"/>
                <w:lang w:eastAsia="en-GB"/>
              </w:rPr>
              <w:t xml:space="preserve">         </w:t>
            </w:r>
            <w:r w:rsidR="00356839">
              <w:rPr>
                <w:rFonts w:eastAsia="Times New Roman" w:cstheme="minorHAnsi"/>
                <w:color w:val="212121"/>
                <w:sz w:val="24"/>
                <w:szCs w:val="24"/>
                <w:shd w:val="clear" w:color="auto" w:fill="FFFFFF"/>
                <w:lang w:eastAsia="en-GB"/>
              </w:rPr>
              <w:t>Y</w:t>
            </w:r>
            <w:r w:rsidRPr="004A4ECE">
              <w:rPr>
                <w:rFonts w:eastAsia="Times New Roman" w:cstheme="minorHAnsi"/>
                <w:color w:val="212121"/>
                <w:sz w:val="24"/>
                <w:szCs w:val="24"/>
                <w:shd w:val="clear" w:color="auto" w:fill="FFFFFF"/>
                <w:lang w:eastAsia="en-GB"/>
              </w:rPr>
              <w:t xml:space="preserve">ear       </w:t>
            </w:r>
            <w:r>
              <w:rPr>
                <w:rFonts w:eastAsia="Times New Roman" w:cstheme="minorHAnsi"/>
                <w:color w:val="212121"/>
                <w:sz w:val="24"/>
                <w:szCs w:val="24"/>
                <w:shd w:val="clear" w:color="auto" w:fill="FFFFFF"/>
                <w:lang w:eastAsia="en-GB"/>
              </w:rPr>
              <w:t xml:space="preserve">                                     </w:t>
            </w:r>
            <w:r w:rsidR="000D4909">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04      </w:t>
            </w:r>
            <w:r>
              <w:rPr>
                <w:rFonts w:eastAsia="Times New Roman" w:cstheme="minorHAnsi"/>
                <w:color w:val="212121"/>
                <w:sz w:val="24"/>
                <w:szCs w:val="24"/>
                <w:shd w:val="clear" w:color="auto" w:fill="FFFFFF"/>
                <w:lang w:eastAsia="en-GB"/>
              </w:rPr>
              <w:t xml:space="preserve">      </w:t>
            </w:r>
            <w:r w:rsidR="006D7FE7">
              <w:rPr>
                <w:rFonts w:eastAsia="Times New Roman" w:cstheme="minorHAnsi"/>
                <w:color w:val="212121"/>
                <w:sz w:val="24"/>
                <w:szCs w:val="24"/>
                <w:shd w:val="clear" w:color="auto" w:fill="FFFFFF"/>
                <w:lang w:eastAsia="en-GB"/>
              </w:rPr>
              <w:t xml:space="preserve"> </w:t>
            </w:r>
            <w:r w:rsidR="00B8477F">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06      </w:t>
            </w:r>
            <w:r>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05      </w:t>
            </w:r>
            <w:r>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 </w:t>
            </w:r>
            <w:r w:rsidR="00754D68">
              <w:rPr>
                <w:rFonts w:eastAsia="Times New Roman" w:cstheme="minorHAnsi"/>
                <w:color w:val="212121"/>
                <w:sz w:val="24"/>
                <w:szCs w:val="24"/>
                <w:shd w:val="clear" w:color="auto" w:fill="FFFFFF"/>
                <w:lang w:eastAsia="en-GB"/>
              </w:rPr>
              <w:t xml:space="preserve"> </w:t>
            </w:r>
            <w:r w:rsidR="00D149F4">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18</w:t>
            </w:r>
          </w:p>
        </w:tc>
      </w:tr>
      <w:tr w:rsidR="006F3A1F" w:rsidRPr="00CD396B" w14:paraId="6EFD8FF6" w14:textId="77777777" w:rsidTr="00502282">
        <w:tc>
          <w:tcPr>
            <w:tcW w:w="8897" w:type="dxa"/>
          </w:tcPr>
          <w:p w14:paraId="2B0B63BA" w14:textId="612D4657" w:rsidR="006F3A1F" w:rsidRPr="00CD396B" w:rsidRDefault="009172EA" w:rsidP="00E832B8">
            <w:pPr>
              <w:spacing w:line="360" w:lineRule="auto"/>
              <w:rPr>
                <w:rFonts w:eastAsia="Times New Roman" w:cstheme="minorHAnsi"/>
                <w:color w:val="212121"/>
                <w:sz w:val="24"/>
                <w:szCs w:val="24"/>
                <w:shd w:val="clear" w:color="auto" w:fill="FFFFFF"/>
                <w:lang w:eastAsia="en-GB"/>
              </w:rPr>
            </w:pPr>
            <w:r w:rsidRPr="004A4ECE">
              <w:rPr>
                <w:rFonts w:eastAsia="Times New Roman" w:cstheme="minorHAnsi"/>
                <w:color w:val="212121"/>
                <w:sz w:val="24"/>
                <w:szCs w:val="24"/>
                <w:shd w:val="clear" w:color="auto" w:fill="FFFFFF"/>
                <w:lang w:eastAsia="en-GB"/>
              </w:rPr>
              <w:t xml:space="preserve">         </w:t>
            </w:r>
            <w:r w:rsidR="00356839">
              <w:rPr>
                <w:rFonts w:eastAsia="Times New Roman" w:cstheme="minorHAnsi"/>
                <w:color w:val="212121"/>
                <w:sz w:val="24"/>
                <w:szCs w:val="24"/>
                <w:shd w:val="clear" w:color="auto" w:fill="FFFFFF"/>
                <w:lang w:eastAsia="en-GB"/>
              </w:rPr>
              <w:t>D</w:t>
            </w:r>
            <w:r w:rsidRPr="004A4ECE">
              <w:rPr>
                <w:rFonts w:eastAsia="Times New Roman" w:cstheme="minorHAnsi"/>
                <w:color w:val="212121"/>
                <w:sz w:val="24"/>
                <w:szCs w:val="24"/>
                <w:shd w:val="clear" w:color="auto" w:fill="FFFFFF"/>
                <w:lang w:eastAsia="en-GB"/>
              </w:rPr>
              <w:t xml:space="preserve">ate      </w:t>
            </w:r>
            <w:r>
              <w:rPr>
                <w:rFonts w:eastAsia="Times New Roman" w:cstheme="minorHAnsi"/>
                <w:color w:val="212121"/>
                <w:sz w:val="24"/>
                <w:szCs w:val="24"/>
                <w:shd w:val="clear" w:color="auto" w:fill="FFFFFF"/>
                <w:lang w:eastAsia="en-GB"/>
              </w:rPr>
              <w:t xml:space="preserve">                                     </w:t>
            </w:r>
            <w:r w:rsidR="000D4909">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18     </w:t>
            </w:r>
            <w:r>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00B8477F">
              <w:rPr>
                <w:rFonts w:eastAsia="Times New Roman" w:cstheme="minorHAnsi"/>
                <w:color w:val="212121"/>
                <w:sz w:val="24"/>
                <w:szCs w:val="24"/>
                <w:shd w:val="clear" w:color="auto" w:fill="FFFFFF"/>
                <w:lang w:eastAsia="en-GB"/>
              </w:rPr>
              <w:t xml:space="preserve">    </w:t>
            </w:r>
            <w:r w:rsidR="00754D68">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19      </w:t>
            </w:r>
            <w:r>
              <w:rPr>
                <w:rFonts w:eastAsia="Times New Roman" w:cstheme="minorHAnsi"/>
                <w:color w:val="212121"/>
                <w:sz w:val="24"/>
                <w:szCs w:val="24"/>
                <w:shd w:val="clear" w:color="auto" w:fill="FFFFFF"/>
                <w:lang w:eastAsia="en-GB"/>
              </w:rPr>
              <w:t xml:space="preserve">     </w:t>
            </w:r>
            <w:r w:rsidR="00A76F46">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18      </w:t>
            </w:r>
            <w:r>
              <w:rPr>
                <w:rFonts w:eastAsia="Times New Roman" w:cstheme="minorHAnsi"/>
                <w:color w:val="212121"/>
                <w:sz w:val="24"/>
                <w:szCs w:val="24"/>
                <w:shd w:val="clear" w:color="auto" w:fill="FFFFFF"/>
                <w:lang w:eastAsia="en-GB"/>
              </w:rPr>
              <w:t xml:space="preserve">    </w:t>
            </w:r>
            <w:r w:rsidRPr="00CD396B">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00D149F4">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5317</w:t>
            </w:r>
          </w:p>
        </w:tc>
      </w:tr>
      <w:tr w:rsidR="006F3A1F" w:rsidRPr="00CD396B" w14:paraId="6C7F79BB" w14:textId="77777777" w:rsidTr="00502282">
        <w:tc>
          <w:tcPr>
            <w:tcW w:w="8897" w:type="dxa"/>
          </w:tcPr>
          <w:p w14:paraId="1088D5D1" w14:textId="20F06C1F" w:rsidR="006F3A1F" w:rsidRPr="00CD396B" w:rsidRDefault="009172EA" w:rsidP="00E832B8">
            <w:pPr>
              <w:spacing w:line="360" w:lineRule="auto"/>
              <w:rPr>
                <w:rFonts w:eastAsia="Times New Roman" w:cstheme="minorHAnsi"/>
                <w:color w:val="212121"/>
                <w:sz w:val="24"/>
                <w:szCs w:val="24"/>
                <w:shd w:val="clear" w:color="auto" w:fill="FFFFFF"/>
                <w:lang w:eastAsia="en-GB"/>
              </w:rPr>
            </w:pPr>
            <w:r>
              <w:rPr>
                <w:rFonts w:eastAsia="Times New Roman" w:cstheme="minorHAnsi"/>
                <w:color w:val="212121"/>
                <w:sz w:val="24"/>
                <w:szCs w:val="24"/>
                <w:shd w:val="clear" w:color="auto" w:fill="FFFFFF"/>
                <w:lang w:eastAsia="en-GB"/>
              </w:rPr>
              <w:t xml:space="preserve">         </w:t>
            </w:r>
            <w:r w:rsidR="00356839">
              <w:rPr>
                <w:rFonts w:eastAsia="Times New Roman" w:cstheme="minorHAnsi"/>
                <w:color w:val="212121"/>
                <w:sz w:val="24"/>
                <w:szCs w:val="24"/>
                <w:shd w:val="clear" w:color="auto" w:fill="FFFFFF"/>
                <w:lang w:eastAsia="en-GB"/>
              </w:rPr>
              <w:t>N</w:t>
            </w:r>
            <w:r w:rsidRPr="004A4ECE">
              <w:rPr>
                <w:rFonts w:eastAsia="Times New Roman" w:cstheme="minorHAnsi"/>
                <w:color w:val="212121"/>
                <w:sz w:val="24"/>
                <w:szCs w:val="24"/>
                <w:shd w:val="clear" w:color="auto" w:fill="FFFFFF"/>
                <w:lang w:eastAsia="en-GB"/>
              </w:rPr>
              <w:t xml:space="preserve">eighbourhood      </w:t>
            </w:r>
            <w:r>
              <w:rPr>
                <w:rFonts w:eastAsia="Times New Roman" w:cstheme="minorHAnsi"/>
                <w:color w:val="212121"/>
                <w:sz w:val="24"/>
                <w:szCs w:val="24"/>
                <w:shd w:val="clear" w:color="auto" w:fill="FFFFFF"/>
                <w:lang w:eastAsia="en-GB"/>
              </w:rPr>
              <w:t xml:space="preserve">              </w:t>
            </w:r>
            <w:r w:rsidR="000D4909">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1.00      </w:t>
            </w:r>
            <w:r>
              <w:rPr>
                <w:rFonts w:eastAsia="Times New Roman" w:cstheme="minorHAnsi"/>
                <w:color w:val="212121"/>
                <w:sz w:val="24"/>
                <w:szCs w:val="24"/>
                <w:shd w:val="clear" w:color="auto" w:fill="FFFFFF"/>
                <w:lang w:eastAsia="en-GB"/>
              </w:rPr>
              <w:t xml:space="preserve">      </w:t>
            </w:r>
            <w:r w:rsidR="00754D68">
              <w:rPr>
                <w:rFonts w:eastAsia="Times New Roman" w:cstheme="minorHAnsi"/>
                <w:color w:val="212121"/>
                <w:sz w:val="24"/>
                <w:szCs w:val="24"/>
                <w:shd w:val="clear" w:color="auto" w:fill="FFFFFF"/>
                <w:lang w:eastAsia="en-GB"/>
              </w:rPr>
              <w:t xml:space="preserve"> </w:t>
            </w:r>
            <w:r w:rsidR="00B8477F">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99     </w:t>
            </w:r>
            <w:r>
              <w:rPr>
                <w:rFonts w:eastAsia="Times New Roman" w:cstheme="minorHAnsi"/>
                <w:color w:val="212121"/>
                <w:sz w:val="24"/>
                <w:szCs w:val="24"/>
                <w:shd w:val="clear" w:color="auto" w:fill="FFFFFF"/>
                <w:lang w:eastAsia="en-GB"/>
              </w:rPr>
              <w:t xml:space="preserve">      </w:t>
            </w:r>
            <w:r w:rsidR="00754D68">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1.00      </w:t>
            </w:r>
            <w:r>
              <w:rPr>
                <w:rFonts w:eastAsia="Times New Roman" w:cstheme="minorHAnsi"/>
                <w:color w:val="212121"/>
                <w:sz w:val="24"/>
                <w:szCs w:val="24"/>
                <w:shd w:val="clear" w:color="auto" w:fill="FFFFFF"/>
                <w:lang w:eastAsia="en-GB"/>
              </w:rPr>
              <w:t xml:space="preserve">    </w:t>
            </w:r>
            <w:r w:rsidRPr="00CD396B">
              <w:rPr>
                <w:rFonts w:eastAsia="Times New Roman" w:cstheme="minorHAnsi"/>
                <w:color w:val="212121"/>
                <w:sz w:val="24"/>
                <w:szCs w:val="24"/>
                <w:shd w:val="clear" w:color="auto" w:fill="FFFFFF"/>
                <w:lang w:eastAsia="en-GB"/>
              </w:rPr>
              <w:t xml:space="preserve"> </w:t>
            </w:r>
            <w:r w:rsidR="00D149F4">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4025</w:t>
            </w:r>
          </w:p>
        </w:tc>
      </w:tr>
      <w:tr w:rsidR="006F3A1F" w:rsidRPr="00CD396B" w14:paraId="2145B68A" w14:textId="77777777" w:rsidTr="00502282">
        <w:tc>
          <w:tcPr>
            <w:tcW w:w="8897" w:type="dxa"/>
          </w:tcPr>
          <w:p w14:paraId="716DEDB9" w14:textId="48C1B319" w:rsidR="006F3A1F" w:rsidRPr="00CD396B" w:rsidRDefault="009172EA" w:rsidP="00E832B8">
            <w:pPr>
              <w:spacing w:line="360" w:lineRule="auto"/>
              <w:rPr>
                <w:rFonts w:eastAsia="Times New Roman" w:cstheme="minorHAnsi"/>
                <w:color w:val="212121"/>
                <w:sz w:val="24"/>
                <w:szCs w:val="24"/>
                <w:shd w:val="clear" w:color="auto" w:fill="FFFFFF"/>
                <w:lang w:eastAsia="en-GB"/>
              </w:rPr>
            </w:pPr>
            <w:r w:rsidRPr="004A4ECE">
              <w:rPr>
                <w:rFonts w:eastAsia="Times New Roman" w:cstheme="minorHAnsi"/>
                <w:color w:val="212121"/>
                <w:sz w:val="24"/>
                <w:szCs w:val="24"/>
                <w:shd w:val="clear" w:color="auto" w:fill="FFFFFF"/>
                <w:lang w:eastAsia="en-GB"/>
              </w:rPr>
              <w:t xml:space="preserve">         </w:t>
            </w:r>
            <w:r w:rsidR="00356839">
              <w:rPr>
                <w:rFonts w:eastAsia="Times New Roman" w:cstheme="minorHAnsi"/>
                <w:color w:val="212121"/>
                <w:sz w:val="24"/>
                <w:szCs w:val="24"/>
                <w:shd w:val="clear" w:color="auto" w:fill="FFFFFF"/>
                <w:lang w:eastAsia="en-GB"/>
              </w:rPr>
              <w:t>D</w:t>
            </w:r>
            <w:r w:rsidRPr="004A4ECE">
              <w:rPr>
                <w:rFonts w:eastAsia="Times New Roman" w:cstheme="minorHAnsi"/>
                <w:color w:val="212121"/>
                <w:sz w:val="24"/>
                <w:szCs w:val="24"/>
                <w:shd w:val="clear" w:color="auto" w:fill="FFFFFF"/>
                <w:lang w:eastAsia="en-GB"/>
              </w:rPr>
              <w:t xml:space="preserve">ay       </w:t>
            </w:r>
            <w:r>
              <w:rPr>
                <w:rFonts w:eastAsia="Times New Roman" w:cstheme="minorHAnsi"/>
                <w:color w:val="212121"/>
                <w:sz w:val="24"/>
                <w:szCs w:val="24"/>
                <w:shd w:val="clear" w:color="auto" w:fill="FFFFFF"/>
                <w:lang w:eastAsia="en-GB"/>
              </w:rPr>
              <w:t xml:space="preserve">                                       </w:t>
            </w:r>
            <w:r w:rsidR="001528F3">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21     </w:t>
            </w:r>
            <w:r>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00B8477F">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22      </w:t>
            </w:r>
            <w:r>
              <w:rPr>
                <w:rFonts w:eastAsia="Times New Roman" w:cstheme="minorHAnsi"/>
                <w:color w:val="212121"/>
                <w:sz w:val="24"/>
                <w:szCs w:val="24"/>
                <w:shd w:val="clear" w:color="auto" w:fill="FFFFFF"/>
                <w:lang w:eastAsia="en-GB"/>
              </w:rPr>
              <w:t xml:space="preserve">      </w:t>
            </w:r>
            <w:r w:rsidR="00A76F46">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22      </w:t>
            </w:r>
            <w:r w:rsidRPr="00CD396B">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00D149F4">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3907</w:t>
            </w:r>
          </w:p>
        </w:tc>
      </w:tr>
      <w:tr w:rsidR="006F3A1F" w:rsidRPr="00CD396B" w14:paraId="4D0646DC" w14:textId="77777777" w:rsidTr="00502282">
        <w:tc>
          <w:tcPr>
            <w:tcW w:w="8897" w:type="dxa"/>
          </w:tcPr>
          <w:p w14:paraId="0A788801" w14:textId="4A00AB76" w:rsidR="006F3A1F" w:rsidRPr="00CD396B" w:rsidRDefault="009172EA" w:rsidP="00E832B8">
            <w:pPr>
              <w:spacing w:line="360" w:lineRule="auto"/>
              <w:rPr>
                <w:rFonts w:eastAsia="Times New Roman" w:cstheme="minorHAnsi"/>
                <w:color w:val="212121"/>
                <w:sz w:val="24"/>
                <w:szCs w:val="24"/>
                <w:shd w:val="clear" w:color="auto" w:fill="FFFFFF"/>
                <w:lang w:eastAsia="en-GB"/>
              </w:rPr>
            </w:pPr>
            <w:r w:rsidRPr="004A4ECE">
              <w:rPr>
                <w:rFonts w:eastAsia="Times New Roman" w:cstheme="minorHAnsi"/>
                <w:color w:val="212121"/>
                <w:sz w:val="24"/>
                <w:szCs w:val="24"/>
                <w:shd w:val="clear" w:color="auto" w:fill="FFFFFF"/>
                <w:lang w:eastAsia="en-GB"/>
              </w:rPr>
              <w:t xml:space="preserve">         </w:t>
            </w:r>
            <w:r w:rsidR="00356839">
              <w:rPr>
                <w:rFonts w:eastAsia="Times New Roman" w:cstheme="minorHAnsi"/>
                <w:color w:val="212121"/>
                <w:sz w:val="24"/>
                <w:szCs w:val="24"/>
                <w:shd w:val="clear" w:color="auto" w:fill="FFFFFF"/>
                <w:lang w:eastAsia="en-GB"/>
              </w:rPr>
              <w:t>H</w:t>
            </w:r>
            <w:r w:rsidRPr="004A4ECE">
              <w:rPr>
                <w:rFonts w:eastAsia="Times New Roman" w:cstheme="minorHAnsi"/>
                <w:color w:val="212121"/>
                <w:sz w:val="24"/>
                <w:szCs w:val="24"/>
                <w:shd w:val="clear" w:color="auto" w:fill="FFFFFF"/>
                <w:lang w:eastAsia="en-GB"/>
              </w:rPr>
              <w:t xml:space="preserve">our      </w:t>
            </w:r>
            <w:r>
              <w:rPr>
                <w:rFonts w:eastAsia="Times New Roman" w:cstheme="minorHAnsi"/>
                <w:color w:val="212121"/>
                <w:sz w:val="24"/>
                <w:szCs w:val="24"/>
                <w:shd w:val="clear" w:color="auto" w:fill="FFFFFF"/>
                <w:lang w:eastAsia="en-GB"/>
              </w:rPr>
              <w:t xml:space="preserve">                                     </w:t>
            </w:r>
            <w:r w:rsidR="001528F3">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41      </w:t>
            </w:r>
            <w:r>
              <w:rPr>
                <w:rFonts w:eastAsia="Times New Roman" w:cstheme="minorHAnsi"/>
                <w:color w:val="212121"/>
                <w:sz w:val="24"/>
                <w:szCs w:val="24"/>
                <w:shd w:val="clear" w:color="auto" w:fill="FFFFFF"/>
                <w:lang w:eastAsia="en-GB"/>
              </w:rPr>
              <w:t xml:space="preserve">      </w:t>
            </w:r>
            <w:r w:rsidR="00B8477F">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39      </w:t>
            </w:r>
            <w:r>
              <w:rPr>
                <w:rFonts w:eastAsia="Times New Roman" w:cstheme="minorHAnsi"/>
                <w:color w:val="212121"/>
                <w:sz w:val="24"/>
                <w:szCs w:val="24"/>
                <w:shd w:val="clear" w:color="auto" w:fill="FFFFFF"/>
                <w:lang w:eastAsia="en-GB"/>
              </w:rPr>
              <w:t xml:space="preserve">      </w:t>
            </w:r>
            <w:r w:rsidR="00A76F46">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40     </w:t>
            </w:r>
            <w:r w:rsidRPr="00CD396B">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00D149F4">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12992</w:t>
            </w:r>
          </w:p>
        </w:tc>
      </w:tr>
      <w:tr w:rsidR="006F3A1F" w:rsidRPr="00CD396B" w14:paraId="1D30B05C" w14:textId="77777777" w:rsidTr="00502282">
        <w:tc>
          <w:tcPr>
            <w:tcW w:w="8897" w:type="dxa"/>
          </w:tcPr>
          <w:p w14:paraId="04D93E1E" w14:textId="04372A22" w:rsidR="006F3A1F" w:rsidRPr="00CD396B" w:rsidRDefault="009172EA" w:rsidP="00E832B8">
            <w:pPr>
              <w:spacing w:line="360" w:lineRule="auto"/>
              <w:rPr>
                <w:rFonts w:eastAsia="Times New Roman" w:cstheme="minorHAnsi"/>
                <w:color w:val="212121"/>
                <w:sz w:val="24"/>
                <w:szCs w:val="24"/>
                <w:shd w:val="clear" w:color="auto" w:fill="FFFFFF"/>
                <w:lang w:eastAsia="en-GB"/>
              </w:rPr>
            </w:pPr>
            <w:r>
              <w:rPr>
                <w:rFonts w:eastAsia="Times New Roman" w:cstheme="minorHAnsi"/>
                <w:color w:val="212121"/>
                <w:sz w:val="24"/>
                <w:szCs w:val="24"/>
                <w:shd w:val="clear" w:color="auto" w:fill="FFFFFF"/>
                <w:lang w:eastAsia="en-GB"/>
              </w:rPr>
              <w:t xml:space="preserve">         </w:t>
            </w:r>
            <w:r w:rsidR="00356839">
              <w:rPr>
                <w:rFonts w:eastAsia="Times New Roman" w:cstheme="minorHAnsi"/>
                <w:color w:val="212121"/>
                <w:sz w:val="24"/>
                <w:szCs w:val="24"/>
                <w:shd w:val="clear" w:color="auto" w:fill="FFFFFF"/>
                <w:lang w:eastAsia="en-GB"/>
              </w:rPr>
              <w:t>H</w:t>
            </w:r>
            <w:r w:rsidR="00356839" w:rsidRPr="004A4ECE">
              <w:rPr>
                <w:rFonts w:eastAsia="Times New Roman" w:cstheme="minorHAnsi"/>
                <w:color w:val="212121"/>
                <w:sz w:val="24"/>
                <w:szCs w:val="24"/>
                <w:shd w:val="clear" w:color="auto" w:fill="FFFFFF"/>
                <w:lang w:eastAsia="en-GB"/>
              </w:rPr>
              <w:t>undred block</w:t>
            </w:r>
            <w:r w:rsidRPr="004A4ECE">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001528F3">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10      </w:t>
            </w:r>
            <w:r>
              <w:rPr>
                <w:rFonts w:eastAsia="Times New Roman" w:cstheme="minorHAnsi"/>
                <w:color w:val="212121"/>
                <w:sz w:val="24"/>
                <w:szCs w:val="24"/>
                <w:shd w:val="clear" w:color="auto" w:fill="FFFFFF"/>
                <w:lang w:eastAsia="en-GB"/>
              </w:rPr>
              <w:t xml:space="preserve">     </w:t>
            </w:r>
            <w:r w:rsidR="00B8477F">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11      </w:t>
            </w:r>
            <w:r>
              <w:rPr>
                <w:rFonts w:eastAsia="Times New Roman" w:cstheme="minorHAnsi"/>
                <w:color w:val="212121"/>
                <w:sz w:val="24"/>
                <w:szCs w:val="24"/>
                <w:shd w:val="clear" w:color="auto" w:fill="FFFFFF"/>
                <w:lang w:eastAsia="en-GB"/>
              </w:rPr>
              <w:t xml:space="preserve">     </w:t>
            </w:r>
            <w:r w:rsidR="00A76F46">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10      </w:t>
            </w:r>
            <w:r w:rsidRPr="00CD396B">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00D149F4">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1898</w:t>
            </w:r>
          </w:p>
        </w:tc>
      </w:tr>
      <w:tr w:rsidR="006F3A1F" w:rsidRPr="00CD396B" w14:paraId="1165EDF3" w14:textId="77777777" w:rsidTr="00502282">
        <w:tc>
          <w:tcPr>
            <w:tcW w:w="8897" w:type="dxa"/>
          </w:tcPr>
          <w:p w14:paraId="6FEA7A62" w14:textId="768CD35D" w:rsidR="006F3A1F" w:rsidRPr="00CD396B" w:rsidRDefault="009172EA" w:rsidP="00E832B8">
            <w:pPr>
              <w:spacing w:line="360" w:lineRule="auto"/>
              <w:rPr>
                <w:rFonts w:eastAsia="Times New Roman" w:cstheme="minorHAnsi"/>
                <w:color w:val="212121"/>
                <w:sz w:val="24"/>
                <w:szCs w:val="24"/>
                <w:shd w:val="clear" w:color="auto" w:fill="FFFFFF"/>
                <w:lang w:eastAsia="en-GB"/>
              </w:rPr>
            </w:pPr>
            <w:r>
              <w:rPr>
                <w:rFonts w:eastAsia="Times New Roman" w:cstheme="minorHAnsi"/>
                <w:color w:val="212121"/>
                <w:sz w:val="24"/>
                <w:szCs w:val="24"/>
                <w:shd w:val="clear" w:color="auto" w:fill="FFFFFF"/>
                <w:lang w:eastAsia="en-GB"/>
              </w:rPr>
              <w:t xml:space="preserve">         </w:t>
            </w:r>
            <w:r w:rsidR="00356839">
              <w:rPr>
                <w:rFonts w:eastAsia="Times New Roman" w:cstheme="minorHAnsi"/>
                <w:color w:val="212121"/>
                <w:sz w:val="24"/>
                <w:szCs w:val="24"/>
                <w:shd w:val="clear" w:color="auto" w:fill="FFFFFF"/>
                <w:lang w:eastAsia="en-GB"/>
              </w:rPr>
              <w:t>N</w:t>
            </w:r>
            <w:r w:rsidRPr="004A4ECE">
              <w:rPr>
                <w:rFonts w:eastAsia="Times New Roman" w:cstheme="minorHAnsi"/>
                <w:color w:val="212121"/>
                <w:sz w:val="24"/>
                <w:szCs w:val="24"/>
                <w:shd w:val="clear" w:color="auto" w:fill="FFFFFF"/>
                <w:lang w:eastAsia="en-GB"/>
              </w:rPr>
              <w:t xml:space="preserve">eighbourhood      </w:t>
            </w:r>
            <w:r>
              <w:rPr>
                <w:rFonts w:eastAsia="Times New Roman" w:cstheme="minorHAnsi"/>
                <w:color w:val="212121"/>
                <w:sz w:val="24"/>
                <w:szCs w:val="24"/>
                <w:shd w:val="clear" w:color="auto" w:fill="FFFFFF"/>
                <w:lang w:eastAsia="en-GB"/>
              </w:rPr>
              <w:t xml:space="preserve">             </w:t>
            </w:r>
            <w:r w:rsidR="001528F3">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 0.12     </w:t>
            </w:r>
            <w:r>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00B8477F">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12     </w:t>
            </w:r>
            <w:r>
              <w:rPr>
                <w:rFonts w:eastAsia="Times New Roman" w:cstheme="minorHAnsi"/>
                <w:color w:val="212121"/>
                <w:sz w:val="24"/>
                <w:szCs w:val="24"/>
                <w:shd w:val="clear" w:color="auto" w:fill="FFFFFF"/>
                <w:lang w:eastAsia="en-GB"/>
              </w:rPr>
              <w:t xml:space="preserve">       </w:t>
            </w:r>
            <w:r w:rsidR="00A76F46">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12      </w:t>
            </w:r>
            <w:r>
              <w:rPr>
                <w:rFonts w:eastAsia="Times New Roman" w:cstheme="minorHAnsi"/>
                <w:color w:val="212121"/>
                <w:sz w:val="24"/>
                <w:szCs w:val="24"/>
                <w:shd w:val="clear" w:color="auto" w:fill="FFFFFF"/>
                <w:lang w:eastAsia="en-GB"/>
              </w:rPr>
              <w:t xml:space="preserve">    </w:t>
            </w:r>
            <w:r w:rsidRPr="00CD396B">
              <w:rPr>
                <w:rFonts w:eastAsia="Times New Roman" w:cstheme="minorHAnsi"/>
                <w:color w:val="212121"/>
                <w:sz w:val="24"/>
                <w:szCs w:val="24"/>
                <w:shd w:val="clear" w:color="auto" w:fill="FFFFFF"/>
                <w:lang w:eastAsia="en-GB"/>
              </w:rPr>
              <w:t xml:space="preserve"> </w:t>
            </w:r>
            <w:r w:rsidR="00D149F4">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2895</w:t>
            </w:r>
          </w:p>
        </w:tc>
      </w:tr>
      <w:tr w:rsidR="006F3A1F" w:rsidRPr="00CD396B" w14:paraId="06153056" w14:textId="77777777" w:rsidTr="00502282">
        <w:tc>
          <w:tcPr>
            <w:tcW w:w="8897" w:type="dxa"/>
          </w:tcPr>
          <w:p w14:paraId="0E664FEF" w14:textId="13958263" w:rsidR="006F3A1F" w:rsidRPr="00CD396B" w:rsidRDefault="009172EA" w:rsidP="00E832B8">
            <w:pPr>
              <w:spacing w:line="360" w:lineRule="auto"/>
              <w:rPr>
                <w:rFonts w:eastAsia="Times New Roman" w:cstheme="minorHAnsi"/>
                <w:color w:val="212121"/>
                <w:sz w:val="24"/>
                <w:szCs w:val="24"/>
                <w:shd w:val="clear" w:color="auto" w:fill="FFFFFF"/>
                <w:lang w:eastAsia="en-GB"/>
              </w:rPr>
            </w:pPr>
            <w:r w:rsidRPr="004A4ECE">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00356839" w:rsidRPr="004A4ECE">
              <w:rPr>
                <w:rFonts w:eastAsia="Times New Roman" w:cstheme="minorHAnsi"/>
                <w:color w:val="212121"/>
                <w:sz w:val="24"/>
                <w:szCs w:val="24"/>
                <w:shd w:val="clear" w:color="auto" w:fill="FFFFFF"/>
                <w:lang w:eastAsia="en-GB"/>
              </w:rPr>
              <w:t>D</w:t>
            </w:r>
            <w:r w:rsidRPr="004A4ECE">
              <w:rPr>
                <w:rFonts w:eastAsia="Times New Roman" w:cstheme="minorHAnsi"/>
                <w:color w:val="212121"/>
                <w:sz w:val="24"/>
                <w:szCs w:val="24"/>
                <w:shd w:val="clear" w:color="auto" w:fill="FFFFFF"/>
                <w:lang w:eastAsia="en-GB"/>
              </w:rPr>
              <w:t>ay</w:t>
            </w:r>
            <w:r w:rsidR="00356839">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of</w:t>
            </w:r>
            <w:r w:rsidR="00356839">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week      </w:t>
            </w:r>
            <w:r>
              <w:rPr>
                <w:rFonts w:eastAsia="Times New Roman" w:cstheme="minorHAnsi"/>
                <w:color w:val="212121"/>
                <w:sz w:val="24"/>
                <w:szCs w:val="24"/>
                <w:shd w:val="clear" w:color="auto" w:fill="FFFFFF"/>
                <w:lang w:eastAsia="en-GB"/>
              </w:rPr>
              <w:t xml:space="preserve">                    </w:t>
            </w:r>
            <w:r w:rsidR="001528F3">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00      </w:t>
            </w:r>
            <w:r>
              <w:rPr>
                <w:rFonts w:eastAsia="Times New Roman" w:cstheme="minorHAnsi"/>
                <w:color w:val="212121"/>
                <w:sz w:val="24"/>
                <w:szCs w:val="24"/>
                <w:shd w:val="clear" w:color="auto" w:fill="FFFFFF"/>
                <w:lang w:eastAsia="en-GB"/>
              </w:rPr>
              <w:t xml:space="preserve">      </w:t>
            </w:r>
            <w:r w:rsidR="00B8477F">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00      </w:t>
            </w:r>
            <w:r>
              <w:rPr>
                <w:rFonts w:eastAsia="Times New Roman" w:cstheme="minorHAnsi"/>
                <w:color w:val="212121"/>
                <w:sz w:val="24"/>
                <w:szCs w:val="24"/>
                <w:shd w:val="clear" w:color="auto" w:fill="FFFFFF"/>
                <w:lang w:eastAsia="en-GB"/>
              </w:rPr>
              <w:t xml:space="preserve">      </w:t>
            </w:r>
            <w:r w:rsidR="00A76F46">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00      </w:t>
            </w:r>
            <w:r>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00D149F4">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16</w:t>
            </w:r>
          </w:p>
        </w:tc>
      </w:tr>
      <w:tr w:rsidR="006F3A1F" w:rsidRPr="00CD396B" w14:paraId="7A2F597F" w14:textId="77777777" w:rsidTr="00502282">
        <w:tc>
          <w:tcPr>
            <w:tcW w:w="8897" w:type="dxa"/>
          </w:tcPr>
          <w:p w14:paraId="75EC02AB" w14:textId="69B7BD25" w:rsidR="006F3A1F" w:rsidRPr="00CD396B" w:rsidRDefault="009172EA" w:rsidP="00E832B8">
            <w:pPr>
              <w:spacing w:line="360" w:lineRule="auto"/>
              <w:rPr>
                <w:rFonts w:eastAsia="Times New Roman" w:cstheme="minorHAnsi"/>
                <w:color w:val="212121"/>
                <w:sz w:val="24"/>
                <w:szCs w:val="24"/>
                <w:shd w:val="clear" w:color="auto" w:fill="FFFFFF"/>
                <w:lang w:eastAsia="en-GB"/>
              </w:rPr>
            </w:pPr>
            <w:r w:rsidRPr="004A4ECE">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00356839">
              <w:rPr>
                <w:rFonts w:eastAsia="Times New Roman" w:cstheme="minorHAnsi"/>
                <w:color w:val="212121"/>
                <w:sz w:val="24"/>
                <w:szCs w:val="24"/>
                <w:shd w:val="clear" w:color="auto" w:fill="FFFFFF"/>
                <w:lang w:eastAsia="en-GB"/>
              </w:rPr>
              <w:t>C</w:t>
            </w:r>
            <w:r w:rsidRPr="004A4ECE">
              <w:rPr>
                <w:rFonts w:eastAsia="Times New Roman" w:cstheme="minorHAnsi"/>
                <w:color w:val="212121"/>
                <w:sz w:val="24"/>
                <w:szCs w:val="24"/>
                <w:shd w:val="clear" w:color="auto" w:fill="FFFFFF"/>
                <w:lang w:eastAsia="en-GB"/>
              </w:rPr>
              <w:t xml:space="preserve">ategory       </w:t>
            </w:r>
            <w:r>
              <w:rPr>
                <w:rFonts w:eastAsia="Times New Roman" w:cstheme="minorHAnsi"/>
                <w:color w:val="212121"/>
                <w:sz w:val="24"/>
                <w:szCs w:val="24"/>
                <w:shd w:val="clear" w:color="auto" w:fill="FFFFFF"/>
                <w:lang w:eastAsia="en-GB"/>
              </w:rPr>
              <w:t xml:space="preserve">                          </w:t>
            </w:r>
            <w:r w:rsidR="001528F3">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06     </w:t>
            </w:r>
            <w:r>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00B8477F">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06    </w:t>
            </w:r>
            <w:r>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  </w:t>
            </w:r>
            <w:r w:rsidR="00A76F46">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06      </w:t>
            </w:r>
            <w:r>
              <w:rPr>
                <w:rFonts w:eastAsia="Times New Roman" w:cstheme="minorHAnsi"/>
                <w:color w:val="212121"/>
                <w:sz w:val="24"/>
                <w:szCs w:val="24"/>
                <w:shd w:val="clear" w:color="auto" w:fill="FFFFFF"/>
                <w:lang w:eastAsia="en-GB"/>
              </w:rPr>
              <w:t xml:space="preserve">    </w:t>
            </w:r>
            <w:r w:rsidRPr="00CD396B">
              <w:rPr>
                <w:rFonts w:eastAsia="Times New Roman" w:cstheme="minorHAnsi"/>
                <w:color w:val="212121"/>
                <w:sz w:val="24"/>
                <w:szCs w:val="24"/>
                <w:shd w:val="clear" w:color="auto" w:fill="FFFFFF"/>
                <w:lang w:eastAsia="en-GB"/>
              </w:rPr>
              <w:t xml:space="preserve"> </w:t>
            </w:r>
            <w:r>
              <w:rPr>
                <w:rFonts w:eastAsia="Times New Roman" w:cstheme="minorHAnsi"/>
                <w:color w:val="212121"/>
                <w:sz w:val="24"/>
                <w:szCs w:val="24"/>
                <w:shd w:val="clear" w:color="auto" w:fill="FFFFFF"/>
                <w:lang w:eastAsia="en-GB"/>
              </w:rPr>
              <w:t xml:space="preserve"> </w:t>
            </w:r>
            <w:r w:rsidR="00D149F4">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1642</w:t>
            </w:r>
          </w:p>
        </w:tc>
      </w:tr>
      <w:tr w:rsidR="006F3A1F" w:rsidRPr="00CD396B" w14:paraId="00983253" w14:textId="77777777" w:rsidTr="00502282">
        <w:tc>
          <w:tcPr>
            <w:tcW w:w="8897" w:type="dxa"/>
          </w:tcPr>
          <w:p w14:paraId="05895540" w14:textId="77777777" w:rsidR="006F3A1F" w:rsidRPr="00CD396B" w:rsidRDefault="006F3A1F" w:rsidP="00E832B8">
            <w:pPr>
              <w:spacing w:line="360" w:lineRule="auto"/>
              <w:rPr>
                <w:rFonts w:eastAsia="Times New Roman" w:cstheme="minorHAnsi"/>
                <w:color w:val="212121"/>
                <w:sz w:val="24"/>
                <w:szCs w:val="24"/>
                <w:shd w:val="clear" w:color="auto" w:fill="FFFFFF"/>
                <w:lang w:eastAsia="en-GB"/>
              </w:rPr>
            </w:pPr>
          </w:p>
        </w:tc>
      </w:tr>
      <w:tr w:rsidR="006F3A1F" w:rsidRPr="00CD396B" w14:paraId="4F919A4B" w14:textId="77777777" w:rsidTr="00502282">
        <w:tc>
          <w:tcPr>
            <w:tcW w:w="8897" w:type="dxa"/>
          </w:tcPr>
          <w:p w14:paraId="69CF44DC" w14:textId="505D0192" w:rsidR="006F3A1F" w:rsidRPr="00CD396B" w:rsidRDefault="006F3A1F" w:rsidP="00E832B8">
            <w:pPr>
              <w:spacing w:line="360" w:lineRule="auto"/>
              <w:rPr>
                <w:rFonts w:eastAsia="Times New Roman" w:cstheme="minorHAnsi"/>
                <w:color w:val="212121"/>
                <w:sz w:val="24"/>
                <w:szCs w:val="24"/>
                <w:shd w:val="clear" w:color="auto" w:fill="FFFFFF"/>
                <w:lang w:eastAsia="en-GB"/>
              </w:rPr>
            </w:pPr>
            <w:r w:rsidRPr="004A4ECE">
              <w:rPr>
                <w:rFonts w:eastAsia="Times New Roman" w:cstheme="minorHAnsi"/>
                <w:color w:val="212121"/>
                <w:sz w:val="24"/>
                <w:szCs w:val="24"/>
                <w:shd w:val="clear" w:color="auto" w:fill="FFFFFF"/>
                <w:lang w:eastAsia="en-GB"/>
              </w:rPr>
              <w:t xml:space="preserve">     </w:t>
            </w:r>
            <w:r w:rsidR="00EB35A2">
              <w:rPr>
                <w:rFonts w:eastAsia="Times New Roman" w:cstheme="minorHAnsi"/>
                <w:color w:val="212121"/>
                <w:sz w:val="24"/>
                <w:szCs w:val="24"/>
                <w:shd w:val="clear" w:color="auto" w:fill="FFFFFF"/>
                <w:lang w:eastAsia="en-GB"/>
              </w:rPr>
              <w:t xml:space="preserve">    </w:t>
            </w:r>
            <w:r w:rsidRPr="00CD396B">
              <w:rPr>
                <w:rFonts w:eastAsia="Times New Roman" w:cstheme="minorHAnsi"/>
                <w:color w:val="212121"/>
                <w:sz w:val="24"/>
                <w:szCs w:val="24"/>
                <w:shd w:val="clear" w:color="auto" w:fill="FFFFFF"/>
                <w:lang w:eastAsia="en-GB"/>
              </w:rPr>
              <w:t>A</w:t>
            </w:r>
            <w:r w:rsidRPr="004A4ECE">
              <w:rPr>
                <w:rFonts w:eastAsia="Times New Roman" w:cstheme="minorHAnsi"/>
                <w:color w:val="212121"/>
                <w:sz w:val="24"/>
                <w:szCs w:val="24"/>
                <w:shd w:val="clear" w:color="auto" w:fill="FFFFFF"/>
                <w:lang w:eastAsia="en-GB"/>
              </w:rPr>
              <w:t xml:space="preserve">ccuracy                           </w:t>
            </w:r>
            <w:r w:rsidR="00607FEA">
              <w:rPr>
                <w:rFonts w:eastAsia="Times New Roman" w:cstheme="minorHAnsi"/>
                <w:color w:val="212121"/>
                <w:sz w:val="24"/>
                <w:szCs w:val="24"/>
                <w:shd w:val="clear" w:color="auto" w:fill="FFFFFF"/>
                <w:lang w:eastAsia="en-GB"/>
              </w:rPr>
              <w:t xml:space="preserve">                                                 </w:t>
            </w:r>
            <w:r w:rsidR="00832AC4">
              <w:rPr>
                <w:rFonts w:eastAsia="Times New Roman" w:cstheme="minorHAnsi"/>
                <w:color w:val="212121"/>
                <w:sz w:val="24"/>
                <w:szCs w:val="24"/>
                <w:shd w:val="clear" w:color="auto" w:fill="FFFFFF"/>
                <w:lang w:eastAsia="en-GB"/>
              </w:rPr>
              <w:t xml:space="preserve"> </w:t>
            </w:r>
            <w:r w:rsidR="00F0143B">
              <w:rPr>
                <w:rFonts w:eastAsia="Times New Roman" w:cstheme="minorHAnsi"/>
                <w:color w:val="212121"/>
                <w:sz w:val="24"/>
                <w:szCs w:val="24"/>
                <w:shd w:val="clear" w:color="auto" w:fill="FFFFFF"/>
                <w:lang w:eastAsia="en-GB"/>
              </w:rPr>
              <w:t xml:space="preserve"> </w:t>
            </w:r>
            <w:r w:rsidR="00865773">
              <w:rPr>
                <w:rFonts w:eastAsia="Times New Roman" w:cstheme="minorHAnsi"/>
                <w:color w:val="212121"/>
                <w:sz w:val="24"/>
                <w:szCs w:val="24"/>
                <w:shd w:val="clear" w:color="auto" w:fill="FFFFFF"/>
                <w:lang w:eastAsia="en-GB"/>
              </w:rPr>
              <w:t xml:space="preserve">    </w:t>
            </w:r>
            <w:r w:rsidR="00D149F4">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32     </w:t>
            </w:r>
            <w:r w:rsidRPr="00CD396B">
              <w:rPr>
                <w:rFonts w:eastAsia="Times New Roman" w:cstheme="minorHAnsi"/>
                <w:color w:val="212121"/>
                <w:sz w:val="24"/>
                <w:szCs w:val="24"/>
                <w:shd w:val="clear" w:color="auto" w:fill="FFFFFF"/>
                <w:lang w:eastAsia="en-GB"/>
              </w:rPr>
              <w:t xml:space="preserve">  </w:t>
            </w:r>
            <w:r w:rsidR="007F40FD">
              <w:rPr>
                <w:rFonts w:eastAsia="Times New Roman" w:cstheme="minorHAnsi"/>
                <w:color w:val="212121"/>
                <w:sz w:val="24"/>
                <w:szCs w:val="24"/>
                <w:shd w:val="clear" w:color="auto" w:fill="FFFFFF"/>
                <w:lang w:eastAsia="en-GB"/>
              </w:rPr>
              <w:t xml:space="preserve">    </w:t>
            </w:r>
            <w:r w:rsidR="00D149F4">
              <w:rPr>
                <w:rFonts w:eastAsia="Times New Roman" w:cstheme="minorHAnsi"/>
                <w:color w:val="212121"/>
                <w:sz w:val="24"/>
                <w:szCs w:val="24"/>
                <w:shd w:val="clear" w:color="auto" w:fill="FFFFFF"/>
                <w:lang w:eastAsia="en-GB"/>
              </w:rPr>
              <w:t xml:space="preserve">  </w:t>
            </w:r>
            <w:r w:rsidR="00500E7C">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39706</w:t>
            </w:r>
          </w:p>
        </w:tc>
      </w:tr>
      <w:tr w:rsidR="006F3A1F" w:rsidRPr="00CD396B" w14:paraId="6369AC3B" w14:textId="77777777" w:rsidTr="00502282">
        <w:tc>
          <w:tcPr>
            <w:tcW w:w="8897" w:type="dxa"/>
          </w:tcPr>
          <w:p w14:paraId="1FD9038B" w14:textId="6BB416F3" w:rsidR="006F3A1F" w:rsidRPr="00CD396B" w:rsidRDefault="006F3A1F" w:rsidP="00E832B8">
            <w:pPr>
              <w:spacing w:line="360" w:lineRule="auto"/>
              <w:rPr>
                <w:rFonts w:eastAsia="Times New Roman" w:cstheme="minorHAnsi"/>
                <w:color w:val="212121"/>
                <w:sz w:val="24"/>
                <w:szCs w:val="24"/>
                <w:shd w:val="clear" w:color="auto" w:fill="FFFFFF"/>
                <w:lang w:eastAsia="en-GB"/>
              </w:rPr>
            </w:pPr>
            <w:r w:rsidRPr="004A4ECE">
              <w:rPr>
                <w:rFonts w:eastAsia="Times New Roman" w:cstheme="minorHAnsi"/>
                <w:color w:val="212121"/>
                <w:sz w:val="24"/>
                <w:szCs w:val="24"/>
                <w:shd w:val="clear" w:color="auto" w:fill="FFFFFF"/>
                <w:lang w:eastAsia="en-GB"/>
              </w:rPr>
              <w:t xml:space="preserve">   </w:t>
            </w:r>
            <w:r w:rsidR="00F407C3">
              <w:rPr>
                <w:rFonts w:eastAsia="Times New Roman" w:cstheme="minorHAnsi"/>
                <w:color w:val="212121"/>
                <w:sz w:val="24"/>
                <w:szCs w:val="24"/>
                <w:shd w:val="clear" w:color="auto" w:fill="FFFFFF"/>
                <w:lang w:eastAsia="en-GB"/>
              </w:rPr>
              <w:t xml:space="preserve">      </w:t>
            </w:r>
            <w:r w:rsidRPr="00CD396B">
              <w:rPr>
                <w:rFonts w:eastAsia="Times New Roman" w:cstheme="minorHAnsi"/>
                <w:color w:val="212121"/>
                <w:sz w:val="24"/>
                <w:szCs w:val="24"/>
                <w:shd w:val="clear" w:color="auto" w:fill="FFFFFF"/>
                <w:lang w:eastAsia="en-GB"/>
              </w:rPr>
              <w:t>M</w:t>
            </w:r>
            <w:r w:rsidRPr="004A4ECE">
              <w:rPr>
                <w:rFonts w:eastAsia="Times New Roman" w:cstheme="minorHAnsi"/>
                <w:color w:val="212121"/>
                <w:sz w:val="24"/>
                <w:szCs w:val="24"/>
                <w:shd w:val="clear" w:color="auto" w:fill="FFFFFF"/>
                <w:lang w:eastAsia="en-GB"/>
              </w:rPr>
              <w:t>acro av</w:t>
            </w:r>
            <w:r w:rsidR="00832AC4">
              <w:rPr>
                <w:rFonts w:eastAsia="Times New Roman" w:cstheme="minorHAnsi"/>
                <w:color w:val="212121"/>
                <w:sz w:val="24"/>
                <w:szCs w:val="24"/>
                <w:shd w:val="clear" w:color="auto" w:fill="FFFFFF"/>
                <w:lang w:eastAsia="en-GB"/>
              </w:rPr>
              <w:t>erage</w:t>
            </w:r>
            <w:r w:rsidRPr="004A4ECE">
              <w:rPr>
                <w:rFonts w:eastAsia="Times New Roman" w:cstheme="minorHAnsi"/>
                <w:color w:val="212121"/>
                <w:sz w:val="24"/>
                <w:szCs w:val="24"/>
                <w:shd w:val="clear" w:color="auto" w:fill="FFFFFF"/>
                <w:lang w:eastAsia="en-GB"/>
              </w:rPr>
              <w:t xml:space="preserve">       </w:t>
            </w:r>
            <w:r w:rsidR="00607FEA">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22      </w:t>
            </w:r>
            <w:r w:rsidR="00F0143B">
              <w:rPr>
                <w:rFonts w:eastAsia="Times New Roman" w:cstheme="minorHAnsi"/>
                <w:color w:val="212121"/>
                <w:sz w:val="24"/>
                <w:szCs w:val="24"/>
                <w:shd w:val="clear" w:color="auto" w:fill="FFFFFF"/>
                <w:lang w:eastAsia="en-GB"/>
              </w:rPr>
              <w:t xml:space="preserve">       </w:t>
            </w:r>
            <w:r w:rsidR="00865773">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23      </w:t>
            </w:r>
            <w:r w:rsidR="00F0143B">
              <w:rPr>
                <w:rFonts w:eastAsia="Times New Roman" w:cstheme="minorHAnsi"/>
                <w:color w:val="212121"/>
                <w:sz w:val="24"/>
                <w:szCs w:val="24"/>
                <w:shd w:val="clear" w:color="auto" w:fill="FFFFFF"/>
                <w:lang w:eastAsia="en-GB"/>
              </w:rPr>
              <w:t xml:space="preserve">      </w:t>
            </w:r>
            <w:r w:rsidR="00865773">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 xml:space="preserve">0.23     </w:t>
            </w:r>
            <w:r w:rsidRPr="00CD396B">
              <w:rPr>
                <w:rFonts w:eastAsia="Times New Roman" w:cstheme="minorHAnsi"/>
                <w:color w:val="212121"/>
                <w:sz w:val="24"/>
                <w:szCs w:val="24"/>
                <w:shd w:val="clear" w:color="auto" w:fill="FFFFFF"/>
                <w:lang w:eastAsia="en-GB"/>
              </w:rPr>
              <w:t xml:space="preserve">  </w:t>
            </w:r>
            <w:r w:rsidR="00832AC4">
              <w:rPr>
                <w:rFonts w:eastAsia="Times New Roman" w:cstheme="minorHAnsi"/>
                <w:color w:val="212121"/>
                <w:sz w:val="24"/>
                <w:szCs w:val="24"/>
                <w:shd w:val="clear" w:color="auto" w:fill="FFFFFF"/>
                <w:lang w:eastAsia="en-GB"/>
              </w:rPr>
              <w:t xml:space="preserve">    </w:t>
            </w:r>
            <w:r w:rsidR="00D149F4">
              <w:rPr>
                <w:rFonts w:eastAsia="Times New Roman" w:cstheme="minorHAnsi"/>
                <w:color w:val="212121"/>
                <w:sz w:val="24"/>
                <w:szCs w:val="24"/>
                <w:shd w:val="clear" w:color="auto" w:fill="FFFFFF"/>
                <w:lang w:eastAsia="en-GB"/>
              </w:rPr>
              <w:t xml:space="preserve">  </w:t>
            </w:r>
            <w:r w:rsidRPr="004A4ECE">
              <w:rPr>
                <w:rFonts w:eastAsia="Times New Roman" w:cstheme="minorHAnsi"/>
                <w:color w:val="212121"/>
                <w:sz w:val="24"/>
                <w:szCs w:val="24"/>
                <w:shd w:val="clear" w:color="auto" w:fill="FFFFFF"/>
                <w:lang w:eastAsia="en-GB"/>
              </w:rPr>
              <w:t>39706</w:t>
            </w:r>
          </w:p>
        </w:tc>
      </w:tr>
      <w:tr w:rsidR="006F3A1F" w:rsidRPr="00CD396B" w14:paraId="15966A07" w14:textId="77777777" w:rsidTr="00502282">
        <w:tc>
          <w:tcPr>
            <w:tcW w:w="8897" w:type="dxa"/>
          </w:tcPr>
          <w:p w14:paraId="6801513C" w14:textId="3D3ED8C1" w:rsidR="006F3A1F" w:rsidRPr="00CD396B" w:rsidRDefault="006F3A1F" w:rsidP="00E832B8">
            <w:pPr>
              <w:spacing w:line="360" w:lineRule="auto"/>
              <w:jc w:val="both"/>
              <w:rPr>
                <w:rFonts w:cstheme="minorHAnsi"/>
                <w:sz w:val="24"/>
                <w:szCs w:val="24"/>
              </w:rPr>
            </w:pPr>
            <w:r w:rsidRPr="00CD396B">
              <w:rPr>
                <w:rFonts w:eastAsia="Times New Roman" w:cstheme="minorHAnsi"/>
                <w:color w:val="212121"/>
                <w:sz w:val="24"/>
                <w:szCs w:val="24"/>
                <w:shd w:val="clear" w:color="auto" w:fill="FFFFFF"/>
                <w:lang w:eastAsia="en-GB"/>
              </w:rPr>
              <w:t xml:space="preserve"> </w:t>
            </w:r>
            <w:r w:rsidR="00F407C3">
              <w:rPr>
                <w:rFonts w:eastAsia="Times New Roman" w:cstheme="minorHAnsi"/>
                <w:color w:val="212121"/>
                <w:sz w:val="24"/>
                <w:szCs w:val="24"/>
                <w:shd w:val="clear" w:color="auto" w:fill="FFFFFF"/>
                <w:lang w:eastAsia="en-GB"/>
              </w:rPr>
              <w:t xml:space="preserve">        </w:t>
            </w:r>
            <w:r w:rsidRPr="00CD396B">
              <w:rPr>
                <w:rFonts w:eastAsia="Times New Roman" w:cstheme="minorHAnsi"/>
                <w:color w:val="212121"/>
                <w:sz w:val="24"/>
                <w:szCs w:val="24"/>
                <w:shd w:val="clear" w:color="auto" w:fill="FFFFFF"/>
                <w:lang w:eastAsia="en-GB"/>
              </w:rPr>
              <w:t>Weighted av</w:t>
            </w:r>
            <w:r w:rsidR="00832AC4">
              <w:rPr>
                <w:rFonts w:eastAsia="Times New Roman" w:cstheme="minorHAnsi"/>
                <w:color w:val="212121"/>
                <w:sz w:val="24"/>
                <w:szCs w:val="24"/>
                <w:shd w:val="clear" w:color="auto" w:fill="FFFFFF"/>
                <w:lang w:eastAsia="en-GB"/>
              </w:rPr>
              <w:t>erage</w:t>
            </w:r>
            <w:r w:rsidRPr="00CD396B">
              <w:rPr>
                <w:rFonts w:eastAsia="Times New Roman" w:cstheme="minorHAnsi"/>
                <w:color w:val="212121"/>
                <w:sz w:val="24"/>
                <w:szCs w:val="24"/>
                <w:shd w:val="clear" w:color="auto" w:fill="FFFFFF"/>
                <w:lang w:eastAsia="en-GB"/>
              </w:rPr>
              <w:t xml:space="preserve">       </w:t>
            </w:r>
            <w:r w:rsidR="00607FEA">
              <w:rPr>
                <w:rFonts w:eastAsia="Times New Roman" w:cstheme="minorHAnsi"/>
                <w:color w:val="212121"/>
                <w:sz w:val="24"/>
                <w:szCs w:val="24"/>
                <w:shd w:val="clear" w:color="auto" w:fill="FFFFFF"/>
                <w:lang w:eastAsia="en-GB"/>
              </w:rPr>
              <w:t xml:space="preserve">              </w:t>
            </w:r>
            <w:r w:rsidRPr="00CD396B">
              <w:rPr>
                <w:rFonts w:eastAsia="Times New Roman" w:cstheme="minorHAnsi"/>
                <w:color w:val="212121"/>
                <w:sz w:val="24"/>
                <w:szCs w:val="24"/>
                <w:shd w:val="clear" w:color="auto" w:fill="FFFFFF"/>
                <w:lang w:eastAsia="en-GB"/>
              </w:rPr>
              <w:t xml:space="preserve">0.33      </w:t>
            </w:r>
            <w:r w:rsidR="00F0143B">
              <w:rPr>
                <w:rFonts w:eastAsia="Times New Roman" w:cstheme="minorHAnsi"/>
                <w:color w:val="212121"/>
                <w:sz w:val="24"/>
                <w:szCs w:val="24"/>
                <w:shd w:val="clear" w:color="auto" w:fill="FFFFFF"/>
                <w:lang w:eastAsia="en-GB"/>
              </w:rPr>
              <w:t xml:space="preserve">      </w:t>
            </w:r>
            <w:r w:rsidR="00455151">
              <w:rPr>
                <w:rFonts w:eastAsia="Times New Roman" w:cstheme="minorHAnsi"/>
                <w:color w:val="212121"/>
                <w:sz w:val="24"/>
                <w:szCs w:val="24"/>
                <w:shd w:val="clear" w:color="auto" w:fill="FFFFFF"/>
                <w:lang w:eastAsia="en-GB"/>
              </w:rPr>
              <w:t xml:space="preserve">   </w:t>
            </w:r>
            <w:r w:rsidR="00F0143B">
              <w:rPr>
                <w:rFonts w:eastAsia="Times New Roman" w:cstheme="minorHAnsi"/>
                <w:color w:val="212121"/>
                <w:sz w:val="24"/>
                <w:szCs w:val="24"/>
                <w:shd w:val="clear" w:color="auto" w:fill="FFFFFF"/>
                <w:lang w:eastAsia="en-GB"/>
              </w:rPr>
              <w:t xml:space="preserve"> </w:t>
            </w:r>
            <w:r w:rsidRPr="00CD396B">
              <w:rPr>
                <w:rFonts w:eastAsia="Times New Roman" w:cstheme="minorHAnsi"/>
                <w:color w:val="212121"/>
                <w:sz w:val="24"/>
                <w:szCs w:val="24"/>
                <w:shd w:val="clear" w:color="auto" w:fill="FFFFFF"/>
                <w:lang w:eastAsia="en-GB"/>
              </w:rPr>
              <w:t xml:space="preserve">0.32     </w:t>
            </w:r>
            <w:r w:rsidR="00F0143B">
              <w:rPr>
                <w:rFonts w:eastAsia="Times New Roman" w:cstheme="minorHAnsi"/>
                <w:color w:val="212121"/>
                <w:sz w:val="24"/>
                <w:szCs w:val="24"/>
                <w:shd w:val="clear" w:color="auto" w:fill="FFFFFF"/>
                <w:lang w:eastAsia="en-GB"/>
              </w:rPr>
              <w:t xml:space="preserve">     </w:t>
            </w:r>
            <w:r w:rsidRPr="00CD396B">
              <w:rPr>
                <w:rFonts w:eastAsia="Times New Roman" w:cstheme="minorHAnsi"/>
                <w:color w:val="212121"/>
                <w:sz w:val="24"/>
                <w:szCs w:val="24"/>
                <w:shd w:val="clear" w:color="auto" w:fill="FFFFFF"/>
                <w:lang w:eastAsia="en-GB"/>
              </w:rPr>
              <w:t xml:space="preserve"> </w:t>
            </w:r>
            <w:r w:rsidR="00754D68">
              <w:rPr>
                <w:rFonts w:eastAsia="Times New Roman" w:cstheme="minorHAnsi"/>
                <w:color w:val="212121"/>
                <w:sz w:val="24"/>
                <w:szCs w:val="24"/>
                <w:shd w:val="clear" w:color="auto" w:fill="FFFFFF"/>
                <w:lang w:eastAsia="en-GB"/>
              </w:rPr>
              <w:t xml:space="preserve"> </w:t>
            </w:r>
            <w:r w:rsidR="00455151">
              <w:rPr>
                <w:rFonts w:eastAsia="Times New Roman" w:cstheme="minorHAnsi"/>
                <w:color w:val="212121"/>
                <w:sz w:val="24"/>
                <w:szCs w:val="24"/>
                <w:shd w:val="clear" w:color="auto" w:fill="FFFFFF"/>
                <w:lang w:eastAsia="en-GB"/>
              </w:rPr>
              <w:t xml:space="preserve"> </w:t>
            </w:r>
            <w:r w:rsidRPr="00CD396B">
              <w:rPr>
                <w:rFonts w:eastAsia="Times New Roman" w:cstheme="minorHAnsi"/>
                <w:color w:val="212121"/>
                <w:sz w:val="24"/>
                <w:szCs w:val="24"/>
                <w:shd w:val="clear" w:color="auto" w:fill="FFFFFF"/>
                <w:lang w:eastAsia="en-GB"/>
              </w:rPr>
              <w:t xml:space="preserve">0.33      </w:t>
            </w:r>
            <w:r w:rsidR="00832AC4">
              <w:rPr>
                <w:rFonts w:eastAsia="Times New Roman" w:cstheme="minorHAnsi"/>
                <w:color w:val="212121"/>
                <w:sz w:val="24"/>
                <w:szCs w:val="24"/>
                <w:shd w:val="clear" w:color="auto" w:fill="FFFFFF"/>
                <w:lang w:eastAsia="en-GB"/>
              </w:rPr>
              <w:t xml:space="preserve">     </w:t>
            </w:r>
            <w:r w:rsidR="00D149F4">
              <w:rPr>
                <w:rFonts w:eastAsia="Times New Roman" w:cstheme="minorHAnsi"/>
                <w:color w:val="212121"/>
                <w:sz w:val="24"/>
                <w:szCs w:val="24"/>
                <w:shd w:val="clear" w:color="auto" w:fill="FFFFFF"/>
                <w:lang w:eastAsia="en-GB"/>
              </w:rPr>
              <w:t xml:space="preserve">  </w:t>
            </w:r>
            <w:r w:rsidRPr="00CD396B">
              <w:rPr>
                <w:rFonts w:eastAsia="Times New Roman" w:cstheme="minorHAnsi"/>
                <w:color w:val="212121"/>
                <w:sz w:val="24"/>
                <w:szCs w:val="24"/>
                <w:shd w:val="clear" w:color="auto" w:fill="FFFFFF"/>
                <w:lang w:eastAsia="en-GB"/>
              </w:rPr>
              <w:t>39706</w:t>
            </w:r>
          </w:p>
        </w:tc>
      </w:tr>
    </w:tbl>
    <w:p w14:paraId="531C53B1" w14:textId="77777777" w:rsidR="00F67970" w:rsidRPr="00F67970" w:rsidRDefault="00F67970" w:rsidP="00F67970">
      <w:bookmarkStart w:id="646" w:name="_Toc135941928"/>
      <w:bookmarkStart w:id="647" w:name="_Toc135943477"/>
      <w:bookmarkStart w:id="648" w:name="_Toc135943928"/>
      <w:bookmarkStart w:id="649" w:name="_Toc135944414"/>
      <w:bookmarkStart w:id="650" w:name="_Toc135944848"/>
      <w:bookmarkStart w:id="651" w:name="_Toc135964516"/>
      <w:bookmarkStart w:id="652" w:name="_Toc135964637"/>
      <w:bookmarkStart w:id="653" w:name="_Toc135964975"/>
      <w:bookmarkStart w:id="654" w:name="_Toc135965019"/>
      <w:bookmarkStart w:id="655" w:name="_Toc135965278"/>
      <w:bookmarkStart w:id="656" w:name="_Toc135966193"/>
      <w:bookmarkStart w:id="657" w:name="_Toc135966242"/>
    </w:p>
    <w:p w14:paraId="69B53B23" w14:textId="2AD69421" w:rsidR="006E0116" w:rsidRDefault="00896043" w:rsidP="007A07B5">
      <w:pPr>
        <w:pStyle w:val="Heading2"/>
      </w:pPr>
      <w:bookmarkStart w:id="658" w:name="_Toc136390433"/>
      <w:r>
        <w:t>A.5</w:t>
      </w:r>
      <w:r w:rsidR="002B6DAE">
        <w:t>. Logistic Regression Modelling</w:t>
      </w:r>
      <w:bookmarkEnd w:id="646"/>
      <w:bookmarkEnd w:id="647"/>
      <w:bookmarkEnd w:id="648"/>
      <w:bookmarkEnd w:id="649"/>
      <w:bookmarkEnd w:id="650"/>
      <w:bookmarkEnd w:id="651"/>
      <w:bookmarkEnd w:id="652"/>
      <w:bookmarkEnd w:id="653"/>
      <w:bookmarkEnd w:id="654"/>
      <w:bookmarkEnd w:id="655"/>
      <w:bookmarkEnd w:id="656"/>
      <w:bookmarkEnd w:id="657"/>
      <w:bookmarkEnd w:id="658"/>
    </w:p>
    <w:p w14:paraId="3E7C06DA" w14:textId="77777777" w:rsidR="00004C7E" w:rsidRPr="00004C7E" w:rsidRDefault="00004C7E" w:rsidP="00004C7E"/>
    <w:p w14:paraId="764DEFBB" w14:textId="743D5488" w:rsidR="00D4449D" w:rsidRDefault="008929B3" w:rsidP="00D4449D">
      <w:pPr>
        <w:jc w:val="both"/>
        <w:rPr>
          <w:rFonts w:cstheme="minorHAnsi"/>
          <w:sz w:val="24"/>
          <w:szCs w:val="24"/>
        </w:rPr>
      </w:pPr>
      <w:r>
        <w:rPr>
          <w:rFonts w:cstheme="minorHAnsi"/>
          <w:sz w:val="24"/>
          <w:szCs w:val="24"/>
        </w:rPr>
        <w:t xml:space="preserve">The degree of importance of the most </w:t>
      </w:r>
      <w:r w:rsidR="00E91332">
        <w:rPr>
          <w:rFonts w:cstheme="minorHAnsi"/>
          <w:sz w:val="24"/>
          <w:szCs w:val="24"/>
        </w:rPr>
        <w:t>valuable</w:t>
      </w:r>
      <w:r>
        <w:rPr>
          <w:rFonts w:cstheme="minorHAnsi"/>
          <w:sz w:val="24"/>
          <w:szCs w:val="24"/>
        </w:rPr>
        <w:t xml:space="preserve"> data features for crime </w:t>
      </w:r>
      <w:r w:rsidR="00533F85">
        <w:rPr>
          <w:rFonts w:cstheme="minorHAnsi"/>
          <w:sz w:val="24"/>
          <w:szCs w:val="24"/>
        </w:rPr>
        <w:t>prediction</w:t>
      </w:r>
      <w:r>
        <w:rPr>
          <w:rFonts w:cstheme="minorHAnsi"/>
          <w:sz w:val="24"/>
          <w:szCs w:val="24"/>
        </w:rPr>
        <w:t xml:space="preserve"> of the </w:t>
      </w:r>
      <w:r w:rsidR="00533F85">
        <w:rPr>
          <w:rFonts w:cstheme="minorHAnsi"/>
          <w:sz w:val="24"/>
          <w:szCs w:val="24"/>
        </w:rPr>
        <w:t xml:space="preserve">Vancouver crime </w:t>
      </w:r>
      <w:r>
        <w:rPr>
          <w:rFonts w:cstheme="minorHAnsi"/>
          <w:sz w:val="24"/>
          <w:szCs w:val="24"/>
        </w:rPr>
        <w:t xml:space="preserve">dataset when modelled with </w:t>
      </w:r>
      <w:r w:rsidR="00533F85">
        <w:rPr>
          <w:rFonts w:cstheme="minorHAnsi"/>
          <w:sz w:val="24"/>
          <w:szCs w:val="24"/>
        </w:rPr>
        <w:t xml:space="preserve">Logistic Regression can be seen in the Table </w:t>
      </w:r>
      <w:r w:rsidR="00895E74">
        <w:rPr>
          <w:rFonts w:cstheme="minorHAnsi"/>
          <w:sz w:val="24"/>
          <w:szCs w:val="24"/>
        </w:rPr>
        <w:t>B</w:t>
      </w:r>
      <w:r w:rsidR="00533F85">
        <w:rPr>
          <w:rFonts w:cstheme="minorHAnsi"/>
          <w:sz w:val="24"/>
          <w:szCs w:val="24"/>
        </w:rPr>
        <w:t xml:space="preserve">. and Figure </w:t>
      </w:r>
      <w:r w:rsidR="00176ACD">
        <w:rPr>
          <w:rFonts w:cstheme="minorHAnsi"/>
          <w:sz w:val="24"/>
          <w:szCs w:val="24"/>
        </w:rPr>
        <w:t>1</w:t>
      </w:r>
      <w:r w:rsidR="00A923FC">
        <w:rPr>
          <w:rFonts w:cstheme="minorHAnsi"/>
          <w:sz w:val="24"/>
          <w:szCs w:val="24"/>
        </w:rPr>
        <w:t>6</w:t>
      </w:r>
      <w:r w:rsidR="00BF033C">
        <w:rPr>
          <w:rFonts w:cstheme="minorHAnsi"/>
          <w:sz w:val="24"/>
          <w:szCs w:val="24"/>
        </w:rPr>
        <w:t>.</w:t>
      </w:r>
      <w:r w:rsidR="00895E74">
        <w:rPr>
          <w:rFonts w:cstheme="minorHAnsi"/>
          <w:sz w:val="24"/>
          <w:szCs w:val="24"/>
        </w:rPr>
        <w:t>:</w:t>
      </w:r>
    </w:p>
    <w:p w14:paraId="58125035" w14:textId="455C1D77" w:rsidR="006A63BF" w:rsidRDefault="006A63BF" w:rsidP="006A63BF">
      <w:pPr>
        <w:rPr>
          <w:rFonts w:cstheme="minorHAnsi"/>
          <w:sz w:val="24"/>
          <w:szCs w:val="24"/>
        </w:rPr>
      </w:pPr>
      <w:r>
        <w:rPr>
          <w:rFonts w:cstheme="minorHAnsi"/>
          <w:sz w:val="24"/>
          <w:szCs w:val="24"/>
        </w:rPr>
        <w:br w:type="page"/>
      </w:r>
    </w:p>
    <w:p w14:paraId="3C771592" w14:textId="544CABD3" w:rsidR="007A07B5" w:rsidRPr="00B1532B" w:rsidRDefault="007A07B5" w:rsidP="007A07B5">
      <w:pPr>
        <w:pStyle w:val="Caption"/>
        <w:rPr>
          <w:rFonts w:cstheme="minorHAnsi"/>
          <w:b/>
          <w:bCs/>
          <w:color w:val="auto"/>
          <w:sz w:val="24"/>
          <w:szCs w:val="24"/>
        </w:rPr>
      </w:pPr>
      <w:bookmarkStart w:id="659" w:name="_Toc136015189"/>
      <w:bookmarkStart w:id="660" w:name="_Toc136029723"/>
      <w:bookmarkStart w:id="661" w:name="_Toc136212385"/>
      <w:r w:rsidRPr="00B1532B">
        <w:rPr>
          <w:b/>
          <w:bCs/>
          <w:color w:val="auto"/>
          <w:sz w:val="24"/>
          <w:szCs w:val="24"/>
        </w:rPr>
        <w:lastRenderedPageBreak/>
        <w:t xml:space="preserve">Table </w:t>
      </w:r>
      <w:r w:rsidRPr="00B1532B">
        <w:rPr>
          <w:b/>
          <w:bCs/>
          <w:color w:val="auto"/>
          <w:sz w:val="24"/>
          <w:szCs w:val="24"/>
        </w:rPr>
        <w:fldChar w:fldCharType="begin"/>
      </w:r>
      <w:r w:rsidRPr="00B1532B">
        <w:rPr>
          <w:b/>
          <w:bCs/>
          <w:color w:val="auto"/>
          <w:sz w:val="24"/>
          <w:szCs w:val="24"/>
        </w:rPr>
        <w:instrText xml:space="preserve"> SEQ Table \* ARABIC </w:instrText>
      </w:r>
      <w:r w:rsidRPr="00B1532B">
        <w:rPr>
          <w:b/>
          <w:bCs/>
          <w:color w:val="auto"/>
          <w:sz w:val="24"/>
          <w:szCs w:val="24"/>
        </w:rPr>
        <w:fldChar w:fldCharType="separate"/>
      </w:r>
      <w:r w:rsidR="00100E19">
        <w:rPr>
          <w:b/>
          <w:bCs/>
          <w:noProof/>
          <w:color w:val="auto"/>
          <w:sz w:val="24"/>
          <w:szCs w:val="24"/>
        </w:rPr>
        <w:t>9</w:t>
      </w:r>
      <w:r w:rsidRPr="00B1532B">
        <w:rPr>
          <w:b/>
          <w:bCs/>
          <w:noProof/>
          <w:color w:val="auto"/>
          <w:sz w:val="24"/>
          <w:szCs w:val="24"/>
        </w:rPr>
        <w:fldChar w:fldCharType="end"/>
      </w:r>
      <w:r w:rsidRPr="00B1532B">
        <w:rPr>
          <w:b/>
          <w:bCs/>
          <w:color w:val="auto"/>
          <w:sz w:val="24"/>
          <w:szCs w:val="24"/>
        </w:rPr>
        <w:t>.Feature of importance with score</w:t>
      </w:r>
      <w:bookmarkEnd w:id="659"/>
      <w:bookmarkEnd w:id="660"/>
      <w:bookmarkEnd w:id="661"/>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8"/>
      </w:tblGrid>
      <w:tr w:rsidR="007A07B5" w:rsidRPr="00E7182D" w14:paraId="2A497C5D" w14:textId="77777777" w:rsidTr="0046290C">
        <w:tc>
          <w:tcPr>
            <w:tcW w:w="8898" w:type="dxa"/>
            <w:tcBorders>
              <w:bottom w:val="single" w:sz="4" w:space="0" w:color="auto"/>
            </w:tcBorders>
          </w:tcPr>
          <w:p w14:paraId="3F83470C" w14:textId="77777777" w:rsidR="007A07B5" w:rsidRPr="00E7182D" w:rsidRDefault="007A07B5" w:rsidP="0046290C">
            <w:pPr>
              <w:spacing w:line="360" w:lineRule="auto"/>
              <w:rPr>
                <w:rFonts w:ascii="Calibri" w:eastAsia="Times New Roman" w:hAnsi="Calibri" w:cs="Calibri"/>
                <w:b/>
                <w:bCs/>
                <w:color w:val="212121"/>
                <w:sz w:val="24"/>
                <w:szCs w:val="24"/>
                <w:shd w:val="clear" w:color="auto" w:fill="FFFFFF"/>
                <w:lang w:eastAsia="en-GB"/>
              </w:rPr>
            </w:pPr>
            <w:r w:rsidRPr="00E7182D">
              <w:rPr>
                <w:rFonts w:ascii="Calibri" w:eastAsia="Times New Roman" w:hAnsi="Calibri" w:cs="Calibri"/>
                <w:b/>
                <w:bCs/>
                <w:color w:val="212121"/>
                <w:sz w:val="24"/>
                <w:szCs w:val="24"/>
                <w:shd w:val="clear" w:color="auto" w:fill="FFFFFF"/>
                <w:lang w:eastAsia="en-GB"/>
              </w:rPr>
              <w:t xml:space="preserve">INDEX        </w:t>
            </w:r>
            <w:r>
              <w:rPr>
                <w:rFonts w:ascii="Calibri" w:eastAsia="Times New Roman" w:hAnsi="Calibri" w:cs="Calibri"/>
                <w:b/>
                <w:bCs/>
                <w:color w:val="212121"/>
                <w:sz w:val="24"/>
                <w:szCs w:val="24"/>
                <w:shd w:val="clear" w:color="auto" w:fill="FFFFFF"/>
                <w:lang w:eastAsia="en-GB"/>
              </w:rPr>
              <w:t xml:space="preserve">      </w:t>
            </w:r>
            <w:r w:rsidRPr="00E7182D">
              <w:rPr>
                <w:rFonts w:ascii="Calibri" w:eastAsia="Times New Roman" w:hAnsi="Calibri" w:cs="Calibri"/>
                <w:b/>
                <w:bCs/>
                <w:color w:val="212121"/>
                <w:sz w:val="24"/>
                <w:szCs w:val="24"/>
                <w:shd w:val="clear" w:color="auto" w:fill="FFFFFF"/>
                <w:lang w:eastAsia="en-GB"/>
              </w:rPr>
              <w:t xml:space="preserve">FEATURE OF IMPORTANCE               </w:t>
            </w:r>
            <w:r>
              <w:rPr>
                <w:rFonts w:ascii="Calibri" w:eastAsia="Times New Roman" w:hAnsi="Calibri" w:cs="Calibri"/>
                <w:b/>
                <w:bCs/>
                <w:color w:val="212121"/>
                <w:sz w:val="24"/>
                <w:szCs w:val="24"/>
                <w:shd w:val="clear" w:color="auto" w:fill="FFFFFF"/>
                <w:lang w:eastAsia="en-GB"/>
              </w:rPr>
              <w:t xml:space="preserve">       </w:t>
            </w:r>
            <w:r w:rsidRPr="00E7182D">
              <w:rPr>
                <w:rFonts w:ascii="Calibri" w:eastAsia="Times New Roman" w:hAnsi="Calibri" w:cs="Calibri"/>
                <w:b/>
                <w:bCs/>
                <w:color w:val="212121"/>
                <w:sz w:val="24"/>
                <w:szCs w:val="24"/>
                <w:shd w:val="clear" w:color="auto" w:fill="FFFFFF"/>
                <w:lang w:eastAsia="en-GB"/>
              </w:rPr>
              <w:t xml:space="preserve">          </w:t>
            </w:r>
            <w:r>
              <w:rPr>
                <w:rFonts w:ascii="Calibri" w:eastAsia="Times New Roman" w:hAnsi="Calibri" w:cs="Calibri"/>
                <w:b/>
                <w:bCs/>
                <w:color w:val="212121"/>
                <w:sz w:val="24"/>
                <w:szCs w:val="24"/>
                <w:shd w:val="clear" w:color="auto" w:fill="FFFFFF"/>
                <w:lang w:eastAsia="en-GB"/>
              </w:rPr>
              <w:t xml:space="preserve">   </w:t>
            </w:r>
            <w:r w:rsidRPr="00E7182D">
              <w:rPr>
                <w:rFonts w:ascii="Calibri" w:eastAsia="Times New Roman" w:hAnsi="Calibri" w:cs="Calibri"/>
                <w:b/>
                <w:bCs/>
                <w:color w:val="212121"/>
                <w:sz w:val="24"/>
                <w:szCs w:val="24"/>
                <w:shd w:val="clear" w:color="auto" w:fill="FFFFFF"/>
                <w:lang w:eastAsia="en-GB"/>
              </w:rPr>
              <w:t xml:space="preserve"> </w:t>
            </w:r>
            <w:r>
              <w:rPr>
                <w:rFonts w:ascii="Calibri" w:eastAsia="Times New Roman" w:hAnsi="Calibri" w:cs="Calibri"/>
                <w:b/>
                <w:bCs/>
                <w:color w:val="212121"/>
                <w:sz w:val="24"/>
                <w:szCs w:val="24"/>
                <w:shd w:val="clear" w:color="auto" w:fill="FFFFFF"/>
                <w:lang w:eastAsia="en-GB"/>
              </w:rPr>
              <w:t>COEFFICIENT</w:t>
            </w:r>
          </w:p>
        </w:tc>
      </w:tr>
      <w:tr w:rsidR="007A07B5" w:rsidRPr="00E7182D" w14:paraId="6519B6A0" w14:textId="77777777" w:rsidTr="0046290C">
        <w:tc>
          <w:tcPr>
            <w:tcW w:w="8898" w:type="dxa"/>
            <w:tcBorders>
              <w:top w:val="single" w:sz="4" w:space="0" w:color="auto"/>
            </w:tcBorders>
          </w:tcPr>
          <w:p w14:paraId="6034CFEE" w14:textId="77777777" w:rsidR="007A07B5" w:rsidRPr="00E7182D" w:rsidRDefault="007A07B5" w:rsidP="0046290C">
            <w:pPr>
              <w:spacing w:line="360" w:lineRule="auto"/>
              <w:rPr>
                <w:rFonts w:ascii="Calibri" w:eastAsia="Times New Roman" w:hAnsi="Calibri" w:cs="Calibri"/>
                <w:color w:val="212121"/>
                <w:sz w:val="24"/>
                <w:szCs w:val="24"/>
                <w:shd w:val="clear" w:color="auto" w:fill="FFFFFF"/>
                <w:lang w:eastAsia="en-GB"/>
              </w:rPr>
            </w:pPr>
            <w:r w:rsidRPr="00E7182D">
              <w:rPr>
                <w:rFonts w:ascii="Calibri" w:eastAsia="Times New Roman" w:hAnsi="Calibri" w:cs="Calibri"/>
                <w:color w:val="212121"/>
                <w:sz w:val="24"/>
                <w:szCs w:val="24"/>
                <w:shd w:val="clear" w:color="auto" w:fill="FFFFFF"/>
                <w:lang w:eastAsia="en-GB"/>
              </w:rPr>
              <w:t xml:space="preserve">0                 </w:t>
            </w:r>
            <w:r>
              <w:rPr>
                <w:rFonts w:ascii="Calibri" w:eastAsia="Times New Roman" w:hAnsi="Calibri" w:cs="Calibri"/>
                <w:color w:val="212121"/>
                <w:sz w:val="24"/>
                <w:szCs w:val="24"/>
                <w:shd w:val="clear" w:color="auto" w:fill="FFFFFF"/>
                <w:lang w:eastAsia="en-GB"/>
              </w:rPr>
              <w:t xml:space="preserve">      </w:t>
            </w:r>
            <w:r w:rsidRPr="00E7182D">
              <w:rPr>
                <w:rFonts w:ascii="Calibri" w:eastAsia="Times New Roman" w:hAnsi="Calibri" w:cs="Calibri"/>
                <w:color w:val="212121"/>
                <w:sz w:val="24"/>
                <w:szCs w:val="24"/>
                <w:shd w:val="clear" w:color="auto" w:fill="FFFFFF"/>
                <w:lang w:eastAsia="en-GB"/>
              </w:rPr>
              <w:t xml:space="preserve">Year                                                        </w:t>
            </w:r>
            <w:r>
              <w:rPr>
                <w:rFonts w:ascii="Calibri" w:eastAsia="Times New Roman" w:hAnsi="Calibri" w:cs="Calibri"/>
                <w:color w:val="212121"/>
                <w:sz w:val="24"/>
                <w:szCs w:val="24"/>
                <w:shd w:val="clear" w:color="auto" w:fill="FFFFFF"/>
                <w:lang w:eastAsia="en-GB"/>
              </w:rPr>
              <w:t xml:space="preserve">                   </w:t>
            </w:r>
            <w:r w:rsidRPr="00E7182D">
              <w:rPr>
                <w:rFonts w:ascii="Calibri" w:eastAsia="Times New Roman" w:hAnsi="Calibri" w:cs="Calibri"/>
                <w:color w:val="212121"/>
                <w:sz w:val="24"/>
                <w:szCs w:val="24"/>
                <w:shd w:val="clear" w:color="auto" w:fill="FFFFFF"/>
                <w:lang w:eastAsia="en-GB"/>
              </w:rPr>
              <w:t xml:space="preserve"> </w:t>
            </w:r>
            <w:r>
              <w:rPr>
                <w:rFonts w:ascii="Calibri" w:eastAsia="Times New Roman" w:hAnsi="Calibri" w:cs="Calibri"/>
                <w:color w:val="212121"/>
                <w:sz w:val="24"/>
                <w:szCs w:val="24"/>
                <w:shd w:val="clear" w:color="auto" w:fill="FFFFFF"/>
                <w:lang w:eastAsia="en-GB"/>
              </w:rPr>
              <w:t xml:space="preserve"> </w:t>
            </w:r>
            <w:r w:rsidRPr="00E7182D">
              <w:rPr>
                <w:rFonts w:ascii="Calibri" w:eastAsia="Times New Roman" w:hAnsi="Calibri" w:cs="Calibri"/>
                <w:color w:val="212121"/>
                <w:sz w:val="24"/>
                <w:szCs w:val="24"/>
                <w:shd w:val="clear" w:color="auto" w:fill="FFFFFF"/>
                <w:lang w:eastAsia="en-GB"/>
              </w:rPr>
              <w:t>0.00922</w:t>
            </w:r>
          </w:p>
        </w:tc>
      </w:tr>
      <w:tr w:rsidR="007A07B5" w:rsidRPr="00E7182D" w14:paraId="16529851" w14:textId="77777777" w:rsidTr="0046290C">
        <w:tc>
          <w:tcPr>
            <w:tcW w:w="8898" w:type="dxa"/>
          </w:tcPr>
          <w:p w14:paraId="267FF7CF" w14:textId="77777777" w:rsidR="007A07B5" w:rsidRPr="00E7182D" w:rsidRDefault="007A07B5" w:rsidP="0046290C">
            <w:pPr>
              <w:spacing w:line="360" w:lineRule="auto"/>
              <w:rPr>
                <w:rFonts w:ascii="Calibri" w:eastAsia="Times New Roman" w:hAnsi="Calibri" w:cs="Calibri"/>
                <w:color w:val="212121"/>
                <w:sz w:val="24"/>
                <w:szCs w:val="24"/>
                <w:shd w:val="clear" w:color="auto" w:fill="FFFFFF"/>
                <w:lang w:eastAsia="en-GB"/>
              </w:rPr>
            </w:pPr>
            <w:r w:rsidRPr="00E7182D">
              <w:rPr>
                <w:rFonts w:ascii="Calibri" w:eastAsia="Times New Roman" w:hAnsi="Calibri" w:cs="Calibri"/>
                <w:color w:val="212121"/>
                <w:sz w:val="24"/>
                <w:szCs w:val="24"/>
                <w:shd w:val="clear" w:color="auto" w:fill="FFFFFF"/>
                <w:lang w:eastAsia="en-GB"/>
              </w:rPr>
              <w:t xml:space="preserve">1                 </w:t>
            </w:r>
            <w:r>
              <w:rPr>
                <w:rFonts w:ascii="Calibri" w:eastAsia="Times New Roman" w:hAnsi="Calibri" w:cs="Calibri"/>
                <w:color w:val="212121"/>
                <w:sz w:val="24"/>
                <w:szCs w:val="24"/>
                <w:shd w:val="clear" w:color="auto" w:fill="FFFFFF"/>
                <w:lang w:eastAsia="en-GB"/>
              </w:rPr>
              <w:t xml:space="preserve">      </w:t>
            </w:r>
            <w:r w:rsidRPr="00E7182D">
              <w:rPr>
                <w:rFonts w:ascii="Calibri" w:eastAsia="Times New Roman" w:hAnsi="Calibri" w:cs="Calibri"/>
                <w:color w:val="212121"/>
                <w:sz w:val="24"/>
                <w:szCs w:val="24"/>
                <w:shd w:val="clear" w:color="auto" w:fill="FFFFFF"/>
                <w:lang w:eastAsia="en-GB"/>
              </w:rPr>
              <w:t xml:space="preserve">Month                                                    </w:t>
            </w:r>
            <w:r>
              <w:rPr>
                <w:rFonts w:ascii="Calibri" w:eastAsia="Times New Roman" w:hAnsi="Calibri" w:cs="Calibri"/>
                <w:color w:val="212121"/>
                <w:sz w:val="24"/>
                <w:szCs w:val="24"/>
                <w:shd w:val="clear" w:color="auto" w:fill="FFFFFF"/>
                <w:lang w:eastAsia="en-GB"/>
              </w:rPr>
              <w:t xml:space="preserve">                  </w:t>
            </w:r>
            <w:r w:rsidRPr="00E7182D">
              <w:rPr>
                <w:rFonts w:ascii="Calibri" w:eastAsia="Times New Roman" w:hAnsi="Calibri" w:cs="Calibri"/>
                <w:color w:val="212121"/>
                <w:sz w:val="24"/>
                <w:szCs w:val="24"/>
                <w:shd w:val="clear" w:color="auto" w:fill="FFFFFF"/>
                <w:lang w:eastAsia="en-GB"/>
              </w:rPr>
              <w:t xml:space="preserve">  -0.01539</w:t>
            </w:r>
          </w:p>
        </w:tc>
      </w:tr>
      <w:tr w:rsidR="007A07B5" w:rsidRPr="00E7182D" w14:paraId="0F8B5D3E" w14:textId="77777777" w:rsidTr="0046290C">
        <w:tc>
          <w:tcPr>
            <w:tcW w:w="8898" w:type="dxa"/>
          </w:tcPr>
          <w:p w14:paraId="79AA2647" w14:textId="77777777" w:rsidR="007A07B5" w:rsidRPr="00E7182D" w:rsidRDefault="007A07B5" w:rsidP="0046290C">
            <w:pPr>
              <w:spacing w:line="360" w:lineRule="auto"/>
              <w:rPr>
                <w:rFonts w:ascii="Calibri" w:eastAsia="Times New Roman" w:hAnsi="Calibri" w:cs="Calibri"/>
                <w:color w:val="212121"/>
                <w:sz w:val="24"/>
                <w:szCs w:val="24"/>
                <w:shd w:val="clear" w:color="auto" w:fill="FFFFFF"/>
                <w:lang w:eastAsia="en-GB"/>
              </w:rPr>
            </w:pPr>
            <w:r w:rsidRPr="00E7182D">
              <w:rPr>
                <w:rFonts w:ascii="Calibri" w:eastAsia="Times New Roman" w:hAnsi="Calibri" w:cs="Calibri"/>
                <w:color w:val="212121"/>
                <w:sz w:val="24"/>
                <w:szCs w:val="24"/>
                <w:shd w:val="clear" w:color="auto" w:fill="FFFFFF"/>
                <w:lang w:eastAsia="en-GB"/>
              </w:rPr>
              <w:t xml:space="preserve">2                </w:t>
            </w:r>
            <w:r>
              <w:rPr>
                <w:rFonts w:ascii="Calibri" w:eastAsia="Times New Roman" w:hAnsi="Calibri" w:cs="Calibri"/>
                <w:color w:val="212121"/>
                <w:sz w:val="24"/>
                <w:szCs w:val="24"/>
                <w:shd w:val="clear" w:color="auto" w:fill="FFFFFF"/>
                <w:lang w:eastAsia="en-GB"/>
              </w:rPr>
              <w:t xml:space="preserve">      </w:t>
            </w:r>
            <w:r w:rsidRPr="00E7182D">
              <w:rPr>
                <w:rFonts w:ascii="Calibri" w:eastAsia="Times New Roman" w:hAnsi="Calibri" w:cs="Calibri"/>
                <w:color w:val="212121"/>
                <w:sz w:val="24"/>
                <w:szCs w:val="24"/>
                <w:shd w:val="clear" w:color="auto" w:fill="FFFFFF"/>
                <w:lang w:eastAsia="en-GB"/>
              </w:rPr>
              <w:t xml:space="preserve"> Day                                                         </w:t>
            </w:r>
            <w:r>
              <w:rPr>
                <w:rFonts w:ascii="Calibri" w:eastAsia="Times New Roman" w:hAnsi="Calibri" w:cs="Calibri"/>
                <w:color w:val="212121"/>
                <w:sz w:val="24"/>
                <w:szCs w:val="24"/>
                <w:shd w:val="clear" w:color="auto" w:fill="FFFFFF"/>
                <w:lang w:eastAsia="en-GB"/>
              </w:rPr>
              <w:t xml:space="preserve">                 </w:t>
            </w:r>
            <w:r w:rsidRPr="00E7182D">
              <w:rPr>
                <w:rFonts w:ascii="Calibri" w:eastAsia="Times New Roman" w:hAnsi="Calibri" w:cs="Calibri"/>
                <w:color w:val="212121"/>
                <w:sz w:val="24"/>
                <w:szCs w:val="24"/>
                <w:shd w:val="clear" w:color="auto" w:fill="FFFFFF"/>
                <w:lang w:eastAsia="en-GB"/>
              </w:rPr>
              <w:t xml:space="preserve">    -0.03406</w:t>
            </w:r>
          </w:p>
        </w:tc>
      </w:tr>
      <w:tr w:rsidR="007A07B5" w:rsidRPr="00E7182D" w14:paraId="33907D1E" w14:textId="77777777" w:rsidTr="0046290C">
        <w:tc>
          <w:tcPr>
            <w:tcW w:w="8898" w:type="dxa"/>
          </w:tcPr>
          <w:p w14:paraId="7084D947" w14:textId="77777777" w:rsidR="007A07B5" w:rsidRPr="00E7182D" w:rsidRDefault="007A07B5" w:rsidP="0046290C">
            <w:pPr>
              <w:spacing w:line="360" w:lineRule="auto"/>
              <w:rPr>
                <w:rFonts w:ascii="Calibri" w:eastAsia="Times New Roman" w:hAnsi="Calibri" w:cs="Calibri"/>
                <w:color w:val="212121"/>
                <w:sz w:val="24"/>
                <w:szCs w:val="24"/>
                <w:shd w:val="clear" w:color="auto" w:fill="FFFFFF"/>
                <w:lang w:eastAsia="en-GB"/>
              </w:rPr>
            </w:pPr>
            <w:r w:rsidRPr="00E7182D">
              <w:rPr>
                <w:rFonts w:ascii="Calibri" w:eastAsia="Times New Roman" w:hAnsi="Calibri" w:cs="Calibri"/>
                <w:color w:val="212121"/>
                <w:sz w:val="24"/>
                <w:szCs w:val="24"/>
                <w:shd w:val="clear" w:color="auto" w:fill="FFFFFF"/>
                <w:lang w:eastAsia="en-GB"/>
              </w:rPr>
              <w:t xml:space="preserve">3                 </w:t>
            </w:r>
            <w:r>
              <w:rPr>
                <w:rFonts w:ascii="Calibri" w:eastAsia="Times New Roman" w:hAnsi="Calibri" w:cs="Calibri"/>
                <w:color w:val="212121"/>
                <w:sz w:val="24"/>
                <w:szCs w:val="24"/>
                <w:shd w:val="clear" w:color="auto" w:fill="FFFFFF"/>
                <w:lang w:eastAsia="en-GB"/>
              </w:rPr>
              <w:t xml:space="preserve">      </w:t>
            </w:r>
            <w:r w:rsidRPr="00E7182D">
              <w:rPr>
                <w:rFonts w:ascii="Calibri" w:eastAsia="Times New Roman" w:hAnsi="Calibri" w:cs="Calibri"/>
                <w:color w:val="212121"/>
                <w:sz w:val="24"/>
                <w:szCs w:val="24"/>
                <w:shd w:val="clear" w:color="auto" w:fill="FFFFFF"/>
                <w:lang w:eastAsia="en-GB"/>
              </w:rPr>
              <w:t xml:space="preserve">Hour                                                       </w:t>
            </w:r>
            <w:r>
              <w:rPr>
                <w:rFonts w:ascii="Calibri" w:eastAsia="Times New Roman" w:hAnsi="Calibri" w:cs="Calibri"/>
                <w:color w:val="212121"/>
                <w:sz w:val="24"/>
                <w:szCs w:val="24"/>
                <w:shd w:val="clear" w:color="auto" w:fill="FFFFFF"/>
                <w:lang w:eastAsia="en-GB"/>
              </w:rPr>
              <w:t xml:space="preserve">                   </w:t>
            </w:r>
            <w:r w:rsidRPr="00E7182D">
              <w:rPr>
                <w:rFonts w:ascii="Calibri" w:eastAsia="Times New Roman" w:hAnsi="Calibri" w:cs="Calibri"/>
                <w:color w:val="212121"/>
                <w:sz w:val="24"/>
                <w:szCs w:val="24"/>
                <w:shd w:val="clear" w:color="auto" w:fill="FFFFFF"/>
                <w:lang w:eastAsia="en-GB"/>
              </w:rPr>
              <w:t xml:space="preserve">  -2.59680</w:t>
            </w:r>
          </w:p>
        </w:tc>
      </w:tr>
      <w:tr w:rsidR="007A07B5" w:rsidRPr="00E7182D" w14:paraId="6DFF4FD0" w14:textId="77777777" w:rsidTr="0046290C">
        <w:tc>
          <w:tcPr>
            <w:tcW w:w="8898" w:type="dxa"/>
          </w:tcPr>
          <w:p w14:paraId="491CB958" w14:textId="17380D96" w:rsidR="007A07B5" w:rsidRPr="00E7182D" w:rsidRDefault="007A07B5" w:rsidP="0046290C">
            <w:pPr>
              <w:spacing w:line="360" w:lineRule="auto"/>
              <w:jc w:val="both"/>
              <w:rPr>
                <w:rFonts w:ascii="Calibri" w:eastAsia="Times New Roman" w:hAnsi="Calibri" w:cs="Calibri"/>
                <w:color w:val="212121"/>
                <w:sz w:val="24"/>
                <w:szCs w:val="24"/>
                <w:shd w:val="clear" w:color="auto" w:fill="FFFFFF"/>
                <w:lang w:eastAsia="en-GB"/>
              </w:rPr>
            </w:pPr>
            <w:r w:rsidRPr="00E7182D">
              <w:rPr>
                <w:rFonts w:ascii="Calibri" w:eastAsia="Times New Roman" w:hAnsi="Calibri" w:cs="Calibri"/>
                <w:color w:val="212121"/>
                <w:sz w:val="24"/>
                <w:szCs w:val="24"/>
                <w:shd w:val="clear" w:color="auto" w:fill="FFFFFF"/>
                <w:lang w:eastAsia="en-GB"/>
              </w:rPr>
              <w:t xml:space="preserve">4                 </w:t>
            </w:r>
            <w:r>
              <w:rPr>
                <w:rFonts w:ascii="Calibri" w:eastAsia="Times New Roman" w:hAnsi="Calibri" w:cs="Calibri"/>
                <w:color w:val="212121"/>
                <w:sz w:val="24"/>
                <w:szCs w:val="24"/>
                <w:shd w:val="clear" w:color="auto" w:fill="FFFFFF"/>
                <w:lang w:eastAsia="en-GB"/>
              </w:rPr>
              <w:t xml:space="preserve">      </w:t>
            </w:r>
            <w:r w:rsidRPr="00E7182D">
              <w:rPr>
                <w:rFonts w:ascii="Calibri" w:eastAsia="Times New Roman" w:hAnsi="Calibri" w:cs="Calibri"/>
                <w:color w:val="212121"/>
                <w:sz w:val="24"/>
                <w:szCs w:val="24"/>
                <w:shd w:val="clear" w:color="auto" w:fill="FFFFFF"/>
                <w:lang w:eastAsia="en-GB"/>
              </w:rPr>
              <w:t>Neighbourhood</w:t>
            </w:r>
            <w:r w:rsidR="002B3644">
              <w:rPr>
                <w:rFonts w:ascii="Calibri" w:eastAsia="Times New Roman" w:hAnsi="Calibri" w:cs="Calibri"/>
                <w:color w:val="212121"/>
                <w:sz w:val="24"/>
                <w:szCs w:val="24"/>
                <w:shd w:val="clear" w:color="auto" w:fill="FFFFFF"/>
                <w:lang w:eastAsia="en-GB"/>
              </w:rPr>
              <w:t xml:space="preserve"> </w:t>
            </w:r>
            <w:r w:rsidRPr="00E7182D">
              <w:rPr>
                <w:rFonts w:ascii="Calibri" w:eastAsia="Times New Roman" w:hAnsi="Calibri" w:cs="Calibri"/>
                <w:color w:val="212121"/>
                <w:sz w:val="24"/>
                <w:szCs w:val="24"/>
                <w:shd w:val="clear" w:color="auto" w:fill="FFFFFF"/>
                <w:lang w:eastAsia="en-GB"/>
              </w:rPr>
              <w:t xml:space="preserve">ID                                     </w:t>
            </w:r>
            <w:r>
              <w:rPr>
                <w:rFonts w:ascii="Calibri" w:eastAsia="Times New Roman" w:hAnsi="Calibri" w:cs="Calibri"/>
                <w:color w:val="212121"/>
                <w:sz w:val="24"/>
                <w:szCs w:val="24"/>
                <w:shd w:val="clear" w:color="auto" w:fill="FFFFFF"/>
                <w:lang w:eastAsia="en-GB"/>
              </w:rPr>
              <w:t xml:space="preserve">                </w:t>
            </w:r>
            <w:r w:rsidRPr="00E7182D">
              <w:rPr>
                <w:rFonts w:ascii="Calibri" w:eastAsia="Times New Roman" w:hAnsi="Calibri" w:cs="Calibri"/>
                <w:color w:val="212121"/>
                <w:sz w:val="24"/>
                <w:szCs w:val="24"/>
                <w:shd w:val="clear" w:color="auto" w:fill="FFFFFF"/>
                <w:lang w:eastAsia="en-GB"/>
              </w:rPr>
              <w:t>-0.11227</w:t>
            </w:r>
          </w:p>
        </w:tc>
      </w:tr>
    </w:tbl>
    <w:p w14:paraId="19E68B34" w14:textId="77777777" w:rsidR="007A07B5" w:rsidRDefault="007A07B5" w:rsidP="00D4449D">
      <w:pPr>
        <w:jc w:val="both"/>
        <w:rPr>
          <w:rFonts w:cstheme="minorHAnsi"/>
          <w:b/>
          <w:bCs/>
          <w:sz w:val="24"/>
          <w:szCs w:val="24"/>
        </w:rPr>
      </w:pPr>
    </w:p>
    <w:p w14:paraId="116ACD31" w14:textId="77777777" w:rsidR="000A7C7C" w:rsidRDefault="003C5D26" w:rsidP="000A7C7C">
      <w:pPr>
        <w:keepNext/>
        <w:jc w:val="both"/>
      </w:pPr>
      <w:r>
        <w:rPr>
          <w:rFonts w:cstheme="minorHAnsi"/>
          <w:noProof/>
        </w:rPr>
        <w:drawing>
          <wp:inline distT="0" distB="0" distL="0" distR="0" wp14:anchorId="790AF969" wp14:editId="0C5A28C8">
            <wp:extent cx="3660140" cy="2660526"/>
            <wp:effectExtent l="0" t="0" r="0" b="6985"/>
            <wp:docPr id="5172762" name="Picture 5172762" descr="A picture containing text, screenshot, rectangle,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72762" name="Picture 9" descr="A picture containing text, screenshot, rectangle, display&#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699828" cy="2689375"/>
                    </a:xfrm>
                    <a:prstGeom prst="rect">
                      <a:avLst/>
                    </a:prstGeom>
                    <a:noFill/>
                    <a:ln>
                      <a:noFill/>
                    </a:ln>
                  </pic:spPr>
                </pic:pic>
              </a:graphicData>
            </a:graphic>
          </wp:inline>
        </w:drawing>
      </w:r>
    </w:p>
    <w:p w14:paraId="7DFC2254" w14:textId="6C27A5C8" w:rsidR="00204251" w:rsidRPr="00A923FC" w:rsidRDefault="000A7C7C" w:rsidP="000A7C7C">
      <w:pPr>
        <w:pStyle w:val="Caption"/>
        <w:jc w:val="both"/>
        <w:rPr>
          <w:color w:val="auto"/>
        </w:rPr>
      </w:pPr>
      <w:bookmarkStart w:id="662" w:name="_Toc136125841"/>
      <w:r w:rsidRPr="00A923FC">
        <w:rPr>
          <w:color w:val="auto"/>
        </w:rPr>
        <w:t xml:space="preserve">Figure </w:t>
      </w:r>
      <w:r w:rsidRPr="00A923FC">
        <w:rPr>
          <w:color w:val="auto"/>
        </w:rPr>
        <w:fldChar w:fldCharType="begin"/>
      </w:r>
      <w:r w:rsidRPr="00A923FC">
        <w:rPr>
          <w:color w:val="auto"/>
        </w:rPr>
        <w:instrText xml:space="preserve"> SEQ Figure \* ARABIC </w:instrText>
      </w:r>
      <w:r w:rsidRPr="00A923FC">
        <w:rPr>
          <w:color w:val="auto"/>
        </w:rPr>
        <w:fldChar w:fldCharType="separate"/>
      </w:r>
      <w:r w:rsidR="00134F7E">
        <w:rPr>
          <w:noProof/>
          <w:color w:val="auto"/>
        </w:rPr>
        <w:t>16</w:t>
      </w:r>
      <w:r w:rsidRPr="00A923FC">
        <w:rPr>
          <w:color w:val="auto"/>
        </w:rPr>
        <w:fldChar w:fldCharType="end"/>
      </w:r>
      <w:r w:rsidRPr="00A923FC">
        <w:rPr>
          <w:color w:val="auto"/>
        </w:rPr>
        <w:t>.Bar chart of feature of importance with score</w:t>
      </w:r>
      <w:r w:rsidR="00A923FC">
        <w:rPr>
          <w:color w:val="auto"/>
        </w:rPr>
        <w:t>.</w:t>
      </w:r>
      <w:bookmarkEnd w:id="662"/>
    </w:p>
    <w:p w14:paraId="7377CD17" w14:textId="700C2842" w:rsidR="00A923FC" w:rsidRPr="00A923FC" w:rsidRDefault="00A923FC" w:rsidP="00A923FC">
      <w:pPr>
        <w:jc w:val="both"/>
        <w:rPr>
          <w:rFonts w:cstheme="minorHAnsi"/>
          <w:i/>
          <w:iCs/>
          <w:sz w:val="18"/>
          <w:szCs w:val="18"/>
        </w:rPr>
      </w:pPr>
      <w:r w:rsidRPr="00A923FC">
        <w:rPr>
          <w:rFonts w:cstheme="minorHAnsi"/>
          <w:i/>
          <w:iCs/>
          <w:sz w:val="18"/>
          <w:szCs w:val="18"/>
        </w:rPr>
        <w:t>Source: The Author. Adapted from Vancouver crime dataset (2003-2017)</w:t>
      </w:r>
      <w:r>
        <w:rPr>
          <w:rFonts w:cstheme="minorHAnsi"/>
          <w:i/>
          <w:iCs/>
          <w:sz w:val="18"/>
          <w:szCs w:val="18"/>
        </w:rPr>
        <w:t>.</w:t>
      </w:r>
    </w:p>
    <w:p w14:paraId="3ACA06E8" w14:textId="77777777" w:rsidR="00A923FC" w:rsidRPr="00A923FC" w:rsidRDefault="00A923FC" w:rsidP="00A923FC"/>
    <w:p w14:paraId="753D469C" w14:textId="30190399" w:rsidR="00C57D5C" w:rsidRPr="00195D37" w:rsidRDefault="00C57D5C" w:rsidP="00C57D5C">
      <w:pPr>
        <w:spacing w:line="360" w:lineRule="auto"/>
        <w:jc w:val="both"/>
        <w:rPr>
          <w:rFonts w:cstheme="minorHAnsi"/>
          <w:sz w:val="24"/>
          <w:szCs w:val="24"/>
        </w:rPr>
      </w:pPr>
      <w:r w:rsidRPr="00195D37">
        <w:rPr>
          <w:rFonts w:cstheme="minorHAnsi"/>
          <w:sz w:val="24"/>
          <w:szCs w:val="24"/>
        </w:rPr>
        <w:t xml:space="preserve">The most important </w:t>
      </w:r>
      <w:r w:rsidR="00F173EF">
        <w:rPr>
          <w:rFonts w:cstheme="minorHAnsi"/>
          <w:sz w:val="24"/>
          <w:szCs w:val="24"/>
        </w:rPr>
        <w:t>score</w:t>
      </w:r>
      <w:r w:rsidR="00B735FD">
        <w:rPr>
          <w:rFonts w:cstheme="minorHAnsi"/>
          <w:sz w:val="24"/>
          <w:szCs w:val="24"/>
        </w:rPr>
        <w:t xml:space="preserve"> (</w:t>
      </w:r>
      <w:r w:rsidR="008818C1">
        <w:rPr>
          <w:rFonts w:cstheme="minorHAnsi"/>
          <w:sz w:val="24"/>
          <w:szCs w:val="24"/>
        </w:rPr>
        <w:t xml:space="preserve">or </w:t>
      </w:r>
      <w:r w:rsidR="00B735FD">
        <w:rPr>
          <w:rFonts w:cstheme="minorHAnsi"/>
          <w:sz w:val="24"/>
          <w:szCs w:val="24"/>
        </w:rPr>
        <w:t>coefficient)</w:t>
      </w:r>
      <w:r w:rsidRPr="00195D37">
        <w:rPr>
          <w:rFonts w:cstheme="minorHAnsi"/>
          <w:sz w:val="24"/>
          <w:szCs w:val="24"/>
        </w:rPr>
        <w:t xml:space="preserve"> for crime prediction using </w:t>
      </w:r>
      <w:r>
        <w:rPr>
          <w:rFonts w:cstheme="minorHAnsi"/>
          <w:sz w:val="24"/>
          <w:szCs w:val="24"/>
        </w:rPr>
        <w:t>LR</w:t>
      </w:r>
      <w:r w:rsidRPr="00195D37">
        <w:rPr>
          <w:rFonts w:cstheme="minorHAnsi"/>
          <w:sz w:val="24"/>
          <w:szCs w:val="24"/>
        </w:rPr>
        <w:t xml:space="preserve"> model is</w:t>
      </w:r>
      <w:r w:rsidR="0036006E">
        <w:rPr>
          <w:rFonts w:cstheme="minorHAnsi"/>
          <w:sz w:val="24"/>
          <w:szCs w:val="24"/>
        </w:rPr>
        <w:t xml:space="preserve"> for</w:t>
      </w:r>
      <w:r w:rsidRPr="00195D37">
        <w:rPr>
          <w:rFonts w:cstheme="minorHAnsi"/>
          <w:sz w:val="24"/>
          <w:szCs w:val="24"/>
        </w:rPr>
        <w:t xml:space="preserve"> ‘</w:t>
      </w:r>
      <w:r>
        <w:rPr>
          <w:rFonts w:cstheme="minorHAnsi"/>
          <w:sz w:val="24"/>
          <w:szCs w:val="24"/>
        </w:rPr>
        <w:t>Hour</w:t>
      </w:r>
      <w:r w:rsidRPr="00195D37">
        <w:rPr>
          <w:rFonts w:cstheme="minorHAnsi"/>
          <w:sz w:val="24"/>
          <w:szCs w:val="24"/>
        </w:rPr>
        <w:t>’</w:t>
      </w:r>
      <w:r w:rsidR="00530BF9">
        <w:rPr>
          <w:rFonts w:cstheme="minorHAnsi"/>
          <w:sz w:val="24"/>
          <w:szCs w:val="24"/>
        </w:rPr>
        <w:t xml:space="preserve">, which means it contributes </w:t>
      </w:r>
      <w:r w:rsidR="009C6135">
        <w:rPr>
          <w:rFonts w:cstheme="minorHAnsi"/>
          <w:sz w:val="24"/>
          <w:szCs w:val="24"/>
        </w:rPr>
        <w:t xml:space="preserve">the </w:t>
      </w:r>
      <w:r w:rsidR="009B1049">
        <w:rPr>
          <w:rFonts w:cstheme="minorHAnsi"/>
          <w:sz w:val="24"/>
          <w:szCs w:val="24"/>
        </w:rPr>
        <w:t>most</w:t>
      </w:r>
      <w:r w:rsidR="00522598">
        <w:rPr>
          <w:rFonts w:cstheme="minorHAnsi"/>
          <w:sz w:val="24"/>
          <w:szCs w:val="24"/>
        </w:rPr>
        <w:t xml:space="preserve"> </w:t>
      </w:r>
      <w:r w:rsidR="009C6135">
        <w:rPr>
          <w:rFonts w:cstheme="minorHAnsi"/>
          <w:sz w:val="24"/>
          <w:szCs w:val="24"/>
        </w:rPr>
        <w:t>information to the model. This is</w:t>
      </w:r>
      <w:r w:rsidRPr="00195D37">
        <w:rPr>
          <w:rFonts w:cstheme="minorHAnsi"/>
          <w:sz w:val="24"/>
          <w:szCs w:val="24"/>
        </w:rPr>
        <w:t xml:space="preserve"> followed by ‘</w:t>
      </w:r>
      <w:r>
        <w:rPr>
          <w:rFonts w:cstheme="minorHAnsi"/>
          <w:sz w:val="24"/>
          <w:szCs w:val="24"/>
        </w:rPr>
        <w:t>Neighbourhood</w:t>
      </w:r>
      <w:r w:rsidR="00ED69F2">
        <w:rPr>
          <w:rFonts w:cstheme="minorHAnsi"/>
          <w:sz w:val="24"/>
          <w:szCs w:val="24"/>
        </w:rPr>
        <w:t xml:space="preserve"> </w:t>
      </w:r>
      <w:r>
        <w:rPr>
          <w:rFonts w:cstheme="minorHAnsi"/>
          <w:sz w:val="24"/>
          <w:szCs w:val="24"/>
        </w:rPr>
        <w:t>ID</w:t>
      </w:r>
      <w:r w:rsidRPr="00195D37">
        <w:rPr>
          <w:rFonts w:cstheme="minorHAnsi"/>
          <w:sz w:val="24"/>
          <w:szCs w:val="24"/>
        </w:rPr>
        <w:t xml:space="preserve">’. The least important </w:t>
      </w:r>
      <w:r w:rsidR="0036006E">
        <w:rPr>
          <w:rFonts w:cstheme="minorHAnsi"/>
          <w:sz w:val="24"/>
          <w:szCs w:val="24"/>
        </w:rPr>
        <w:t>variable</w:t>
      </w:r>
      <w:r w:rsidRPr="00195D37">
        <w:rPr>
          <w:rFonts w:cstheme="minorHAnsi"/>
          <w:sz w:val="24"/>
          <w:szCs w:val="24"/>
        </w:rPr>
        <w:t xml:space="preserve"> is ‘</w:t>
      </w:r>
      <w:r w:rsidR="0000048D">
        <w:rPr>
          <w:rFonts w:cstheme="minorHAnsi"/>
          <w:sz w:val="24"/>
          <w:szCs w:val="24"/>
        </w:rPr>
        <w:t>Year</w:t>
      </w:r>
      <w:r w:rsidRPr="00195D37">
        <w:rPr>
          <w:rFonts w:cstheme="minorHAnsi"/>
          <w:sz w:val="24"/>
          <w:szCs w:val="24"/>
        </w:rPr>
        <w:t xml:space="preserve">’. The details of the time crimes </w:t>
      </w:r>
      <w:r w:rsidR="00923D29">
        <w:rPr>
          <w:rFonts w:cstheme="minorHAnsi"/>
          <w:sz w:val="24"/>
          <w:szCs w:val="24"/>
        </w:rPr>
        <w:t xml:space="preserve">were </w:t>
      </w:r>
      <w:r w:rsidRPr="00195D37">
        <w:rPr>
          <w:rFonts w:cstheme="minorHAnsi"/>
          <w:sz w:val="24"/>
          <w:szCs w:val="24"/>
        </w:rPr>
        <w:t xml:space="preserve">committed is essential in crime forecast and can be </w:t>
      </w:r>
      <w:r w:rsidR="00F9619B">
        <w:rPr>
          <w:rFonts w:cstheme="minorHAnsi"/>
          <w:sz w:val="24"/>
          <w:szCs w:val="24"/>
        </w:rPr>
        <w:t>use</w:t>
      </w:r>
      <w:r w:rsidR="00A57239">
        <w:rPr>
          <w:rFonts w:cstheme="minorHAnsi"/>
          <w:sz w:val="24"/>
          <w:szCs w:val="24"/>
        </w:rPr>
        <w:t>fu</w:t>
      </w:r>
      <w:r w:rsidRPr="00195D37">
        <w:rPr>
          <w:rFonts w:cstheme="minorHAnsi"/>
          <w:sz w:val="24"/>
          <w:szCs w:val="24"/>
        </w:rPr>
        <w:t>l in developing</w:t>
      </w:r>
      <w:r w:rsidR="00667168">
        <w:rPr>
          <w:rFonts w:cstheme="minorHAnsi"/>
          <w:sz w:val="24"/>
          <w:szCs w:val="24"/>
        </w:rPr>
        <w:t xml:space="preserve"> crime</w:t>
      </w:r>
      <w:r w:rsidRPr="00195D37">
        <w:rPr>
          <w:rFonts w:cstheme="minorHAnsi"/>
          <w:sz w:val="24"/>
          <w:szCs w:val="24"/>
        </w:rPr>
        <w:t xml:space="preserve"> </w:t>
      </w:r>
      <w:r w:rsidR="00923D29">
        <w:rPr>
          <w:rFonts w:cstheme="minorHAnsi"/>
          <w:sz w:val="24"/>
          <w:szCs w:val="24"/>
        </w:rPr>
        <w:t xml:space="preserve">prevention </w:t>
      </w:r>
      <w:r w:rsidRPr="00195D37">
        <w:rPr>
          <w:rFonts w:cstheme="minorHAnsi"/>
          <w:sz w:val="24"/>
          <w:szCs w:val="24"/>
        </w:rPr>
        <w:t xml:space="preserve">strategies. This analysis shows how </w:t>
      </w:r>
      <w:r w:rsidR="00EA7D30">
        <w:rPr>
          <w:rFonts w:cstheme="minorHAnsi"/>
          <w:sz w:val="24"/>
          <w:szCs w:val="24"/>
        </w:rPr>
        <w:t>LR</w:t>
      </w:r>
      <w:r w:rsidRPr="00195D37">
        <w:rPr>
          <w:rFonts w:cstheme="minorHAnsi"/>
          <w:sz w:val="24"/>
          <w:szCs w:val="24"/>
        </w:rPr>
        <w:t xml:space="preserve"> is </w:t>
      </w:r>
      <w:r w:rsidR="00EA7D30">
        <w:rPr>
          <w:rFonts w:cstheme="minorHAnsi"/>
          <w:sz w:val="24"/>
          <w:szCs w:val="24"/>
        </w:rPr>
        <w:t>an interpretable</w:t>
      </w:r>
      <w:r w:rsidR="000F47C1">
        <w:rPr>
          <w:rFonts w:cstheme="minorHAnsi"/>
          <w:sz w:val="24"/>
          <w:szCs w:val="24"/>
        </w:rPr>
        <w:t xml:space="preserve"> </w:t>
      </w:r>
      <w:r w:rsidR="00EA7D30">
        <w:rPr>
          <w:rFonts w:cstheme="minorHAnsi"/>
          <w:sz w:val="24"/>
          <w:szCs w:val="24"/>
        </w:rPr>
        <w:t>ML model</w:t>
      </w:r>
      <w:r w:rsidRPr="00195D37">
        <w:rPr>
          <w:rFonts w:cstheme="minorHAnsi"/>
          <w:sz w:val="24"/>
          <w:szCs w:val="24"/>
        </w:rPr>
        <w:t xml:space="preserve"> </w:t>
      </w:r>
      <w:r w:rsidR="00AC3994">
        <w:rPr>
          <w:rFonts w:cstheme="minorHAnsi"/>
          <w:sz w:val="24"/>
          <w:szCs w:val="24"/>
        </w:rPr>
        <w:t>for</w:t>
      </w:r>
      <w:r w:rsidR="007D0EBF">
        <w:rPr>
          <w:rFonts w:cstheme="minorHAnsi"/>
          <w:sz w:val="24"/>
          <w:szCs w:val="24"/>
        </w:rPr>
        <w:t xml:space="preserve"> crime</w:t>
      </w:r>
      <w:r w:rsidR="00AC3994">
        <w:rPr>
          <w:rFonts w:cstheme="minorHAnsi"/>
          <w:sz w:val="24"/>
          <w:szCs w:val="24"/>
        </w:rPr>
        <w:t xml:space="preserve"> prediction</w:t>
      </w:r>
      <w:r w:rsidR="001C17EF">
        <w:rPr>
          <w:rFonts w:cstheme="minorHAnsi"/>
          <w:sz w:val="24"/>
          <w:szCs w:val="24"/>
        </w:rPr>
        <w:t>.</w:t>
      </w:r>
    </w:p>
    <w:p w14:paraId="042BBA07" w14:textId="32A8649B" w:rsidR="00BE010A" w:rsidRDefault="00BE010A" w:rsidP="00594865">
      <w:pPr>
        <w:rPr>
          <w:rFonts w:cstheme="minorHAnsi"/>
        </w:rPr>
      </w:pPr>
      <w:r>
        <w:rPr>
          <w:rFonts w:cstheme="minorHAnsi"/>
        </w:rPr>
        <w:br w:type="page"/>
      </w:r>
    </w:p>
    <w:p w14:paraId="267137A3" w14:textId="1337FB7A" w:rsidR="00594865" w:rsidRDefault="00594865" w:rsidP="00C023C6">
      <w:pPr>
        <w:pStyle w:val="Heading1"/>
      </w:pPr>
      <w:bookmarkStart w:id="663" w:name="_Toc136390434"/>
      <w:r>
        <w:lastRenderedPageBreak/>
        <w:t>APPENDIX B</w:t>
      </w:r>
      <w:bookmarkEnd w:id="663"/>
    </w:p>
    <w:p w14:paraId="5E28BBA1" w14:textId="77777777" w:rsidR="002C1719" w:rsidRPr="002C1719" w:rsidRDefault="002C1719" w:rsidP="002C1719"/>
    <w:p w14:paraId="3EB268A0" w14:textId="35D4DE45" w:rsidR="00594865" w:rsidRDefault="002C1719" w:rsidP="00C023C6">
      <w:pPr>
        <w:pStyle w:val="Heading2"/>
      </w:pPr>
      <w:bookmarkStart w:id="664" w:name="_Toc136390435"/>
      <w:r>
        <w:t>B.</w:t>
      </w:r>
      <w:r w:rsidR="002A5B0C">
        <w:t>1.</w:t>
      </w:r>
      <w:r>
        <w:t xml:space="preserve"> </w:t>
      </w:r>
      <w:r w:rsidR="00C023C6">
        <w:t>K-MEANS CLUSTERING</w:t>
      </w:r>
      <w:bookmarkEnd w:id="664"/>
      <w:r w:rsidR="00C023C6">
        <w:t xml:space="preserve"> </w:t>
      </w:r>
    </w:p>
    <w:p w14:paraId="38EDD238" w14:textId="44E5D2AD" w:rsidR="00EE60C2" w:rsidRDefault="00EE60C2" w:rsidP="00EE60C2">
      <w:r>
        <w:t xml:space="preserve"> </w:t>
      </w:r>
    </w:p>
    <w:p w14:paraId="2EEE8126" w14:textId="21C0059D" w:rsidR="00EE60C2" w:rsidRPr="00503B80" w:rsidRDefault="00EE60C2" w:rsidP="00503B80">
      <w:pPr>
        <w:spacing w:line="360" w:lineRule="auto"/>
        <w:rPr>
          <w:sz w:val="24"/>
          <w:szCs w:val="24"/>
        </w:rPr>
      </w:pPr>
      <w:r w:rsidRPr="00503B80">
        <w:rPr>
          <w:sz w:val="24"/>
          <w:szCs w:val="24"/>
        </w:rPr>
        <w:t xml:space="preserve">Grouping </w:t>
      </w:r>
      <w:r w:rsidR="00FC6BBA" w:rsidRPr="00503B80">
        <w:rPr>
          <w:sz w:val="24"/>
          <w:szCs w:val="24"/>
        </w:rPr>
        <w:t>data points based on their similarities</w:t>
      </w:r>
      <w:r w:rsidR="001034EE" w:rsidRPr="00503B80">
        <w:rPr>
          <w:sz w:val="24"/>
          <w:szCs w:val="24"/>
        </w:rPr>
        <w:t xml:space="preserve"> can be useful in identifying patterns in the Vancouver crime dataset.</w:t>
      </w:r>
      <w:r w:rsidR="00FC6BBA" w:rsidRPr="00503B80">
        <w:rPr>
          <w:sz w:val="24"/>
          <w:szCs w:val="24"/>
        </w:rPr>
        <w:t xml:space="preserve"> </w:t>
      </w:r>
      <w:r w:rsidR="009200A0" w:rsidRPr="00503B80">
        <w:rPr>
          <w:sz w:val="24"/>
          <w:szCs w:val="24"/>
        </w:rPr>
        <w:t xml:space="preserve">This is possible using K-Means Clustering which is an </w:t>
      </w:r>
      <w:r w:rsidR="005F1311">
        <w:rPr>
          <w:sz w:val="24"/>
          <w:szCs w:val="24"/>
        </w:rPr>
        <w:t>u</w:t>
      </w:r>
      <w:r w:rsidR="00F30F8E" w:rsidRPr="00503B80">
        <w:rPr>
          <w:sz w:val="24"/>
          <w:szCs w:val="24"/>
        </w:rPr>
        <w:t>nsupervised ML model</w:t>
      </w:r>
      <w:r w:rsidR="00333CB8" w:rsidRPr="00503B80">
        <w:rPr>
          <w:sz w:val="24"/>
          <w:szCs w:val="24"/>
        </w:rPr>
        <w:t xml:space="preserve">. This modelling </w:t>
      </w:r>
      <w:r w:rsidR="00F30F8E" w:rsidRPr="00503B80">
        <w:rPr>
          <w:sz w:val="24"/>
          <w:szCs w:val="24"/>
        </w:rPr>
        <w:t xml:space="preserve">involved </w:t>
      </w:r>
      <w:r w:rsidR="00503B80" w:rsidRPr="00503B80">
        <w:rPr>
          <w:sz w:val="24"/>
          <w:szCs w:val="24"/>
        </w:rPr>
        <w:t xml:space="preserve">feature engineering by </w:t>
      </w:r>
      <w:r w:rsidR="00F30F8E" w:rsidRPr="00503B80">
        <w:rPr>
          <w:sz w:val="24"/>
          <w:szCs w:val="24"/>
        </w:rPr>
        <w:t xml:space="preserve">the </w:t>
      </w:r>
      <w:r w:rsidR="00503B80" w:rsidRPr="00503B80">
        <w:rPr>
          <w:sz w:val="24"/>
          <w:szCs w:val="24"/>
        </w:rPr>
        <w:t>selection</w:t>
      </w:r>
      <w:r w:rsidR="00F30F8E" w:rsidRPr="00503B80">
        <w:rPr>
          <w:sz w:val="24"/>
          <w:szCs w:val="24"/>
        </w:rPr>
        <w:t xml:space="preserve"> of relevant features: ‘H</w:t>
      </w:r>
      <w:r w:rsidR="00154460">
        <w:rPr>
          <w:sz w:val="24"/>
          <w:szCs w:val="24"/>
        </w:rPr>
        <w:t>our</w:t>
      </w:r>
      <w:r w:rsidR="00F30F8E" w:rsidRPr="00503B80">
        <w:rPr>
          <w:sz w:val="24"/>
          <w:szCs w:val="24"/>
        </w:rPr>
        <w:t>’, ‘Y</w:t>
      </w:r>
      <w:r w:rsidR="00154460">
        <w:rPr>
          <w:sz w:val="24"/>
          <w:szCs w:val="24"/>
        </w:rPr>
        <w:t>ear</w:t>
      </w:r>
      <w:r w:rsidR="00F30F8E" w:rsidRPr="00503B80">
        <w:rPr>
          <w:sz w:val="24"/>
          <w:szCs w:val="24"/>
        </w:rPr>
        <w:t>’, ‘M</w:t>
      </w:r>
      <w:r w:rsidR="00154460">
        <w:rPr>
          <w:sz w:val="24"/>
          <w:szCs w:val="24"/>
        </w:rPr>
        <w:t>ont</w:t>
      </w:r>
      <w:r w:rsidR="003158CB">
        <w:rPr>
          <w:sz w:val="24"/>
          <w:szCs w:val="24"/>
        </w:rPr>
        <w:t>h</w:t>
      </w:r>
      <w:r w:rsidR="00F30F8E" w:rsidRPr="00503B80">
        <w:rPr>
          <w:sz w:val="24"/>
          <w:szCs w:val="24"/>
        </w:rPr>
        <w:t>’,</w:t>
      </w:r>
      <w:r w:rsidR="003158CB">
        <w:rPr>
          <w:sz w:val="24"/>
          <w:szCs w:val="24"/>
        </w:rPr>
        <w:t xml:space="preserve"> ‘</w:t>
      </w:r>
      <w:r w:rsidR="00F30F8E" w:rsidRPr="00503B80">
        <w:rPr>
          <w:sz w:val="24"/>
          <w:szCs w:val="24"/>
        </w:rPr>
        <w:t>D</w:t>
      </w:r>
      <w:r w:rsidR="003158CB">
        <w:rPr>
          <w:sz w:val="24"/>
          <w:szCs w:val="24"/>
        </w:rPr>
        <w:t>ay</w:t>
      </w:r>
      <w:r w:rsidR="00F30F8E" w:rsidRPr="00503B80">
        <w:rPr>
          <w:sz w:val="24"/>
          <w:szCs w:val="24"/>
        </w:rPr>
        <w:t xml:space="preserve">’, </w:t>
      </w:r>
      <w:r w:rsidR="003158CB">
        <w:rPr>
          <w:sz w:val="24"/>
          <w:szCs w:val="24"/>
        </w:rPr>
        <w:t>‘</w:t>
      </w:r>
      <w:r w:rsidR="00F30F8E" w:rsidRPr="00503B80">
        <w:rPr>
          <w:sz w:val="24"/>
          <w:szCs w:val="24"/>
        </w:rPr>
        <w:t>Neighbourhood</w:t>
      </w:r>
      <w:r w:rsidR="003158CB">
        <w:rPr>
          <w:sz w:val="24"/>
          <w:szCs w:val="24"/>
        </w:rPr>
        <w:t xml:space="preserve"> </w:t>
      </w:r>
      <w:r w:rsidR="00F30F8E" w:rsidRPr="00503B80">
        <w:rPr>
          <w:sz w:val="24"/>
          <w:szCs w:val="24"/>
        </w:rPr>
        <w:t>ID’</w:t>
      </w:r>
      <w:r w:rsidR="005335E8">
        <w:rPr>
          <w:sz w:val="24"/>
          <w:szCs w:val="24"/>
        </w:rPr>
        <w:t xml:space="preserve">, ‘Crime Type ID’ </w:t>
      </w:r>
      <w:r w:rsidR="002378A8" w:rsidRPr="00503B80">
        <w:rPr>
          <w:sz w:val="24"/>
          <w:szCs w:val="24"/>
        </w:rPr>
        <w:t>and</w:t>
      </w:r>
      <w:r w:rsidR="00333CB8" w:rsidRPr="00503B80">
        <w:rPr>
          <w:sz w:val="24"/>
          <w:szCs w:val="24"/>
        </w:rPr>
        <w:t xml:space="preserve"> scaling </w:t>
      </w:r>
      <w:r w:rsidR="003847A9">
        <w:rPr>
          <w:sz w:val="24"/>
          <w:szCs w:val="24"/>
        </w:rPr>
        <w:t>the dataset</w:t>
      </w:r>
      <w:r w:rsidR="00807900">
        <w:rPr>
          <w:sz w:val="24"/>
          <w:szCs w:val="24"/>
        </w:rPr>
        <w:t xml:space="preserve"> to ensure the features have equal representation</w:t>
      </w:r>
      <w:r w:rsidR="002378A8">
        <w:rPr>
          <w:sz w:val="24"/>
          <w:szCs w:val="24"/>
        </w:rPr>
        <w:t xml:space="preserve"> in their contributions</w:t>
      </w:r>
      <w:r w:rsidR="007B0EA8">
        <w:rPr>
          <w:sz w:val="24"/>
          <w:szCs w:val="24"/>
        </w:rPr>
        <w:t>.</w:t>
      </w:r>
    </w:p>
    <w:p w14:paraId="509E7E20" w14:textId="77777777" w:rsidR="00260E92" w:rsidRDefault="00260E92" w:rsidP="00260E92"/>
    <w:p w14:paraId="62D24ED8" w14:textId="144D8C74" w:rsidR="000E71FE" w:rsidRDefault="000E71FE" w:rsidP="00260E92">
      <w:r>
        <w:rPr>
          <w:noProof/>
        </w:rPr>
        <w:drawing>
          <wp:inline distT="0" distB="0" distL="0" distR="0" wp14:anchorId="02621C1C" wp14:editId="76A7895C">
            <wp:extent cx="5067300" cy="4160520"/>
            <wp:effectExtent l="0" t="0" r="0" b="0"/>
            <wp:docPr id="15280367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67300" cy="4160520"/>
                    </a:xfrm>
                    <a:prstGeom prst="rect">
                      <a:avLst/>
                    </a:prstGeom>
                    <a:noFill/>
                    <a:ln>
                      <a:noFill/>
                    </a:ln>
                  </pic:spPr>
                </pic:pic>
              </a:graphicData>
            </a:graphic>
          </wp:inline>
        </w:drawing>
      </w:r>
    </w:p>
    <w:p w14:paraId="1A3D8068" w14:textId="77314C34" w:rsidR="00E21CD2" w:rsidRPr="00E21CD2" w:rsidRDefault="00B15ACE" w:rsidP="00E21CD2">
      <w:pPr>
        <w:pStyle w:val="Caption"/>
        <w:rPr>
          <w:color w:val="000000" w:themeColor="text1"/>
        </w:rPr>
      </w:pPr>
      <w:bookmarkStart w:id="665" w:name="_Toc136125842"/>
      <w:r w:rsidRPr="00286405">
        <w:rPr>
          <w:color w:val="000000" w:themeColor="text1"/>
        </w:rPr>
        <w:t xml:space="preserve">Figure </w:t>
      </w:r>
      <w:r w:rsidRPr="00286405">
        <w:rPr>
          <w:color w:val="000000" w:themeColor="text1"/>
        </w:rPr>
        <w:fldChar w:fldCharType="begin"/>
      </w:r>
      <w:r w:rsidRPr="00286405">
        <w:rPr>
          <w:color w:val="000000" w:themeColor="text1"/>
        </w:rPr>
        <w:instrText xml:space="preserve"> SEQ Figure \* ARABIC </w:instrText>
      </w:r>
      <w:r w:rsidRPr="00286405">
        <w:rPr>
          <w:color w:val="000000" w:themeColor="text1"/>
        </w:rPr>
        <w:fldChar w:fldCharType="separate"/>
      </w:r>
      <w:r w:rsidR="00134F7E">
        <w:rPr>
          <w:noProof/>
          <w:color w:val="000000" w:themeColor="text1"/>
        </w:rPr>
        <w:t>17</w:t>
      </w:r>
      <w:r w:rsidRPr="00286405">
        <w:rPr>
          <w:color w:val="000000" w:themeColor="text1"/>
        </w:rPr>
        <w:fldChar w:fldCharType="end"/>
      </w:r>
      <w:r w:rsidRPr="00286405">
        <w:rPr>
          <w:color w:val="000000" w:themeColor="text1"/>
        </w:rPr>
        <w:t>. Elbow curve plot using K-Means Clustering</w:t>
      </w:r>
      <w:bookmarkEnd w:id="665"/>
    </w:p>
    <w:p w14:paraId="1EC913F7" w14:textId="77777777" w:rsidR="00286405" w:rsidRDefault="00286405" w:rsidP="00286405">
      <w:pPr>
        <w:jc w:val="both"/>
        <w:rPr>
          <w:rFonts w:cstheme="minorHAnsi"/>
          <w:i/>
          <w:iCs/>
          <w:color w:val="000000" w:themeColor="text1"/>
          <w:sz w:val="18"/>
          <w:szCs w:val="18"/>
        </w:rPr>
      </w:pPr>
      <w:r w:rsidRPr="00286405">
        <w:rPr>
          <w:rFonts w:cstheme="minorHAnsi"/>
          <w:i/>
          <w:iCs/>
          <w:color w:val="000000" w:themeColor="text1"/>
          <w:sz w:val="18"/>
          <w:szCs w:val="18"/>
        </w:rPr>
        <w:t>Source: The Author. Adapted from Vancouver crime dataset (2003-2017).</w:t>
      </w:r>
    </w:p>
    <w:p w14:paraId="64B4D3D2" w14:textId="77777777" w:rsidR="00E21CD2" w:rsidRPr="00286405" w:rsidRDefault="00E21CD2" w:rsidP="00286405">
      <w:pPr>
        <w:jc w:val="both"/>
        <w:rPr>
          <w:rFonts w:cstheme="minorHAnsi"/>
          <w:i/>
          <w:iCs/>
          <w:color w:val="000000" w:themeColor="text1"/>
          <w:sz w:val="18"/>
          <w:szCs w:val="18"/>
        </w:rPr>
      </w:pPr>
    </w:p>
    <w:p w14:paraId="1471696A" w14:textId="7CCFB715" w:rsidR="000E71FE" w:rsidRDefault="007B0EA8" w:rsidP="00286405">
      <w:pPr>
        <w:spacing w:line="360" w:lineRule="auto"/>
        <w:rPr>
          <w:sz w:val="24"/>
          <w:szCs w:val="24"/>
        </w:rPr>
      </w:pPr>
      <w:r>
        <w:rPr>
          <w:sz w:val="24"/>
          <w:szCs w:val="24"/>
        </w:rPr>
        <w:t>T</w:t>
      </w:r>
      <w:r w:rsidR="003F6C81" w:rsidRPr="00286405">
        <w:rPr>
          <w:sz w:val="24"/>
          <w:szCs w:val="24"/>
        </w:rPr>
        <w:t>he</w:t>
      </w:r>
      <w:r w:rsidR="00F97E67">
        <w:rPr>
          <w:sz w:val="24"/>
          <w:szCs w:val="24"/>
        </w:rPr>
        <w:t xml:space="preserve"> optimal</w:t>
      </w:r>
      <w:r w:rsidR="003F6C81" w:rsidRPr="00286405">
        <w:rPr>
          <w:sz w:val="24"/>
          <w:szCs w:val="24"/>
        </w:rPr>
        <w:t xml:space="preserve"> number of clusters </w:t>
      </w:r>
      <w:r w:rsidR="00C958DD">
        <w:rPr>
          <w:sz w:val="24"/>
          <w:szCs w:val="24"/>
        </w:rPr>
        <w:t>was</w:t>
      </w:r>
      <w:r w:rsidR="00F00BDD">
        <w:rPr>
          <w:sz w:val="24"/>
          <w:szCs w:val="24"/>
        </w:rPr>
        <w:t xml:space="preserve"> determined </w:t>
      </w:r>
      <w:r w:rsidR="005F7129">
        <w:rPr>
          <w:sz w:val="24"/>
          <w:szCs w:val="24"/>
        </w:rPr>
        <w:t>with the elbow method which gives this as</w:t>
      </w:r>
      <w:r w:rsidR="003F6C81" w:rsidRPr="00286405">
        <w:rPr>
          <w:sz w:val="24"/>
          <w:szCs w:val="24"/>
        </w:rPr>
        <w:t xml:space="preserve"> 2</w:t>
      </w:r>
      <w:r w:rsidR="003F2843">
        <w:rPr>
          <w:sz w:val="24"/>
          <w:szCs w:val="24"/>
        </w:rPr>
        <w:t>,</w:t>
      </w:r>
      <w:r w:rsidR="003F6C81" w:rsidRPr="00286405">
        <w:rPr>
          <w:sz w:val="24"/>
          <w:szCs w:val="24"/>
        </w:rPr>
        <w:t xml:space="preserve"> seen in </w:t>
      </w:r>
      <w:r w:rsidR="00B15ACE" w:rsidRPr="00286405">
        <w:rPr>
          <w:sz w:val="24"/>
          <w:szCs w:val="24"/>
        </w:rPr>
        <w:t xml:space="preserve">Figure 17. </w:t>
      </w:r>
      <w:r w:rsidR="00975F6B">
        <w:rPr>
          <w:sz w:val="24"/>
          <w:szCs w:val="24"/>
        </w:rPr>
        <w:t>This was done by the within-cluster sum of squares</w:t>
      </w:r>
      <w:r w:rsidR="00263874">
        <w:rPr>
          <w:sz w:val="24"/>
          <w:szCs w:val="24"/>
        </w:rPr>
        <w:t xml:space="preserve"> </w:t>
      </w:r>
      <w:r w:rsidR="00975F6B">
        <w:rPr>
          <w:sz w:val="24"/>
          <w:szCs w:val="24"/>
        </w:rPr>
        <w:t>(</w:t>
      </w:r>
      <w:r w:rsidR="00AE44E3">
        <w:rPr>
          <w:sz w:val="24"/>
          <w:szCs w:val="24"/>
        </w:rPr>
        <w:t>WCSS) method.</w:t>
      </w:r>
      <w:r w:rsidR="00263874">
        <w:rPr>
          <w:sz w:val="24"/>
          <w:szCs w:val="24"/>
        </w:rPr>
        <w:t xml:space="preserve"> </w:t>
      </w:r>
      <w:r w:rsidR="005B75DE">
        <w:rPr>
          <w:sz w:val="24"/>
          <w:szCs w:val="24"/>
        </w:rPr>
        <w:lastRenderedPageBreak/>
        <w:t>Below is</w:t>
      </w:r>
      <w:r w:rsidR="003325C2">
        <w:rPr>
          <w:sz w:val="24"/>
          <w:szCs w:val="24"/>
        </w:rPr>
        <w:t xml:space="preserve"> Figure 18. </w:t>
      </w:r>
      <w:r w:rsidR="005B75DE">
        <w:rPr>
          <w:sz w:val="24"/>
          <w:szCs w:val="24"/>
        </w:rPr>
        <w:t xml:space="preserve">which is a </w:t>
      </w:r>
      <w:r w:rsidR="00E03D5F">
        <w:rPr>
          <w:sz w:val="24"/>
          <w:szCs w:val="24"/>
        </w:rPr>
        <w:t xml:space="preserve">cluster </w:t>
      </w:r>
      <w:r w:rsidR="005B75DE">
        <w:rPr>
          <w:sz w:val="24"/>
          <w:szCs w:val="24"/>
        </w:rPr>
        <w:t>scatter plot</w:t>
      </w:r>
      <w:r w:rsidR="00E03D5F">
        <w:rPr>
          <w:sz w:val="24"/>
          <w:szCs w:val="24"/>
        </w:rPr>
        <w:t xml:space="preserve"> </w:t>
      </w:r>
      <w:r w:rsidR="00B83E41">
        <w:rPr>
          <w:sz w:val="24"/>
          <w:szCs w:val="24"/>
        </w:rPr>
        <w:t>and Figure 1</w:t>
      </w:r>
      <w:r w:rsidR="00A536DB">
        <w:rPr>
          <w:sz w:val="24"/>
          <w:szCs w:val="24"/>
        </w:rPr>
        <w:t>9</w:t>
      </w:r>
      <w:r w:rsidR="004E3F1D">
        <w:rPr>
          <w:sz w:val="24"/>
          <w:szCs w:val="24"/>
        </w:rPr>
        <w:t>.</w:t>
      </w:r>
      <w:r w:rsidR="00A536DB">
        <w:rPr>
          <w:sz w:val="24"/>
          <w:szCs w:val="24"/>
        </w:rPr>
        <w:t xml:space="preserve">, a </w:t>
      </w:r>
      <w:r w:rsidR="00134F7E">
        <w:rPr>
          <w:sz w:val="24"/>
          <w:szCs w:val="24"/>
        </w:rPr>
        <w:t>heat map</w:t>
      </w:r>
      <w:r w:rsidR="00F30A86">
        <w:rPr>
          <w:sz w:val="24"/>
          <w:szCs w:val="24"/>
        </w:rPr>
        <w:t>,</w:t>
      </w:r>
      <w:r w:rsidR="00134F7E">
        <w:rPr>
          <w:sz w:val="24"/>
          <w:szCs w:val="24"/>
        </w:rPr>
        <w:t xml:space="preserve"> wi</w:t>
      </w:r>
      <w:r w:rsidR="00E03D5F">
        <w:rPr>
          <w:sz w:val="24"/>
          <w:szCs w:val="24"/>
        </w:rPr>
        <w:t>th two</w:t>
      </w:r>
      <w:r w:rsidR="00134F7E">
        <w:rPr>
          <w:sz w:val="24"/>
          <w:szCs w:val="24"/>
        </w:rPr>
        <w:t xml:space="preserve"> of the</w:t>
      </w:r>
      <w:r w:rsidR="00E03D5F">
        <w:rPr>
          <w:sz w:val="24"/>
          <w:szCs w:val="24"/>
        </w:rPr>
        <w:t xml:space="preserve"> important data features</w:t>
      </w:r>
      <w:r w:rsidR="00C807BB">
        <w:rPr>
          <w:sz w:val="24"/>
          <w:szCs w:val="24"/>
        </w:rPr>
        <w:t>, crime type</w:t>
      </w:r>
      <w:r w:rsidR="004F6016">
        <w:rPr>
          <w:sz w:val="24"/>
          <w:szCs w:val="24"/>
        </w:rPr>
        <w:t xml:space="preserve"> ID</w:t>
      </w:r>
      <w:r w:rsidR="00C807BB">
        <w:rPr>
          <w:sz w:val="24"/>
          <w:szCs w:val="24"/>
        </w:rPr>
        <w:t xml:space="preserve"> and neighbourhood ID</w:t>
      </w:r>
      <w:r w:rsidR="003325C2">
        <w:rPr>
          <w:sz w:val="24"/>
          <w:szCs w:val="24"/>
        </w:rPr>
        <w:t>:</w:t>
      </w:r>
    </w:p>
    <w:p w14:paraId="5ED8D35C" w14:textId="302357FD" w:rsidR="00105A59" w:rsidRDefault="00FD1DE5" w:rsidP="00286405">
      <w:pPr>
        <w:spacing w:line="360" w:lineRule="auto"/>
        <w:rPr>
          <w:sz w:val="24"/>
          <w:szCs w:val="24"/>
        </w:rPr>
      </w:pPr>
      <w:r>
        <w:rPr>
          <w:noProof/>
        </w:rPr>
        <w:drawing>
          <wp:inline distT="0" distB="0" distL="0" distR="0" wp14:anchorId="73875DB1" wp14:editId="1A8B1D3C">
            <wp:extent cx="5135880" cy="4160520"/>
            <wp:effectExtent l="0" t="0" r="7620" b="0"/>
            <wp:docPr id="1012531688" name="Picture 2" descr="A picture containing text, screenshot, lin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531688" name="Picture 2" descr="A picture containing text, screenshot, line, rectangle&#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135880" cy="4160520"/>
                    </a:xfrm>
                    <a:prstGeom prst="rect">
                      <a:avLst/>
                    </a:prstGeom>
                    <a:noFill/>
                    <a:ln>
                      <a:noFill/>
                    </a:ln>
                  </pic:spPr>
                </pic:pic>
              </a:graphicData>
            </a:graphic>
          </wp:inline>
        </w:drawing>
      </w:r>
    </w:p>
    <w:p w14:paraId="6D2D5BDA" w14:textId="3034E0DA" w:rsidR="006D5780" w:rsidRPr="00BC2290" w:rsidRDefault="00696E84" w:rsidP="00696E84">
      <w:pPr>
        <w:pStyle w:val="Caption"/>
        <w:rPr>
          <w:color w:val="000000" w:themeColor="text1"/>
        </w:rPr>
      </w:pPr>
      <w:bookmarkStart w:id="666" w:name="_Toc136125843"/>
      <w:r w:rsidRPr="00BC2290">
        <w:rPr>
          <w:color w:val="000000" w:themeColor="text1"/>
        </w:rPr>
        <w:t xml:space="preserve">Figure </w:t>
      </w:r>
      <w:r w:rsidRPr="00BC2290">
        <w:rPr>
          <w:color w:val="000000" w:themeColor="text1"/>
        </w:rPr>
        <w:fldChar w:fldCharType="begin"/>
      </w:r>
      <w:r w:rsidRPr="00BC2290">
        <w:rPr>
          <w:color w:val="000000" w:themeColor="text1"/>
        </w:rPr>
        <w:instrText xml:space="preserve"> SEQ Figure \* ARABIC </w:instrText>
      </w:r>
      <w:r w:rsidRPr="00BC2290">
        <w:rPr>
          <w:color w:val="000000" w:themeColor="text1"/>
        </w:rPr>
        <w:fldChar w:fldCharType="separate"/>
      </w:r>
      <w:r w:rsidR="00134F7E">
        <w:rPr>
          <w:noProof/>
          <w:color w:val="000000" w:themeColor="text1"/>
        </w:rPr>
        <w:t>18</w:t>
      </w:r>
      <w:r w:rsidRPr="00BC2290">
        <w:rPr>
          <w:color w:val="000000" w:themeColor="text1"/>
        </w:rPr>
        <w:fldChar w:fldCharType="end"/>
      </w:r>
      <w:r w:rsidRPr="00BC2290">
        <w:rPr>
          <w:color w:val="000000" w:themeColor="text1"/>
        </w:rPr>
        <w:t xml:space="preserve">. Plot representing the distinct </w:t>
      </w:r>
      <w:r w:rsidR="00640C5B" w:rsidRPr="00BC2290">
        <w:rPr>
          <w:color w:val="000000" w:themeColor="text1"/>
        </w:rPr>
        <w:t>clusters.</w:t>
      </w:r>
      <w:bookmarkEnd w:id="666"/>
    </w:p>
    <w:p w14:paraId="582FDC9B" w14:textId="04E73851" w:rsidR="00B83E41" w:rsidRDefault="00640C5B" w:rsidP="00640C5B">
      <w:pPr>
        <w:jc w:val="both"/>
        <w:rPr>
          <w:rFonts w:cstheme="minorHAnsi"/>
          <w:i/>
          <w:iCs/>
          <w:color w:val="000000" w:themeColor="text1"/>
          <w:sz w:val="18"/>
          <w:szCs w:val="18"/>
        </w:rPr>
      </w:pPr>
      <w:r w:rsidRPr="00BC2290">
        <w:rPr>
          <w:rFonts w:cstheme="minorHAnsi"/>
          <w:i/>
          <w:iCs/>
          <w:color w:val="000000" w:themeColor="text1"/>
          <w:sz w:val="18"/>
          <w:szCs w:val="18"/>
        </w:rPr>
        <w:t>Source: The Author. Adapted from Vancouver crime dataset (2003-2017).</w:t>
      </w:r>
    </w:p>
    <w:p w14:paraId="0CA65B21" w14:textId="003A3B47" w:rsidR="00B83E41" w:rsidRDefault="00B83E41" w:rsidP="00640C5B">
      <w:pPr>
        <w:jc w:val="both"/>
        <w:rPr>
          <w:rFonts w:cstheme="minorHAnsi"/>
          <w:i/>
          <w:iCs/>
          <w:color w:val="000000" w:themeColor="text1"/>
          <w:sz w:val="18"/>
          <w:szCs w:val="18"/>
        </w:rPr>
      </w:pPr>
      <w:r>
        <w:rPr>
          <w:rFonts w:cstheme="minorHAnsi"/>
          <w:i/>
          <w:iCs/>
          <w:noProof/>
          <w:color w:val="000000" w:themeColor="text1"/>
          <w:sz w:val="18"/>
          <w:szCs w:val="18"/>
        </w:rPr>
        <w:lastRenderedPageBreak/>
        <w:drawing>
          <wp:inline distT="0" distB="0" distL="0" distR="0" wp14:anchorId="382B2B8F" wp14:editId="5D7C2F94">
            <wp:extent cx="4846320" cy="4160520"/>
            <wp:effectExtent l="0" t="0" r="0" b="0"/>
            <wp:docPr id="1688702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846320" cy="4160520"/>
                    </a:xfrm>
                    <a:prstGeom prst="rect">
                      <a:avLst/>
                    </a:prstGeom>
                    <a:noFill/>
                    <a:ln>
                      <a:noFill/>
                    </a:ln>
                  </pic:spPr>
                </pic:pic>
              </a:graphicData>
            </a:graphic>
          </wp:inline>
        </w:drawing>
      </w:r>
    </w:p>
    <w:p w14:paraId="7C658895" w14:textId="23AD1748" w:rsidR="00134F7E" w:rsidRPr="00134F7E" w:rsidRDefault="00134F7E" w:rsidP="00134F7E">
      <w:pPr>
        <w:pStyle w:val="Caption"/>
        <w:rPr>
          <w:color w:val="auto"/>
        </w:rPr>
      </w:pPr>
      <w:r w:rsidRPr="00134F7E">
        <w:rPr>
          <w:color w:val="auto"/>
        </w:rPr>
        <w:t xml:space="preserve">Figure </w:t>
      </w:r>
      <w:r w:rsidRPr="00134F7E">
        <w:rPr>
          <w:color w:val="auto"/>
        </w:rPr>
        <w:fldChar w:fldCharType="begin"/>
      </w:r>
      <w:r w:rsidRPr="00134F7E">
        <w:rPr>
          <w:color w:val="auto"/>
        </w:rPr>
        <w:instrText xml:space="preserve"> SEQ Figure \* ARABIC </w:instrText>
      </w:r>
      <w:r w:rsidRPr="00134F7E">
        <w:rPr>
          <w:color w:val="auto"/>
        </w:rPr>
        <w:fldChar w:fldCharType="separate"/>
      </w:r>
      <w:r w:rsidRPr="00134F7E">
        <w:rPr>
          <w:noProof/>
          <w:color w:val="auto"/>
        </w:rPr>
        <w:t>19</w:t>
      </w:r>
      <w:r w:rsidRPr="00134F7E">
        <w:rPr>
          <w:color w:val="auto"/>
        </w:rPr>
        <w:fldChar w:fldCharType="end"/>
      </w:r>
      <w:r w:rsidRPr="00134F7E">
        <w:rPr>
          <w:color w:val="auto"/>
        </w:rPr>
        <w:t>. K- Means Heatmap.</w:t>
      </w:r>
    </w:p>
    <w:p w14:paraId="7EC13E03" w14:textId="77777777" w:rsidR="00134F7E" w:rsidRPr="00134F7E" w:rsidRDefault="00134F7E" w:rsidP="00134F7E">
      <w:pPr>
        <w:jc w:val="both"/>
        <w:rPr>
          <w:rFonts w:cstheme="minorHAnsi"/>
          <w:i/>
          <w:iCs/>
          <w:sz w:val="18"/>
          <w:szCs w:val="18"/>
        </w:rPr>
      </w:pPr>
      <w:r w:rsidRPr="00134F7E">
        <w:rPr>
          <w:rFonts w:cstheme="minorHAnsi"/>
          <w:i/>
          <w:iCs/>
          <w:sz w:val="18"/>
          <w:szCs w:val="18"/>
        </w:rPr>
        <w:t>Source: The Author. Adapted from Vancouver crime dataset (2003-2017).</w:t>
      </w:r>
    </w:p>
    <w:p w14:paraId="13814C96" w14:textId="77777777" w:rsidR="00640C5B" w:rsidRPr="00640C5B" w:rsidRDefault="00640C5B" w:rsidP="00640C5B">
      <w:pPr>
        <w:jc w:val="both"/>
        <w:rPr>
          <w:rFonts w:cstheme="minorHAnsi"/>
          <w:i/>
          <w:iCs/>
          <w:color w:val="000000" w:themeColor="text1"/>
          <w:sz w:val="18"/>
          <w:szCs w:val="18"/>
        </w:rPr>
      </w:pPr>
    </w:p>
    <w:p w14:paraId="27D8A463" w14:textId="31CFACBD" w:rsidR="00B86A22" w:rsidRPr="00286405" w:rsidRDefault="00B86A22" w:rsidP="00286405">
      <w:pPr>
        <w:spacing w:line="360" w:lineRule="auto"/>
        <w:rPr>
          <w:sz w:val="24"/>
          <w:szCs w:val="24"/>
        </w:rPr>
      </w:pPr>
      <w:r>
        <w:rPr>
          <w:sz w:val="24"/>
          <w:szCs w:val="24"/>
        </w:rPr>
        <w:t>The</w:t>
      </w:r>
      <w:r w:rsidR="0032646E">
        <w:rPr>
          <w:sz w:val="24"/>
          <w:szCs w:val="24"/>
        </w:rPr>
        <w:t xml:space="preserve"> </w:t>
      </w:r>
      <w:r w:rsidR="00E313BC">
        <w:rPr>
          <w:sz w:val="24"/>
          <w:szCs w:val="24"/>
        </w:rPr>
        <w:t>‘C</w:t>
      </w:r>
      <w:r w:rsidR="0032646E">
        <w:rPr>
          <w:sz w:val="24"/>
          <w:szCs w:val="24"/>
        </w:rPr>
        <w:t>rime</w:t>
      </w:r>
      <w:r w:rsidR="00F364E9">
        <w:rPr>
          <w:sz w:val="24"/>
          <w:szCs w:val="24"/>
        </w:rPr>
        <w:t xml:space="preserve"> </w:t>
      </w:r>
      <w:r w:rsidR="00E313BC">
        <w:rPr>
          <w:sz w:val="24"/>
          <w:szCs w:val="24"/>
        </w:rPr>
        <w:t>Type ID’</w:t>
      </w:r>
      <w:r w:rsidR="0032646E">
        <w:rPr>
          <w:sz w:val="24"/>
          <w:szCs w:val="24"/>
        </w:rPr>
        <w:t xml:space="preserve"> </w:t>
      </w:r>
      <w:r w:rsidR="00E313BC">
        <w:rPr>
          <w:sz w:val="24"/>
          <w:szCs w:val="24"/>
        </w:rPr>
        <w:t>ha</w:t>
      </w:r>
      <w:r w:rsidR="00F364E9">
        <w:rPr>
          <w:sz w:val="24"/>
          <w:szCs w:val="24"/>
        </w:rPr>
        <w:t>s</w:t>
      </w:r>
      <w:r w:rsidR="00E313BC">
        <w:rPr>
          <w:sz w:val="24"/>
          <w:szCs w:val="24"/>
        </w:rPr>
        <w:t xml:space="preserve"> a relationship with</w:t>
      </w:r>
      <w:r w:rsidR="0032646E">
        <w:rPr>
          <w:sz w:val="24"/>
          <w:szCs w:val="24"/>
        </w:rPr>
        <w:t xml:space="preserve"> the ‘Neighbourhood</w:t>
      </w:r>
      <w:r w:rsidR="00AA6E3E">
        <w:rPr>
          <w:sz w:val="24"/>
          <w:szCs w:val="24"/>
        </w:rPr>
        <w:t xml:space="preserve"> </w:t>
      </w:r>
      <w:r w:rsidR="0032646E">
        <w:rPr>
          <w:sz w:val="24"/>
          <w:szCs w:val="24"/>
        </w:rPr>
        <w:t xml:space="preserve">ID’ as seen in the plot </w:t>
      </w:r>
      <w:r w:rsidR="00B53602">
        <w:rPr>
          <w:sz w:val="24"/>
          <w:szCs w:val="24"/>
        </w:rPr>
        <w:t>above.</w:t>
      </w:r>
      <w:r w:rsidR="00BF27CC">
        <w:rPr>
          <w:sz w:val="24"/>
          <w:szCs w:val="24"/>
        </w:rPr>
        <w:t xml:space="preserve"> </w:t>
      </w:r>
      <w:r w:rsidR="001638EA">
        <w:rPr>
          <w:sz w:val="24"/>
          <w:szCs w:val="24"/>
        </w:rPr>
        <w:t>This is relatable to the data exploration which illust</w:t>
      </w:r>
      <w:r w:rsidR="00F4284A">
        <w:rPr>
          <w:sz w:val="24"/>
          <w:szCs w:val="24"/>
        </w:rPr>
        <w:t xml:space="preserve">rated how certain Neighbourhoods </w:t>
      </w:r>
      <w:r w:rsidR="00F85E11">
        <w:rPr>
          <w:sz w:val="24"/>
          <w:szCs w:val="24"/>
        </w:rPr>
        <w:t>such as</w:t>
      </w:r>
      <w:r w:rsidR="00F4284A">
        <w:rPr>
          <w:sz w:val="24"/>
          <w:szCs w:val="24"/>
        </w:rPr>
        <w:t xml:space="preserve"> the CBD, </w:t>
      </w:r>
      <w:r w:rsidR="00F85E11">
        <w:rPr>
          <w:sz w:val="24"/>
          <w:szCs w:val="24"/>
        </w:rPr>
        <w:t>experienced</w:t>
      </w:r>
      <w:r w:rsidR="00F4284A">
        <w:rPr>
          <w:sz w:val="24"/>
          <w:szCs w:val="24"/>
        </w:rPr>
        <w:t xml:space="preserve"> certain crime</w:t>
      </w:r>
      <w:r w:rsidR="00F85E11">
        <w:rPr>
          <w:sz w:val="24"/>
          <w:szCs w:val="24"/>
        </w:rPr>
        <w:t xml:space="preserve">s, </w:t>
      </w:r>
      <w:r w:rsidR="00F4284A">
        <w:rPr>
          <w:sz w:val="24"/>
          <w:szCs w:val="24"/>
        </w:rPr>
        <w:t>at specific times</w:t>
      </w:r>
      <w:r w:rsidR="00411BC2">
        <w:rPr>
          <w:sz w:val="24"/>
          <w:szCs w:val="24"/>
        </w:rPr>
        <w:t>,</w:t>
      </w:r>
      <w:r w:rsidR="00742C4B">
        <w:rPr>
          <w:sz w:val="24"/>
          <w:szCs w:val="24"/>
        </w:rPr>
        <w:t xml:space="preserve"> whic</w:t>
      </w:r>
      <w:r w:rsidR="0081467D">
        <w:rPr>
          <w:sz w:val="24"/>
          <w:szCs w:val="24"/>
        </w:rPr>
        <w:t>h can</w:t>
      </w:r>
      <w:r w:rsidR="00CC1CA3">
        <w:rPr>
          <w:sz w:val="24"/>
          <w:szCs w:val="24"/>
        </w:rPr>
        <w:t xml:space="preserve"> be</w:t>
      </w:r>
      <w:r w:rsidR="0081467D">
        <w:rPr>
          <w:sz w:val="24"/>
          <w:szCs w:val="24"/>
        </w:rPr>
        <w:t xml:space="preserve"> useful </w:t>
      </w:r>
      <w:r w:rsidR="00BD1C71">
        <w:rPr>
          <w:sz w:val="24"/>
          <w:szCs w:val="24"/>
        </w:rPr>
        <w:t>knowledge for</w:t>
      </w:r>
      <w:r w:rsidR="0081467D">
        <w:rPr>
          <w:sz w:val="24"/>
          <w:szCs w:val="24"/>
        </w:rPr>
        <w:t xml:space="preserve"> law enforcement agencies in </w:t>
      </w:r>
      <w:r w:rsidR="00CC1CA3">
        <w:rPr>
          <w:sz w:val="24"/>
          <w:szCs w:val="24"/>
        </w:rPr>
        <w:t>preventing crimes</w:t>
      </w:r>
      <w:r w:rsidR="00FF5ABC">
        <w:rPr>
          <w:sz w:val="24"/>
          <w:szCs w:val="24"/>
        </w:rPr>
        <w:t xml:space="preserve"> with similar data</w:t>
      </w:r>
      <w:r w:rsidR="00E77163">
        <w:rPr>
          <w:sz w:val="24"/>
          <w:szCs w:val="24"/>
        </w:rPr>
        <w:t xml:space="preserve"> features</w:t>
      </w:r>
      <w:r w:rsidR="00CC1CA3">
        <w:rPr>
          <w:sz w:val="24"/>
          <w:szCs w:val="24"/>
        </w:rPr>
        <w:t>.</w:t>
      </w:r>
    </w:p>
    <w:sectPr w:rsidR="00B86A22" w:rsidRPr="00286405" w:rsidSect="00742271">
      <w:headerReference w:type="default" r:id="rId48"/>
      <w:footerReference w:type="default" r:id="rId49"/>
      <w:pgSz w:w="11906" w:h="16838" w:code="9"/>
      <w:pgMar w:top="1440" w:right="1559" w:bottom="1440" w:left="1440"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5900DA" w14:textId="77777777" w:rsidR="00905F38" w:rsidRDefault="00905F38" w:rsidP="007A1362">
      <w:pPr>
        <w:spacing w:after="0" w:line="240" w:lineRule="auto"/>
      </w:pPr>
      <w:r>
        <w:separator/>
      </w:r>
    </w:p>
  </w:endnote>
  <w:endnote w:type="continuationSeparator" w:id="0">
    <w:p w14:paraId="2E6041B9" w14:textId="77777777" w:rsidR="00905F38" w:rsidRDefault="00905F38" w:rsidP="007A1362">
      <w:pPr>
        <w:spacing w:after="0" w:line="240" w:lineRule="auto"/>
      </w:pPr>
      <w:r>
        <w:continuationSeparator/>
      </w:r>
    </w:p>
  </w:endnote>
  <w:endnote w:type="continuationNotice" w:id="1">
    <w:p w14:paraId="76A4143C" w14:textId="77777777" w:rsidR="00905F38" w:rsidRDefault="00905F3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26C32" w14:textId="77777777" w:rsidR="00AC0D34" w:rsidRDefault="00AC0D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FC157" w14:textId="77777777" w:rsidR="00CE0D56" w:rsidRDefault="00CE0D56">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0F2095AF" w14:textId="11FA73F9" w:rsidR="003058B1" w:rsidRDefault="003058B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77DD8E" w14:textId="77777777" w:rsidR="003058B1" w:rsidRDefault="003058B1">
    <w:pPr>
      <w:pStyle w:val="Footer"/>
      <w:jc w:val="center"/>
    </w:pPr>
  </w:p>
  <w:p w14:paraId="207B6BC7" w14:textId="77777777" w:rsidR="003058B1" w:rsidRDefault="003058B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5245769"/>
      <w:docPartObj>
        <w:docPartGallery w:val="Page Numbers (Bottom of Page)"/>
        <w:docPartUnique/>
      </w:docPartObj>
    </w:sdtPr>
    <w:sdtEndPr>
      <w:rPr>
        <w:noProof/>
      </w:rPr>
    </w:sdtEndPr>
    <w:sdtContent>
      <w:p w14:paraId="09153988" w14:textId="5D63B19D" w:rsidR="00E873CF" w:rsidRDefault="00E873C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698597" w14:textId="77777777" w:rsidR="006F4EC2" w:rsidRDefault="006F4EC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262791"/>
      <w:docPartObj>
        <w:docPartGallery w:val="Page Numbers (Bottom of Page)"/>
        <w:docPartUnique/>
      </w:docPartObj>
    </w:sdtPr>
    <w:sdtEndPr>
      <w:rPr>
        <w:noProof/>
      </w:rPr>
    </w:sdtEndPr>
    <w:sdtContent>
      <w:p w14:paraId="402DCA3D" w14:textId="60E2EFB4" w:rsidR="008B6E4E" w:rsidRDefault="008B6E4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5B02CB" w14:textId="77777777" w:rsidR="00C44F88" w:rsidRDefault="00C44F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844CA9" w14:textId="77777777" w:rsidR="00905F38" w:rsidRDefault="00905F38" w:rsidP="007A1362">
      <w:pPr>
        <w:spacing w:after="0" w:line="240" w:lineRule="auto"/>
      </w:pPr>
      <w:r>
        <w:separator/>
      </w:r>
    </w:p>
  </w:footnote>
  <w:footnote w:type="continuationSeparator" w:id="0">
    <w:p w14:paraId="5E36DBA7" w14:textId="77777777" w:rsidR="00905F38" w:rsidRDefault="00905F38" w:rsidP="007A1362">
      <w:pPr>
        <w:spacing w:after="0" w:line="240" w:lineRule="auto"/>
      </w:pPr>
      <w:r>
        <w:continuationSeparator/>
      </w:r>
    </w:p>
  </w:footnote>
  <w:footnote w:type="continuationNotice" w:id="1">
    <w:p w14:paraId="77FA1C55" w14:textId="77777777" w:rsidR="00905F38" w:rsidRDefault="00905F3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38670" w14:textId="77777777" w:rsidR="00AC0D34" w:rsidRDefault="00AC0D3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F3C05B" w14:textId="77777777" w:rsidR="00AC0D34" w:rsidRDefault="00AC0D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68D5CA" w14:textId="77777777" w:rsidR="00AC0D34" w:rsidRDefault="00AC0D3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A5A01" w14:textId="77777777" w:rsidR="006F4EC2" w:rsidRDefault="006F4EC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E16F3" w14:textId="77777777" w:rsidR="006F4EC2" w:rsidRDefault="006F4EC2">
    <w:pPr>
      <w:pStyle w:val="Header"/>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80BE7"/>
    <w:multiLevelType w:val="hybridMultilevel"/>
    <w:tmpl w:val="229E8B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EE41CD"/>
    <w:multiLevelType w:val="hybridMultilevel"/>
    <w:tmpl w:val="515225A8"/>
    <w:lvl w:ilvl="0" w:tplc="0012EBE4">
      <w:start w:val="1"/>
      <w:numFmt w:val="bullet"/>
      <w:lvlText w:val=""/>
      <w:lvlJc w:val="left"/>
      <w:pPr>
        <w:tabs>
          <w:tab w:val="num" w:pos="720"/>
        </w:tabs>
        <w:ind w:left="720" w:hanging="360"/>
      </w:pPr>
      <w:rPr>
        <w:rFonts w:ascii="Wingdings" w:hAnsi="Wingdings" w:hint="default"/>
      </w:rPr>
    </w:lvl>
    <w:lvl w:ilvl="1" w:tplc="3FD08F3A" w:tentative="1">
      <w:start w:val="1"/>
      <w:numFmt w:val="bullet"/>
      <w:lvlText w:val=""/>
      <w:lvlJc w:val="left"/>
      <w:pPr>
        <w:tabs>
          <w:tab w:val="num" w:pos="1440"/>
        </w:tabs>
        <w:ind w:left="1440" w:hanging="360"/>
      </w:pPr>
      <w:rPr>
        <w:rFonts w:ascii="Wingdings" w:hAnsi="Wingdings" w:hint="default"/>
      </w:rPr>
    </w:lvl>
    <w:lvl w:ilvl="2" w:tplc="2A7E9F6E" w:tentative="1">
      <w:start w:val="1"/>
      <w:numFmt w:val="bullet"/>
      <w:lvlText w:val=""/>
      <w:lvlJc w:val="left"/>
      <w:pPr>
        <w:tabs>
          <w:tab w:val="num" w:pos="2160"/>
        </w:tabs>
        <w:ind w:left="2160" w:hanging="360"/>
      </w:pPr>
      <w:rPr>
        <w:rFonts w:ascii="Wingdings" w:hAnsi="Wingdings" w:hint="default"/>
      </w:rPr>
    </w:lvl>
    <w:lvl w:ilvl="3" w:tplc="ABEE79B6" w:tentative="1">
      <w:start w:val="1"/>
      <w:numFmt w:val="bullet"/>
      <w:lvlText w:val=""/>
      <w:lvlJc w:val="left"/>
      <w:pPr>
        <w:tabs>
          <w:tab w:val="num" w:pos="2880"/>
        </w:tabs>
        <w:ind w:left="2880" w:hanging="360"/>
      </w:pPr>
      <w:rPr>
        <w:rFonts w:ascii="Wingdings" w:hAnsi="Wingdings" w:hint="default"/>
      </w:rPr>
    </w:lvl>
    <w:lvl w:ilvl="4" w:tplc="9D52E3B6" w:tentative="1">
      <w:start w:val="1"/>
      <w:numFmt w:val="bullet"/>
      <w:lvlText w:val=""/>
      <w:lvlJc w:val="left"/>
      <w:pPr>
        <w:tabs>
          <w:tab w:val="num" w:pos="3600"/>
        </w:tabs>
        <w:ind w:left="3600" w:hanging="360"/>
      </w:pPr>
      <w:rPr>
        <w:rFonts w:ascii="Wingdings" w:hAnsi="Wingdings" w:hint="default"/>
      </w:rPr>
    </w:lvl>
    <w:lvl w:ilvl="5" w:tplc="628CFDCE" w:tentative="1">
      <w:start w:val="1"/>
      <w:numFmt w:val="bullet"/>
      <w:lvlText w:val=""/>
      <w:lvlJc w:val="left"/>
      <w:pPr>
        <w:tabs>
          <w:tab w:val="num" w:pos="4320"/>
        </w:tabs>
        <w:ind w:left="4320" w:hanging="360"/>
      </w:pPr>
      <w:rPr>
        <w:rFonts w:ascii="Wingdings" w:hAnsi="Wingdings" w:hint="default"/>
      </w:rPr>
    </w:lvl>
    <w:lvl w:ilvl="6" w:tplc="9084C408" w:tentative="1">
      <w:start w:val="1"/>
      <w:numFmt w:val="bullet"/>
      <w:lvlText w:val=""/>
      <w:lvlJc w:val="left"/>
      <w:pPr>
        <w:tabs>
          <w:tab w:val="num" w:pos="5040"/>
        </w:tabs>
        <w:ind w:left="5040" w:hanging="360"/>
      </w:pPr>
      <w:rPr>
        <w:rFonts w:ascii="Wingdings" w:hAnsi="Wingdings" w:hint="default"/>
      </w:rPr>
    </w:lvl>
    <w:lvl w:ilvl="7" w:tplc="0D0A889C" w:tentative="1">
      <w:start w:val="1"/>
      <w:numFmt w:val="bullet"/>
      <w:lvlText w:val=""/>
      <w:lvlJc w:val="left"/>
      <w:pPr>
        <w:tabs>
          <w:tab w:val="num" w:pos="5760"/>
        </w:tabs>
        <w:ind w:left="5760" w:hanging="360"/>
      </w:pPr>
      <w:rPr>
        <w:rFonts w:ascii="Wingdings" w:hAnsi="Wingdings" w:hint="default"/>
      </w:rPr>
    </w:lvl>
    <w:lvl w:ilvl="8" w:tplc="68DC4132"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8FE34C2"/>
    <w:multiLevelType w:val="hybridMultilevel"/>
    <w:tmpl w:val="582E31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777D01"/>
    <w:multiLevelType w:val="multilevel"/>
    <w:tmpl w:val="D4D6BA0E"/>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2A0250F"/>
    <w:multiLevelType w:val="hybridMultilevel"/>
    <w:tmpl w:val="CE787C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2320B6"/>
    <w:multiLevelType w:val="hybridMultilevel"/>
    <w:tmpl w:val="99EA0EE4"/>
    <w:lvl w:ilvl="0" w:tplc="2D4AEB6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F320639"/>
    <w:multiLevelType w:val="multilevel"/>
    <w:tmpl w:val="A4B41C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0C734B3"/>
    <w:multiLevelType w:val="hybridMultilevel"/>
    <w:tmpl w:val="27F08E3E"/>
    <w:lvl w:ilvl="0" w:tplc="42B2F308">
      <w:start w:val="14"/>
      <w:numFmt w:val="decimal"/>
      <w:lvlText w:val="%1"/>
      <w:lvlJc w:val="left"/>
      <w:pPr>
        <w:ind w:left="720" w:hanging="360"/>
      </w:pPr>
      <w:rPr>
        <w:rFonts w:asciiTheme="majorHAnsi" w:eastAsiaTheme="majorEastAsia" w:hAnsiTheme="majorHAnsi" w:cstheme="majorBidi" w:hint="default"/>
        <w:color w:val="262626" w:themeColor="text1" w:themeTint="D9"/>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1A31465"/>
    <w:multiLevelType w:val="multilevel"/>
    <w:tmpl w:val="01569A66"/>
    <w:lvl w:ilvl="0">
      <w:start w:val="1"/>
      <w:numFmt w:val="bullet"/>
      <w:lvlText w:val=""/>
      <w:lvlJc w:val="left"/>
      <w:pPr>
        <w:ind w:left="360" w:hanging="360"/>
      </w:pPr>
      <w:rPr>
        <w:rFonts w:ascii="Symbol" w:hAnsi="Symbol"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6D71D6"/>
    <w:multiLevelType w:val="multilevel"/>
    <w:tmpl w:val="E0407D52"/>
    <w:lvl w:ilvl="0">
      <w:start w:val="1"/>
      <w:numFmt w:val="decimal"/>
      <w:lvlText w:val="%1)"/>
      <w:lvlJc w:val="center"/>
      <w:pPr>
        <w:ind w:left="360" w:hanging="72"/>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center"/>
      <w:pPr>
        <w:ind w:left="3240" w:hanging="360"/>
      </w:pPr>
      <w:rPr>
        <w:rFonts w:hint="default"/>
      </w:rPr>
    </w:lvl>
  </w:abstractNum>
  <w:abstractNum w:abstractNumId="10" w15:restartNumberingAfterBreak="0">
    <w:nsid w:val="32215E54"/>
    <w:multiLevelType w:val="multilevel"/>
    <w:tmpl w:val="5906A1FC"/>
    <w:lvl w:ilvl="0">
      <w:start w:val="1"/>
      <w:numFmt w:val="decimal"/>
      <w:lvlText w:val="%1."/>
      <w:lvlJc w:val="left"/>
      <w:pPr>
        <w:ind w:left="720" w:hanging="360"/>
      </w:pPr>
      <w:rPr>
        <w:b w:val="0"/>
        <w:bCs w:val="0"/>
      </w:rPr>
    </w:lvl>
    <w:lvl w:ilvl="1">
      <w:start w:val="4"/>
      <w:numFmt w:val="decimal"/>
      <w:isLgl/>
      <w:lvlText w:val="%1.%2."/>
      <w:lvlJc w:val="left"/>
      <w:pPr>
        <w:ind w:left="720" w:hanging="360"/>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11" w15:restartNumberingAfterBreak="0">
    <w:nsid w:val="3EEA6A33"/>
    <w:multiLevelType w:val="multilevel"/>
    <w:tmpl w:val="E5B291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5825B39"/>
    <w:multiLevelType w:val="hybridMultilevel"/>
    <w:tmpl w:val="CC705C22"/>
    <w:lvl w:ilvl="0" w:tplc="0480E9A6">
      <w:start w:val="1"/>
      <w:numFmt w:val="bullet"/>
      <w:lvlText w:val=""/>
      <w:lvlJc w:val="left"/>
      <w:pPr>
        <w:tabs>
          <w:tab w:val="num" w:pos="720"/>
        </w:tabs>
        <w:ind w:left="720" w:hanging="360"/>
      </w:pPr>
      <w:rPr>
        <w:rFonts w:ascii="Wingdings" w:hAnsi="Wingdings" w:hint="default"/>
      </w:rPr>
    </w:lvl>
    <w:lvl w:ilvl="1" w:tplc="2490FB38" w:tentative="1">
      <w:start w:val="1"/>
      <w:numFmt w:val="bullet"/>
      <w:lvlText w:val=""/>
      <w:lvlJc w:val="left"/>
      <w:pPr>
        <w:tabs>
          <w:tab w:val="num" w:pos="1440"/>
        </w:tabs>
        <w:ind w:left="1440" w:hanging="360"/>
      </w:pPr>
      <w:rPr>
        <w:rFonts w:ascii="Wingdings" w:hAnsi="Wingdings" w:hint="default"/>
      </w:rPr>
    </w:lvl>
    <w:lvl w:ilvl="2" w:tplc="18B2C7AA" w:tentative="1">
      <w:start w:val="1"/>
      <w:numFmt w:val="bullet"/>
      <w:lvlText w:val=""/>
      <w:lvlJc w:val="left"/>
      <w:pPr>
        <w:tabs>
          <w:tab w:val="num" w:pos="2160"/>
        </w:tabs>
        <w:ind w:left="2160" w:hanging="360"/>
      </w:pPr>
      <w:rPr>
        <w:rFonts w:ascii="Wingdings" w:hAnsi="Wingdings" w:hint="default"/>
      </w:rPr>
    </w:lvl>
    <w:lvl w:ilvl="3" w:tplc="595CAFF4" w:tentative="1">
      <w:start w:val="1"/>
      <w:numFmt w:val="bullet"/>
      <w:lvlText w:val=""/>
      <w:lvlJc w:val="left"/>
      <w:pPr>
        <w:tabs>
          <w:tab w:val="num" w:pos="2880"/>
        </w:tabs>
        <w:ind w:left="2880" w:hanging="360"/>
      </w:pPr>
      <w:rPr>
        <w:rFonts w:ascii="Wingdings" w:hAnsi="Wingdings" w:hint="default"/>
      </w:rPr>
    </w:lvl>
    <w:lvl w:ilvl="4" w:tplc="D0027CA2" w:tentative="1">
      <w:start w:val="1"/>
      <w:numFmt w:val="bullet"/>
      <w:lvlText w:val=""/>
      <w:lvlJc w:val="left"/>
      <w:pPr>
        <w:tabs>
          <w:tab w:val="num" w:pos="3600"/>
        </w:tabs>
        <w:ind w:left="3600" w:hanging="360"/>
      </w:pPr>
      <w:rPr>
        <w:rFonts w:ascii="Wingdings" w:hAnsi="Wingdings" w:hint="default"/>
      </w:rPr>
    </w:lvl>
    <w:lvl w:ilvl="5" w:tplc="AE963BE0" w:tentative="1">
      <w:start w:val="1"/>
      <w:numFmt w:val="bullet"/>
      <w:lvlText w:val=""/>
      <w:lvlJc w:val="left"/>
      <w:pPr>
        <w:tabs>
          <w:tab w:val="num" w:pos="4320"/>
        </w:tabs>
        <w:ind w:left="4320" w:hanging="360"/>
      </w:pPr>
      <w:rPr>
        <w:rFonts w:ascii="Wingdings" w:hAnsi="Wingdings" w:hint="default"/>
      </w:rPr>
    </w:lvl>
    <w:lvl w:ilvl="6" w:tplc="6C2C3F06" w:tentative="1">
      <w:start w:val="1"/>
      <w:numFmt w:val="bullet"/>
      <w:lvlText w:val=""/>
      <w:lvlJc w:val="left"/>
      <w:pPr>
        <w:tabs>
          <w:tab w:val="num" w:pos="5040"/>
        </w:tabs>
        <w:ind w:left="5040" w:hanging="360"/>
      </w:pPr>
      <w:rPr>
        <w:rFonts w:ascii="Wingdings" w:hAnsi="Wingdings" w:hint="default"/>
      </w:rPr>
    </w:lvl>
    <w:lvl w:ilvl="7" w:tplc="28080C00" w:tentative="1">
      <w:start w:val="1"/>
      <w:numFmt w:val="bullet"/>
      <w:lvlText w:val=""/>
      <w:lvlJc w:val="left"/>
      <w:pPr>
        <w:tabs>
          <w:tab w:val="num" w:pos="5760"/>
        </w:tabs>
        <w:ind w:left="5760" w:hanging="360"/>
      </w:pPr>
      <w:rPr>
        <w:rFonts w:ascii="Wingdings" w:hAnsi="Wingdings" w:hint="default"/>
      </w:rPr>
    </w:lvl>
    <w:lvl w:ilvl="8" w:tplc="D276A9CC"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7B526C0"/>
    <w:multiLevelType w:val="multilevel"/>
    <w:tmpl w:val="8E56DD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B0F375A"/>
    <w:multiLevelType w:val="multilevel"/>
    <w:tmpl w:val="DB54D9A2"/>
    <w:lvl w:ilvl="0">
      <w:start w:val="1"/>
      <w:numFmt w:val="decimal"/>
      <w:lvlText w:val="%1."/>
      <w:lvlJc w:val="left"/>
      <w:pPr>
        <w:ind w:left="720" w:hanging="360"/>
      </w:p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4E1553D4"/>
    <w:multiLevelType w:val="multilevel"/>
    <w:tmpl w:val="0E1A6A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105179211">
    <w:abstractNumId w:val="1"/>
  </w:num>
  <w:num w:numId="2" w16cid:durableId="35472369">
    <w:abstractNumId w:val="12"/>
  </w:num>
  <w:num w:numId="3" w16cid:durableId="1766343954">
    <w:abstractNumId w:val="11"/>
  </w:num>
  <w:num w:numId="4" w16cid:durableId="457649780">
    <w:abstractNumId w:val="13"/>
  </w:num>
  <w:num w:numId="5" w16cid:durableId="336734690">
    <w:abstractNumId w:val="8"/>
  </w:num>
  <w:num w:numId="6" w16cid:durableId="48463280">
    <w:abstractNumId w:val="2"/>
  </w:num>
  <w:num w:numId="7" w16cid:durableId="1472594396">
    <w:abstractNumId w:val="0"/>
  </w:num>
  <w:num w:numId="8" w16cid:durableId="599679943">
    <w:abstractNumId w:val="5"/>
  </w:num>
  <w:num w:numId="9" w16cid:durableId="1860196523">
    <w:abstractNumId w:val="6"/>
  </w:num>
  <w:num w:numId="10" w16cid:durableId="1742481961">
    <w:abstractNumId w:val="4"/>
  </w:num>
  <w:num w:numId="11" w16cid:durableId="1859729515">
    <w:abstractNumId w:val="10"/>
  </w:num>
  <w:num w:numId="12" w16cid:durableId="1152136842">
    <w:abstractNumId w:val="15"/>
  </w:num>
  <w:num w:numId="13" w16cid:durableId="885023148">
    <w:abstractNumId w:val="14"/>
  </w:num>
  <w:num w:numId="14" w16cid:durableId="353271699">
    <w:abstractNumId w:val="3"/>
  </w:num>
  <w:num w:numId="15" w16cid:durableId="1219442388">
    <w:abstractNumId w:val="9"/>
  </w:num>
  <w:num w:numId="16" w16cid:durableId="14641531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04A9"/>
    <w:rsid w:val="000002B0"/>
    <w:rsid w:val="0000048D"/>
    <w:rsid w:val="00000B51"/>
    <w:rsid w:val="0000172B"/>
    <w:rsid w:val="000019D4"/>
    <w:rsid w:val="00001AE8"/>
    <w:rsid w:val="00002B7E"/>
    <w:rsid w:val="00003267"/>
    <w:rsid w:val="00003565"/>
    <w:rsid w:val="00003C7F"/>
    <w:rsid w:val="00003DCE"/>
    <w:rsid w:val="000042CD"/>
    <w:rsid w:val="00004386"/>
    <w:rsid w:val="000047B8"/>
    <w:rsid w:val="00004937"/>
    <w:rsid w:val="00004A2F"/>
    <w:rsid w:val="00004C7E"/>
    <w:rsid w:val="00004FF9"/>
    <w:rsid w:val="000050AD"/>
    <w:rsid w:val="00005338"/>
    <w:rsid w:val="00005A1A"/>
    <w:rsid w:val="00005A2A"/>
    <w:rsid w:val="00005DB7"/>
    <w:rsid w:val="00005F71"/>
    <w:rsid w:val="00006001"/>
    <w:rsid w:val="000061A0"/>
    <w:rsid w:val="00007227"/>
    <w:rsid w:val="0000739E"/>
    <w:rsid w:val="000074A7"/>
    <w:rsid w:val="00007606"/>
    <w:rsid w:val="00007882"/>
    <w:rsid w:val="0000790A"/>
    <w:rsid w:val="00007A29"/>
    <w:rsid w:val="00010107"/>
    <w:rsid w:val="00010151"/>
    <w:rsid w:val="0001068A"/>
    <w:rsid w:val="00010857"/>
    <w:rsid w:val="00011004"/>
    <w:rsid w:val="000117D8"/>
    <w:rsid w:val="00011A9E"/>
    <w:rsid w:val="00011B2F"/>
    <w:rsid w:val="00011CD1"/>
    <w:rsid w:val="000120A5"/>
    <w:rsid w:val="00012127"/>
    <w:rsid w:val="00012756"/>
    <w:rsid w:val="00012910"/>
    <w:rsid w:val="00013170"/>
    <w:rsid w:val="0001362E"/>
    <w:rsid w:val="000137D1"/>
    <w:rsid w:val="00013C60"/>
    <w:rsid w:val="00014181"/>
    <w:rsid w:val="000151F1"/>
    <w:rsid w:val="00015ABB"/>
    <w:rsid w:val="00015B40"/>
    <w:rsid w:val="00015C5B"/>
    <w:rsid w:val="0001609D"/>
    <w:rsid w:val="00016990"/>
    <w:rsid w:val="00016CF1"/>
    <w:rsid w:val="00016D40"/>
    <w:rsid w:val="00016F28"/>
    <w:rsid w:val="00016F37"/>
    <w:rsid w:val="00016FE5"/>
    <w:rsid w:val="0001702B"/>
    <w:rsid w:val="0001748F"/>
    <w:rsid w:val="00017B0D"/>
    <w:rsid w:val="00017DE3"/>
    <w:rsid w:val="000205B5"/>
    <w:rsid w:val="00020782"/>
    <w:rsid w:val="0002085F"/>
    <w:rsid w:val="000209E9"/>
    <w:rsid w:val="00021809"/>
    <w:rsid w:val="00021827"/>
    <w:rsid w:val="00021FAC"/>
    <w:rsid w:val="00022133"/>
    <w:rsid w:val="000222CB"/>
    <w:rsid w:val="000223D8"/>
    <w:rsid w:val="0002264A"/>
    <w:rsid w:val="00022731"/>
    <w:rsid w:val="00022BF8"/>
    <w:rsid w:val="00022E43"/>
    <w:rsid w:val="000231D7"/>
    <w:rsid w:val="000232B1"/>
    <w:rsid w:val="00023380"/>
    <w:rsid w:val="000236A2"/>
    <w:rsid w:val="0002381B"/>
    <w:rsid w:val="0002476F"/>
    <w:rsid w:val="00024777"/>
    <w:rsid w:val="000248D2"/>
    <w:rsid w:val="00024CD3"/>
    <w:rsid w:val="00024EBA"/>
    <w:rsid w:val="000257D3"/>
    <w:rsid w:val="00025968"/>
    <w:rsid w:val="00026369"/>
    <w:rsid w:val="0002668A"/>
    <w:rsid w:val="00026938"/>
    <w:rsid w:val="00026BFB"/>
    <w:rsid w:val="00026DCC"/>
    <w:rsid w:val="0002744D"/>
    <w:rsid w:val="00027985"/>
    <w:rsid w:val="000300EA"/>
    <w:rsid w:val="0003069E"/>
    <w:rsid w:val="00030819"/>
    <w:rsid w:val="00030AD8"/>
    <w:rsid w:val="00030C0F"/>
    <w:rsid w:val="0003128B"/>
    <w:rsid w:val="00031470"/>
    <w:rsid w:val="0003175D"/>
    <w:rsid w:val="0003205D"/>
    <w:rsid w:val="00032307"/>
    <w:rsid w:val="00033AAE"/>
    <w:rsid w:val="00033C8D"/>
    <w:rsid w:val="0003401A"/>
    <w:rsid w:val="00034918"/>
    <w:rsid w:val="00034C6B"/>
    <w:rsid w:val="00034DE8"/>
    <w:rsid w:val="000355DB"/>
    <w:rsid w:val="000357B5"/>
    <w:rsid w:val="0003592C"/>
    <w:rsid w:val="00036331"/>
    <w:rsid w:val="000364B8"/>
    <w:rsid w:val="000369CE"/>
    <w:rsid w:val="00036BD5"/>
    <w:rsid w:val="00037099"/>
    <w:rsid w:val="000370C8"/>
    <w:rsid w:val="000371EE"/>
    <w:rsid w:val="00037203"/>
    <w:rsid w:val="00037E56"/>
    <w:rsid w:val="000401B6"/>
    <w:rsid w:val="0004058F"/>
    <w:rsid w:val="00040897"/>
    <w:rsid w:val="00040F21"/>
    <w:rsid w:val="000416EA"/>
    <w:rsid w:val="000418C3"/>
    <w:rsid w:val="00041D83"/>
    <w:rsid w:val="000429F6"/>
    <w:rsid w:val="00042B54"/>
    <w:rsid w:val="00042C79"/>
    <w:rsid w:val="00042E94"/>
    <w:rsid w:val="00042FC4"/>
    <w:rsid w:val="00043695"/>
    <w:rsid w:val="00043A4B"/>
    <w:rsid w:val="00043AE1"/>
    <w:rsid w:val="00043B2F"/>
    <w:rsid w:val="00043F55"/>
    <w:rsid w:val="000443F6"/>
    <w:rsid w:val="000446EC"/>
    <w:rsid w:val="00044ABA"/>
    <w:rsid w:val="00044FCA"/>
    <w:rsid w:val="0004503E"/>
    <w:rsid w:val="00045618"/>
    <w:rsid w:val="00045B57"/>
    <w:rsid w:val="0004647B"/>
    <w:rsid w:val="00046AF8"/>
    <w:rsid w:val="00046D9D"/>
    <w:rsid w:val="00047044"/>
    <w:rsid w:val="000472E2"/>
    <w:rsid w:val="00047684"/>
    <w:rsid w:val="000476A9"/>
    <w:rsid w:val="000476B6"/>
    <w:rsid w:val="00047719"/>
    <w:rsid w:val="00047997"/>
    <w:rsid w:val="0004799A"/>
    <w:rsid w:val="000479C7"/>
    <w:rsid w:val="00047AD5"/>
    <w:rsid w:val="00047C0E"/>
    <w:rsid w:val="00047F2C"/>
    <w:rsid w:val="000507BB"/>
    <w:rsid w:val="00050B11"/>
    <w:rsid w:val="00050F8F"/>
    <w:rsid w:val="00051EA9"/>
    <w:rsid w:val="00051F33"/>
    <w:rsid w:val="000522B8"/>
    <w:rsid w:val="000525C3"/>
    <w:rsid w:val="000526D5"/>
    <w:rsid w:val="00052AB6"/>
    <w:rsid w:val="00052EE5"/>
    <w:rsid w:val="00053BFE"/>
    <w:rsid w:val="0005426E"/>
    <w:rsid w:val="0005446B"/>
    <w:rsid w:val="000547E6"/>
    <w:rsid w:val="00054B61"/>
    <w:rsid w:val="00054D55"/>
    <w:rsid w:val="00054E82"/>
    <w:rsid w:val="000550DD"/>
    <w:rsid w:val="000551C1"/>
    <w:rsid w:val="000552A6"/>
    <w:rsid w:val="00055490"/>
    <w:rsid w:val="00055658"/>
    <w:rsid w:val="00055E2E"/>
    <w:rsid w:val="00055FAA"/>
    <w:rsid w:val="000569C6"/>
    <w:rsid w:val="000572DD"/>
    <w:rsid w:val="00057AA0"/>
    <w:rsid w:val="00057AD7"/>
    <w:rsid w:val="00057AE9"/>
    <w:rsid w:val="00061436"/>
    <w:rsid w:val="00061966"/>
    <w:rsid w:val="00061A8F"/>
    <w:rsid w:val="00061D70"/>
    <w:rsid w:val="00061E01"/>
    <w:rsid w:val="00062136"/>
    <w:rsid w:val="00062993"/>
    <w:rsid w:val="00062B8C"/>
    <w:rsid w:val="00062F98"/>
    <w:rsid w:val="0006314D"/>
    <w:rsid w:val="00063377"/>
    <w:rsid w:val="000637A3"/>
    <w:rsid w:val="000639C1"/>
    <w:rsid w:val="00063C73"/>
    <w:rsid w:val="0006410B"/>
    <w:rsid w:val="0006469B"/>
    <w:rsid w:val="000650DE"/>
    <w:rsid w:val="000650FB"/>
    <w:rsid w:val="000655D2"/>
    <w:rsid w:val="0006578D"/>
    <w:rsid w:val="0006598A"/>
    <w:rsid w:val="00065AE2"/>
    <w:rsid w:val="00066501"/>
    <w:rsid w:val="00066516"/>
    <w:rsid w:val="0006653F"/>
    <w:rsid w:val="00066A3C"/>
    <w:rsid w:val="00066C6F"/>
    <w:rsid w:val="00066D46"/>
    <w:rsid w:val="0006745C"/>
    <w:rsid w:val="00067FC4"/>
    <w:rsid w:val="0007043E"/>
    <w:rsid w:val="000705A8"/>
    <w:rsid w:val="00070755"/>
    <w:rsid w:val="00070781"/>
    <w:rsid w:val="00071560"/>
    <w:rsid w:val="00071C8C"/>
    <w:rsid w:val="00071EB6"/>
    <w:rsid w:val="0007235E"/>
    <w:rsid w:val="00072477"/>
    <w:rsid w:val="000724AE"/>
    <w:rsid w:val="0007258A"/>
    <w:rsid w:val="000726F9"/>
    <w:rsid w:val="0007275C"/>
    <w:rsid w:val="00073C93"/>
    <w:rsid w:val="00074B2A"/>
    <w:rsid w:val="00074DC6"/>
    <w:rsid w:val="00074E10"/>
    <w:rsid w:val="00075BD5"/>
    <w:rsid w:val="00076C0F"/>
    <w:rsid w:val="000774A3"/>
    <w:rsid w:val="00077988"/>
    <w:rsid w:val="00077ACD"/>
    <w:rsid w:val="00077AF1"/>
    <w:rsid w:val="00077E6D"/>
    <w:rsid w:val="000808F0"/>
    <w:rsid w:val="0008127F"/>
    <w:rsid w:val="00081535"/>
    <w:rsid w:val="000815B4"/>
    <w:rsid w:val="00081624"/>
    <w:rsid w:val="0008162F"/>
    <w:rsid w:val="0008168F"/>
    <w:rsid w:val="00082037"/>
    <w:rsid w:val="00082054"/>
    <w:rsid w:val="000822D2"/>
    <w:rsid w:val="000825F6"/>
    <w:rsid w:val="00082611"/>
    <w:rsid w:val="00082992"/>
    <w:rsid w:val="00082AF9"/>
    <w:rsid w:val="00082C2D"/>
    <w:rsid w:val="00082C6A"/>
    <w:rsid w:val="00082CB2"/>
    <w:rsid w:val="00082CD3"/>
    <w:rsid w:val="00082FD8"/>
    <w:rsid w:val="000830DA"/>
    <w:rsid w:val="00083112"/>
    <w:rsid w:val="00083492"/>
    <w:rsid w:val="00083825"/>
    <w:rsid w:val="00083A25"/>
    <w:rsid w:val="00083EC4"/>
    <w:rsid w:val="00084115"/>
    <w:rsid w:val="000842EA"/>
    <w:rsid w:val="00084475"/>
    <w:rsid w:val="00084486"/>
    <w:rsid w:val="0008469D"/>
    <w:rsid w:val="0008476E"/>
    <w:rsid w:val="00084B4F"/>
    <w:rsid w:val="00084B5B"/>
    <w:rsid w:val="00084BCB"/>
    <w:rsid w:val="00084CB3"/>
    <w:rsid w:val="00084F03"/>
    <w:rsid w:val="00084FBC"/>
    <w:rsid w:val="0008526B"/>
    <w:rsid w:val="000856A5"/>
    <w:rsid w:val="00085D2D"/>
    <w:rsid w:val="0008635E"/>
    <w:rsid w:val="00086706"/>
    <w:rsid w:val="00086F5C"/>
    <w:rsid w:val="000872C5"/>
    <w:rsid w:val="00087756"/>
    <w:rsid w:val="00087809"/>
    <w:rsid w:val="00087968"/>
    <w:rsid w:val="00087A17"/>
    <w:rsid w:val="00087E3F"/>
    <w:rsid w:val="000902F4"/>
    <w:rsid w:val="000906E3"/>
    <w:rsid w:val="00090856"/>
    <w:rsid w:val="00090BD7"/>
    <w:rsid w:val="00090F67"/>
    <w:rsid w:val="0009148D"/>
    <w:rsid w:val="00091567"/>
    <w:rsid w:val="00091788"/>
    <w:rsid w:val="000917D4"/>
    <w:rsid w:val="000917DB"/>
    <w:rsid w:val="00091960"/>
    <w:rsid w:val="00091A59"/>
    <w:rsid w:val="00091B2F"/>
    <w:rsid w:val="00091DA1"/>
    <w:rsid w:val="0009206F"/>
    <w:rsid w:val="00092625"/>
    <w:rsid w:val="00092BC0"/>
    <w:rsid w:val="00093A3A"/>
    <w:rsid w:val="000944DC"/>
    <w:rsid w:val="00094510"/>
    <w:rsid w:val="00094750"/>
    <w:rsid w:val="000948A7"/>
    <w:rsid w:val="000977AF"/>
    <w:rsid w:val="0009793B"/>
    <w:rsid w:val="000A081E"/>
    <w:rsid w:val="000A08EA"/>
    <w:rsid w:val="000A1308"/>
    <w:rsid w:val="000A1383"/>
    <w:rsid w:val="000A155F"/>
    <w:rsid w:val="000A1765"/>
    <w:rsid w:val="000A17E0"/>
    <w:rsid w:val="000A1EB1"/>
    <w:rsid w:val="000A1FDA"/>
    <w:rsid w:val="000A2167"/>
    <w:rsid w:val="000A262D"/>
    <w:rsid w:val="000A3245"/>
    <w:rsid w:val="000A36B7"/>
    <w:rsid w:val="000A37A5"/>
    <w:rsid w:val="000A3872"/>
    <w:rsid w:val="000A3A8F"/>
    <w:rsid w:val="000A49FE"/>
    <w:rsid w:val="000A4C97"/>
    <w:rsid w:val="000A4FA7"/>
    <w:rsid w:val="000A52F1"/>
    <w:rsid w:val="000A5413"/>
    <w:rsid w:val="000A5B1E"/>
    <w:rsid w:val="000A5BFE"/>
    <w:rsid w:val="000A6335"/>
    <w:rsid w:val="000A643B"/>
    <w:rsid w:val="000A652B"/>
    <w:rsid w:val="000A666A"/>
    <w:rsid w:val="000A674A"/>
    <w:rsid w:val="000A6B86"/>
    <w:rsid w:val="000A77EB"/>
    <w:rsid w:val="000A7834"/>
    <w:rsid w:val="000A7C7C"/>
    <w:rsid w:val="000A7C80"/>
    <w:rsid w:val="000B02C6"/>
    <w:rsid w:val="000B04AD"/>
    <w:rsid w:val="000B05B2"/>
    <w:rsid w:val="000B0724"/>
    <w:rsid w:val="000B0BB8"/>
    <w:rsid w:val="000B0DA4"/>
    <w:rsid w:val="000B0FE3"/>
    <w:rsid w:val="000B1657"/>
    <w:rsid w:val="000B1684"/>
    <w:rsid w:val="000B1DE5"/>
    <w:rsid w:val="000B1F71"/>
    <w:rsid w:val="000B2021"/>
    <w:rsid w:val="000B220A"/>
    <w:rsid w:val="000B292C"/>
    <w:rsid w:val="000B2D5C"/>
    <w:rsid w:val="000B372A"/>
    <w:rsid w:val="000B3A52"/>
    <w:rsid w:val="000B40E2"/>
    <w:rsid w:val="000B442C"/>
    <w:rsid w:val="000B4DC7"/>
    <w:rsid w:val="000B5443"/>
    <w:rsid w:val="000B5710"/>
    <w:rsid w:val="000B587F"/>
    <w:rsid w:val="000B5CA5"/>
    <w:rsid w:val="000B5CAA"/>
    <w:rsid w:val="000B609A"/>
    <w:rsid w:val="000B6893"/>
    <w:rsid w:val="000B690B"/>
    <w:rsid w:val="000B6978"/>
    <w:rsid w:val="000B6D06"/>
    <w:rsid w:val="000B6D79"/>
    <w:rsid w:val="000B7091"/>
    <w:rsid w:val="000B7186"/>
    <w:rsid w:val="000B7618"/>
    <w:rsid w:val="000B7975"/>
    <w:rsid w:val="000C07BA"/>
    <w:rsid w:val="000C089E"/>
    <w:rsid w:val="000C0DF3"/>
    <w:rsid w:val="000C1533"/>
    <w:rsid w:val="000C1BAB"/>
    <w:rsid w:val="000C1DDF"/>
    <w:rsid w:val="000C2120"/>
    <w:rsid w:val="000C2DBD"/>
    <w:rsid w:val="000C30EB"/>
    <w:rsid w:val="000C3559"/>
    <w:rsid w:val="000C35E8"/>
    <w:rsid w:val="000C39D9"/>
    <w:rsid w:val="000C3E74"/>
    <w:rsid w:val="000C4817"/>
    <w:rsid w:val="000C4B0F"/>
    <w:rsid w:val="000C4B4A"/>
    <w:rsid w:val="000C4D08"/>
    <w:rsid w:val="000C50CC"/>
    <w:rsid w:val="000C5494"/>
    <w:rsid w:val="000C5556"/>
    <w:rsid w:val="000C57C7"/>
    <w:rsid w:val="000C60F9"/>
    <w:rsid w:val="000C667E"/>
    <w:rsid w:val="000C681E"/>
    <w:rsid w:val="000C6B20"/>
    <w:rsid w:val="000C6D9C"/>
    <w:rsid w:val="000C784D"/>
    <w:rsid w:val="000C7945"/>
    <w:rsid w:val="000C7F64"/>
    <w:rsid w:val="000D0923"/>
    <w:rsid w:val="000D0BAE"/>
    <w:rsid w:val="000D118A"/>
    <w:rsid w:val="000D153F"/>
    <w:rsid w:val="000D18B5"/>
    <w:rsid w:val="000D1A48"/>
    <w:rsid w:val="000D22E1"/>
    <w:rsid w:val="000D2524"/>
    <w:rsid w:val="000D270A"/>
    <w:rsid w:val="000D29B0"/>
    <w:rsid w:val="000D2A6D"/>
    <w:rsid w:val="000D3823"/>
    <w:rsid w:val="000D3C8C"/>
    <w:rsid w:val="000D4909"/>
    <w:rsid w:val="000D4B67"/>
    <w:rsid w:val="000D4C18"/>
    <w:rsid w:val="000D55C2"/>
    <w:rsid w:val="000D6022"/>
    <w:rsid w:val="000D61DD"/>
    <w:rsid w:val="000D62E7"/>
    <w:rsid w:val="000D64C9"/>
    <w:rsid w:val="000D64EE"/>
    <w:rsid w:val="000D7431"/>
    <w:rsid w:val="000D744A"/>
    <w:rsid w:val="000D7509"/>
    <w:rsid w:val="000D791B"/>
    <w:rsid w:val="000D7C5A"/>
    <w:rsid w:val="000E00F1"/>
    <w:rsid w:val="000E0146"/>
    <w:rsid w:val="000E0491"/>
    <w:rsid w:val="000E07FA"/>
    <w:rsid w:val="000E09DA"/>
    <w:rsid w:val="000E13A6"/>
    <w:rsid w:val="000E1807"/>
    <w:rsid w:val="000E1D29"/>
    <w:rsid w:val="000E1FAE"/>
    <w:rsid w:val="000E2084"/>
    <w:rsid w:val="000E219F"/>
    <w:rsid w:val="000E21ED"/>
    <w:rsid w:val="000E2208"/>
    <w:rsid w:val="000E2291"/>
    <w:rsid w:val="000E2790"/>
    <w:rsid w:val="000E28F5"/>
    <w:rsid w:val="000E28F6"/>
    <w:rsid w:val="000E2919"/>
    <w:rsid w:val="000E291E"/>
    <w:rsid w:val="000E2A4F"/>
    <w:rsid w:val="000E2AB0"/>
    <w:rsid w:val="000E32E5"/>
    <w:rsid w:val="000E3C25"/>
    <w:rsid w:val="000E3C87"/>
    <w:rsid w:val="000E4014"/>
    <w:rsid w:val="000E41DA"/>
    <w:rsid w:val="000E500D"/>
    <w:rsid w:val="000E50B1"/>
    <w:rsid w:val="000E5BCF"/>
    <w:rsid w:val="000E5E3B"/>
    <w:rsid w:val="000E6280"/>
    <w:rsid w:val="000E6F34"/>
    <w:rsid w:val="000E71CA"/>
    <w:rsid w:val="000E71FE"/>
    <w:rsid w:val="000E75D4"/>
    <w:rsid w:val="000E7636"/>
    <w:rsid w:val="000E771D"/>
    <w:rsid w:val="000F0048"/>
    <w:rsid w:val="000F06B9"/>
    <w:rsid w:val="000F0F00"/>
    <w:rsid w:val="000F1079"/>
    <w:rsid w:val="000F107C"/>
    <w:rsid w:val="000F12E8"/>
    <w:rsid w:val="000F15CA"/>
    <w:rsid w:val="000F1ADA"/>
    <w:rsid w:val="000F1B64"/>
    <w:rsid w:val="000F1B8C"/>
    <w:rsid w:val="000F1CA6"/>
    <w:rsid w:val="000F1D1D"/>
    <w:rsid w:val="000F2000"/>
    <w:rsid w:val="000F2038"/>
    <w:rsid w:val="000F224C"/>
    <w:rsid w:val="000F2410"/>
    <w:rsid w:val="000F2960"/>
    <w:rsid w:val="000F33A5"/>
    <w:rsid w:val="000F359B"/>
    <w:rsid w:val="000F3CA9"/>
    <w:rsid w:val="000F3E5B"/>
    <w:rsid w:val="000F4127"/>
    <w:rsid w:val="000F46A6"/>
    <w:rsid w:val="000F46CB"/>
    <w:rsid w:val="000F47C1"/>
    <w:rsid w:val="000F50C7"/>
    <w:rsid w:val="000F63B5"/>
    <w:rsid w:val="000F6B4C"/>
    <w:rsid w:val="000F6F16"/>
    <w:rsid w:val="000F7397"/>
    <w:rsid w:val="000F7934"/>
    <w:rsid w:val="000F7E7F"/>
    <w:rsid w:val="001003A2"/>
    <w:rsid w:val="00100424"/>
    <w:rsid w:val="00100E19"/>
    <w:rsid w:val="00101DA0"/>
    <w:rsid w:val="00101ED9"/>
    <w:rsid w:val="001020C5"/>
    <w:rsid w:val="0010228E"/>
    <w:rsid w:val="00102326"/>
    <w:rsid w:val="001025F0"/>
    <w:rsid w:val="00102EBA"/>
    <w:rsid w:val="001033BB"/>
    <w:rsid w:val="001034EE"/>
    <w:rsid w:val="00103573"/>
    <w:rsid w:val="001039EB"/>
    <w:rsid w:val="00103A7A"/>
    <w:rsid w:val="00103DB3"/>
    <w:rsid w:val="00103F16"/>
    <w:rsid w:val="001040BE"/>
    <w:rsid w:val="00104C5E"/>
    <w:rsid w:val="00104E6D"/>
    <w:rsid w:val="00104EAF"/>
    <w:rsid w:val="00104F12"/>
    <w:rsid w:val="00105059"/>
    <w:rsid w:val="0010590E"/>
    <w:rsid w:val="00105A59"/>
    <w:rsid w:val="0010602F"/>
    <w:rsid w:val="0010613A"/>
    <w:rsid w:val="001061A6"/>
    <w:rsid w:val="00106F74"/>
    <w:rsid w:val="00107327"/>
    <w:rsid w:val="001075D6"/>
    <w:rsid w:val="00107D33"/>
    <w:rsid w:val="00107F13"/>
    <w:rsid w:val="001101F5"/>
    <w:rsid w:val="00110338"/>
    <w:rsid w:val="0011037C"/>
    <w:rsid w:val="001107DF"/>
    <w:rsid w:val="0011090A"/>
    <w:rsid w:val="00110CA8"/>
    <w:rsid w:val="00111ACC"/>
    <w:rsid w:val="00111EBE"/>
    <w:rsid w:val="001124C2"/>
    <w:rsid w:val="001124E3"/>
    <w:rsid w:val="001127B8"/>
    <w:rsid w:val="0011304D"/>
    <w:rsid w:val="0011392E"/>
    <w:rsid w:val="0011395F"/>
    <w:rsid w:val="00113E79"/>
    <w:rsid w:val="00114477"/>
    <w:rsid w:val="001146CA"/>
    <w:rsid w:val="001146DF"/>
    <w:rsid w:val="001150D3"/>
    <w:rsid w:val="0011553F"/>
    <w:rsid w:val="00115668"/>
    <w:rsid w:val="0011596F"/>
    <w:rsid w:val="00115CB0"/>
    <w:rsid w:val="00115E4F"/>
    <w:rsid w:val="00116D70"/>
    <w:rsid w:val="0011709D"/>
    <w:rsid w:val="001172AA"/>
    <w:rsid w:val="001172D8"/>
    <w:rsid w:val="00117458"/>
    <w:rsid w:val="001178E2"/>
    <w:rsid w:val="00117A94"/>
    <w:rsid w:val="0012075D"/>
    <w:rsid w:val="00120CB9"/>
    <w:rsid w:val="00120FD3"/>
    <w:rsid w:val="00121B69"/>
    <w:rsid w:val="00121FAF"/>
    <w:rsid w:val="0012224D"/>
    <w:rsid w:val="00122642"/>
    <w:rsid w:val="00122797"/>
    <w:rsid w:val="00122B13"/>
    <w:rsid w:val="0012351B"/>
    <w:rsid w:val="00123972"/>
    <w:rsid w:val="00123DD1"/>
    <w:rsid w:val="001243A0"/>
    <w:rsid w:val="00125342"/>
    <w:rsid w:val="0012534B"/>
    <w:rsid w:val="00125543"/>
    <w:rsid w:val="001258FE"/>
    <w:rsid w:val="00125A47"/>
    <w:rsid w:val="00125DF4"/>
    <w:rsid w:val="00126016"/>
    <w:rsid w:val="0012609E"/>
    <w:rsid w:val="00126158"/>
    <w:rsid w:val="001261BB"/>
    <w:rsid w:val="001261BD"/>
    <w:rsid w:val="00126620"/>
    <w:rsid w:val="00126B1F"/>
    <w:rsid w:val="00126B8E"/>
    <w:rsid w:val="00127A39"/>
    <w:rsid w:val="0013016A"/>
    <w:rsid w:val="0013028F"/>
    <w:rsid w:val="001304C4"/>
    <w:rsid w:val="00130513"/>
    <w:rsid w:val="0013061E"/>
    <w:rsid w:val="00130752"/>
    <w:rsid w:val="00130831"/>
    <w:rsid w:val="00130917"/>
    <w:rsid w:val="00131467"/>
    <w:rsid w:val="001315EA"/>
    <w:rsid w:val="00131920"/>
    <w:rsid w:val="00131A59"/>
    <w:rsid w:val="00131AE0"/>
    <w:rsid w:val="00132424"/>
    <w:rsid w:val="00132925"/>
    <w:rsid w:val="00132C4F"/>
    <w:rsid w:val="0013313E"/>
    <w:rsid w:val="00133812"/>
    <w:rsid w:val="00133B65"/>
    <w:rsid w:val="00133E91"/>
    <w:rsid w:val="00133ECB"/>
    <w:rsid w:val="00133F52"/>
    <w:rsid w:val="001340C0"/>
    <w:rsid w:val="0013420E"/>
    <w:rsid w:val="0013448E"/>
    <w:rsid w:val="001349FA"/>
    <w:rsid w:val="00134F7E"/>
    <w:rsid w:val="00135549"/>
    <w:rsid w:val="001357E0"/>
    <w:rsid w:val="0013585F"/>
    <w:rsid w:val="00135900"/>
    <w:rsid w:val="001359EE"/>
    <w:rsid w:val="00135BAE"/>
    <w:rsid w:val="00135EAE"/>
    <w:rsid w:val="001363E1"/>
    <w:rsid w:val="00136483"/>
    <w:rsid w:val="001365F1"/>
    <w:rsid w:val="0013677C"/>
    <w:rsid w:val="00136873"/>
    <w:rsid w:val="001368F0"/>
    <w:rsid w:val="001369F1"/>
    <w:rsid w:val="00136D51"/>
    <w:rsid w:val="00137651"/>
    <w:rsid w:val="00137C60"/>
    <w:rsid w:val="00140328"/>
    <w:rsid w:val="00140641"/>
    <w:rsid w:val="00140C05"/>
    <w:rsid w:val="00140E36"/>
    <w:rsid w:val="001418E2"/>
    <w:rsid w:val="00141D1A"/>
    <w:rsid w:val="00141E97"/>
    <w:rsid w:val="001424FA"/>
    <w:rsid w:val="00142F7D"/>
    <w:rsid w:val="00143B9C"/>
    <w:rsid w:val="00143E85"/>
    <w:rsid w:val="00144035"/>
    <w:rsid w:val="00144170"/>
    <w:rsid w:val="00144BF4"/>
    <w:rsid w:val="00144CDD"/>
    <w:rsid w:val="00144E6D"/>
    <w:rsid w:val="00145145"/>
    <w:rsid w:val="001456F4"/>
    <w:rsid w:val="001457F7"/>
    <w:rsid w:val="00145810"/>
    <w:rsid w:val="00145814"/>
    <w:rsid w:val="00145898"/>
    <w:rsid w:val="0014598F"/>
    <w:rsid w:val="00145EFF"/>
    <w:rsid w:val="0014618C"/>
    <w:rsid w:val="001463C3"/>
    <w:rsid w:val="001465BE"/>
    <w:rsid w:val="00146612"/>
    <w:rsid w:val="00146916"/>
    <w:rsid w:val="001476F1"/>
    <w:rsid w:val="001479E9"/>
    <w:rsid w:val="00150030"/>
    <w:rsid w:val="0015018C"/>
    <w:rsid w:val="00150371"/>
    <w:rsid w:val="00150933"/>
    <w:rsid w:val="001514F5"/>
    <w:rsid w:val="001515F2"/>
    <w:rsid w:val="00151787"/>
    <w:rsid w:val="001528F3"/>
    <w:rsid w:val="00152957"/>
    <w:rsid w:val="00152A44"/>
    <w:rsid w:val="00152C9E"/>
    <w:rsid w:val="00152EF6"/>
    <w:rsid w:val="001533A4"/>
    <w:rsid w:val="001537B8"/>
    <w:rsid w:val="001539B0"/>
    <w:rsid w:val="00153A02"/>
    <w:rsid w:val="001543D3"/>
    <w:rsid w:val="00154460"/>
    <w:rsid w:val="0015479C"/>
    <w:rsid w:val="00154962"/>
    <w:rsid w:val="00154F82"/>
    <w:rsid w:val="0015528A"/>
    <w:rsid w:val="00155536"/>
    <w:rsid w:val="0015588E"/>
    <w:rsid w:val="00155993"/>
    <w:rsid w:val="00155B78"/>
    <w:rsid w:val="001560ED"/>
    <w:rsid w:val="00156116"/>
    <w:rsid w:val="00156251"/>
    <w:rsid w:val="001565E2"/>
    <w:rsid w:val="0015663C"/>
    <w:rsid w:val="00156BA0"/>
    <w:rsid w:val="00157567"/>
    <w:rsid w:val="00157A16"/>
    <w:rsid w:val="00157A97"/>
    <w:rsid w:val="00157CDF"/>
    <w:rsid w:val="00157F53"/>
    <w:rsid w:val="00160237"/>
    <w:rsid w:val="0016029D"/>
    <w:rsid w:val="001602B4"/>
    <w:rsid w:val="001604CF"/>
    <w:rsid w:val="00160790"/>
    <w:rsid w:val="001607E7"/>
    <w:rsid w:val="00160C05"/>
    <w:rsid w:val="00161753"/>
    <w:rsid w:val="0016183C"/>
    <w:rsid w:val="0016184F"/>
    <w:rsid w:val="001618EA"/>
    <w:rsid w:val="00161E78"/>
    <w:rsid w:val="00162686"/>
    <w:rsid w:val="00162743"/>
    <w:rsid w:val="00162F68"/>
    <w:rsid w:val="00162FA3"/>
    <w:rsid w:val="0016311E"/>
    <w:rsid w:val="00163177"/>
    <w:rsid w:val="0016352E"/>
    <w:rsid w:val="00163571"/>
    <w:rsid w:val="001638EA"/>
    <w:rsid w:val="001639DC"/>
    <w:rsid w:val="00163AE8"/>
    <w:rsid w:val="00163AEE"/>
    <w:rsid w:val="00163B91"/>
    <w:rsid w:val="00163D0C"/>
    <w:rsid w:val="001645EF"/>
    <w:rsid w:val="00164C6B"/>
    <w:rsid w:val="00164DB5"/>
    <w:rsid w:val="00164E86"/>
    <w:rsid w:val="0016537C"/>
    <w:rsid w:val="00165738"/>
    <w:rsid w:val="0016598A"/>
    <w:rsid w:val="00165C64"/>
    <w:rsid w:val="00165EE6"/>
    <w:rsid w:val="00165EE7"/>
    <w:rsid w:val="0016606E"/>
    <w:rsid w:val="0016655C"/>
    <w:rsid w:val="001672ED"/>
    <w:rsid w:val="00167548"/>
    <w:rsid w:val="00167590"/>
    <w:rsid w:val="0016762B"/>
    <w:rsid w:val="001703FB"/>
    <w:rsid w:val="0017065C"/>
    <w:rsid w:val="00170EBD"/>
    <w:rsid w:val="001719B4"/>
    <w:rsid w:val="00171EA9"/>
    <w:rsid w:val="00171F38"/>
    <w:rsid w:val="001721BB"/>
    <w:rsid w:val="0017248F"/>
    <w:rsid w:val="001724A3"/>
    <w:rsid w:val="00172632"/>
    <w:rsid w:val="00172B67"/>
    <w:rsid w:val="00172E52"/>
    <w:rsid w:val="00173FCF"/>
    <w:rsid w:val="0017426B"/>
    <w:rsid w:val="00174BBD"/>
    <w:rsid w:val="00174DF0"/>
    <w:rsid w:val="001754AE"/>
    <w:rsid w:val="00175A7F"/>
    <w:rsid w:val="00175F89"/>
    <w:rsid w:val="0017662E"/>
    <w:rsid w:val="00176ACD"/>
    <w:rsid w:val="00176B3B"/>
    <w:rsid w:val="00176E8F"/>
    <w:rsid w:val="0017771B"/>
    <w:rsid w:val="001778AC"/>
    <w:rsid w:val="00177B5C"/>
    <w:rsid w:val="00177C7E"/>
    <w:rsid w:val="00177EF5"/>
    <w:rsid w:val="00177EF9"/>
    <w:rsid w:val="00180930"/>
    <w:rsid w:val="00180A96"/>
    <w:rsid w:val="00180ACB"/>
    <w:rsid w:val="00180C41"/>
    <w:rsid w:val="00180C5D"/>
    <w:rsid w:val="00180E25"/>
    <w:rsid w:val="001813AC"/>
    <w:rsid w:val="001814F9"/>
    <w:rsid w:val="00181733"/>
    <w:rsid w:val="00181E3E"/>
    <w:rsid w:val="00182314"/>
    <w:rsid w:val="00182DA1"/>
    <w:rsid w:val="001831CF"/>
    <w:rsid w:val="0018393C"/>
    <w:rsid w:val="00183C57"/>
    <w:rsid w:val="001841EC"/>
    <w:rsid w:val="001844EA"/>
    <w:rsid w:val="0018483F"/>
    <w:rsid w:val="00184ADF"/>
    <w:rsid w:val="00184BEA"/>
    <w:rsid w:val="001858A5"/>
    <w:rsid w:val="00185DFA"/>
    <w:rsid w:val="00185F29"/>
    <w:rsid w:val="0018602E"/>
    <w:rsid w:val="00186311"/>
    <w:rsid w:val="0018656C"/>
    <w:rsid w:val="0018674C"/>
    <w:rsid w:val="00187100"/>
    <w:rsid w:val="001875D4"/>
    <w:rsid w:val="00187672"/>
    <w:rsid w:val="00187AE6"/>
    <w:rsid w:val="00187BB2"/>
    <w:rsid w:val="00187CB0"/>
    <w:rsid w:val="001900C1"/>
    <w:rsid w:val="001907C2"/>
    <w:rsid w:val="00190D80"/>
    <w:rsid w:val="00191CA7"/>
    <w:rsid w:val="00191EC0"/>
    <w:rsid w:val="001924C6"/>
    <w:rsid w:val="00192EDA"/>
    <w:rsid w:val="00192F91"/>
    <w:rsid w:val="00193019"/>
    <w:rsid w:val="00193251"/>
    <w:rsid w:val="001933CB"/>
    <w:rsid w:val="00193672"/>
    <w:rsid w:val="0019388E"/>
    <w:rsid w:val="0019391F"/>
    <w:rsid w:val="00193F2F"/>
    <w:rsid w:val="00193FBD"/>
    <w:rsid w:val="00194760"/>
    <w:rsid w:val="00194D6E"/>
    <w:rsid w:val="00194E07"/>
    <w:rsid w:val="001954BD"/>
    <w:rsid w:val="0019557C"/>
    <w:rsid w:val="00195921"/>
    <w:rsid w:val="00195B51"/>
    <w:rsid w:val="00195D37"/>
    <w:rsid w:val="0019614E"/>
    <w:rsid w:val="00196CA4"/>
    <w:rsid w:val="00196F23"/>
    <w:rsid w:val="001A06D3"/>
    <w:rsid w:val="001A17E4"/>
    <w:rsid w:val="001A2509"/>
    <w:rsid w:val="001A2741"/>
    <w:rsid w:val="001A27CB"/>
    <w:rsid w:val="001A28EE"/>
    <w:rsid w:val="001A2994"/>
    <w:rsid w:val="001A2A58"/>
    <w:rsid w:val="001A2D40"/>
    <w:rsid w:val="001A362C"/>
    <w:rsid w:val="001A39DD"/>
    <w:rsid w:val="001A3B56"/>
    <w:rsid w:val="001A3E40"/>
    <w:rsid w:val="001A49F2"/>
    <w:rsid w:val="001A4DB5"/>
    <w:rsid w:val="001A558C"/>
    <w:rsid w:val="001A5DC0"/>
    <w:rsid w:val="001A5EA0"/>
    <w:rsid w:val="001A707A"/>
    <w:rsid w:val="001A77C2"/>
    <w:rsid w:val="001A790A"/>
    <w:rsid w:val="001B0FBA"/>
    <w:rsid w:val="001B142A"/>
    <w:rsid w:val="001B1C02"/>
    <w:rsid w:val="001B1F6B"/>
    <w:rsid w:val="001B1F8D"/>
    <w:rsid w:val="001B2012"/>
    <w:rsid w:val="001B283D"/>
    <w:rsid w:val="001B3271"/>
    <w:rsid w:val="001B348F"/>
    <w:rsid w:val="001B34C0"/>
    <w:rsid w:val="001B38E1"/>
    <w:rsid w:val="001B3AE9"/>
    <w:rsid w:val="001B3BC5"/>
    <w:rsid w:val="001B42F1"/>
    <w:rsid w:val="001B4A93"/>
    <w:rsid w:val="001B5183"/>
    <w:rsid w:val="001B55AF"/>
    <w:rsid w:val="001B5A6A"/>
    <w:rsid w:val="001B5EDD"/>
    <w:rsid w:val="001B62EC"/>
    <w:rsid w:val="001B672B"/>
    <w:rsid w:val="001B6B76"/>
    <w:rsid w:val="001B6F8E"/>
    <w:rsid w:val="001B7075"/>
    <w:rsid w:val="001B7208"/>
    <w:rsid w:val="001B754E"/>
    <w:rsid w:val="001B75CE"/>
    <w:rsid w:val="001B78E9"/>
    <w:rsid w:val="001C008D"/>
    <w:rsid w:val="001C0402"/>
    <w:rsid w:val="001C0485"/>
    <w:rsid w:val="001C05D2"/>
    <w:rsid w:val="001C06A4"/>
    <w:rsid w:val="001C0793"/>
    <w:rsid w:val="001C0DEB"/>
    <w:rsid w:val="001C12A8"/>
    <w:rsid w:val="001C13C6"/>
    <w:rsid w:val="001C17EF"/>
    <w:rsid w:val="001C1817"/>
    <w:rsid w:val="001C29D5"/>
    <w:rsid w:val="001C2C8B"/>
    <w:rsid w:val="001C2D1C"/>
    <w:rsid w:val="001C3015"/>
    <w:rsid w:val="001C31D3"/>
    <w:rsid w:val="001C33EB"/>
    <w:rsid w:val="001C3496"/>
    <w:rsid w:val="001C3927"/>
    <w:rsid w:val="001C3BBF"/>
    <w:rsid w:val="001C3C72"/>
    <w:rsid w:val="001C4738"/>
    <w:rsid w:val="001C5098"/>
    <w:rsid w:val="001C52FC"/>
    <w:rsid w:val="001C62F3"/>
    <w:rsid w:val="001C68D2"/>
    <w:rsid w:val="001C693E"/>
    <w:rsid w:val="001C7053"/>
    <w:rsid w:val="001C78D3"/>
    <w:rsid w:val="001C7D0F"/>
    <w:rsid w:val="001D0368"/>
    <w:rsid w:val="001D11D6"/>
    <w:rsid w:val="001D1382"/>
    <w:rsid w:val="001D1B02"/>
    <w:rsid w:val="001D1B59"/>
    <w:rsid w:val="001D1B86"/>
    <w:rsid w:val="001D25D7"/>
    <w:rsid w:val="001D3018"/>
    <w:rsid w:val="001D3741"/>
    <w:rsid w:val="001D392C"/>
    <w:rsid w:val="001D39D5"/>
    <w:rsid w:val="001D4143"/>
    <w:rsid w:val="001D47DF"/>
    <w:rsid w:val="001D49E3"/>
    <w:rsid w:val="001D4AA1"/>
    <w:rsid w:val="001D4BC8"/>
    <w:rsid w:val="001D4E62"/>
    <w:rsid w:val="001D4E82"/>
    <w:rsid w:val="001D50EC"/>
    <w:rsid w:val="001D57BA"/>
    <w:rsid w:val="001D64A7"/>
    <w:rsid w:val="001D64A8"/>
    <w:rsid w:val="001D67C1"/>
    <w:rsid w:val="001D67FE"/>
    <w:rsid w:val="001D7818"/>
    <w:rsid w:val="001D7901"/>
    <w:rsid w:val="001D7C53"/>
    <w:rsid w:val="001D7C68"/>
    <w:rsid w:val="001D7C69"/>
    <w:rsid w:val="001D7E0B"/>
    <w:rsid w:val="001E0677"/>
    <w:rsid w:val="001E0AEF"/>
    <w:rsid w:val="001E0EE0"/>
    <w:rsid w:val="001E0FE6"/>
    <w:rsid w:val="001E19B4"/>
    <w:rsid w:val="001E1BA4"/>
    <w:rsid w:val="001E1D0A"/>
    <w:rsid w:val="001E1E18"/>
    <w:rsid w:val="001E1E34"/>
    <w:rsid w:val="001E239E"/>
    <w:rsid w:val="001E27DA"/>
    <w:rsid w:val="001E2C10"/>
    <w:rsid w:val="001E3E70"/>
    <w:rsid w:val="001E4763"/>
    <w:rsid w:val="001E4AAF"/>
    <w:rsid w:val="001E4CBF"/>
    <w:rsid w:val="001E4DBF"/>
    <w:rsid w:val="001E4DC8"/>
    <w:rsid w:val="001E5C66"/>
    <w:rsid w:val="001E6000"/>
    <w:rsid w:val="001E62B5"/>
    <w:rsid w:val="001E6464"/>
    <w:rsid w:val="001E6469"/>
    <w:rsid w:val="001E663E"/>
    <w:rsid w:val="001E6BE3"/>
    <w:rsid w:val="001E7311"/>
    <w:rsid w:val="001E74CE"/>
    <w:rsid w:val="001E7A4C"/>
    <w:rsid w:val="001F02DD"/>
    <w:rsid w:val="001F034D"/>
    <w:rsid w:val="001F0529"/>
    <w:rsid w:val="001F0A15"/>
    <w:rsid w:val="001F0BC3"/>
    <w:rsid w:val="001F0E87"/>
    <w:rsid w:val="001F0F2F"/>
    <w:rsid w:val="001F14B3"/>
    <w:rsid w:val="001F18AA"/>
    <w:rsid w:val="001F1CDB"/>
    <w:rsid w:val="001F2049"/>
    <w:rsid w:val="001F2265"/>
    <w:rsid w:val="001F29D7"/>
    <w:rsid w:val="001F3596"/>
    <w:rsid w:val="001F3A07"/>
    <w:rsid w:val="001F4D72"/>
    <w:rsid w:val="001F4E48"/>
    <w:rsid w:val="001F59F7"/>
    <w:rsid w:val="001F59FD"/>
    <w:rsid w:val="001F5E84"/>
    <w:rsid w:val="001F61DD"/>
    <w:rsid w:val="001F6829"/>
    <w:rsid w:val="001F6BD6"/>
    <w:rsid w:val="001F6C8B"/>
    <w:rsid w:val="001F6CA6"/>
    <w:rsid w:val="001F785A"/>
    <w:rsid w:val="00200B8D"/>
    <w:rsid w:val="00200E91"/>
    <w:rsid w:val="00200F56"/>
    <w:rsid w:val="0020150A"/>
    <w:rsid w:val="002016AC"/>
    <w:rsid w:val="0020272A"/>
    <w:rsid w:val="00203CAA"/>
    <w:rsid w:val="00204251"/>
    <w:rsid w:val="00204690"/>
    <w:rsid w:val="0020469C"/>
    <w:rsid w:val="002046FE"/>
    <w:rsid w:val="00204B3D"/>
    <w:rsid w:val="00204BB8"/>
    <w:rsid w:val="00204E97"/>
    <w:rsid w:val="002052A4"/>
    <w:rsid w:val="00205336"/>
    <w:rsid w:val="002055D5"/>
    <w:rsid w:val="00205B65"/>
    <w:rsid w:val="0020639A"/>
    <w:rsid w:val="00206857"/>
    <w:rsid w:val="0020695D"/>
    <w:rsid w:val="0020756A"/>
    <w:rsid w:val="002078E8"/>
    <w:rsid w:val="00207956"/>
    <w:rsid w:val="002103C5"/>
    <w:rsid w:val="002107FB"/>
    <w:rsid w:val="00210AB8"/>
    <w:rsid w:val="00211071"/>
    <w:rsid w:val="0021154E"/>
    <w:rsid w:val="002119D5"/>
    <w:rsid w:val="00212160"/>
    <w:rsid w:val="002123D3"/>
    <w:rsid w:val="00212460"/>
    <w:rsid w:val="002129B9"/>
    <w:rsid w:val="00213014"/>
    <w:rsid w:val="002130BA"/>
    <w:rsid w:val="0021329E"/>
    <w:rsid w:val="0021345A"/>
    <w:rsid w:val="00213C35"/>
    <w:rsid w:val="00213F1B"/>
    <w:rsid w:val="00214BFC"/>
    <w:rsid w:val="00215495"/>
    <w:rsid w:val="002156ED"/>
    <w:rsid w:val="00215970"/>
    <w:rsid w:val="00215E6F"/>
    <w:rsid w:val="00216404"/>
    <w:rsid w:val="00216836"/>
    <w:rsid w:val="00216972"/>
    <w:rsid w:val="0021701C"/>
    <w:rsid w:val="002173E9"/>
    <w:rsid w:val="00217455"/>
    <w:rsid w:val="002177B8"/>
    <w:rsid w:val="00217A45"/>
    <w:rsid w:val="00217DCC"/>
    <w:rsid w:val="0022057D"/>
    <w:rsid w:val="00220A92"/>
    <w:rsid w:val="00220F0C"/>
    <w:rsid w:val="00221153"/>
    <w:rsid w:val="0022130A"/>
    <w:rsid w:val="002213CD"/>
    <w:rsid w:val="0022164D"/>
    <w:rsid w:val="00221958"/>
    <w:rsid w:val="00221DD6"/>
    <w:rsid w:val="00221F8F"/>
    <w:rsid w:val="002223CA"/>
    <w:rsid w:val="0022284C"/>
    <w:rsid w:val="00222A12"/>
    <w:rsid w:val="00222BA0"/>
    <w:rsid w:val="00222FCE"/>
    <w:rsid w:val="00223112"/>
    <w:rsid w:val="0022314D"/>
    <w:rsid w:val="00223187"/>
    <w:rsid w:val="002231A4"/>
    <w:rsid w:val="002233F8"/>
    <w:rsid w:val="0022382D"/>
    <w:rsid w:val="00223901"/>
    <w:rsid w:val="00223C11"/>
    <w:rsid w:val="00223D6C"/>
    <w:rsid w:val="00223DCE"/>
    <w:rsid w:val="00224755"/>
    <w:rsid w:val="00224A9E"/>
    <w:rsid w:val="00224CFE"/>
    <w:rsid w:val="002258E7"/>
    <w:rsid w:val="002259A3"/>
    <w:rsid w:val="00225AA6"/>
    <w:rsid w:val="00225B2E"/>
    <w:rsid w:val="00225F28"/>
    <w:rsid w:val="00226486"/>
    <w:rsid w:val="00226DA6"/>
    <w:rsid w:val="00227819"/>
    <w:rsid w:val="00227BE8"/>
    <w:rsid w:val="00227DEB"/>
    <w:rsid w:val="002300BF"/>
    <w:rsid w:val="00230249"/>
    <w:rsid w:val="002306BA"/>
    <w:rsid w:val="0023105A"/>
    <w:rsid w:val="0023125B"/>
    <w:rsid w:val="002316E2"/>
    <w:rsid w:val="00231A2E"/>
    <w:rsid w:val="00231FD0"/>
    <w:rsid w:val="00232372"/>
    <w:rsid w:val="002324CC"/>
    <w:rsid w:val="002326D7"/>
    <w:rsid w:val="00232703"/>
    <w:rsid w:val="002329DD"/>
    <w:rsid w:val="00232B81"/>
    <w:rsid w:val="00232C64"/>
    <w:rsid w:val="002332A5"/>
    <w:rsid w:val="00233362"/>
    <w:rsid w:val="002348B6"/>
    <w:rsid w:val="00235253"/>
    <w:rsid w:val="002353CB"/>
    <w:rsid w:val="002355E9"/>
    <w:rsid w:val="00235A34"/>
    <w:rsid w:val="002366B2"/>
    <w:rsid w:val="00236724"/>
    <w:rsid w:val="00236DDE"/>
    <w:rsid w:val="00236F78"/>
    <w:rsid w:val="002372E7"/>
    <w:rsid w:val="002378A8"/>
    <w:rsid w:val="002379EB"/>
    <w:rsid w:val="00237D08"/>
    <w:rsid w:val="00237E1C"/>
    <w:rsid w:val="00237F62"/>
    <w:rsid w:val="002403FA"/>
    <w:rsid w:val="0024082F"/>
    <w:rsid w:val="00240A1A"/>
    <w:rsid w:val="00240B9E"/>
    <w:rsid w:val="00240EA5"/>
    <w:rsid w:val="002411F6"/>
    <w:rsid w:val="002412AA"/>
    <w:rsid w:val="002414DD"/>
    <w:rsid w:val="00241D00"/>
    <w:rsid w:val="00241DE3"/>
    <w:rsid w:val="00242A5D"/>
    <w:rsid w:val="002430CA"/>
    <w:rsid w:val="00243C38"/>
    <w:rsid w:val="00243D82"/>
    <w:rsid w:val="00243DF6"/>
    <w:rsid w:val="00243F46"/>
    <w:rsid w:val="00244325"/>
    <w:rsid w:val="0024469D"/>
    <w:rsid w:val="00244843"/>
    <w:rsid w:val="00245492"/>
    <w:rsid w:val="002455AA"/>
    <w:rsid w:val="00245707"/>
    <w:rsid w:val="00245B5E"/>
    <w:rsid w:val="00245FAE"/>
    <w:rsid w:val="00246041"/>
    <w:rsid w:val="002462A8"/>
    <w:rsid w:val="00246C86"/>
    <w:rsid w:val="00246DEE"/>
    <w:rsid w:val="00247A7D"/>
    <w:rsid w:val="00247D6B"/>
    <w:rsid w:val="00247DED"/>
    <w:rsid w:val="00247FE5"/>
    <w:rsid w:val="00247FE7"/>
    <w:rsid w:val="002503ED"/>
    <w:rsid w:val="00250780"/>
    <w:rsid w:val="002507B3"/>
    <w:rsid w:val="00250BC9"/>
    <w:rsid w:val="00250CDC"/>
    <w:rsid w:val="00250F03"/>
    <w:rsid w:val="0025105E"/>
    <w:rsid w:val="002516F9"/>
    <w:rsid w:val="002517D3"/>
    <w:rsid w:val="002517DF"/>
    <w:rsid w:val="00251DA7"/>
    <w:rsid w:val="002537CB"/>
    <w:rsid w:val="00253E40"/>
    <w:rsid w:val="00253EB8"/>
    <w:rsid w:val="00254213"/>
    <w:rsid w:val="0025430B"/>
    <w:rsid w:val="00254B02"/>
    <w:rsid w:val="00254E62"/>
    <w:rsid w:val="00254E95"/>
    <w:rsid w:val="00254F24"/>
    <w:rsid w:val="0025571F"/>
    <w:rsid w:val="002558A0"/>
    <w:rsid w:val="00255D77"/>
    <w:rsid w:val="00255E7A"/>
    <w:rsid w:val="00256498"/>
    <w:rsid w:val="00256701"/>
    <w:rsid w:val="00256849"/>
    <w:rsid w:val="00256A63"/>
    <w:rsid w:val="00256CCC"/>
    <w:rsid w:val="00256DBF"/>
    <w:rsid w:val="00257824"/>
    <w:rsid w:val="00257B58"/>
    <w:rsid w:val="0026012A"/>
    <w:rsid w:val="002601BD"/>
    <w:rsid w:val="0026051D"/>
    <w:rsid w:val="00260E7B"/>
    <w:rsid w:val="00260E92"/>
    <w:rsid w:val="002612D4"/>
    <w:rsid w:val="002618FD"/>
    <w:rsid w:val="002619C7"/>
    <w:rsid w:val="00261D91"/>
    <w:rsid w:val="00261E36"/>
    <w:rsid w:val="002624C1"/>
    <w:rsid w:val="00262C55"/>
    <w:rsid w:val="0026328A"/>
    <w:rsid w:val="00263874"/>
    <w:rsid w:val="00263B67"/>
    <w:rsid w:val="00263FA3"/>
    <w:rsid w:val="00264088"/>
    <w:rsid w:val="00264317"/>
    <w:rsid w:val="0026471A"/>
    <w:rsid w:val="00264821"/>
    <w:rsid w:val="002648D2"/>
    <w:rsid w:val="00264CA9"/>
    <w:rsid w:val="00265213"/>
    <w:rsid w:val="002655E1"/>
    <w:rsid w:val="00265935"/>
    <w:rsid w:val="00266621"/>
    <w:rsid w:val="0026693C"/>
    <w:rsid w:val="002669E7"/>
    <w:rsid w:val="00266A37"/>
    <w:rsid w:val="0026703F"/>
    <w:rsid w:val="002677AB"/>
    <w:rsid w:val="00267E01"/>
    <w:rsid w:val="00267F47"/>
    <w:rsid w:val="00267F5C"/>
    <w:rsid w:val="0027040F"/>
    <w:rsid w:val="00270753"/>
    <w:rsid w:val="00270C58"/>
    <w:rsid w:val="00271422"/>
    <w:rsid w:val="00271708"/>
    <w:rsid w:val="00271858"/>
    <w:rsid w:val="002721FA"/>
    <w:rsid w:val="00272593"/>
    <w:rsid w:val="00272599"/>
    <w:rsid w:val="002726B2"/>
    <w:rsid w:val="00272812"/>
    <w:rsid w:val="002728F9"/>
    <w:rsid w:val="00272A0A"/>
    <w:rsid w:val="00272A20"/>
    <w:rsid w:val="0027307E"/>
    <w:rsid w:val="00273BE8"/>
    <w:rsid w:val="00273DD0"/>
    <w:rsid w:val="00274129"/>
    <w:rsid w:val="0027422B"/>
    <w:rsid w:val="0027455D"/>
    <w:rsid w:val="0027486A"/>
    <w:rsid w:val="00274B17"/>
    <w:rsid w:val="00274C81"/>
    <w:rsid w:val="00274D31"/>
    <w:rsid w:val="00274D87"/>
    <w:rsid w:val="00274D8D"/>
    <w:rsid w:val="00275345"/>
    <w:rsid w:val="00275A09"/>
    <w:rsid w:val="00275E7C"/>
    <w:rsid w:val="00275FD4"/>
    <w:rsid w:val="0027655D"/>
    <w:rsid w:val="002768B6"/>
    <w:rsid w:val="002772C4"/>
    <w:rsid w:val="00277495"/>
    <w:rsid w:val="00277A51"/>
    <w:rsid w:val="00277E10"/>
    <w:rsid w:val="00277ED2"/>
    <w:rsid w:val="00277F4A"/>
    <w:rsid w:val="002809F8"/>
    <w:rsid w:val="00280E80"/>
    <w:rsid w:val="00281490"/>
    <w:rsid w:val="0028159F"/>
    <w:rsid w:val="0028181F"/>
    <w:rsid w:val="00281E89"/>
    <w:rsid w:val="002823EA"/>
    <w:rsid w:val="0028262C"/>
    <w:rsid w:val="00282C3B"/>
    <w:rsid w:val="00282D12"/>
    <w:rsid w:val="002830BF"/>
    <w:rsid w:val="0028312C"/>
    <w:rsid w:val="0028318B"/>
    <w:rsid w:val="002832C7"/>
    <w:rsid w:val="00283CB1"/>
    <w:rsid w:val="0028417E"/>
    <w:rsid w:val="002845D1"/>
    <w:rsid w:val="0028474F"/>
    <w:rsid w:val="00284F64"/>
    <w:rsid w:val="00285B46"/>
    <w:rsid w:val="00285EC7"/>
    <w:rsid w:val="002860B7"/>
    <w:rsid w:val="00286405"/>
    <w:rsid w:val="002865C9"/>
    <w:rsid w:val="00286711"/>
    <w:rsid w:val="00286A9E"/>
    <w:rsid w:val="00286ADC"/>
    <w:rsid w:val="002872B8"/>
    <w:rsid w:val="00287A4C"/>
    <w:rsid w:val="00287D21"/>
    <w:rsid w:val="00287E82"/>
    <w:rsid w:val="002900A9"/>
    <w:rsid w:val="002912E3"/>
    <w:rsid w:val="0029190B"/>
    <w:rsid w:val="00291AEF"/>
    <w:rsid w:val="00291D9C"/>
    <w:rsid w:val="0029216E"/>
    <w:rsid w:val="0029233D"/>
    <w:rsid w:val="00292384"/>
    <w:rsid w:val="002924F6"/>
    <w:rsid w:val="002927B5"/>
    <w:rsid w:val="0029332F"/>
    <w:rsid w:val="00293677"/>
    <w:rsid w:val="0029396A"/>
    <w:rsid w:val="00293B00"/>
    <w:rsid w:val="00293F81"/>
    <w:rsid w:val="002949B9"/>
    <w:rsid w:val="002949BF"/>
    <w:rsid w:val="00294B75"/>
    <w:rsid w:val="00295A15"/>
    <w:rsid w:val="00295EB0"/>
    <w:rsid w:val="00295F43"/>
    <w:rsid w:val="002960C7"/>
    <w:rsid w:val="002965D0"/>
    <w:rsid w:val="00296CC5"/>
    <w:rsid w:val="00296D4A"/>
    <w:rsid w:val="00296E20"/>
    <w:rsid w:val="00296ED8"/>
    <w:rsid w:val="00297173"/>
    <w:rsid w:val="002971C7"/>
    <w:rsid w:val="002977BD"/>
    <w:rsid w:val="0029786D"/>
    <w:rsid w:val="002A051A"/>
    <w:rsid w:val="002A0E9F"/>
    <w:rsid w:val="002A1475"/>
    <w:rsid w:val="002A15AD"/>
    <w:rsid w:val="002A19E4"/>
    <w:rsid w:val="002A2BB0"/>
    <w:rsid w:val="002A2F5F"/>
    <w:rsid w:val="002A33C1"/>
    <w:rsid w:val="002A3699"/>
    <w:rsid w:val="002A36A7"/>
    <w:rsid w:val="002A38F6"/>
    <w:rsid w:val="002A3BC6"/>
    <w:rsid w:val="002A41BA"/>
    <w:rsid w:val="002A48DB"/>
    <w:rsid w:val="002A4EA9"/>
    <w:rsid w:val="002A4F71"/>
    <w:rsid w:val="002A4FB1"/>
    <w:rsid w:val="002A5530"/>
    <w:rsid w:val="002A596B"/>
    <w:rsid w:val="002A5B0C"/>
    <w:rsid w:val="002A5D3F"/>
    <w:rsid w:val="002A5FB3"/>
    <w:rsid w:val="002A65D3"/>
    <w:rsid w:val="002A66ED"/>
    <w:rsid w:val="002A67AA"/>
    <w:rsid w:val="002A6D12"/>
    <w:rsid w:val="002A6EB3"/>
    <w:rsid w:val="002A70BF"/>
    <w:rsid w:val="002A7526"/>
    <w:rsid w:val="002A76CC"/>
    <w:rsid w:val="002A7E5D"/>
    <w:rsid w:val="002A7EFB"/>
    <w:rsid w:val="002B06D6"/>
    <w:rsid w:val="002B0921"/>
    <w:rsid w:val="002B14D1"/>
    <w:rsid w:val="002B1F14"/>
    <w:rsid w:val="002B283C"/>
    <w:rsid w:val="002B28F2"/>
    <w:rsid w:val="002B295E"/>
    <w:rsid w:val="002B2A00"/>
    <w:rsid w:val="002B2B7E"/>
    <w:rsid w:val="002B33D5"/>
    <w:rsid w:val="002B3594"/>
    <w:rsid w:val="002B3644"/>
    <w:rsid w:val="002B377F"/>
    <w:rsid w:val="002B3CF0"/>
    <w:rsid w:val="002B3E6D"/>
    <w:rsid w:val="002B4549"/>
    <w:rsid w:val="002B46D3"/>
    <w:rsid w:val="002B503D"/>
    <w:rsid w:val="002B50FA"/>
    <w:rsid w:val="002B544D"/>
    <w:rsid w:val="002B5488"/>
    <w:rsid w:val="002B5543"/>
    <w:rsid w:val="002B5AF4"/>
    <w:rsid w:val="002B605A"/>
    <w:rsid w:val="002B6118"/>
    <w:rsid w:val="002B63B7"/>
    <w:rsid w:val="002B654B"/>
    <w:rsid w:val="002B6731"/>
    <w:rsid w:val="002B6A17"/>
    <w:rsid w:val="002B6D2A"/>
    <w:rsid w:val="002B6D83"/>
    <w:rsid w:val="002B6DAE"/>
    <w:rsid w:val="002B7015"/>
    <w:rsid w:val="002B706A"/>
    <w:rsid w:val="002B71BB"/>
    <w:rsid w:val="002B7692"/>
    <w:rsid w:val="002B78AB"/>
    <w:rsid w:val="002B78CD"/>
    <w:rsid w:val="002B7E8D"/>
    <w:rsid w:val="002C036C"/>
    <w:rsid w:val="002C0598"/>
    <w:rsid w:val="002C0BD4"/>
    <w:rsid w:val="002C0DCB"/>
    <w:rsid w:val="002C1719"/>
    <w:rsid w:val="002C1AFD"/>
    <w:rsid w:val="002C1EAB"/>
    <w:rsid w:val="002C1FEE"/>
    <w:rsid w:val="002C246E"/>
    <w:rsid w:val="002C258B"/>
    <w:rsid w:val="002C27D3"/>
    <w:rsid w:val="002C2865"/>
    <w:rsid w:val="002C2BAE"/>
    <w:rsid w:val="002C3616"/>
    <w:rsid w:val="002C4333"/>
    <w:rsid w:val="002C4543"/>
    <w:rsid w:val="002C4652"/>
    <w:rsid w:val="002C48B7"/>
    <w:rsid w:val="002C4DBC"/>
    <w:rsid w:val="002C4F7E"/>
    <w:rsid w:val="002C550F"/>
    <w:rsid w:val="002C5B49"/>
    <w:rsid w:val="002C6213"/>
    <w:rsid w:val="002C6AD5"/>
    <w:rsid w:val="002C6EAF"/>
    <w:rsid w:val="002C7669"/>
    <w:rsid w:val="002C7A84"/>
    <w:rsid w:val="002D0E3E"/>
    <w:rsid w:val="002D102F"/>
    <w:rsid w:val="002D12D5"/>
    <w:rsid w:val="002D1A2E"/>
    <w:rsid w:val="002D1CC1"/>
    <w:rsid w:val="002D1F19"/>
    <w:rsid w:val="002D29A1"/>
    <w:rsid w:val="002D2BE2"/>
    <w:rsid w:val="002D3D29"/>
    <w:rsid w:val="002D3E25"/>
    <w:rsid w:val="002D41EC"/>
    <w:rsid w:val="002D446D"/>
    <w:rsid w:val="002D45E6"/>
    <w:rsid w:val="002D46DF"/>
    <w:rsid w:val="002D49A0"/>
    <w:rsid w:val="002D5071"/>
    <w:rsid w:val="002D507E"/>
    <w:rsid w:val="002D53C2"/>
    <w:rsid w:val="002D5A08"/>
    <w:rsid w:val="002D5A25"/>
    <w:rsid w:val="002D65EF"/>
    <w:rsid w:val="002D663D"/>
    <w:rsid w:val="002D675E"/>
    <w:rsid w:val="002D6B78"/>
    <w:rsid w:val="002D6B89"/>
    <w:rsid w:val="002D6EF0"/>
    <w:rsid w:val="002D7E5E"/>
    <w:rsid w:val="002D7EE9"/>
    <w:rsid w:val="002E026B"/>
    <w:rsid w:val="002E054E"/>
    <w:rsid w:val="002E0BBE"/>
    <w:rsid w:val="002E18EE"/>
    <w:rsid w:val="002E2221"/>
    <w:rsid w:val="002E2560"/>
    <w:rsid w:val="002E2910"/>
    <w:rsid w:val="002E2D59"/>
    <w:rsid w:val="002E2F28"/>
    <w:rsid w:val="002E3512"/>
    <w:rsid w:val="002E36C7"/>
    <w:rsid w:val="002E4063"/>
    <w:rsid w:val="002E4C45"/>
    <w:rsid w:val="002E5799"/>
    <w:rsid w:val="002E59DD"/>
    <w:rsid w:val="002E5B5D"/>
    <w:rsid w:val="002E60FD"/>
    <w:rsid w:val="002E627E"/>
    <w:rsid w:val="002E6BC4"/>
    <w:rsid w:val="002E758A"/>
    <w:rsid w:val="002E7D84"/>
    <w:rsid w:val="002F012B"/>
    <w:rsid w:val="002F02AA"/>
    <w:rsid w:val="002F0876"/>
    <w:rsid w:val="002F14D6"/>
    <w:rsid w:val="002F185F"/>
    <w:rsid w:val="002F1D4E"/>
    <w:rsid w:val="002F1E54"/>
    <w:rsid w:val="002F236C"/>
    <w:rsid w:val="002F249E"/>
    <w:rsid w:val="002F25DD"/>
    <w:rsid w:val="002F2D3D"/>
    <w:rsid w:val="002F395E"/>
    <w:rsid w:val="002F3BE7"/>
    <w:rsid w:val="002F3D21"/>
    <w:rsid w:val="002F4196"/>
    <w:rsid w:val="002F4429"/>
    <w:rsid w:val="002F448F"/>
    <w:rsid w:val="002F4739"/>
    <w:rsid w:val="002F52C1"/>
    <w:rsid w:val="002F54EE"/>
    <w:rsid w:val="002F62A6"/>
    <w:rsid w:val="002F6549"/>
    <w:rsid w:val="002F6593"/>
    <w:rsid w:val="002F694D"/>
    <w:rsid w:val="002F713A"/>
    <w:rsid w:val="002F7E08"/>
    <w:rsid w:val="002F7E15"/>
    <w:rsid w:val="002F7E7E"/>
    <w:rsid w:val="0030038A"/>
    <w:rsid w:val="00300B11"/>
    <w:rsid w:val="00300C9F"/>
    <w:rsid w:val="00300D09"/>
    <w:rsid w:val="003015F4"/>
    <w:rsid w:val="00301A47"/>
    <w:rsid w:val="0030212F"/>
    <w:rsid w:val="003032C5"/>
    <w:rsid w:val="00303F46"/>
    <w:rsid w:val="00303FB7"/>
    <w:rsid w:val="00303FED"/>
    <w:rsid w:val="00304055"/>
    <w:rsid w:val="00304156"/>
    <w:rsid w:val="00305713"/>
    <w:rsid w:val="003058B1"/>
    <w:rsid w:val="00305A3C"/>
    <w:rsid w:val="00305D40"/>
    <w:rsid w:val="003061CC"/>
    <w:rsid w:val="003062CA"/>
    <w:rsid w:val="00306C73"/>
    <w:rsid w:val="00307496"/>
    <w:rsid w:val="00307FD4"/>
    <w:rsid w:val="0031069F"/>
    <w:rsid w:val="00310C0D"/>
    <w:rsid w:val="00311792"/>
    <w:rsid w:val="0031193A"/>
    <w:rsid w:val="00311E4A"/>
    <w:rsid w:val="00311EC9"/>
    <w:rsid w:val="0031260B"/>
    <w:rsid w:val="003128C2"/>
    <w:rsid w:val="00312FAE"/>
    <w:rsid w:val="003130E5"/>
    <w:rsid w:val="00313A49"/>
    <w:rsid w:val="00313E82"/>
    <w:rsid w:val="00313ED0"/>
    <w:rsid w:val="0031426E"/>
    <w:rsid w:val="003145FE"/>
    <w:rsid w:val="003148A7"/>
    <w:rsid w:val="003151B0"/>
    <w:rsid w:val="00315265"/>
    <w:rsid w:val="0031538B"/>
    <w:rsid w:val="00315627"/>
    <w:rsid w:val="003158CB"/>
    <w:rsid w:val="00315E80"/>
    <w:rsid w:val="00315FA1"/>
    <w:rsid w:val="003165F4"/>
    <w:rsid w:val="0031660A"/>
    <w:rsid w:val="00316D8D"/>
    <w:rsid w:val="00317385"/>
    <w:rsid w:val="00320A2F"/>
    <w:rsid w:val="003212C2"/>
    <w:rsid w:val="0032134A"/>
    <w:rsid w:val="00321741"/>
    <w:rsid w:val="00321E03"/>
    <w:rsid w:val="00322649"/>
    <w:rsid w:val="00322733"/>
    <w:rsid w:val="0032281B"/>
    <w:rsid w:val="00323120"/>
    <w:rsid w:val="00323B4F"/>
    <w:rsid w:val="003249E9"/>
    <w:rsid w:val="00324BB6"/>
    <w:rsid w:val="00324F6E"/>
    <w:rsid w:val="0032558E"/>
    <w:rsid w:val="00325D3E"/>
    <w:rsid w:val="0032606E"/>
    <w:rsid w:val="0032646E"/>
    <w:rsid w:val="003267EA"/>
    <w:rsid w:val="00327328"/>
    <w:rsid w:val="003277AF"/>
    <w:rsid w:val="003277C3"/>
    <w:rsid w:val="00327E90"/>
    <w:rsid w:val="00330FD8"/>
    <w:rsid w:val="00331125"/>
    <w:rsid w:val="0033117A"/>
    <w:rsid w:val="003319CF"/>
    <w:rsid w:val="00331BB4"/>
    <w:rsid w:val="00331DD2"/>
    <w:rsid w:val="00332094"/>
    <w:rsid w:val="00332124"/>
    <w:rsid w:val="00332203"/>
    <w:rsid w:val="003325C2"/>
    <w:rsid w:val="00332A78"/>
    <w:rsid w:val="00332C65"/>
    <w:rsid w:val="00332C9A"/>
    <w:rsid w:val="003334D0"/>
    <w:rsid w:val="003334E6"/>
    <w:rsid w:val="00333707"/>
    <w:rsid w:val="0033391F"/>
    <w:rsid w:val="00333B47"/>
    <w:rsid w:val="00333CB8"/>
    <w:rsid w:val="00334173"/>
    <w:rsid w:val="00334E52"/>
    <w:rsid w:val="003354AB"/>
    <w:rsid w:val="003358C4"/>
    <w:rsid w:val="00335AA9"/>
    <w:rsid w:val="00335FAF"/>
    <w:rsid w:val="00336728"/>
    <w:rsid w:val="0033689D"/>
    <w:rsid w:val="00336972"/>
    <w:rsid w:val="00336D89"/>
    <w:rsid w:val="00337121"/>
    <w:rsid w:val="00337311"/>
    <w:rsid w:val="003377BB"/>
    <w:rsid w:val="0034049F"/>
    <w:rsid w:val="00340A89"/>
    <w:rsid w:val="00340BAD"/>
    <w:rsid w:val="0034169D"/>
    <w:rsid w:val="00341B20"/>
    <w:rsid w:val="00341BDE"/>
    <w:rsid w:val="0034282A"/>
    <w:rsid w:val="00342C3D"/>
    <w:rsid w:val="00343442"/>
    <w:rsid w:val="00344914"/>
    <w:rsid w:val="00344C87"/>
    <w:rsid w:val="00345497"/>
    <w:rsid w:val="00345747"/>
    <w:rsid w:val="00345846"/>
    <w:rsid w:val="0034616B"/>
    <w:rsid w:val="00346A04"/>
    <w:rsid w:val="00346A35"/>
    <w:rsid w:val="00346B04"/>
    <w:rsid w:val="00347017"/>
    <w:rsid w:val="003474C8"/>
    <w:rsid w:val="00347F27"/>
    <w:rsid w:val="00350056"/>
    <w:rsid w:val="00350346"/>
    <w:rsid w:val="00350977"/>
    <w:rsid w:val="003509D6"/>
    <w:rsid w:val="00350A91"/>
    <w:rsid w:val="003522FC"/>
    <w:rsid w:val="003524FE"/>
    <w:rsid w:val="003525DA"/>
    <w:rsid w:val="00352C60"/>
    <w:rsid w:val="00352D82"/>
    <w:rsid w:val="00353852"/>
    <w:rsid w:val="00353C9B"/>
    <w:rsid w:val="00354768"/>
    <w:rsid w:val="00354A81"/>
    <w:rsid w:val="00354A86"/>
    <w:rsid w:val="00354CEB"/>
    <w:rsid w:val="00354D9E"/>
    <w:rsid w:val="00355C07"/>
    <w:rsid w:val="00355C66"/>
    <w:rsid w:val="00355D60"/>
    <w:rsid w:val="003565D8"/>
    <w:rsid w:val="00356839"/>
    <w:rsid w:val="00356972"/>
    <w:rsid w:val="0035703C"/>
    <w:rsid w:val="003572A9"/>
    <w:rsid w:val="0035730E"/>
    <w:rsid w:val="003576C5"/>
    <w:rsid w:val="00357FD8"/>
    <w:rsid w:val="0036006E"/>
    <w:rsid w:val="003603EF"/>
    <w:rsid w:val="00360BB2"/>
    <w:rsid w:val="00361140"/>
    <w:rsid w:val="003614A5"/>
    <w:rsid w:val="003618BA"/>
    <w:rsid w:val="003618C3"/>
    <w:rsid w:val="00361F16"/>
    <w:rsid w:val="003626CB"/>
    <w:rsid w:val="00362B79"/>
    <w:rsid w:val="00363462"/>
    <w:rsid w:val="00363B5D"/>
    <w:rsid w:val="00363FDA"/>
    <w:rsid w:val="00364012"/>
    <w:rsid w:val="00364A20"/>
    <w:rsid w:val="0036510B"/>
    <w:rsid w:val="0036560B"/>
    <w:rsid w:val="003656E1"/>
    <w:rsid w:val="003656E5"/>
    <w:rsid w:val="003662C1"/>
    <w:rsid w:val="003662CC"/>
    <w:rsid w:val="00366398"/>
    <w:rsid w:val="003667D7"/>
    <w:rsid w:val="00370E1A"/>
    <w:rsid w:val="0037124B"/>
    <w:rsid w:val="003712DE"/>
    <w:rsid w:val="00371303"/>
    <w:rsid w:val="003715A7"/>
    <w:rsid w:val="003717F8"/>
    <w:rsid w:val="0037195F"/>
    <w:rsid w:val="00371B19"/>
    <w:rsid w:val="00371F94"/>
    <w:rsid w:val="0037200C"/>
    <w:rsid w:val="00372096"/>
    <w:rsid w:val="0037290B"/>
    <w:rsid w:val="00372BBA"/>
    <w:rsid w:val="003730E2"/>
    <w:rsid w:val="00373B60"/>
    <w:rsid w:val="00374290"/>
    <w:rsid w:val="00374B12"/>
    <w:rsid w:val="00374D2B"/>
    <w:rsid w:val="00375300"/>
    <w:rsid w:val="003753BF"/>
    <w:rsid w:val="003754D1"/>
    <w:rsid w:val="00375A44"/>
    <w:rsid w:val="00375CC8"/>
    <w:rsid w:val="00375DCE"/>
    <w:rsid w:val="00375E7E"/>
    <w:rsid w:val="00376089"/>
    <w:rsid w:val="00376145"/>
    <w:rsid w:val="003762FA"/>
    <w:rsid w:val="003766BD"/>
    <w:rsid w:val="00376939"/>
    <w:rsid w:val="0037773B"/>
    <w:rsid w:val="00377988"/>
    <w:rsid w:val="00377A39"/>
    <w:rsid w:val="003804C3"/>
    <w:rsid w:val="003805CB"/>
    <w:rsid w:val="0038065D"/>
    <w:rsid w:val="0038080D"/>
    <w:rsid w:val="00380AA0"/>
    <w:rsid w:val="00380B5A"/>
    <w:rsid w:val="00380E7D"/>
    <w:rsid w:val="003811AE"/>
    <w:rsid w:val="00381505"/>
    <w:rsid w:val="00381826"/>
    <w:rsid w:val="00381907"/>
    <w:rsid w:val="00382345"/>
    <w:rsid w:val="00382419"/>
    <w:rsid w:val="00382450"/>
    <w:rsid w:val="00382B78"/>
    <w:rsid w:val="00382B8D"/>
    <w:rsid w:val="00382F2A"/>
    <w:rsid w:val="00382FC4"/>
    <w:rsid w:val="00383172"/>
    <w:rsid w:val="0038319B"/>
    <w:rsid w:val="003835B5"/>
    <w:rsid w:val="00383619"/>
    <w:rsid w:val="003840F6"/>
    <w:rsid w:val="00384391"/>
    <w:rsid w:val="0038448C"/>
    <w:rsid w:val="00384509"/>
    <w:rsid w:val="003847A9"/>
    <w:rsid w:val="00384856"/>
    <w:rsid w:val="00384A65"/>
    <w:rsid w:val="003854D4"/>
    <w:rsid w:val="003855FA"/>
    <w:rsid w:val="0038560E"/>
    <w:rsid w:val="00385864"/>
    <w:rsid w:val="00385C76"/>
    <w:rsid w:val="00385E12"/>
    <w:rsid w:val="00386075"/>
    <w:rsid w:val="00386161"/>
    <w:rsid w:val="00386166"/>
    <w:rsid w:val="00386199"/>
    <w:rsid w:val="003861FB"/>
    <w:rsid w:val="00386525"/>
    <w:rsid w:val="00386E4D"/>
    <w:rsid w:val="00387106"/>
    <w:rsid w:val="003871B9"/>
    <w:rsid w:val="0038753F"/>
    <w:rsid w:val="00387680"/>
    <w:rsid w:val="00387697"/>
    <w:rsid w:val="00387835"/>
    <w:rsid w:val="003879CE"/>
    <w:rsid w:val="00387F06"/>
    <w:rsid w:val="003902C6"/>
    <w:rsid w:val="0039033B"/>
    <w:rsid w:val="00390A0C"/>
    <w:rsid w:val="00390A1C"/>
    <w:rsid w:val="00390C1B"/>
    <w:rsid w:val="00391162"/>
    <w:rsid w:val="003916FE"/>
    <w:rsid w:val="00391AA2"/>
    <w:rsid w:val="00391C25"/>
    <w:rsid w:val="0039231E"/>
    <w:rsid w:val="003923DE"/>
    <w:rsid w:val="00393CD4"/>
    <w:rsid w:val="00393EA2"/>
    <w:rsid w:val="00394208"/>
    <w:rsid w:val="00395333"/>
    <w:rsid w:val="00395749"/>
    <w:rsid w:val="003957E7"/>
    <w:rsid w:val="00395ADB"/>
    <w:rsid w:val="0039632E"/>
    <w:rsid w:val="00396533"/>
    <w:rsid w:val="00396987"/>
    <w:rsid w:val="003A0AEC"/>
    <w:rsid w:val="003A0D6C"/>
    <w:rsid w:val="003A0DEB"/>
    <w:rsid w:val="003A122A"/>
    <w:rsid w:val="003A132A"/>
    <w:rsid w:val="003A13D4"/>
    <w:rsid w:val="003A184E"/>
    <w:rsid w:val="003A20B0"/>
    <w:rsid w:val="003A25A8"/>
    <w:rsid w:val="003A265E"/>
    <w:rsid w:val="003A2AAF"/>
    <w:rsid w:val="003A2B5F"/>
    <w:rsid w:val="003A32A5"/>
    <w:rsid w:val="003A33CD"/>
    <w:rsid w:val="003A33DF"/>
    <w:rsid w:val="003A387A"/>
    <w:rsid w:val="003A45D7"/>
    <w:rsid w:val="003A515B"/>
    <w:rsid w:val="003A57DE"/>
    <w:rsid w:val="003A59CD"/>
    <w:rsid w:val="003A5D65"/>
    <w:rsid w:val="003A5FC5"/>
    <w:rsid w:val="003A722E"/>
    <w:rsid w:val="003A7617"/>
    <w:rsid w:val="003A7986"/>
    <w:rsid w:val="003A7EBF"/>
    <w:rsid w:val="003B000D"/>
    <w:rsid w:val="003B06F5"/>
    <w:rsid w:val="003B0B06"/>
    <w:rsid w:val="003B0D24"/>
    <w:rsid w:val="003B0DFF"/>
    <w:rsid w:val="003B0F0C"/>
    <w:rsid w:val="003B10BC"/>
    <w:rsid w:val="003B14A4"/>
    <w:rsid w:val="003B1C14"/>
    <w:rsid w:val="003B1F6E"/>
    <w:rsid w:val="003B297C"/>
    <w:rsid w:val="003B2B7D"/>
    <w:rsid w:val="003B2C30"/>
    <w:rsid w:val="003B3822"/>
    <w:rsid w:val="003B389E"/>
    <w:rsid w:val="003B45F5"/>
    <w:rsid w:val="003B4955"/>
    <w:rsid w:val="003B4F2C"/>
    <w:rsid w:val="003B52AF"/>
    <w:rsid w:val="003B54B0"/>
    <w:rsid w:val="003B56CE"/>
    <w:rsid w:val="003B56E6"/>
    <w:rsid w:val="003B595A"/>
    <w:rsid w:val="003B5C0F"/>
    <w:rsid w:val="003B61B5"/>
    <w:rsid w:val="003B62BC"/>
    <w:rsid w:val="003B63F5"/>
    <w:rsid w:val="003B69F1"/>
    <w:rsid w:val="003B69F2"/>
    <w:rsid w:val="003B6AD2"/>
    <w:rsid w:val="003B6C81"/>
    <w:rsid w:val="003B7146"/>
    <w:rsid w:val="003B7641"/>
    <w:rsid w:val="003C02F5"/>
    <w:rsid w:val="003C08B9"/>
    <w:rsid w:val="003C0F7D"/>
    <w:rsid w:val="003C110B"/>
    <w:rsid w:val="003C166D"/>
    <w:rsid w:val="003C1BDD"/>
    <w:rsid w:val="003C288A"/>
    <w:rsid w:val="003C29D7"/>
    <w:rsid w:val="003C3352"/>
    <w:rsid w:val="003C3CCE"/>
    <w:rsid w:val="003C3CEC"/>
    <w:rsid w:val="003C4065"/>
    <w:rsid w:val="003C417A"/>
    <w:rsid w:val="003C42CE"/>
    <w:rsid w:val="003C5466"/>
    <w:rsid w:val="003C5A6B"/>
    <w:rsid w:val="003C5D26"/>
    <w:rsid w:val="003C5DEF"/>
    <w:rsid w:val="003C5FE5"/>
    <w:rsid w:val="003C67A5"/>
    <w:rsid w:val="003C67FC"/>
    <w:rsid w:val="003C68B8"/>
    <w:rsid w:val="003C6A03"/>
    <w:rsid w:val="003C6A77"/>
    <w:rsid w:val="003C6D6D"/>
    <w:rsid w:val="003C75BB"/>
    <w:rsid w:val="003C77CC"/>
    <w:rsid w:val="003D022E"/>
    <w:rsid w:val="003D0486"/>
    <w:rsid w:val="003D06D3"/>
    <w:rsid w:val="003D0AAF"/>
    <w:rsid w:val="003D0D12"/>
    <w:rsid w:val="003D1607"/>
    <w:rsid w:val="003D1CD0"/>
    <w:rsid w:val="003D1EEE"/>
    <w:rsid w:val="003D2561"/>
    <w:rsid w:val="003D287A"/>
    <w:rsid w:val="003D3647"/>
    <w:rsid w:val="003D3D03"/>
    <w:rsid w:val="003D51B8"/>
    <w:rsid w:val="003D51FA"/>
    <w:rsid w:val="003D5EFB"/>
    <w:rsid w:val="003D5F7B"/>
    <w:rsid w:val="003D68F5"/>
    <w:rsid w:val="003D6984"/>
    <w:rsid w:val="003D7644"/>
    <w:rsid w:val="003D7B6C"/>
    <w:rsid w:val="003D7E79"/>
    <w:rsid w:val="003E0452"/>
    <w:rsid w:val="003E0D6A"/>
    <w:rsid w:val="003E13C9"/>
    <w:rsid w:val="003E1870"/>
    <w:rsid w:val="003E1D41"/>
    <w:rsid w:val="003E23A7"/>
    <w:rsid w:val="003E26EE"/>
    <w:rsid w:val="003E2CBB"/>
    <w:rsid w:val="003E2D4B"/>
    <w:rsid w:val="003E2DDD"/>
    <w:rsid w:val="003E2E86"/>
    <w:rsid w:val="003E2F57"/>
    <w:rsid w:val="003E3119"/>
    <w:rsid w:val="003E327E"/>
    <w:rsid w:val="003E361E"/>
    <w:rsid w:val="003E3710"/>
    <w:rsid w:val="003E38F0"/>
    <w:rsid w:val="003E39D9"/>
    <w:rsid w:val="003E3B76"/>
    <w:rsid w:val="003E3E19"/>
    <w:rsid w:val="003E417C"/>
    <w:rsid w:val="003E45AA"/>
    <w:rsid w:val="003E470C"/>
    <w:rsid w:val="003E49DA"/>
    <w:rsid w:val="003E5F03"/>
    <w:rsid w:val="003E602E"/>
    <w:rsid w:val="003E6089"/>
    <w:rsid w:val="003E6255"/>
    <w:rsid w:val="003E7201"/>
    <w:rsid w:val="003E72A4"/>
    <w:rsid w:val="003E7326"/>
    <w:rsid w:val="003E764E"/>
    <w:rsid w:val="003E77CB"/>
    <w:rsid w:val="003F019D"/>
    <w:rsid w:val="003F01CD"/>
    <w:rsid w:val="003F0754"/>
    <w:rsid w:val="003F10F2"/>
    <w:rsid w:val="003F1CA3"/>
    <w:rsid w:val="003F1FEC"/>
    <w:rsid w:val="003F2341"/>
    <w:rsid w:val="003F2438"/>
    <w:rsid w:val="003F24C6"/>
    <w:rsid w:val="003F2570"/>
    <w:rsid w:val="003F2843"/>
    <w:rsid w:val="003F2BC7"/>
    <w:rsid w:val="003F307C"/>
    <w:rsid w:val="003F3349"/>
    <w:rsid w:val="003F4906"/>
    <w:rsid w:val="003F4A7F"/>
    <w:rsid w:val="003F4CFE"/>
    <w:rsid w:val="003F50AA"/>
    <w:rsid w:val="003F5A5A"/>
    <w:rsid w:val="003F5AE0"/>
    <w:rsid w:val="003F5BD8"/>
    <w:rsid w:val="003F5EA7"/>
    <w:rsid w:val="003F6541"/>
    <w:rsid w:val="003F69B8"/>
    <w:rsid w:val="003F6A93"/>
    <w:rsid w:val="003F6C81"/>
    <w:rsid w:val="003F72F9"/>
    <w:rsid w:val="003F7676"/>
    <w:rsid w:val="003F7D12"/>
    <w:rsid w:val="003F7D5B"/>
    <w:rsid w:val="004003E1"/>
    <w:rsid w:val="00401169"/>
    <w:rsid w:val="004011B8"/>
    <w:rsid w:val="004012B3"/>
    <w:rsid w:val="00401CE7"/>
    <w:rsid w:val="004020F1"/>
    <w:rsid w:val="00402153"/>
    <w:rsid w:val="00402C3B"/>
    <w:rsid w:val="00402F25"/>
    <w:rsid w:val="004030FD"/>
    <w:rsid w:val="0040359D"/>
    <w:rsid w:val="004040F3"/>
    <w:rsid w:val="00404289"/>
    <w:rsid w:val="004046E9"/>
    <w:rsid w:val="0040551C"/>
    <w:rsid w:val="00405DE1"/>
    <w:rsid w:val="0040636F"/>
    <w:rsid w:val="004073FA"/>
    <w:rsid w:val="00407552"/>
    <w:rsid w:val="00407BBE"/>
    <w:rsid w:val="00407D82"/>
    <w:rsid w:val="004101A7"/>
    <w:rsid w:val="00410298"/>
    <w:rsid w:val="00410742"/>
    <w:rsid w:val="00410C34"/>
    <w:rsid w:val="00411224"/>
    <w:rsid w:val="004112FC"/>
    <w:rsid w:val="00411504"/>
    <w:rsid w:val="00411BC2"/>
    <w:rsid w:val="00412C63"/>
    <w:rsid w:val="00412ECA"/>
    <w:rsid w:val="004136C1"/>
    <w:rsid w:val="00413713"/>
    <w:rsid w:val="004138AD"/>
    <w:rsid w:val="00413AF7"/>
    <w:rsid w:val="00413C1F"/>
    <w:rsid w:val="00413CA3"/>
    <w:rsid w:val="004143C6"/>
    <w:rsid w:val="0041474C"/>
    <w:rsid w:val="00414E4D"/>
    <w:rsid w:val="00415405"/>
    <w:rsid w:val="00415735"/>
    <w:rsid w:val="00415DE5"/>
    <w:rsid w:val="00416182"/>
    <w:rsid w:val="00416293"/>
    <w:rsid w:val="004165EE"/>
    <w:rsid w:val="004166CE"/>
    <w:rsid w:val="00416C3B"/>
    <w:rsid w:val="004174DC"/>
    <w:rsid w:val="00417857"/>
    <w:rsid w:val="00417945"/>
    <w:rsid w:val="00420173"/>
    <w:rsid w:val="00420F53"/>
    <w:rsid w:val="00421334"/>
    <w:rsid w:val="004216D9"/>
    <w:rsid w:val="00421A13"/>
    <w:rsid w:val="00421A94"/>
    <w:rsid w:val="00421C09"/>
    <w:rsid w:val="00421C25"/>
    <w:rsid w:val="00421F65"/>
    <w:rsid w:val="00421FCA"/>
    <w:rsid w:val="00422425"/>
    <w:rsid w:val="0042279C"/>
    <w:rsid w:val="004229FF"/>
    <w:rsid w:val="0042304C"/>
    <w:rsid w:val="004232C1"/>
    <w:rsid w:val="00424345"/>
    <w:rsid w:val="00425201"/>
    <w:rsid w:val="0042555A"/>
    <w:rsid w:val="00425CA4"/>
    <w:rsid w:val="004262B7"/>
    <w:rsid w:val="00426B1F"/>
    <w:rsid w:val="00426D9A"/>
    <w:rsid w:val="00427FE4"/>
    <w:rsid w:val="00430055"/>
    <w:rsid w:val="004307DE"/>
    <w:rsid w:val="00430AC5"/>
    <w:rsid w:val="00430B67"/>
    <w:rsid w:val="00430D95"/>
    <w:rsid w:val="0043181B"/>
    <w:rsid w:val="00431B30"/>
    <w:rsid w:val="00431E4C"/>
    <w:rsid w:val="00432637"/>
    <w:rsid w:val="00432639"/>
    <w:rsid w:val="004330F9"/>
    <w:rsid w:val="00433269"/>
    <w:rsid w:val="0043343F"/>
    <w:rsid w:val="004339EF"/>
    <w:rsid w:val="00433A21"/>
    <w:rsid w:val="00433AF1"/>
    <w:rsid w:val="00434121"/>
    <w:rsid w:val="004342E8"/>
    <w:rsid w:val="00434760"/>
    <w:rsid w:val="004347D3"/>
    <w:rsid w:val="00434C84"/>
    <w:rsid w:val="00435311"/>
    <w:rsid w:val="00435641"/>
    <w:rsid w:val="004356BA"/>
    <w:rsid w:val="0043587C"/>
    <w:rsid w:val="00435FA4"/>
    <w:rsid w:val="004360E3"/>
    <w:rsid w:val="00436188"/>
    <w:rsid w:val="0043619A"/>
    <w:rsid w:val="00436342"/>
    <w:rsid w:val="0043655E"/>
    <w:rsid w:val="00436B1E"/>
    <w:rsid w:val="00437016"/>
    <w:rsid w:val="0043705F"/>
    <w:rsid w:val="0043726A"/>
    <w:rsid w:val="004377E6"/>
    <w:rsid w:val="00437926"/>
    <w:rsid w:val="0044021B"/>
    <w:rsid w:val="004404A9"/>
    <w:rsid w:val="004409C3"/>
    <w:rsid w:val="004417C0"/>
    <w:rsid w:val="00441E60"/>
    <w:rsid w:val="00441F4E"/>
    <w:rsid w:val="00442013"/>
    <w:rsid w:val="004426FA"/>
    <w:rsid w:val="00442705"/>
    <w:rsid w:val="00442C52"/>
    <w:rsid w:val="0044319C"/>
    <w:rsid w:val="004435D4"/>
    <w:rsid w:val="004440F2"/>
    <w:rsid w:val="00444133"/>
    <w:rsid w:val="00444461"/>
    <w:rsid w:val="004446AE"/>
    <w:rsid w:val="00444D20"/>
    <w:rsid w:val="00444E3C"/>
    <w:rsid w:val="00445478"/>
    <w:rsid w:val="004454F7"/>
    <w:rsid w:val="0044552D"/>
    <w:rsid w:val="00445571"/>
    <w:rsid w:val="00445899"/>
    <w:rsid w:val="0044610C"/>
    <w:rsid w:val="004469B0"/>
    <w:rsid w:val="0044782B"/>
    <w:rsid w:val="00447DA3"/>
    <w:rsid w:val="004501D0"/>
    <w:rsid w:val="00450433"/>
    <w:rsid w:val="00450472"/>
    <w:rsid w:val="00450676"/>
    <w:rsid w:val="0045070A"/>
    <w:rsid w:val="00450904"/>
    <w:rsid w:val="00450AEE"/>
    <w:rsid w:val="00450C64"/>
    <w:rsid w:val="00450CA9"/>
    <w:rsid w:val="0045129F"/>
    <w:rsid w:val="00451C59"/>
    <w:rsid w:val="00452C28"/>
    <w:rsid w:val="00452ED0"/>
    <w:rsid w:val="00453686"/>
    <w:rsid w:val="00453BD1"/>
    <w:rsid w:val="004543E4"/>
    <w:rsid w:val="004547E5"/>
    <w:rsid w:val="00455151"/>
    <w:rsid w:val="004556B7"/>
    <w:rsid w:val="0045589F"/>
    <w:rsid w:val="004566FE"/>
    <w:rsid w:val="004569DE"/>
    <w:rsid w:val="004573D1"/>
    <w:rsid w:val="00457AF2"/>
    <w:rsid w:val="00460603"/>
    <w:rsid w:val="004607E8"/>
    <w:rsid w:val="00461B36"/>
    <w:rsid w:val="00461C63"/>
    <w:rsid w:val="00461E62"/>
    <w:rsid w:val="00461E76"/>
    <w:rsid w:val="004625AA"/>
    <w:rsid w:val="004626D0"/>
    <w:rsid w:val="004630F7"/>
    <w:rsid w:val="00463F62"/>
    <w:rsid w:val="0046405A"/>
    <w:rsid w:val="0046408A"/>
    <w:rsid w:val="004641E7"/>
    <w:rsid w:val="00464360"/>
    <w:rsid w:val="00464AD1"/>
    <w:rsid w:val="00464E55"/>
    <w:rsid w:val="00464FD0"/>
    <w:rsid w:val="0046521A"/>
    <w:rsid w:val="0046595A"/>
    <w:rsid w:val="00465B27"/>
    <w:rsid w:val="00465DA6"/>
    <w:rsid w:val="004660BC"/>
    <w:rsid w:val="004669C3"/>
    <w:rsid w:val="00466D2F"/>
    <w:rsid w:val="004670C5"/>
    <w:rsid w:val="004672BD"/>
    <w:rsid w:val="00467403"/>
    <w:rsid w:val="004674C8"/>
    <w:rsid w:val="004679E3"/>
    <w:rsid w:val="00467D76"/>
    <w:rsid w:val="00470228"/>
    <w:rsid w:val="0047086B"/>
    <w:rsid w:val="004708EA"/>
    <w:rsid w:val="00470C0E"/>
    <w:rsid w:val="00470F31"/>
    <w:rsid w:val="004718F1"/>
    <w:rsid w:val="004719D0"/>
    <w:rsid w:val="00471FBD"/>
    <w:rsid w:val="004722B2"/>
    <w:rsid w:val="004723C0"/>
    <w:rsid w:val="004724EC"/>
    <w:rsid w:val="004724F6"/>
    <w:rsid w:val="0047253C"/>
    <w:rsid w:val="00472A44"/>
    <w:rsid w:val="00473341"/>
    <w:rsid w:val="00473852"/>
    <w:rsid w:val="004738CB"/>
    <w:rsid w:val="00473C64"/>
    <w:rsid w:val="004742A7"/>
    <w:rsid w:val="00474C82"/>
    <w:rsid w:val="00475036"/>
    <w:rsid w:val="00475192"/>
    <w:rsid w:val="0047537B"/>
    <w:rsid w:val="0047576E"/>
    <w:rsid w:val="004758AE"/>
    <w:rsid w:val="004759C8"/>
    <w:rsid w:val="00475C9D"/>
    <w:rsid w:val="00475D63"/>
    <w:rsid w:val="0047615F"/>
    <w:rsid w:val="00476B65"/>
    <w:rsid w:val="00477143"/>
    <w:rsid w:val="0047714F"/>
    <w:rsid w:val="00477722"/>
    <w:rsid w:val="00477EDC"/>
    <w:rsid w:val="00480059"/>
    <w:rsid w:val="00480064"/>
    <w:rsid w:val="0048046C"/>
    <w:rsid w:val="004806E9"/>
    <w:rsid w:val="0048085D"/>
    <w:rsid w:val="00480AE6"/>
    <w:rsid w:val="00480D0D"/>
    <w:rsid w:val="00480F96"/>
    <w:rsid w:val="00481648"/>
    <w:rsid w:val="00481659"/>
    <w:rsid w:val="004819A6"/>
    <w:rsid w:val="004819F8"/>
    <w:rsid w:val="00481BD9"/>
    <w:rsid w:val="004826CB"/>
    <w:rsid w:val="004826D9"/>
    <w:rsid w:val="00482888"/>
    <w:rsid w:val="00482ADF"/>
    <w:rsid w:val="00482F57"/>
    <w:rsid w:val="0048313F"/>
    <w:rsid w:val="0048326E"/>
    <w:rsid w:val="0048329F"/>
    <w:rsid w:val="004834B5"/>
    <w:rsid w:val="0048368D"/>
    <w:rsid w:val="00484042"/>
    <w:rsid w:val="004844D6"/>
    <w:rsid w:val="004848CC"/>
    <w:rsid w:val="0048506A"/>
    <w:rsid w:val="004851CE"/>
    <w:rsid w:val="00485DF1"/>
    <w:rsid w:val="00486001"/>
    <w:rsid w:val="00486231"/>
    <w:rsid w:val="0048683D"/>
    <w:rsid w:val="00486932"/>
    <w:rsid w:val="00486FCD"/>
    <w:rsid w:val="00487AC7"/>
    <w:rsid w:val="00487D2A"/>
    <w:rsid w:val="00487D8A"/>
    <w:rsid w:val="004900A0"/>
    <w:rsid w:val="00490281"/>
    <w:rsid w:val="004902D4"/>
    <w:rsid w:val="00490E0E"/>
    <w:rsid w:val="00491540"/>
    <w:rsid w:val="00491AB6"/>
    <w:rsid w:val="00491F5E"/>
    <w:rsid w:val="00492709"/>
    <w:rsid w:val="00492A8E"/>
    <w:rsid w:val="00492F53"/>
    <w:rsid w:val="004932D5"/>
    <w:rsid w:val="00493989"/>
    <w:rsid w:val="00493FB2"/>
    <w:rsid w:val="004942BC"/>
    <w:rsid w:val="0049461D"/>
    <w:rsid w:val="004947D3"/>
    <w:rsid w:val="00494CEB"/>
    <w:rsid w:val="00494F1E"/>
    <w:rsid w:val="0049509B"/>
    <w:rsid w:val="00495531"/>
    <w:rsid w:val="00496508"/>
    <w:rsid w:val="0049668C"/>
    <w:rsid w:val="0049687B"/>
    <w:rsid w:val="00496E04"/>
    <w:rsid w:val="00496F47"/>
    <w:rsid w:val="00496F66"/>
    <w:rsid w:val="0049795E"/>
    <w:rsid w:val="00497A0B"/>
    <w:rsid w:val="00497F58"/>
    <w:rsid w:val="004A0258"/>
    <w:rsid w:val="004A096C"/>
    <w:rsid w:val="004A0F5F"/>
    <w:rsid w:val="004A19C7"/>
    <w:rsid w:val="004A2781"/>
    <w:rsid w:val="004A2B0F"/>
    <w:rsid w:val="004A3008"/>
    <w:rsid w:val="004A318A"/>
    <w:rsid w:val="004A31CA"/>
    <w:rsid w:val="004A423E"/>
    <w:rsid w:val="004A4ABB"/>
    <w:rsid w:val="004A4ECE"/>
    <w:rsid w:val="004A53AE"/>
    <w:rsid w:val="004A5FE4"/>
    <w:rsid w:val="004A60BA"/>
    <w:rsid w:val="004A62F9"/>
    <w:rsid w:val="004A6F77"/>
    <w:rsid w:val="004A72CD"/>
    <w:rsid w:val="004A776D"/>
    <w:rsid w:val="004A7EAE"/>
    <w:rsid w:val="004B02A4"/>
    <w:rsid w:val="004B14BE"/>
    <w:rsid w:val="004B1A30"/>
    <w:rsid w:val="004B1A73"/>
    <w:rsid w:val="004B1EB7"/>
    <w:rsid w:val="004B267F"/>
    <w:rsid w:val="004B2782"/>
    <w:rsid w:val="004B3A30"/>
    <w:rsid w:val="004B432F"/>
    <w:rsid w:val="004B4543"/>
    <w:rsid w:val="004B46E5"/>
    <w:rsid w:val="004B4843"/>
    <w:rsid w:val="004B4A90"/>
    <w:rsid w:val="004B4F5C"/>
    <w:rsid w:val="004B4F75"/>
    <w:rsid w:val="004B5054"/>
    <w:rsid w:val="004B5540"/>
    <w:rsid w:val="004B5A6F"/>
    <w:rsid w:val="004B6684"/>
    <w:rsid w:val="004B73F6"/>
    <w:rsid w:val="004B7559"/>
    <w:rsid w:val="004B7AC2"/>
    <w:rsid w:val="004B7B2A"/>
    <w:rsid w:val="004C00B6"/>
    <w:rsid w:val="004C02CA"/>
    <w:rsid w:val="004C0360"/>
    <w:rsid w:val="004C063B"/>
    <w:rsid w:val="004C1747"/>
    <w:rsid w:val="004C188D"/>
    <w:rsid w:val="004C19A6"/>
    <w:rsid w:val="004C1FEE"/>
    <w:rsid w:val="004C20DD"/>
    <w:rsid w:val="004C2353"/>
    <w:rsid w:val="004C23F6"/>
    <w:rsid w:val="004C2808"/>
    <w:rsid w:val="004C309D"/>
    <w:rsid w:val="004C356D"/>
    <w:rsid w:val="004C4184"/>
    <w:rsid w:val="004C46AB"/>
    <w:rsid w:val="004C471A"/>
    <w:rsid w:val="004C4D12"/>
    <w:rsid w:val="004C5132"/>
    <w:rsid w:val="004C55C1"/>
    <w:rsid w:val="004C565D"/>
    <w:rsid w:val="004C5B6D"/>
    <w:rsid w:val="004C5C25"/>
    <w:rsid w:val="004C6141"/>
    <w:rsid w:val="004C61EE"/>
    <w:rsid w:val="004C63A3"/>
    <w:rsid w:val="004C65C9"/>
    <w:rsid w:val="004C6DF1"/>
    <w:rsid w:val="004C6E3D"/>
    <w:rsid w:val="004C6F34"/>
    <w:rsid w:val="004C6F9F"/>
    <w:rsid w:val="004C722D"/>
    <w:rsid w:val="004C733B"/>
    <w:rsid w:val="004C7E60"/>
    <w:rsid w:val="004D0029"/>
    <w:rsid w:val="004D00A5"/>
    <w:rsid w:val="004D023C"/>
    <w:rsid w:val="004D0417"/>
    <w:rsid w:val="004D068A"/>
    <w:rsid w:val="004D1167"/>
    <w:rsid w:val="004D1932"/>
    <w:rsid w:val="004D1A61"/>
    <w:rsid w:val="004D2671"/>
    <w:rsid w:val="004D2FE9"/>
    <w:rsid w:val="004D3FE1"/>
    <w:rsid w:val="004D448B"/>
    <w:rsid w:val="004D4E88"/>
    <w:rsid w:val="004D4FA0"/>
    <w:rsid w:val="004D5483"/>
    <w:rsid w:val="004D591B"/>
    <w:rsid w:val="004D5B91"/>
    <w:rsid w:val="004D62C5"/>
    <w:rsid w:val="004D6B57"/>
    <w:rsid w:val="004D6D4C"/>
    <w:rsid w:val="004D716C"/>
    <w:rsid w:val="004D7C55"/>
    <w:rsid w:val="004E001E"/>
    <w:rsid w:val="004E1F2A"/>
    <w:rsid w:val="004E2209"/>
    <w:rsid w:val="004E224F"/>
    <w:rsid w:val="004E27EA"/>
    <w:rsid w:val="004E2F9F"/>
    <w:rsid w:val="004E321A"/>
    <w:rsid w:val="004E37EB"/>
    <w:rsid w:val="004E3BC0"/>
    <w:rsid w:val="004E3F1D"/>
    <w:rsid w:val="004E44CC"/>
    <w:rsid w:val="004E4B4C"/>
    <w:rsid w:val="004E5214"/>
    <w:rsid w:val="004E5504"/>
    <w:rsid w:val="004E5928"/>
    <w:rsid w:val="004E5DDC"/>
    <w:rsid w:val="004E5E14"/>
    <w:rsid w:val="004E5FF4"/>
    <w:rsid w:val="004E61C7"/>
    <w:rsid w:val="004E624E"/>
    <w:rsid w:val="004E62DC"/>
    <w:rsid w:val="004E6D34"/>
    <w:rsid w:val="004E77A6"/>
    <w:rsid w:val="004E782B"/>
    <w:rsid w:val="004E7D87"/>
    <w:rsid w:val="004E7F84"/>
    <w:rsid w:val="004F009A"/>
    <w:rsid w:val="004F09E5"/>
    <w:rsid w:val="004F0AC3"/>
    <w:rsid w:val="004F1833"/>
    <w:rsid w:val="004F1922"/>
    <w:rsid w:val="004F1B24"/>
    <w:rsid w:val="004F1FF9"/>
    <w:rsid w:val="004F25E5"/>
    <w:rsid w:val="004F2758"/>
    <w:rsid w:val="004F282F"/>
    <w:rsid w:val="004F2A6B"/>
    <w:rsid w:val="004F3186"/>
    <w:rsid w:val="004F3B18"/>
    <w:rsid w:val="004F3CB2"/>
    <w:rsid w:val="004F3FAC"/>
    <w:rsid w:val="004F420C"/>
    <w:rsid w:val="004F4FBC"/>
    <w:rsid w:val="004F5237"/>
    <w:rsid w:val="004F549F"/>
    <w:rsid w:val="004F5635"/>
    <w:rsid w:val="004F5927"/>
    <w:rsid w:val="004F6016"/>
    <w:rsid w:val="004F6D27"/>
    <w:rsid w:val="004F72C3"/>
    <w:rsid w:val="004F74A0"/>
    <w:rsid w:val="004F7626"/>
    <w:rsid w:val="004F7691"/>
    <w:rsid w:val="004F7E25"/>
    <w:rsid w:val="005000C1"/>
    <w:rsid w:val="00500440"/>
    <w:rsid w:val="005005D3"/>
    <w:rsid w:val="00500686"/>
    <w:rsid w:val="00500737"/>
    <w:rsid w:val="00500BBB"/>
    <w:rsid w:val="00500CFE"/>
    <w:rsid w:val="00500E7C"/>
    <w:rsid w:val="00501431"/>
    <w:rsid w:val="00501D91"/>
    <w:rsid w:val="00501FCF"/>
    <w:rsid w:val="00502282"/>
    <w:rsid w:val="00502334"/>
    <w:rsid w:val="00502390"/>
    <w:rsid w:val="0050246A"/>
    <w:rsid w:val="005024D1"/>
    <w:rsid w:val="00502592"/>
    <w:rsid w:val="005027D6"/>
    <w:rsid w:val="00502E6B"/>
    <w:rsid w:val="005033DF"/>
    <w:rsid w:val="005038AB"/>
    <w:rsid w:val="00503B80"/>
    <w:rsid w:val="00503D14"/>
    <w:rsid w:val="00503E81"/>
    <w:rsid w:val="00503F2E"/>
    <w:rsid w:val="00504532"/>
    <w:rsid w:val="0050507E"/>
    <w:rsid w:val="0050528D"/>
    <w:rsid w:val="00506059"/>
    <w:rsid w:val="0050626C"/>
    <w:rsid w:val="0050630D"/>
    <w:rsid w:val="0050646B"/>
    <w:rsid w:val="0050655E"/>
    <w:rsid w:val="00506A71"/>
    <w:rsid w:val="00506C09"/>
    <w:rsid w:val="0050717C"/>
    <w:rsid w:val="00507670"/>
    <w:rsid w:val="0051022F"/>
    <w:rsid w:val="00510902"/>
    <w:rsid w:val="0051093B"/>
    <w:rsid w:val="00510B69"/>
    <w:rsid w:val="005113BE"/>
    <w:rsid w:val="00511772"/>
    <w:rsid w:val="005118D5"/>
    <w:rsid w:val="005119EB"/>
    <w:rsid w:val="00511A26"/>
    <w:rsid w:val="00511C06"/>
    <w:rsid w:val="00512970"/>
    <w:rsid w:val="00512A7B"/>
    <w:rsid w:val="005133CD"/>
    <w:rsid w:val="005142CE"/>
    <w:rsid w:val="00514333"/>
    <w:rsid w:val="005143C5"/>
    <w:rsid w:val="00514787"/>
    <w:rsid w:val="00514835"/>
    <w:rsid w:val="00514AFE"/>
    <w:rsid w:val="0051523E"/>
    <w:rsid w:val="005157F6"/>
    <w:rsid w:val="00515F43"/>
    <w:rsid w:val="00516284"/>
    <w:rsid w:val="0051672D"/>
    <w:rsid w:val="00516AB6"/>
    <w:rsid w:val="00516BBC"/>
    <w:rsid w:val="00516BD2"/>
    <w:rsid w:val="00517055"/>
    <w:rsid w:val="00517137"/>
    <w:rsid w:val="005174B4"/>
    <w:rsid w:val="00517B84"/>
    <w:rsid w:val="00517D4F"/>
    <w:rsid w:val="005201CF"/>
    <w:rsid w:val="005207F9"/>
    <w:rsid w:val="0052096A"/>
    <w:rsid w:val="00520DC9"/>
    <w:rsid w:val="00521B42"/>
    <w:rsid w:val="005220A9"/>
    <w:rsid w:val="005220C5"/>
    <w:rsid w:val="00522598"/>
    <w:rsid w:val="0052269D"/>
    <w:rsid w:val="005234C0"/>
    <w:rsid w:val="00524393"/>
    <w:rsid w:val="0052471E"/>
    <w:rsid w:val="00524F39"/>
    <w:rsid w:val="0052513E"/>
    <w:rsid w:val="00525377"/>
    <w:rsid w:val="005253BF"/>
    <w:rsid w:val="0052549B"/>
    <w:rsid w:val="00525528"/>
    <w:rsid w:val="005256D4"/>
    <w:rsid w:val="00525B2A"/>
    <w:rsid w:val="0052672C"/>
    <w:rsid w:val="00527170"/>
    <w:rsid w:val="00527186"/>
    <w:rsid w:val="005277CF"/>
    <w:rsid w:val="00527ADE"/>
    <w:rsid w:val="005305C5"/>
    <w:rsid w:val="00530BF9"/>
    <w:rsid w:val="005326D5"/>
    <w:rsid w:val="00532708"/>
    <w:rsid w:val="00532D31"/>
    <w:rsid w:val="005332D4"/>
    <w:rsid w:val="00533403"/>
    <w:rsid w:val="00533426"/>
    <w:rsid w:val="0053342C"/>
    <w:rsid w:val="005335E8"/>
    <w:rsid w:val="005335F9"/>
    <w:rsid w:val="005336D8"/>
    <w:rsid w:val="005336EB"/>
    <w:rsid w:val="00533ACD"/>
    <w:rsid w:val="00533CE7"/>
    <w:rsid w:val="00533F85"/>
    <w:rsid w:val="005345B6"/>
    <w:rsid w:val="005345BF"/>
    <w:rsid w:val="005349A4"/>
    <w:rsid w:val="00534BCA"/>
    <w:rsid w:val="00534DB1"/>
    <w:rsid w:val="005354A5"/>
    <w:rsid w:val="00535713"/>
    <w:rsid w:val="00535894"/>
    <w:rsid w:val="0053599B"/>
    <w:rsid w:val="00535D44"/>
    <w:rsid w:val="00536712"/>
    <w:rsid w:val="005369AA"/>
    <w:rsid w:val="00536F1E"/>
    <w:rsid w:val="0053711B"/>
    <w:rsid w:val="0053727F"/>
    <w:rsid w:val="0053746B"/>
    <w:rsid w:val="00537950"/>
    <w:rsid w:val="00537E6B"/>
    <w:rsid w:val="0054004B"/>
    <w:rsid w:val="00540662"/>
    <w:rsid w:val="005407E6"/>
    <w:rsid w:val="00540BBC"/>
    <w:rsid w:val="00540EDB"/>
    <w:rsid w:val="0054140E"/>
    <w:rsid w:val="00541F08"/>
    <w:rsid w:val="0054239C"/>
    <w:rsid w:val="00542ACE"/>
    <w:rsid w:val="005431DC"/>
    <w:rsid w:val="00543440"/>
    <w:rsid w:val="005438C0"/>
    <w:rsid w:val="00543A8D"/>
    <w:rsid w:val="00543B30"/>
    <w:rsid w:val="00544267"/>
    <w:rsid w:val="0054437A"/>
    <w:rsid w:val="00544409"/>
    <w:rsid w:val="00545933"/>
    <w:rsid w:val="00545D25"/>
    <w:rsid w:val="005468BD"/>
    <w:rsid w:val="00546CF2"/>
    <w:rsid w:val="0054700B"/>
    <w:rsid w:val="005471F8"/>
    <w:rsid w:val="0054723A"/>
    <w:rsid w:val="00547386"/>
    <w:rsid w:val="00547473"/>
    <w:rsid w:val="00547C58"/>
    <w:rsid w:val="005500F8"/>
    <w:rsid w:val="005502BA"/>
    <w:rsid w:val="00550531"/>
    <w:rsid w:val="0055182F"/>
    <w:rsid w:val="00551BD6"/>
    <w:rsid w:val="00551D94"/>
    <w:rsid w:val="00551E73"/>
    <w:rsid w:val="0055236E"/>
    <w:rsid w:val="00552783"/>
    <w:rsid w:val="00552B3B"/>
    <w:rsid w:val="00552D02"/>
    <w:rsid w:val="00552E94"/>
    <w:rsid w:val="00552F47"/>
    <w:rsid w:val="0055398B"/>
    <w:rsid w:val="00553BA8"/>
    <w:rsid w:val="0055457A"/>
    <w:rsid w:val="00554865"/>
    <w:rsid w:val="00554996"/>
    <w:rsid w:val="00554D86"/>
    <w:rsid w:val="00554DFB"/>
    <w:rsid w:val="00554E85"/>
    <w:rsid w:val="00554FC7"/>
    <w:rsid w:val="00555811"/>
    <w:rsid w:val="00555BFE"/>
    <w:rsid w:val="00556282"/>
    <w:rsid w:val="0055641B"/>
    <w:rsid w:val="00556552"/>
    <w:rsid w:val="00556C78"/>
    <w:rsid w:val="00556EDD"/>
    <w:rsid w:val="00560B8E"/>
    <w:rsid w:val="00560C8D"/>
    <w:rsid w:val="00561345"/>
    <w:rsid w:val="00561659"/>
    <w:rsid w:val="005621CD"/>
    <w:rsid w:val="005628C4"/>
    <w:rsid w:val="00562959"/>
    <w:rsid w:val="00562B86"/>
    <w:rsid w:val="00562E29"/>
    <w:rsid w:val="00562FC6"/>
    <w:rsid w:val="00563C6A"/>
    <w:rsid w:val="00563CAF"/>
    <w:rsid w:val="00564557"/>
    <w:rsid w:val="00564BAE"/>
    <w:rsid w:val="00565436"/>
    <w:rsid w:val="005654CC"/>
    <w:rsid w:val="00565B1D"/>
    <w:rsid w:val="00565D83"/>
    <w:rsid w:val="00565EFE"/>
    <w:rsid w:val="00567166"/>
    <w:rsid w:val="00567257"/>
    <w:rsid w:val="00567400"/>
    <w:rsid w:val="00567479"/>
    <w:rsid w:val="005677B5"/>
    <w:rsid w:val="00570264"/>
    <w:rsid w:val="005703D1"/>
    <w:rsid w:val="0057042A"/>
    <w:rsid w:val="00571A28"/>
    <w:rsid w:val="00571BC1"/>
    <w:rsid w:val="005721E5"/>
    <w:rsid w:val="005723E8"/>
    <w:rsid w:val="005724E8"/>
    <w:rsid w:val="00572914"/>
    <w:rsid w:val="00572B9A"/>
    <w:rsid w:val="00573400"/>
    <w:rsid w:val="00573B1B"/>
    <w:rsid w:val="00573B62"/>
    <w:rsid w:val="0057409E"/>
    <w:rsid w:val="005745A2"/>
    <w:rsid w:val="00574BA8"/>
    <w:rsid w:val="00574D50"/>
    <w:rsid w:val="00574F52"/>
    <w:rsid w:val="00575E9C"/>
    <w:rsid w:val="005761CB"/>
    <w:rsid w:val="0057757D"/>
    <w:rsid w:val="00577648"/>
    <w:rsid w:val="00577A61"/>
    <w:rsid w:val="00577DAE"/>
    <w:rsid w:val="00577F98"/>
    <w:rsid w:val="00577FDE"/>
    <w:rsid w:val="00580756"/>
    <w:rsid w:val="0058081A"/>
    <w:rsid w:val="00581084"/>
    <w:rsid w:val="00581257"/>
    <w:rsid w:val="005815E9"/>
    <w:rsid w:val="005815EC"/>
    <w:rsid w:val="005816A5"/>
    <w:rsid w:val="00581A77"/>
    <w:rsid w:val="00581B7F"/>
    <w:rsid w:val="0058218F"/>
    <w:rsid w:val="00582192"/>
    <w:rsid w:val="005822E1"/>
    <w:rsid w:val="00582785"/>
    <w:rsid w:val="00582D37"/>
    <w:rsid w:val="00582D38"/>
    <w:rsid w:val="00582F1F"/>
    <w:rsid w:val="00583224"/>
    <w:rsid w:val="00583CA1"/>
    <w:rsid w:val="00584887"/>
    <w:rsid w:val="00584F88"/>
    <w:rsid w:val="00584FE7"/>
    <w:rsid w:val="0058567D"/>
    <w:rsid w:val="00585704"/>
    <w:rsid w:val="00585809"/>
    <w:rsid w:val="00585A13"/>
    <w:rsid w:val="00585B8A"/>
    <w:rsid w:val="00585E41"/>
    <w:rsid w:val="00586168"/>
    <w:rsid w:val="005862E2"/>
    <w:rsid w:val="00586A73"/>
    <w:rsid w:val="005873B1"/>
    <w:rsid w:val="005876FF"/>
    <w:rsid w:val="00587729"/>
    <w:rsid w:val="00587C24"/>
    <w:rsid w:val="0059087D"/>
    <w:rsid w:val="00590D4B"/>
    <w:rsid w:val="005918AE"/>
    <w:rsid w:val="00591A10"/>
    <w:rsid w:val="00592400"/>
    <w:rsid w:val="00592654"/>
    <w:rsid w:val="00592ACE"/>
    <w:rsid w:val="0059363E"/>
    <w:rsid w:val="005938D1"/>
    <w:rsid w:val="00593F31"/>
    <w:rsid w:val="00594387"/>
    <w:rsid w:val="00594865"/>
    <w:rsid w:val="00594AB8"/>
    <w:rsid w:val="00594B81"/>
    <w:rsid w:val="00594C06"/>
    <w:rsid w:val="00594C90"/>
    <w:rsid w:val="00594CF6"/>
    <w:rsid w:val="005955EA"/>
    <w:rsid w:val="00595A26"/>
    <w:rsid w:val="00595B99"/>
    <w:rsid w:val="00595C59"/>
    <w:rsid w:val="00596163"/>
    <w:rsid w:val="0059660C"/>
    <w:rsid w:val="00596ADD"/>
    <w:rsid w:val="00596C8E"/>
    <w:rsid w:val="005972DB"/>
    <w:rsid w:val="00597300"/>
    <w:rsid w:val="005979DB"/>
    <w:rsid w:val="00597C0E"/>
    <w:rsid w:val="005A0120"/>
    <w:rsid w:val="005A0F96"/>
    <w:rsid w:val="005A13D8"/>
    <w:rsid w:val="005A15B8"/>
    <w:rsid w:val="005A18C7"/>
    <w:rsid w:val="005A2476"/>
    <w:rsid w:val="005A24A3"/>
    <w:rsid w:val="005A3274"/>
    <w:rsid w:val="005A37AD"/>
    <w:rsid w:val="005A3A5C"/>
    <w:rsid w:val="005A3B62"/>
    <w:rsid w:val="005A3DAD"/>
    <w:rsid w:val="005A3F56"/>
    <w:rsid w:val="005A40F4"/>
    <w:rsid w:val="005A43FB"/>
    <w:rsid w:val="005A489E"/>
    <w:rsid w:val="005A5524"/>
    <w:rsid w:val="005A5689"/>
    <w:rsid w:val="005A5AE1"/>
    <w:rsid w:val="005A5CF3"/>
    <w:rsid w:val="005A73D1"/>
    <w:rsid w:val="005A7672"/>
    <w:rsid w:val="005A76F9"/>
    <w:rsid w:val="005A770E"/>
    <w:rsid w:val="005B08AE"/>
    <w:rsid w:val="005B1558"/>
    <w:rsid w:val="005B1A0B"/>
    <w:rsid w:val="005B1DAA"/>
    <w:rsid w:val="005B2208"/>
    <w:rsid w:val="005B3136"/>
    <w:rsid w:val="005B3A87"/>
    <w:rsid w:val="005B424E"/>
    <w:rsid w:val="005B431F"/>
    <w:rsid w:val="005B4AF0"/>
    <w:rsid w:val="005B560A"/>
    <w:rsid w:val="005B58A5"/>
    <w:rsid w:val="005B5B3F"/>
    <w:rsid w:val="005B639B"/>
    <w:rsid w:val="005B6ABA"/>
    <w:rsid w:val="005B6E85"/>
    <w:rsid w:val="005B7111"/>
    <w:rsid w:val="005B75DE"/>
    <w:rsid w:val="005B7AB8"/>
    <w:rsid w:val="005C00A8"/>
    <w:rsid w:val="005C02DF"/>
    <w:rsid w:val="005C044E"/>
    <w:rsid w:val="005C0589"/>
    <w:rsid w:val="005C0B83"/>
    <w:rsid w:val="005C10AE"/>
    <w:rsid w:val="005C1301"/>
    <w:rsid w:val="005C2253"/>
    <w:rsid w:val="005C2286"/>
    <w:rsid w:val="005C31FE"/>
    <w:rsid w:val="005C351C"/>
    <w:rsid w:val="005C3996"/>
    <w:rsid w:val="005C3CAF"/>
    <w:rsid w:val="005C4429"/>
    <w:rsid w:val="005C46AA"/>
    <w:rsid w:val="005C4BCA"/>
    <w:rsid w:val="005C5108"/>
    <w:rsid w:val="005C542A"/>
    <w:rsid w:val="005C5559"/>
    <w:rsid w:val="005C57CB"/>
    <w:rsid w:val="005C59C8"/>
    <w:rsid w:val="005C59F0"/>
    <w:rsid w:val="005C5A46"/>
    <w:rsid w:val="005C5B43"/>
    <w:rsid w:val="005C6649"/>
    <w:rsid w:val="005C72CD"/>
    <w:rsid w:val="005C7454"/>
    <w:rsid w:val="005C7B57"/>
    <w:rsid w:val="005D0033"/>
    <w:rsid w:val="005D01C1"/>
    <w:rsid w:val="005D037A"/>
    <w:rsid w:val="005D0ADE"/>
    <w:rsid w:val="005D0FBE"/>
    <w:rsid w:val="005D12D4"/>
    <w:rsid w:val="005D13E9"/>
    <w:rsid w:val="005D16A5"/>
    <w:rsid w:val="005D19D7"/>
    <w:rsid w:val="005D1CF4"/>
    <w:rsid w:val="005D21A3"/>
    <w:rsid w:val="005D25CB"/>
    <w:rsid w:val="005D261E"/>
    <w:rsid w:val="005D29D4"/>
    <w:rsid w:val="005D2D60"/>
    <w:rsid w:val="005D3291"/>
    <w:rsid w:val="005D3A2B"/>
    <w:rsid w:val="005D3ABF"/>
    <w:rsid w:val="005D3D5B"/>
    <w:rsid w:val="005D4166"/>
    <w:rsid w:val="005D4B16"/>
    <w:rsid w:val="005D5285"/>
    <w:rsid w:val="005D5A1E"/>
    <w:rsid w:val="005D5B2F"/>
    <w:rsid w:val="005D5B70"/>
    <w:rsid w:val="005D5F04"/>
    <w:rsid w:val="005D5F55"/>
    <w:rsid w:val="005D646E"/>
    <w:rsid w:val="005D67B5"/>
    <w:rsid w:val="005D7359"/>
    <w:rsid w:val="005D7671"/>
    <w:rsid w:val="005D7804"/>
    <w:rsid w:val="005D7A3F"/>
    <w:rsid w:val="005D7ABA"/>
    <w:rsid w:val="005D7F56"/>
    <w:rsid w:val="005E0334"/>
    <w:rsid w:val="005E050A"/>
    <w:rsid w:val="005E0943"/>
    <w:rsid w:val="005E1401"/>
    <w:rsid w:val="005E1443"/>
    <w:rsid w:val="005E16EE"/>
    <w:rsid w:val="005E1FB4"/>
    <w:rsid w:val="005E25FF"/>
    <w:rsid w:val="005E2BEA"/>
    <w:rsid w:val="005E2E87"/>
    <w:rsid w:val="005E2FAE"/>
    <w:rsid w:val="005E3135"/>
    <w:rsid w:val="005E347D"/>
    <w:rsid w:val="005E36C5"/>
    <w:rsid w:val="005E3BF8"/>
    <w:rsid w:val="005E42EC"/>
    <w:rsid w:val="005E46B6"/>
    <w:rsid w:val="005E4CD4"/>
    <w:rsid w:val="005E4D6A"/>
    <w:rsid w:val="005E4E95"/>
    <w:rsid w:val="005E4F23"/>
    <w:rsid w:val="005E504D"/>
    <w:rsid w:val="005E5109"/>
    <w:rsid w:val="005E510D"/>
    <w:rsid w:val="005E523F"/>
    <w:rsid w:val="005E5736"/>
    <w:rsid w:val="005E589F"/>
    <w:rsid w:val="005E594D"/>
    <w:rsid w:val="005E5DC4"/>
    <w:rsid w:val="005E6447"/>
    <w:rsid w:val="005E6AA9"/>
    <w:rsid w:val="005E6E31"/>
    <w:rsid w:val="005E6FBF"/>
    <w:rsid w:val="005F0640"/>
    <w:rsid w:val="005F0A6F"/>
    <w:rsid w:val="005F0C29"/>
    <w:rsid w:val="005F1094"/>
    <w:rsid w:val="005F10F7"/>
    <w:rsid w:val="005F1113"/>
    <w:rsid w:val="005F1311"/>
    <w:rsid w:val="005F1422"/>
    <w:rsid w:val="005F147B"/>
    <w:rsid w:val="005F170C"/>
    <w:rsid w:val="005F1EB7"/>
    <w:rsid w:val="005F1F71"/>
    <w:rsid w:val="005F2187"/>
    <w:rsid w:val="005F3064"/>
    <w:rsid w:val="005F3103"/>
    <w:rsid w:val="005F333F"/>
    <w:rsid w:val="005F3730"/>
    <w:rsid w:val="005F37ED"/>
    <w:rsid w:val="005F3A5C"/>
    <w:rsid w:val="005F3B1F"/>
    <w:rsid w:val="005F3EAB"/>
    <w:rsid w:val="005F48F9"/>
    <w:rsid w:val="005F5289"/>
    <w:rsid w:val="005F5812"/>
    <w:rsid w:val="005F5F8F"/>
    <w:rsid w:val="005F7129"/>
    <w:rsid w:val="005F7254"/>
    <w:rsid w:val="005F74B9"/>
    <w:rsid w:val="005F796B"/>
    <w:rsid w:val="005F7DA0"/>
    <w:rsid w:val="005F7F6C"/>
    <w:rsid w:val="006002FC"/>
    <w:rsid w:val="006005F0"/>
    <w:rsid w:val="00600A1B"/>
    <w:rsid w:val="00600B52"/>
    <w:rsid w:val="00600C9A"/>
    <w:rsid w:val="00600E47"/>
    <w:rsid w:val="00600EF3"/>
    <w:rsid w:val="006010BB"/>
    <w:rsid w:val="00601649"/>
    <w:rsid w:val="0060194B"/>
    <w:rsid w:val="00601EED"/>
    <w:rsid w:val="0060260A"/>
    <w:rsid w:val="00602661"/>
    <w:rsid w:val="00602CCE"/>
    <w:rsid w:val="00602E41"/>
    <w:rsid w:val="006033F2"/>
    <w:rsid w:val="00603583"/>
    <w:rsid w:val="006038AD"/>
    <w:rsid w:val="006040F2"/>
    <w:rsid w:val="0060485E"/>
    <w:rsid w:val="006049DE"/>
    <w:rsid w:val="006050D8"/>
    <w:rsid w:val="00605371"/>
    <w:rsid w:val="00605B73"/>
    <w:rsid w:val="00605FF3"/>
    <w:rsid w:val="006063F2"/>
    <w:rsid w:val="006063FB"/>
    <w:rsid w:val="0060675F"/>
    <w:rsid w:val="006067D3"/>
    <w:rsid w:val="00606852"/>
    <w:rsid w:val="00606A04"/>
    <w:rsid w:val="00606FBD"/>
    <w:rsid w:val="00607135"/>
    <w:rsid w:val="0060738E"/>
    <w:rsid w:val="006079CA"/>
    <w:rsid w:val="00607FEA"/>
    <w:rsid w:val="006102E9"/>
    <w:rsid w:val="00610861"/>
    <w:rsid w:val="006109C0"/>
    <w:rsid w:val="00610A82"/>
    <w:rsid w:val="00610ABE"/>
    <w:rsid w:val="00610C5E"/>
    <w:rsid w:val="00611189"/>
    <w:rsid w:val="00611629"/>
    <w:rsid w:val="00611C45"/>
    <w:rsid w:val="00611C8E"/>
    <w:rsid w:val="006125B4"/>
    <w:rsid w:val="00612F69"/>
    <w:rsid w:val="006130A3"/>
    <w:rsid w:val="00613264"/>
    <w:rsid w:val="00613490"/>
    <w:rsid w:val="006137AF"/>
    <w:rsid w:val="0061387F"/>
    <w:rsid w:val="00613BF6"/>
    <w:rsid w:val="00613C74"/>
    <w:rsid w:val="00613CD0"/>
    <w:rsid w:val="006141B8"/>
    <w:rsid w:val="0061429C"/>
    <w:rsid w:val="006153A3"/>
    <w:rsid w:val="006158EA"/>
    <w:rsid w:val="006162C4"/>
    <w:rsid w:val="006174B6"/>
    <w:rsid w:val="00617E99"/>
    <w:rsid w:val="00620270"/>
    <w:rsid w:val="00620A70"/>
    <w:rsid w:val="006213CB"/>
    <w:rsid w:val="0062191B"/>
    <w:rsid w:val="00621C67"/>
    <w:rsid w:val="00621EA6"/>
    <w:rsid w:val="006223E1"/>
    <w:rsid w:val="00622D50"/>
    <w:rsid w:val="00622EB3"/>
    <w:rsid w:val="00623874"/>
    <w:rsid w:val="00623885"/>
    <w:rsid w:val="00623CB0"/>
    <w:rsid w:val="006241C7"/>
    <w:rsid w:val="0062515E"/>
    <w:rsid w:val="00625264"/>
    <w:rsid w:val="006255CD"/>
    <w:rsid w:val="00625839"/>
    <w:rsid w:val="00625C6B"/>
    <w:rsid w:val="00625ED3"/>
    <w:rsid w:val="006271DB"/>
    <w:rsid w:val="006271E8"/>
    <w:rsid w:val="006272CB"/>
    <w:rsid w:val="00627712"/>
    <w:rsid w:val="00627A11"/>
    <w:rsid w:val="00627A79"/>
    <w:rsid w:val="00627AD7"/>
    <w:rsid w:val="006300EB"/>
    <w:rsid w:val="0063070B"/>
    <w:rsid w:val="00630966"/>
    <w:rsid w:val="00630C8C"/>
    <w:rsid w:val="00631460"/>
    <w:rsid w:val="00631610"/>
    <w:rsid w:val="00631629"/>
    <w:rsid w:val="0063198D"/>
    <w:rsid w:val="00631D88"/>
    <w:rsid w:val="006322E0"/>
    <w:rsid w:val="006322F6"/>
    <w:rsid w:val="00632E69"/>
    <w:rsid w:val="00633B1E"/>
    <w:rsid w:val="00633ED4"/>
    <w:rsid w:val="006344DE"/>
    <w:rsid w:val="00634ADB"/>
    <w:rsid w:val="00634EA6"/>
    <w:rsid w:val="006351D8"/>
    <w:rsid w:val="00635CFA"/>
    <w:rsid w:val="006360BA"/>
    <w:rsid w:val="006367DC"/>
    <w:rsid w:val="006371C2"/>
    <w:rsid w:val="0063721F"/>
    <w:rsid w:val="0063734E"/>
    <w:rsid w:val="00637543"/>
    <w:rsid w:val="00637717"/>
    <w:rsid w:val="00637F67"/>
    <w:rsid w:val="00640584"/>
    <w:rsid w:val="00640ABF"/>
    <w:rsid w:val="00640C5B"/>
    <w:rsid w:val="00640D00"/>
    <w:rsid w:val="0064127E"/>
    <w:rsid w:val="00641E73"/>
    <w:rsid w:val="00641FA1"/>
    <w:rsid w:val="00642156"/>
    <w:rsid w:val="006424C9"/>
    <w:rsid w:val="006426C5"/>
    <w:rsid w:val="006431E3"/>
    <w:rsid w:val="00643268"/>
    <w:rsid w:val="006432CA"/>
    <w:rsid w:val="006436D2"/>
    <w:rsid w:val="00643862"/>
    <w:rsid w:val="00643960"/>
    <w:rsid w:val="00643EA3"/>
    <w:rsid w:val="00643F04"/>
    <w:rsid w:val="0064445A"/>
    <w:rsid w:val="00644C32"/>
    <w:rsid w:val="00644DAF"/>
    <w:rsid w:val="0064525C"/>
    <w:rsid w:val="00645366"/>
    <w:rsid w:val="006455B9"/>
    <w:rsid w:val="00645BB2"/>
    <w:rsid w:val="00645CBF"/>
    <w:rsid w:val="00646075"/>
    <w:rsid w:val="006460DB"/>
    <w:rsid w:val="006471C1"/>
    <w:rsid w:val="00647207"/>
    <w:rsid w:val="00647218"/>
    <w:rsid w:val="00647730"/>
    <w:rsid w:val="00650A49"/>
    <w:rsid w:val="006521E5"/>
    <w:rsid w:val="0065224C"/>
    <w:rsid w:val="00652459"/>
    <w:rsid w:val="006530F6"/>
    <w:rsid w:val="00653165"/>
    <w:rsid w:val="0065346C"/>
    <w:rsid w:val="00653819"/>
    <w:rsid w:val="0065389E"/>
    <w:rsid w:val="006538CE"/>
    <w:rsid w:val="00653966"/>
    <w:rsid w:val="00653CB6"/>
    <w:rsid w:val="00653E11"/>
    <w:rsid w:val="00653EBD"/>
    <w:rsid w:val="0065437C"/>
    <w:rsid w:val="00654619"/>
    <w:rsid w:val="0065477F"/>
    <w:rsid w:val="006547B5"/>
    <w:rsid w:val="00654DA3"/>
    <w:rsid w:val="0065506D"/>
    <w:rsid w:val="0065545A"/>
    <w:rsid w:val="0065568B"/>
    <w:rsid w:val="006556AA"/>
    <w:rsid w:val="00655950"/>
    <w:rsid w:val="00655D91"/>
    <w:rsid w:val="00655E9F"/>
    <w:rsid w:val="0065677C"/>
    <w:rsid w:val="00656AF6"/>
    <w:rsid w:val="00656C52"/>
    <w:rsid w:val="006571BA"/>
    <w:rsid w:val="00657229"/>
    <w:rsid w:val="006573BD"/>
    <w:rsid w:val="0065791F"/>
    <w:rsid w:val="00657A65"/>
    <w:rsid w:val="00657BBB"/>
    <w:rsid w:val="0066002F"/>
    <w:rsid w:val="00660E67"/>
    <w:rsid w:val="006612EE"/>
    <w:rsid w:val="006617A4"/>
    <w:rsid w:val="00661CD0"/>
    <w:rsid w:val="00661DA5"/>
    <w:rsid w:val="00661EC7"/>
    <w:rsid w:val="00661FEA"/>
    <w:rsid w:val="006621F5"/>
    <w:rsid w:val="006622DA"/>
    <w:rsid w:val="00662B10"/>
    <w:rsid w:val="006638A3"/>
    <w:rsid w:val="006638E4"/>
    <w:rsid w:val="00663EEA"/>
    <w:rsid w:val="00663F9E"/>
    <w:rsid w:val="006641CE"/>
    <w:rsid w:val="006655D3"/>
    <w:rsid w:val="00665E83"/>
    <w:rsid w:val="00665F81"/>
    <w:rsid w:val="00666027"/>
    <w:rsid w:val="00666239"/>
    <w:rsid w:val="006666B7"/>
    <w:rsid w:val="00666AB1"/>
    <w:rsid w:val="00666D78"/>
    <w:rsid w:val="00666EDE"/>
    <w:rsid w:val="00667168"/>
    <w:rsid w:val="0066721B"/>
    <w:rsid w:val="006675B6"/>
    <w:rsid w:val="00667740"/>
    <w:rsid w:val="00667973"/>
    <w:rsid w:val="00667ABD"/>
    <w:rsid w:val="00667C7E"/>
    <w:rsid w:val="00670120"/>
    <w:rsid w:val="006704DD"/>
    <w:rsid w:val="006705D0"/>
    <w:rsid w:val="00670850"/>
    <w:rsid w:val="006708B9"/>
    <w:rsid w:val="00670D4D"/>
    <w:rsid w:val="00670E1D"/>
    <w:rsid w:val="0067177E"/>
    <w:rsid w:val="006718BA"/>
    <w:rsid w:val="00671B0C"/>
    <w:rsid w:val="00672117"/>
    <w:rsid w:val="0067232A"/>
    <w:rsid w:val="0067243D"/>
    <w:rsid w:val="00672490"/>
    <w:rsid w:val="00672604"/>
    <w:rsid w:val="006728D0"/>
    <w:rsid w:val="00672EBD"/>
    <w:rsid w:val="006731F5"/>
    <w:rsid w:val="006733D2"/>
    <w:rsid w:val="00673417"/>
    <w:rsid w:val="00673D25"/>
    <w:rsid w:val="00674311"/>
    <w:rsid w:val="0067440B"/>
    <w:rsid w:val="00675B81"/>
    <w:rsid w:val="0067603D"/>
    <w:rsid w:val="00676126"/>
    <w:rsid w:val="006769AB"/>
    <w:rsid w:val="00677A09"/>
    <w:rsid w:val="00677F8E"/>
    <w:rsid w:val="0068010E"/>
    <w:rsid w:val="006801F2"/>
    <w:rsid w:val="00680236"/>
    <w:rsid w:val="006806C9"/>
    <w:rsid w:val="00680BD7"/>
    <w:rsid w:val="00680DC0"/>
    <w:rsid w:val="00680EA7"/>
    <w:rsid w:val="00680F0C"/>
    <w:rsid w:val="006810DE"/>
    <w:rsid w:val="006812FE"/>
    <w:rsid w:val="00681B23"/>
    <w:rsid w:val="0068268E"/>
    <w:rsid w:val="0068274E"/>
    <w:rsid w:val="00683058"/>
    <w:rsid w:val="006830FF"/>
    <w:rsid w:val="0068313F"/>
    <w:rsid w:val="00683147"/>
    <w:rsid w:val="006833B5"/>
    <w:rsid w:val="006836BB"/>
    <w:rsid w:val="00683B71"/>
    <w:rsid w:val="00683D36"/>
    <w:rsid w:val="00683F29"/>
    <w:rsid w:val="0068425B"/>
    <w:rsid w:val="006843D4"/>
    <w:rsid w:val="00684E5F"/>
    <w:rsid w:val="00685130"/>
    <w:rsid w:val="00685685"/>
    <w:rsid w:val="006858B6"/>
    <w:rsid w:val="00686C26"/>
    <w:rsid w:val="006870B8"/>
    <w:rsid w:val="00687111"/>
    <w:rsid w:val="0068722A"/>
    <w:rsid w:val="006877DE"/>
    <w:rsid w:val="006878CA"/>
    <w:rsid w:val="00687DD8"/>
    <w:rsid w:val="00687EC3"/>
    <w:rsid w:val="00687F3D"/>
    <w:rsid w:val="0069161D"/>
    <w:rsid w:val="00691943"/>
    <w:rsid w:val="00691B30"/>
    <w:rsid w:val="00691E15"/>
    <w:rsid w:val="006927C6"/>
    <w:rsid w:val="00692898"/>
    <w:rsid w:val="006928F3"/>
    <w:rsid w:val="00692B22"/>
    <w:rsid w:val="00692F9E"/>
    <w:rsid w:val="00693881"/>
    <w:rsid w:val="00693C40"/>
    <w:rsid w:val="00694046"/>
    <w:rsid w:val="006942C4"/>
    <w:rsid w:val="006942D9"/>
    <w:rsid w:val="00694A8E"/>
    <w:rsid w:val="00694B2B"/>
    <w:rsid w:val="006951DF"/>
    <w:rsid w:val="00695628"/>
    <w:rsid w:val="0069570B"/>
    <w:rsid w:val="00695CFC"/>
    <w:rsid w:val="0069633C"/>
    <w:rsid w:val="00696453"/>
    <w:rsid w:val="00696598"/>
    <w:rsid w:val="00696E84"/>
    <w:rsid w:val="00696FFE"/>
    <w:rsid w:val="0069798A"/>
    <w:rsid w:val="006A029B"/>
    <w:rsid w:val="006A064C"/>
    <w:rsid w:val="006A0B42"/>
    <w:rsid w:val="006A0CC6"/>
    <w:rsid w:val="006A0CE1"/>
    <w:rsid w:val="006A16F3"/>
    <w:rsid w:val="006A16F5"/>
    <w:rsid w:val="006A1790"/>
    <w:rsid w:val="006A1881"/>
    <w:rsid w:val="006A1939"/>
    <w:rsid w:val="006A19E3"/>
    <w:rsid w:val="006A1B55"/>
    <w:rsid w:val="006A2444"/>
    <w:rsid w:val="006A2AF7"/>
    <w:rsid w:val="006A33CD"/>
    <w:rsid w:val="006A3A30"/>
    <w:rsid w:val="006A4207"/>
    <w:rsid w:val="006A42A5"/>
    <w:rsid w:val="006A45EE"/>
    <w:rsid w:val="006A464E"/>
    <w:rsid w:val="006A4B29"/>
    <w:rsid w:val="006A4BBD"/>
    <w:rsid w:val="006A4D07"/>
    <w:rsid w:val="006A54E8"/>
    <w:rsid w:val="006A55DD"/>
    <w:rsid w:val="006A6077"/>
    <w:rsid w:val="006A610C"/>
    <w:rsid w:val="006A6286"/>
    <w:rsid w:val="006A63BF"/>
    <w:rsid w:val="006A6739"/>
    <w:rsid w:val="006A6794"/>
    <w:rsid w:val="006A68FD"/>
    <w:rsid w:val="006A75DB"/>
    <w:rsid w:val="006A7826"/>
    <w:rsid w:val="006A7862"/>
    <w:rsid w:val="006A7C46"/>
    <w:rsid w:val="006A7D34"/>
    <w:rsid w:val="006A7D62"/>
    <w:rsid w:val="006A7EA2"/>
    <w:rsid w:val="006B0166"/>
    <w:rsid w:val="006B093A"/>
    <w:rsid w:val="006B0A8F"/>
    <w:rsid w:val="006B0CC7"/>
    <w:rsid w:val="006B0ED2"/>
    <w:rsid w:val="006B0F45"/>
    <w:rsid w:val="006B11A6"/>
    <w:rsid w:val="006B12E9"/>
    <w:rsid w:val="006B1ED5"/>
    <w:rsid w:val="006B2B3F"/>
    <w:rsid w:val="006B2D92"/>
    <w:rsid w:val="006B39DB"/>
    <w:rsid w:val="006B3D04"/>
    <w:rsid w:val="006B3E80"/>
    <w:rsid w:val="006B4116"/>
    <w:rsid w:val="006B425A"/>
    <w:rsid w:val="006B4401"/>
    <w:rsid w:val="006B4B15"/>
    <w:rsid w:val="006B4CCC"/>
    <w:rsid w:val="006B555C"/>
    <w:rsid w:val="006B573B"/>
    <w:rsid w:val="006B596C"/>
    <w:rsid w:val="006B5A92"/>
    <w:rsid w:val="006B5EA5"/>
    <w:rsid w:val="006B5FF3"/>
    <w:rsid w:val="006B6268"/>
    <w:rsid w:val="006B659B"/>
    <w:rsid w:val="006B66C6"/>
    <w:rsid w:val="006B6DAD"/>
    <w:rsid w:val="006B6E6B"/>
    <w:rsid w:val="006B7181"/>
    <w:rsid w:val="006B78A7"/>
    <w:rsid w:val="006C0506"/>
    <w:rsid w:val="006C0964"/>
    <w:rsid w:val="006C1E78"/>
    <w:rsid w:val="006C2317"/>
    <w:rsid w:val="006C2515"/>
    <w:rsid w:val="006C25FE"/>
    <w:rsid w:val="006C2AE4"/>
    <w:rsid w:val="006C2CD8"/>
    <w:rsid w:val="006C2D30"/>
    <w:rsid w:val="006C3203"/>
    <w:rsid w:val="006C3535"/>
    <w:rsid w:val="006C3998"/>
    <w:rsid w:val="006C39A0"/>
    <w:rsid w:val="006C4562"/>
    <w:rsid w:val="006C4BB2"/>
    <w:rsid w:val="006C4BEA"/>
    <w:rsid w:val="006C4EAD"/>
    <w:rsid w:val="006C4F96"/>
    <w:rsid w:val="006C5E78"/>
    <w:rsid w:val="006C6037"/>
    <w:rsid w:val="006C61D8"/>
    <w:rsid w:val="006C6591"/>
    <w:rsid w:val="006C6976"/>
    <w:rsid w:val="006C6A09"/>
    <w:rsid w:val="006C7407"/>
    <w:rsid w:val="006C7DF2"/>
    <w:rsid w:val="006D05FD"/>
    <w:rsid w:val="006D070E"/>
    <w:rsid w:val="006D0B37"/>
    <w:rsid w:val="006D0BD7"/>
    <w:rsid w:val="006D0F7B"/>
    <w:rsid w:val="006D1B95"/>
    <w:rsid w:val="006D237F"/>
    <w:rsid w:val="006D2405"/>
    <w:rsid w:val="006D2F17"/>
    <w:rsid w:val="006D3183"/>
    <w:rsid w:val="006D32FD"/>
    <w:rsid w:val="006D400E"/>
    <w:rsid w:val="006D46DC"/>
    <w:rsid w:val="006D4BEF"/>
    <w:rsid w:val="006D55C0"/>
    <w:rsid w:val="006D5780"/>
    <w:rsid w:val="006D57DF"/>
    <w:rsid w:val="006D59CC"/>
    <w:rsid w:val="006D62BB"/>
    <w:rsid w:val="006D62DF"/>
    <w:rsid w:val="006D63E2"/>
    <w:rsid w:val="006D694E"/>
    <w:rsid w:val="006D6A75"/>
    <w:rsid w:val="006D7565"/>
    <w:rsid w:val="006D7FE7"/>
    <w:rsid w:val="006E0116"/>
    <w:rsid w:val="006E0164"/>
    <w:rsid w:val="006E0768"/>
    <w:rsid w:val="006E0B71"/>
    <w:rsid w:val="006E10B9"/>
    <w:rsid w:val="006E1440"/>
    <w:rsid w:val="006E16B2"/>
    <w:rsid w:val="006E1850"/>
    <w:rsid w:val="006E1C4E"/>
    <w:rsid w:val="006E2A85"/>
    <w:rsid w:val="006E2B83"/>
    <w:rsid w:val="006E2FDD"/>
    <w:rsid w:val="006E3077"/>
    <w:rsid w:val="006E3333"/>
    <w:rsid w:val="006E3666"/>
    <w:rsid w:val="006E3EF2"/>
    <w:rsid w:val="006E3FA7"/>
    <w:rsid w:val="006E424F"/>
    <w:rsid w:val="006E4DCC"/>
    <w:rsid w:val="006E4E1B"/>
    <w:rsid w:val="006E53E9"/>
    <w:rsid w:val="006E56C0"/>
    <w:rsid w:val="006E5DBD"/>
    <w:rsid w:val="006E643E"/>
    <w:rsid w:val="006E64DA"/>
    <w:rsid w:val="006E6782"/>
    <w:rsid w:val="006E6A29"/>
    <w:rsid w:val="006E76AF"/>
    <w:rsid w:val="006E77D1"/>
    <w:rsid w:val="006F0841"/>
    <w:rsid w:val="006F0941"/>
    <w:rsid w:val="006F0CEE"/>
    <w:rsid w:val="006F1915"/>
    <w:rsid w:val="006F1EF3"/>
    <w:rsid w:val="006F298C"/>
    <w:rsid w:val="006F2A32"/>
    <w:rsid w:val="006F33F8"/>
    <w:rsid w:val="006F354B"/>
    <w:rsid w:val="006F3A1F"/>
    <w:rsid w:val="006F3CBA"/>
    <w:rsid w:val="006F3DBC"/>
    <w:rsid w:val="006F3DE6"/>
    <w:rsid w:val="006F438A"/>
    <w:rsid w:val="006F4681"/>
    <w:rsid w:val="006F4986"/>
    <w:rsid w:val="006F4D23"/>
    <w:rsid w:val="006F4EC2"/>
    <w:rsid w:val="006F582B"/>
    <w:rsid w:val="006F592E"/>
    <w:rsid w:val="006F596C"/>
    <w:rsid w:val="006F59E9"/>
    <w:rsid w:val="006F5A83"/>
    <w:rsid w:val="006F5BDB"/>
    <w:rsid w:val="006F5BEC"/>
    <w:rsid w:val="006F5C41"/>
    <w:rsid w:val="006F6977"/>
    <w:rsid w:val="006F69AF"/>
    <w:rsid w:val="006F6A6B"/>
    <w:rsid w:val="006F77A6"/>
    <w:rsid w:val="006F7FEE"/>
    <w:rsid w:val="00700EEC"/>
    <w:rsid w:val="00700F0E"/>
    <w:rsid w:val="0070111F"/>
    <w:rsid w:val="0070179A"/>
    <w:rsid w:val="007017F9"/>
    <w:rsid w:val="0070199A"/>
    <w:rsid w:val="007021CC"/>
    <w:rsid w:val="00702951"/>
    <w:rsid w:val="00702A81"/>
    <w:rsid w:val="00702AF8"/>
    <w:rsid w:val="00702E5E"/>
    <w:rsid w:val="00702F9C"/>
    <w:rsid w:val="00702FEF"/>
    <w:rsid w:val="0070392B"/>
    <w:rsid w:val="00703F89"/>
    <w:rsid w:val="00704023"/>
    <w:rsid w:val="00704960"/>
    <w:rsid w:val="00704C77"/>
    <w:rsid w:val="0070532C"/>
    <w:rsid w:val="00705523"/>
    <w:rsid w:val="0070633C"/>
    <w:rsid w:val="007065E0"/>
    <w:rsid w:val="00706E2D"/>
    <w:rsid w:val="00707061"/>
    <w:rsid w:val="007078B0"/>
    <w:rsid w:val="00707923"/>
    <w:rsid w:val="007102CA"/>
    <w:rsid w:val="007105B8"/>
    <w:rsid w:val="00710713"/>
    <w:rsid w:val="00710E06"/>
    <w:rsid w:val="00711DC5"/>
    <w:rsid w:val="0071212C"/>
    <w:rsid w:val="007123F5"/>
    <w:rsid w:val="00712750"/>
    <w:rsid w:val="00712899"/>
    <w:rsid w:val="00713019"/>
    <w:rsid w:val="007130AA"/>
    <w:rsid w:val="00713B15"/>
    <w:rsid w:val="00713CEE"/>
    <w:rsid w:val="00713DAB"/>
    <w:rsid w:val="00713E97"/>
    <w:rsid w:val="007143FC"/>
    <w:rsid w:val="00714510"/>
    <w:rsid w:val="007147B2"/>
    <w:rsid w:val="00714920"/>
    <w:rsid w:val="00714E81"/>
    <w:rsid w:val="007151C2"/>
    <w:rsid w:val="00715A79"/>
    <w:rsid w:val="00715F64"/>
    <w:rsid w:val="00716379"/>
    <w:rsid w:val="0071657E"/>
    <w:rsid w:val="0071688E"/>
    <w:rsid w:val="00716A85"/>
    <w:rsid w:val="00716B9B"/>
    <w:rsid w:val="00716FDA"/>
    <w:rsid w:val="00717EEE"/>
    <w:rsid w:val="00720347"/>
    <w:rsid w:val="007206A4"/>
    <w:rsid w:val="00720715"/>
    <w:rsid w:val="00720ABF"/>
    <w:rsid w:val="00720B09"/>
    <w:rsid w:val="00720B7E"/>
    <w:rsid w:val="0072179E"/>
    <w:rsid w:val="0072191E"/>
    <w:rsid w:val="00721ACE"/>
    <w:rsid w:val="00722005"/>
    <w:rsid w:val="00722015"/>
    <w:rsid w:val="007222C9"/>
    <w:rsid w:val="0072240E"/>
    <w:rsid w:val="0072302D"/>
    <w:rsid w:val="0072380E"/>
    <w:rsid w:val="00723AED"/>
    <w:rsid w:val="007243A0"/>
    <w:rsid w:val="007243B1"/>
    <w:rsid w:val="007248D2"/>
    <w:rsid w:val="00724B5B"/>
    <w:rsid w:val="0072513D"/>
    <w:rsid w:val="007258C0"/>
    <w:rsid w:val="00725A2E"/>
    <w:rsid w:val="00725D94"/>
    <w:rsid w:val="007260E9"/>
    <w:rsid w:val="007261BA"/>
    <w:rsid w:val="00726D01"/>
    <w:rsid w:val="007273FD"/>
    <w:rsid w:val="00727885"/>
    <w:rsid w:val="007307BF"/>
    <w:rsid w:val="007308CC"/>
    <w:rsid w:val="00730C53"/>
    <w:rsid w:val="00730DB5"/>
    <w:rsid w:val="007314FD"/>
    <w:rsid w:val="007318D9"/>
    <w:rsid w:val="00731B47"/>
    <w:rsid w:val="00732819"/>
    <w:rsid w:val="007329CD"/>
    <w:rsid w:val="007335E3"/>
    <w:rsid w:val="007339F8"/>
    <w:rsid w:val="00733A5E"/>
    <w:rsid w:val="007343DD"/>
    <w:rsid w:val="00734572"/>
    <w:rsid w:val="0073487D"/>
    <w:rsid w:val="00734BC5"/>
    <w:rsid w:val="0073500A"/>
    <w:rsid w:val="00735926"/>
    <w:rsid w:val="00736D52"/>
    <w:rsid w:val="007402A3"/>
    <w:rsid w:val="007404E6"/>
    <w:rsid w:val="0074054B"/>
    <w:rsid w:val="00740872"/>
    <w:rsid w:val="00740960"/>
    <w:rsid w:val="00740FAB"/>
    <w:rsid w:val="007417D3"/>
    <w:rsid w:val="00741D18"/>
    <w:rsid w:val="00742271"/>
    <w:rsid w:val="00742B4C"/>
    <w:rsid w:val="00742C21"/>
    <w:rsid w:val="00742C4B"/>
    <w:rsid w:val="0074336A"/>
    <w:rsid w:val="007433AD"/>
    <w:rsid w:val="00743A34"/>
    <w:rsid w:val="00743E01"/>
    <w:rsid w:val="00744818"/>
    <w:rsid w:val="00744A1A"/>
    <w:rsid w:val="00745A95"/>
    <w:rsid w:val="00746257"/>
    <w:rsid w:val="0074628C"/>
    <w:rsid w:val="00746366"/>
    <w:rsid w:val="0074649B"/>
    <w:rsid w:val="00746985"/>
    <w:rsid w:val="00747384"/>
    <w:rsid w:val="00747645"/>
    <w:rsid w:val="00747AB7"/>
    <w:rsid w:val="00747CD8"/>
    <w:rsid w:val="0075064C"/>
    <w:rsid w:val="007506FF"/>
    <w:rsid w:val="00751516"/>
    <w:rsid w:val="007518AC"/>
    <w:rsid w:val="0075193A"/>
    <w:rsid w:val="00751D2D"/>
    <w:rsid w:val="00752DD3"/>
    <w:rsid w:val="00752E60"/>
    <w:rsid w:val="00752FDE"/>
    <w:rsid w:val="0075329D"/>
    <w:rsid w:val="00753480"/>
    <w:rsid w:val="00753735"/>
    <w:rsid w:val="00753B7B"/>
    <w:rsid w:val="00753D08"/>
    <w:rsid w:val="00753DFE"/>
    <w:rsid w:val="00753E31"/>
    <w:rsid w:val="00753F26"/>
    <w:rsid w:val="007542D0"/>
    <w:rsid w:val="00754C69"/>
    <w:rsid w:val="00754D68"/>
    <w:rsid w:val="00754F13"/>
    <w:rsid w:val="00754FC2"/>
    <w:rsid w:val="0075530C"/>
    <w:rsid w:val="007553B9"/>
    <w:rsid w:val="00755A5C"/>
    <w:rsid w:val="00755B25"/>
    <w:rsid w:val="00755C0B"/>
    <w:rsid w:val="00755EFE"/>
    <w:rsid w:val="0075649E"/>
    <w:rsid w:val="0075694A"/>
    <w:rsid w:val="00756AA1"/>
    <w:rsid w:val="00756E0E"/>
    <w:rsid w:val="00757017"/>
    <w:rsid w:val="007570C9"/>
    <w:rsid w:val="00757266"/>
    <w:rsid w:val="0075756B"/>
    <w:rsid w:val="007575DF"/>
    <w:rsid w:val="007575EE"/>
    <w:rsid w:val="00757932"/>
    <w:rsid w:val="007579F9"/>
    <w:rsid w:val="00757CCD"/>
    <w:rsid w:val="00757D70"/>
    <w:rsid w:val="00760002"/>
    <w:rsid w:val="00760716"/>
    <w:rsid w:val="00760D08"/>
    <w:rsid w:val="00760F62"/>
    <w:rsid w:val="00761069"/>
    <w:rsid w:val="00761576"/>
    <w:rsid w:val="007615C1"/>
    <w:rsid w:val="00761A62"/>
    <w:rsid w:val="00761BBE"/>
    <w:rsid w:val="00761CEE"/>
    <w:rsid w:val="00761D3E"/>
    <w:rsid w:val="00761D49"/>
    <w:rsid w:val="00762358"/>
    <w:rsid w:val="00762B8B"/>
    <w:rsid w:val="00762B91"/>
    <w:rsid w:val="00762E15"/>
    <w:rsid w:val="00763103"/>
    <w:rsid w:val="00763751"/>
    <w:rsid w:val="00763A46"/>
    <w:rsid w:val="00763D0C"/>
    <w:rsid w:val="00763F98"/>
    <w:rsid w:val="00763FFA"/>
    <w:rsid w:val="007647A2"/>
    <w:rsid w:val="00764C06"/>
    <w:rsid w:val="00764D33"/>
    <w:rsid w:val="00764F86"/>
    <w:rsid w:val="0076511B"/>
    <w:rsid w:val="00765132"/>
    <w:rsid w:val="00765189"/>
    <w:rsid w:val="007653EA"/>
    <w:rsid w:val="007655FC"/>
    <w:rsid w:val="0076575D"/>
    <w:rsid w:val="00765A2B"/>
    <w:rsid w:val="00765C79"/>
    <w:rsid w:val="00766805"/>
    <w:rsid w:val="00766974"/>
    <w:rsid w:val="00766FD3"/>
    <w:rsid w:val="007674D3"/>
    <w:rsid w:val="00767708"/>
    <w:rsid w:val="0076776D"/>
    <w:rsid w:val="00770031"/>
    <w:rsid w:val="007703B7"/>
    <w:rsid w:val="0077077A"/>
    <w:rsid w:val="00770B69"/>
    <w:rsid w:val="00771651"/>
    <w:rsid w:val="00771693"/>
    <w:rsid w:val="00771DA2"/>
    <w:rsid w:val="00772048"/>
    <w:rsid w:val="0077218A"/>
    <w:rsid w:val="007723BA"/>
    <w:rsid w:val="00772462"/>
    <w:rsid w:val="007726C7"/>
    <w:rsid w:val="00772A5D"/>
    <w:rsid w:val="00773144"/>
    <w:rsid w:val="007731CF"/>
    <w:rsid w:val="00773231"/>
    <w:rsid w:val="00773943"/>
    <w:rsid w:val="00773D06"/>
    <w:rsid w:val="00773D09"/>
    <w:rsid w:val="0077462F"/>
    <w:rsid w:val="0077465F"/>
    <w:rsid w:val="007746D4"/>
    <w:rsid w:val="007749CE"/>
    <w:rsid w:val="007750CD"/>
    <w:rsid w:val="00775AEB"/>
    <w:rsid w:val="00775FF9"/>
    <w:rsid w:val="00776363"/>
    <w:rsid w:val="007769A8"/>
    <w:rsid w:val="00776B37"/>
    <w:rsid w:val="00776CE6"/>
    <w:rsid w:val="007775AA"/>
    <w:rsid w:val="00777676"/>
    <w:rsid w:val="00777756"/>
    <w:rsid w:val="00777F25"/>
    <w:rsid w:val="00780B62"/>
    <w:rsid w:val="0078158D"/>
    <w:rsid w:val="00781644"/>
    <w:rsid w:val="00781A9A"/>
    <w:rsid w:val="0078235B"/>
    <w:rsid w:val="007823BF"/>
    <w:rsid w:val="007827F0"/>
    <w:rsid w:val="00782840"/>
    <w:rsid w:val="00782ED6"/>
    <w:rsid w:val="00783637"/>
    <w:rsid w:val="00783B50"/>
    <w:rsid w:val="00783CCD"/>
    <w:rsid w:val="0078411C"/>
    <w:rsid w:val="00784186"/>
    <w:rsid w:val="007841C6"/>
    <w:rsid w:val="007846AA"/>
    <w:rsid w:val="007847AD"/>
    <w:rsid w:val="007848F3"/>
    <w:rsid w:val="007849FD"/>
    <w:rsid w:val="00784C05"/>
    <w:rsid w:val="00784F7A"/>
    <w:rsid w:val="0078505B"/>
    <w:rsid w:val="0078544F"/>
    <w:rsid w:val="00785869"/>
    <w:rsid w:val="00785BCD"/>
    <w:rsid w:val="00785D8D"/>
    <w:rsid w:val="00785F6D"/>
    <w:rsid w:val="00786400"/>
    <w:rsid w:val="007864BF"/>
    <w:rsid w:val="00786E0F"/>
    <w:rsid w:val="00787142"/>
    <w:rsid w:val="007877FA"/>
    <w:rsid w:val="007878C8"/>
    <w:rsid w:val="007902D5"/>
    <w:rsid w:val="0079121F"/>
    <w:rsid w:val="00791361"/>
    <w:rsid w:val="007913D1"/>
    <w:rsid w:val="00791588"/>
    <w:rsid w:val="00791C9A"/>
    <w:rsid w:val="007920E1"/>
    <w:rsid w:val="007921FC"/>
    <w:rsid w:val="007922E4"/>
    <w:rsid w:val="007924A0"/>
    <w:rsid w:val="007925C6"/>
    <w:rsid w:val="00792CEE"/>
    <w:rsid w:val="007931E3"/>
    <w:rsid w:val="00793450"/>
    <w:rsid w:val="007934CD"/>
    <w:rsid w:val="00793694"/>
    <w:rsid w:val="00794ABF"/>
    <w:rsid w:val="0079557B"/>
    <w:rsid w:val="00796765"/>
    <w:rsid w:val="00796C1E"/>
    <w:rsid w:val="00796C21"/>
    <w:rsid w:val="00797009"/>
    <w:rsid w:val="00797129"/>
    <w:rsid w:val="00797301"/>
    <w:rsid w:val="00797E84"/>
    <w:rsid w:val="007A043B"/>
    <w:rsid w:val="007A07B5"/>
    <w:rsid w:val="007A1362"/>
    <w:rsid w:val="007A14BA"/>
    <w:rsid w:val="007A1B39"/>
    <w:rsid w:val="007A1B89"/>
    <w:rsid w:val="007A2478"/>
    <w:rsid w:val="007A2484"/>
    <w:rsid w:val="007A2541"/>
    <w:rsid w:val="007A2AAE"/>
    <w:rsid w:val="007A37F7"/>
    <w:rsid w:val="007A439E"/>
    <w:rsid w:val="007A43C3"/>
    <w:rsid w:val="007A4720"/>
    <w:rsid w:val="007A47E5"/>
    <w:rsid w:val="007A5207"/>
    <w:rsid w:val="007A56F0"/>
    <w:rsid w:val="007A5846"/>
    <w:rsid w:val="007A5B67"/>
    <w:rsid w:val="007A615B"/>
    <w:rsid w:val="007A6181"/>
    <w:rsid w:val="007A6281"/>
    <w:rsid w:val="007A6543"/>
    <w:rsid w:val="007A66D1"/>
    <w:rsid w:val="007A6ADB"/>
    <w:rsid w:val="007A6F50"/>
    <w:rsid w:val="007A7A12"/>
    <w:rsid w:val="007B04D8"/>
    <w:rsid w:val="007B0B37"/>
    <w:rsid w:val="007B0EA8"/>
    <w:rsid w:val="007B0F85"/>
    <w:rsid w:val="007B0FE3"/>
    <w:rsid w:val="007B1029"/>
    <w:rsid w:val="007B107E"/>
    <w:rsid w:val="007B1479"/>
    <w:rsid w:val="007B1F07"/>
    <w:rsid w:val="007B21B5"/>
    <w:rsid w:val="007B2283"/>
    <w:rsid w:val="007B23C4"/>
    <w:rsid w:val="007B24B2"/>
    <w:rsid w:val="007B2B25"/>
    <w:rsid w:val="007B2B96"/>
    <w:rsid w:val="007B320E"/>
    <w:rsid w:val="007B3BBA"/>
    <w:rsid w:val="007B43D7"/>
    <w:rsid w:val="007B4680"/>
    <w:rsid w:val="007B4A72"/>
    <w:rsid w:val="007B5AF6"/>
    <w:rsid w:val="007B5D1A"/>
    <w:rsid w:val="007B5DD0"/>
    <w:rsid w:val="007B5DE6"/>
    <w:rsid w:val="007B6070"/>
    <w:rsid w:val="007B6225"/>
    <w:rsid w:val="007B652E"/>
    <w:rsid w:val="007B663D"/>
    <w:rsid w:val="007B687F"/>
    <w:rsid w:val="007B6B00"/>
    <w:rsid w:val="007B6B1E"/>
    <w:rsid w:val="007B6E47"/>
    <w:rsid w:val="007B77DC"/>
    <w:rsid w:val="007B795F"/>
    <w:rsid w:val="007C0165"/>
    <w:rsid w:val="007C0571"/>
    <w:rsid w:val="007C1266"/>
    <w:rsid w:val="007C16A0"/>
    <w:rsid w:val="007C2CBE"/>
    <w:rsid w:val="007C2E5E"/>
    <w:rsid w:val="007C34AE"/>
    <w:rsid w:val="007C3967"/>
    <w:rsid w:val="007C4113"/>
    <w:rsid w:val="007C42EF"/>
    <w:rsid w:val="007C44D3"/>
    <w:rsid w:val="007C47E0"/>
    <w:rsid w:val="007C55D3"/>
    <w:rsid w:val="007C5E10"/>
    <w:rsid w:val="007C6079"/>
    <w:rsid w:val="007C62EA"/>
    <w:rsid w:val="007C65FE"/>
    <w:rsid w:val="007C6A75"/>
    <w:rsid w:val="007C726B"/>
    <w:rsid w:val="007C729E"/>
    <w:rsid w:val="007C76CA"/>
    <w:rsid w:val="007C77C0"/>
    <w:rsid w:val="007C7A29"/>
    <w:rsid w:val="007C7B57"/>
    <w:rsid w:val="007C7C69"/>
    <w:rsid w:val="007C7D22"/>
    <w:rsid w:val="007C7EFB"/>
    <w:rsid w:val="007C7FD6"/>
    <w:rsid w:val="007D0011"/>
    <w:rsid w:val="007D0C70"/>
    <w:rsid w:val="007D0EBF"/>
    <w:rsid w:val="007D1124"/>
    <w:rsid w:val="007D11F6"/>
    <w:rsid w:val="007D15D5"/>
    <w:rsid w:val="007D23FD"/>
    <w:rsid w:val="007D2459"/>
    <w:rsid w:val="007D25C1"/>
    <w:rsid w:val="007D2A9C"/>
    <w:rsid w:val="007D2AE4"/>
    <w:rsid w:val="007D2CEE"/>
    <w:rsid w:val="007D3100"/>
    <w:rsid w:val="007D3A08"/>
    <w:rsid w:val="007D4225"/>
    <w:rsid w:val="007D44C6"/>
    <w:rsid w:val="007D46C8"/>
    <w:rsid w:val="007D4A4F"/>
    <w:rsid w:val="007D4CD0"/>
    <w:rsid w:val="007D4D5D"/>
    <w:rsid w:val="007D4ECE"/>
    <w:rsid w:val="007D5511"/>
    <w:rsid w:val="007D55F7"/>
    <w:rsid w:val="007D5803"/>
    <w:rsid w:val="007D5882"/>
    <w:rsid w:val="007D5BBF"/>
    <w:rsid w:val="007D5E94"/>
    <w:rsid w:val="007D5FE6"/>
    <w:rsid w:val="007D6254"/>
    <w:rsid w:val="007D65D9"/>
    <w:rsid w:val="007D668C"/>
    <w:rsid w:val="007D7D34"/>
    <w:rsid w:val="007D7FA7"/>
    <w:rsid w:val="007E0654"/>
    <w:rsid w:val="007E0739"/>
    <w:rsid w:val="007E08DA"/>
    <w:rsid w:val="007E120D"/>
    <w:rsid w:val="007E1427"/>
    <w:rsid w:val="007E1869"/>
    <w:rsid w:val="007E19A4"/>
    <w:rsid w:val="007E29E2"/>
    <w:rsid w:val="007E2AF9"/>
    <w:rsid w:val="007E2AFC"/>
    <w:rsid w:val="007E2CC2"/>
    <w:rsid w:val="007E3334"/>
    <w:rsid w:val="007E3335"/>
    <w:rsid w:val="007E3462"/>
    <w:rsid w:val="007E35C5"/>
    <w:rsid w:val="007E3E40"/>
    <w:rsid w:val="007E470C"/>
    <w:rsid w:val="007E4C84"/>
    <w:rsid w:val="007E4D3C"/>
    <w:rsid w:val="007E543C"/>
    <w:rsid w:val="007E5DF1"/>
    <w:rsid w:val="007E692A"/>
    <w:rsid w:val="007E6A12"/>
    <w:rsid w:val="007E6AED"/>
    <w:rsid w:val="007E6CC8"/>
    <w:rsid w:val="007E6DCC"/>
    <w:rsid w:val="007E6DD6"/>
    <w:rsid w:val="007E72E5"/>
    <w:rsid w:val="007E77D1"/>
    <w:rsid w:val="007E7A7C"/>
    <w:rsid w:val="007F004C"/>
    <w:rsid w:val="007F045C"/>
    <w:rsid w:val="007F0572"/>
    <w:rsid w:val="007F0780"/>
    <w:rsid w:val="007F0820"/>
    <w:rsid w:val="007F100C"/>
    <w:rsid w:val="007F1525"/>
    <w:rsid w:val="007F156A"/>
    <w:rsid w:val="007F162E"/>
    <w:rsid w:val="007F192E"/>
    <w:rsid w:val="007F1AB6"/>
    <w:rsid w:val="007F1B3C"/>
    <w:rsid w:val="007F1BC0"/>
    <w:rsid w:val="007F1D96"/>
    <w:rsid w:val="007F1FA8"/>
    <w:rsid w:val="007F2DD5"/>
    <w:rsid w:val="007F330A"/>
    <w:rsid w:val="007F3745"/>
    <w:rsid w:val="007F3AFC"/>
    <w:rsid w:val="007F40FD"/>
    <w:rsid w:val="007F46F6"/>
    <w:rsid w:val="007F573D"/>
    <w:rsid w:val="007F5F75"/>
    <w:rsid w:val="007F60C7"/>
    <w:rsid w:val="007F63D4"/>
    <w:rsid w:val="007F6BC6"/>
    <w:rsid w:val="007F6EB3"/>
    <w:rsid w:val="007F70F9"/>
    <w:rsid w:val="007F71EB"/>
    <w:rsid w:val="007F7290"/>
    <w:rsid w:val="007F731A"/>
    <w:rsid w:val="007F77B1"/>
    <w:rsid w:val="00801961"/>
    <w:rsid w:val="00801D1C"/>
    <w:rsid w:val="008020F2"/>
    <w:rsid w:val="0080226C"/>
    <w:rsid w:val="008023FA"/>
    <w:rsid w:val="00802C46"/>
    <w:rsid w:val="00803195"/>
    <w:rsid w:val="008036C2"/>
    <w:rsid w:val="00803D00"/>
    <w:rsid w:val="00803FEB"/>
    <w:rsid w:val="008044F4"/>
    <w:rsid w:val="00804511"/>
    <w:rsid w:val="00804C35"/>
    <w:rsid w:val="00804DCC"/>
    <w:rsid w:val="008052EE"/>
    <w:rsid w:val="008055B2"/>
    <w:rsid w:val="00805976"/>
    <w:rsid w:val="00805F22"/>
    <w:rsid w:val="0080615A"/>
    <w:rsid w:val="008061F5"/>
    <w:rsid w:val="00806762"/>
    <w:rsid w:val="00806A8E"/>
    <w:rsid w:val="00806DE2"/>
    <w:rsid w:val="00806F4B"/>
    <w:rsid w:val="00806FF6"/>
    <w:rsid w:val="00807198"/>
    <w:rsid w:val="008071AB"/>
    <w:rsid w:val="0080724A"/>
    <w:rsid w:val="00807438"/>
    <w:rsid w:val="00807797"/>
    <w:rsid w:val="0080788F"/>
    <w:rsid w:val="00807900"/>
    <w:rsid w:val="008100B2"/>
    <w:rsid w:val="00810236"/>
    <w:rsid w:val="00810665"/>
    <w:rsid w:val="00810A7B"/>
    <w:rsid w:val="00811361"/>
    <w:rsid w:val="0081143A"/>
    <w:rsid w:val="008114F0"/>
    <w:rsid w:val="008119E0"/>
    <w:rsid w:val="00811A30"/>
    <w:rsid w:val="008121A7"/>
    <w:rsid w:val="0081240B"/>
    <w:rsid w:val="00812648"/>
    <w:rsid w:val="00812C1D"/>
    <w:rsid w:val="00812CC8"/>
    <w:rsid w:val="00812FAC"/>
    <w:rsid w:val="0081313B"/>
    <w:rsid w:val="0081467D"/>
    <w:rsid w:val="00814B24"/>
    <w:rsid w:val="00814C63"/>
    <w:rsid w:val="00814D9F"/>
    <w:rsid w:val="008154D3"/>
    <w:rsid w:val="00815B99"/>
    <w:rsid w:val="00815CEF"/>
    <w:rsid w:val="00815E84"/>
    <w:rsid w:val="00816490"/>
    <w:rsid w:val="00816887"/>
    <w:rsid w:val="00816A7F"/>
    <w:rsid w:val="00816C69"/>
    <w:rsid w:val="00816D48"/>
    <w:rsid w:val="00817432"/>
    <w:rsid w:val="00817C3E"/>
    <w:rsid w:val="00820934"/>
    <w:rsid w:val="00820B3F"/>
    <w:rsid w:val="00820BD4"/>
    <w:rsid w:val="00820CD8"/>
    <w:rsid w:val="00821775"/>
    <w:rsid w:val="00821AC4"/>
    <w:rsid w:val="00821C7E"/>
    <w:rsid w:val="00821F0F"/>
    <w:rsid w:val="00822264"/>
    <w:rsid w:val="0082284B"/>
    <w:rsid w:val="008232A5"/>
    <w:rsid w:val="008232AB"/>
    <w:rsid w:val="008233AB"/>
    <w:rsid w:val="00823841"/>
    <w:rsid w:val="008238BC"/>
    <w:rsid w:val="00823CA0"/>
    <w:rsid w:val="00823FBE"/>
    <w:rsid w:val="008241A7"/>
    <w:rsid w:val="00824360"/>
    <w:rsid w:val="00824DD8"/>
    <w:rsid w:val="00824EB9"/>
    <w:rsid w:val="008253F2"/>
    <w:rsid w:val="00825713"/>
    <w:rsid w:val="00825BCF"/>
    <w:rsid w:val="00825BFF"/>
    <w:rsid w:val="00826029"/>
    <w:rsid w:val="0082732F"/>
    <w:rsid w:val="00827D58"/>
    <w:rsid w:val="008305F3"/>
    <w:rsid w:val="0083087C"/>
    <w:rsid w:val="0083127C"/>
    <w:rsid w:val="00831992"/>
    <w:rsid w:val="00831E04"/>
    <w:rsid w:val="00831E5B"/>
    <w:rsid w:val="00831EA2"/>
    <w:rsid w:val="00832182"/>
    <w:rsid w:val="0083247E"/>
    <w:rsid w:val="0083253D"/>
    <w:rsid w:val="008326B9"/>
    <w:rsid w:val="00832AC4"/>
    <w:rsid w:val="00832E79"/>
    <w:rsid w:val="00833777"/>
    <w:rsid w:val="00833C9F"/>
    <w:rsid w:val="00833D54"/>
    <w:rsid w:val="00834A38"/>
    <w:rsid w:val="00834F29"/>
    <w:rsid w:val="008355F3"/>
    <w:rsid w:val="00836314"/>
    <w:rsid w:val="008363B2"/>
    <w:rsid w:val="00836449"/>
    <w:rsid w:val="0083698A"/>
    <w:rsid w:val="00836A8C"/>
    <w:rsid w:val="00836DC5"/>
    <w:rsid w:val="0083710A"/>
    <w:rsid w:val="008372F4"/>
    <w:rsid w:val="0083760A"/>
    <w:rsid w:val="0083760E"/>
    <w:rsid w:val="008376A4"/>
    <w:rsid w:val="0083776D"/>
    <w:rsid w:val="00837DC3"/>
    <w:rsid w:val="0084014C"/>
    <w:rsid w:val="008403DB"/>
    <w:rsid w:val="00840570"/>
    <w:rsid w:val="00841418"/>
    <w:rsid w:val="008415C7"/>
    <w:rsid w:val="00841907"/>
    <w:rsid w:val="00841B49"/>
    <w:rsid w:val="00841BF3"/>
    <w:rsid w:val="00841C32"/>
    <w:rsid w:val="00841D5D"/>
    <w:rsid w:val="00841DC4"/>
    <w:rsid w:val="00841EEC"/>
    <w:rsid w:val="008425B8"/>
    <w:rsid w:val="00842A30"/>
    <w:rsid w:val="00842F62"/>
    <w:rsid w:val="00842FE4"/>
    <w:rsid w:val="00843191"/>
    <w:rsid w:val="008432D6"/>
    <w:rsid w:val="008437A3"/>
    <w:rsid w:val="00843B22"/>
    <w:rsid w:val="00843DDD"/>
    <w:rsid w:val="00843EEE"/>
    <w:rsid w:val="00843F24"/>
    <w:rsid w:val="0084441E"/>
    <w:rsid w:val="00845BD0"/>
    <w:rsid w:val="008469D3"/>
    <w:rsid w:val="00846D7E"/>
    <w:rsid w:val="00846ED2"/>
    <w:rsid w:val="00847173"/>
    <w:rsid w:val="008471A9"/>
    <w:rsid w:val="0084793F"/>
    <w:rsid w:val="00847A4F"/>
    <w:rsid w:val="00847CCD"/>
    <w:rsid w:val="008502D0"/>
    <w:rsid w:val="0085044A"/>
    <w:rsid w:val="008505F8"/>
    <w:rsid w:val="00850918"/>
    <w:rsid w:val="00851DA7"/>
    <w:rsid w:val="00851F34"/>
    <w:rsid w:val="00852C04"/>
    <w:rsid w:val="00852DA6"/>
    <w:rsid w:val="00853028"/>
    <w:rsid w:val="0085329B"/>
    <w:rsid w:val="0085344E"/>
    <w:rsid w:val="00853614"/>
    <w:rsid w:val="00853CC8"/>
    <w:rsid w:val="00854B9C"/>
    <w:rsid w:val="00854F9D"/>
    <w:rsid w:val="00854FE7"/>
    <w:rsid w:val="0085521A"/>
    <w:rsid w:val="0085595D"/>
    <w:rsid w:val="00855C84"/>
    <w:rsid w:val="00856224"/>
    <w:rsid w:val="00856680"/>
    <w:rsid w:val="00856DCA"/>
    <w:rsid w:val="00857030"/>
    <w:rsid w:val="008574CD"/>
    <w:rsid w:val="0085773E"/>
    <w:rsid w:val="0085774C"/>
    <w:rsid w:val="008579B2"/>
    <w:rsid w:val="00857A99"/>
    <w:rsid w:val="008602B5"/>
    <w:rsid w:val="00860303"/>
    <w:rsid w:val="00860B93"/>
    <w:rsid w:val="0086116E"/>
    <w:rsid w:val="00861634"/>
    <w:rsid w:val="00861803"/>
    <w:rsid w:val="00861D37"/>
    <w:rsid w:val="0086211A"/>
    <w:rsid w:val="00862525"/>
    <w:rsid w:val="0086252C"/>
    <w:rsid w:val="0086279D"/>
    <w:rsid w:val="00862AF6"/>
    <w:rsid w:val="0086302E"/>
    <w:rsid w:val="0086306F"/>
    <w:rsid w:val="00863093"/>
    <w:rsid w:val="008633A6"/>
    <w:rsid w:val="008637FF"/>
    <w:rsid w:val="00863A91"/>
    <w:rsid w:val="008640C2"/>
    <w:rsid w:val="00864DAC"/>
    <w:rsid w:val="008651D0"/>
    <w:rsid w:val="00865600"/>
    <w:rsid w:val="00865699"/>
    <w:rsid w:val="00865773"/>
    <w:rsid w:val="008658E5"/>
    <w:rsid w:val="00865FAA"/>
    <w:rsid w:val="00866232"/>
    <w:rsid w:val="0086635E"/>
    <w:rsid w:val="00866741"/>
    <w:rsid w:val="008668D8"/>
    <w:rsid w:val="00866974"/>
    <w:rsid w:val="00866A34"/>
    <w:rsid w:val="00867360"/>
    <w:rsid w:val="00867B1B"/>
    <w:rsid w:val="00867BF3"/>
    <w:rsid w:val="00867EC5"/>
    <w:rsid w:val="00870D6E"/>
    <w:rsid w:val="008710BE"/>
    <w:rsid w:val="008711D2"/>
    <w:rsid w:val="008715CA"/>
    <w:rsid w:val="0087202D"/>
    <w:rsid w:val="008723C9"/>
    <w:rsid w:val="0087242B"/>
    <w:rsid w:val="00872624"/>
    <w:rsid w:val="008726E5"/>
    <w:rsid w:val="008728FE"/>
    <w:rsid w:val="00872D4F"/>
    <w:rsid w:val="00873703"/>
    <w:rsid w:val="00873E96"/>
    <w:rsid w:val="0087467F"/>
    <w:rsid w:val="00874A45"/>
    <w:rsid w:val="00874BD1"/>
    <w:rsid w:val="00875E28"/>
    <w:rsid w:val="00875F5F"/>
    <w:rsid w:val="00875F9F"/>
    <w:rsid w:val="0087655B"/>
    <w:rsid w:val="00876F1C"/>
    <w:rsid w:val="008770CC"/>
    <w:rsid w:val="00877661"/>
    <w:rsid w:val="00877B4E"/>
    <w:rsid w:val="0088053B"/>
    <w:rsid w:val="00880749"/>
    <w:rsid w:val="00880751"/>
    <w:rsid w:val="008815D3"/>
    <w:rsid w:val="0088183A"/>
    <w:rsid w:val="008818C1"/>
    <w:rsid w:val="00881B60"/>
    <w:rsid w:val="008820B6"/>
    <w:rsid w:val="008820D5"/>
    <w:rsid w:val="008828CF"/>
    <w:rsid w:val="00882A7E"/>
    <w:rsid w:val="00882CC0"/>
    <w:rsid w:val="00882F45"/>
    <w:rsid w:val="0088371A"/>
    <w:rsid w:val="00883B88"/>
    <w:rsid w:val="0088402D"/>
    <w:rsid w:val="00884634"/>
    <w:rsid w:val="008846B3"/>
    <w:rsid w:val="00884F35"/>
    <w:rsid w:val="00886363"/>
    <w:rsid w:val="008864C2"/>
    <w:rsid w:val="008869E5"/>
    <w:rsid w:val="00886CD7"/>
    <w:rsid w:val="0088705D"/>
    <w:rsid w:val="00887B19"/>
    <w:rsid w:val="00887BBE"/>
    <w:rsid w:val="008900B9"/>
    <w:rsid w:val="00890343"/>
    <w:rsid w:val="008904FD"/>
    <w:rsid w:val="00890C2C"/>
    <w:rsid w:val="008915BC"/>
    <w:rsid w:val="0089176D"/>
    <w:rsid w:val="00892241"/>
    <w:rsid w:val="008925F1"/>
    <w:rsid w:val="008929B3"/>
    <w:rsid w:val="00892B45"/>
    <w:rsid w:val="00892C6B"/>
    <w:rsid w:val="00893509"/>
    <w:rsid w:val="00893701"/>
    <w:rsid w:val="00893CBF"/>
    <w:rsid w:val="00893DC8"/>
    <w:rsid w:val="00893FB4"/>
    <w:rsid w:val="008942AF"/>
    <w:rsid w:val="0089432A"/>
    <w:rsid w:val="008947CD"/>
    <w:rsid w:val="00894F53"/>
    <w:rsid w:val="0089503A"/>
    <w:rsid w:val="00895225"/>
    <w:rsid w:val="008955D7"/>
    <w:rsid w:val="00895E74"/>
    <w:rsid w:val="00896043"/>
    <w:rsid w:val="00896762"/>
    <w:rsid w:val="00897164"/>
    <w:rsid w:val="00897B81"/>
    <w:rsid w:val="00897CBA"/>
    <w:rsid w:val="00897F01"/>
    <w:rsid w:val="008A06B7"/>
    <w:rsid w:val="008A14ED"/>
    <w:rsid w:val="008A1850"/>
    <w:rsid w:val="008A1A27"/>
    <w:rsid w:val="008A1A86"/>
    <w:rsid w:val="008A2482"/>
    <w:rsid w:val="008A272E"/>
    <w:rsid w:val="008A3540"/>
    <w:rsid w:val="008A3688"/>
    <w:rsid w:val="008A3BE9"/>
    <w:rsid w:val="008A4410"/>
    <w:rsid w:val="008A45FA"/>
    <w:rsid w:val="008A466E"/>
    <w:rsid w:val="008A4923"/>
    <w:rsid w:val="008A5B11"/>
    <w:rsid w:val="008A6EBF"/>
    <w:rsid w:val="008A7141"/>
    <w:rsid w:val="008A763E"/>
    <w:rsid w:val="008A7881"/>
    <w:rsid w:val="008A7E3C"/>
    <w:rsid w:val="008B03CA"/>
    <w:rsid w:val="008B0486"/>
    <w:rsid w:val="008B0B5B"/>
    <w:rsid w:val="008B0FE3"/>
    <w:rsid w:val="008B1680"/>
    <w:rsid w:val="008B190E"/>
    <w:rsid w:val="008B1A40"/>
    <w:rsid w:val="008B24B4"/>
    <w:rsid w:val="008B299A"/>
    <w:rsid w:val="008B2CE8"/>
    <w:rsid w:val="008B2D3F"/>
    <w:rsid w:val="008B2F98"/>
    <w:rsid w:val="008B3F69"/>
    <w:rsid w:val="008B4038"/>
    <w:rsid w:val="008B4231"/>
    <w:rsid w:val="008B48FD"/>
    <w:rsid w:val="008B540C"/>
    <w:rsid w:val="008B54C1"/>
    <w:rsid w:val="008B55F5"/>
    <w:rsid w:val="008B5996"/>
    <w:rsid w:val="008B5BD9"/>
    <w:rsid w:val="008B5C2B"/>
    <w:rsid w:val="008B6860"/>
    <w:rsid w:val="008B6972"/>
    <w:rsid w:val="008B6C35"/>
    <w:rsid w:val="008B6DF8"/>
    <w:rsid w:val="008B6E4E"/>
    <w:rsid w:val="008B7130"/>
    <w:rsid w:val="008B7159"/>
    <w:rsid w:val="008B7491"/>
    <w:rsid w:val="008B7573"/>
    <w:rsid w:val="008C0406"/>
    <w:rsid w:val="008C0909"/>
    <w:rsid w:val="008C09D9"/>
    <w:rsid w:val="008C0C6A"/>
    <w:rsid w:val="008C1165"/>
    <w:rsid w:val="008C1654"/>
    <w:rsid w:val="008C2609"/>
    <w:rsid w:val="008C2782"/>
    <w:rsid w:val="008C2B68"/>
    <w:rsid w:val="008C3148"/>
    <w:rsid w:val="008C3B02"/>
    <w:rsid w:val="008C3BF6"/>
    <w:rsid w:val="008C3F65"/>
    <w:rsid w:val="008C415E"/>
    <w:rsid w:val="008C4404"/>
    <w:rsid w:val="008C44FA"/>
    <w:rsid w:val="008C4D8E"/>
    <w:rsid w:val="008C57CC"/>
    <w:rsid w:val="008C5F66"/>
    <w:rsid w:val="008C6049"/>
    <w:rsid w:val="008C61E9"/>
    <w:rsid w:val="008C6767"/>
    <w:rsid w:val="008C68D5"/>
    <w:rsid w:val="008C6DA3"/>
    <w:rsid w:val="008C7ED5"/>
    <w:rsid w:val="008D0323"/>
    <w:rsid w:val="008D10D5"/>
    <w:rsid w:val="008D114A"/>
    <w:rsid w:val="008D1675"/>
    <w:rsid w:val="008D1A37"/>
    <w:rsid w:val="008D1E67"/>
    <w:rsid w:val="008D2E5A"/>
    <w:rsid w:val="008D2FD7"/>
    <w:rsid w:val="008D3364"/>
    <w:rsid w:val="008D359C"/>
    <w:rsid w:val="008D3C7C"/>
    <w:rsid w:val="008D4D8F"/>
    <w:rsid w:val="008D4EEB"/>
    <w:rsid w:val="008D59FB"/>
    <w:rsid w:val="008D5AAD"/>
    <w:rsid w:val="008D5F2C"/>
    <w:rsid w:val="008D6D8E"/>
    <w:rsid w:val="008E01FD"/>
    <w:rsid w:val="008E0249"/>
    <w:rsid w:val="008E0A19"/>
    <w:rsid w:val="008E0F7C"/>
    <w:rsid w:val="008E1427"/>
    <w:rsid w:val="008E1CA6"/>
    <w:rsid w:val="008E1CA9"/>
    <w:rsid w:val="008E206C"/>
    <w:rsid w:val="008E2711"/>
    <w:rsid w:val="008E380E"/>
    <w:rsid w:val="008E4B10"/>
    <w:rsid w:val="008E57BF"/>
    <w:rsid w:val="008E6838"/>
    <w:rsid w:val="008E6990"/>
    <w:rsid w:val="008E708E"/>
    <w:rsid w:val="008E7588"/>
    <w:rsid w:val="008E7850"/>
    <w:rsid w:val="008E7DF9"/>
    <w:rsid w:val="008E7EBA"/>
    <w:rsid w:val="008F02D7"/>
    <w:rsid w:val="008F03A1"/>
    <w:rsid w:val="008F05B9"/>
    <w:rsid w:val="008F090B"/>
    <w:rsid w:val="008F0D16"/>
    <w:rsid w:val="008F102C"/>
    <w:rsid w:val="008F132F"/>
    <w:rsid w:val="008F17B5"/>
    <w:rsid w:val="008F193F"/>
    <w:rsid w:val="008F1B0A"/>
    <w:rsid w:val="008F27A1"/>
    <w:rsid w:val="008F3324"/>
    <w:rsid w:val="008F41CD"/>
    <w:rsid w:val="008F434D"/>
    <w:rsid w:val="008F4944"/>
    <w:rsid w:val="008F4CD4"/>
    <w:rsid w:val="008F51DA"/>
    <w:rsid w:val="008F5742"/>
    <w:rsid w:val="008F57AE"/>
    <w:rsid w:val="008F5A23"/>
    <w:rsid w:val="008F5EDC"/>
    <w:rsid w:val="008F5F50"/>
    <w:rsid w:val="008F6172"/>
    <w:rsid w:val="008F6C25"/>
    <w:rsid w:val="008F6C58"/>
    <w:rsid w:val="008F6E3B"/>
    <w:rsid w:val="008F7058"/>
    <w:rsid w:val="008F71D3"/>
    <w:rsid w:val="008F746C"/>
    <w:rsid w:val="008F7D0F"/>
    <w:rsid w:val="009001F6"/>
    <w:rsid w:val="00900910"/>
    <w:rsid w:val="009009E3"/>
    <w:rsid w:val="00900C72"/>
    <w:rsid w:val="00900E63"/>
    <w:rsid w:val="00900EDF"/>
    <w:rsid w:val="00901413"/>
    <w:rsid w:val="00901BD9"/>
    <w:rsid w:val="0090205B"/>
    <w:rsid w:val="00902CF1"/>
    <w:rsid w:val="00903371"/>
    <w:rsid w:val="009034BD"/>
    <w:rsid w:val="00903795"/>
    <w:rsid w:val="00903D4B"/>
    <w:rsid w:val="0090403A"/>
    <w:rsid w:val="009042E5"/>
    <w:rsid w:val="0090471E"/>
    <w:rsid w:val="00904B8E"/>
    <w:rsid w:val="00904DB7"/>
    <w:rsid w:val="0090507A"/>
    <w:rsid w:val="009050CC"/>
    <w:rsid w:val="0090539C"/>
    <w:rsid w:val="00905F38"/>
    <w:rsid w:val="0090651A"/>
    <w:rsid w:val="009066B6"/>
    <w:rsid w:val="009066ED"/>
    <w:rsid w:val="00906926"/>
    <w:rsid w:val="00907195"/>
    <w:rsid w:val="00907546"/>
    <w:rsid w:val="00907714"/>
    <w:rsid w:val="00907A2D"/>
    <w:rsid w:val="00907BE5"/>
    <w:rsid w:val="00910314"/>
    <w:rsid w:val="00910B68"/>
    <w:rsid w:val="00910C32"/>
    <w:rsid w:val="00910C33"/>
    <w:rsid w:val="00910E9E"/>
    <w:rsid w:val="0091128D"/>
    <w:rsid w:val="009116B5"/>
    <w:rsid w:val="00911729"/>
    <w:rsid w:val="00911B13"/>
    <w:rsid w:val="009120DD"/>
    <w:rsid w:val="00912466"/>
    <w:rsid w:val="00912797"/>
    <w:rsid w:val="009136FA"/>
    <w:rsid w:val="00913813"/>
    <w:rsid w:val="00913B87"/>
    <w:rsid w:val="00913DB1"/>
    <w:rsid w:val="00913DE1"/>
    <w:rsid w:val="00914191"/>
    <w:rsid w:val="00914F4E"/>
    <w:rsid w:val="00915029"/>
    <w:rsid w:val="00915489"/>
    <w:rsid w:val="009155B3"/>
    <w:rsid w:val="009156C6"/>
    <w:rsid w:val="009162C9"/>
    <w:rsid w:val="009172EA"/>
    <w:rsid w:val="009178E9"/>
    <w:rsid w:val="009179B8"/>
    <w:rsid w:val="00917B41"/>
    <w:rsid w:val="009200A0"/>
    <w:rsid w:val="0092010F"/>
    <w:rsid w:val="00920167"/>
    <w:rsid w:val="009201FE"/>
    <w:rsid w:val="0092065E"/>
    <w:rsid w:val="0092086E"/>
    <w:rsid w:val="00920887"/>
    <w:rsid w:val="00920AAF"/>
    <w:rsid w:val="00920BCD"/>
    <w:rsid w:val="00920CF5"/>
    <w:rsid w:val="00920DEE"/>
    <w:rsid w:val="00920F15"/>
    <w:rsid w:val="00921724"/>
    <w:rsid w:val="00921740"/>
    <w:rsid w:val="00921758"/>
    <w:rsid w:val="009219AC"/>
    <w:rsid w:val="00921A1A"/>
    <w:rsid w:val="00921A87"/>
    <w:rsid w:val="00921BF6"/>
    <w:rsid w:val="00921E07"/>
    <w:rsid w:val="00922086"/>
    <w:rsid w:val="009222AE"/>
    <w:rsid w:val="009223DD"/>
    <w:rsid w:val="00923026"/>
    <w:rsid w:val="0092368F"/>
    <w:rsid w:val="009237B8"/>
    <w:rsid w:val="00923900"/>
    <w:rsid w:val="009239A8"/>
    <w:rsid w:val="00923D29"/>
    <w:rsid w:val="00924192"/>
    <w:rsid w:val="00924252"/>
    <w:rsid w:val="009246DC"/>
    <w:rsid w:val="009247B7"/>
    <w:rsid w:val="009247D7"/>
    <w:rsid w:val="00924A48"/>
    <w:rsid w:val="00924BB9"/>
    <w:rsid w:val="00924C9B"/>
    <w:rsid w:val="00924C9C"/>
    <w:rsid w:val="00924D28"/>
    <w:rsid w:val="00924D51"/>
    <w:rsid w:val="00924E7A"/>
    <w:rsid w:val="00924E95"/>
    <w:rsid w:val="00925456"/>
    <w:rsid w:val="00925DBA"/>
    <w:rsid w:val="0092732D"/>
    <w:rsid w:val="00927382"/>
    <w:rsid w:val="009273A2"/>
    <w:rsid w:val="0093021B"/>
    <w:rsid w:val="009302CF"/>
    <w:rsid w:val="009305EC"/>
    <w:rsid w:val="00930A2D"/>
    <w:rsid w:val="0093160F"/>
    <w:rsid w:val="00931978"/>
    <w:rsid w:val="00931A63"/>
    <w:rsid w:val="00931C99"/>
    <w:rsid w:val="00931CE6"/>
    <w:rsid w:val="00931EAF"/>
    <w:rsid w:val="0093224C"/>
    <w:rsid w:val="009325C6"/>
    <w:rsid w:val="00932D34"/>
    <w:rsid w:val="0093315D"/>
    <w:rsid w:val="00933451"/>
    <w:rsid w:val="009337C3"/>
    <w:rsid w:val="00933984"/>
    <w:rsid w:val="00933A32"/>
    <w:rsid w:val="00933C50"/>
    <w:rsid w:val="00933F18"/>
    <w:rsid w:val="00934C9E"/>
    <w:rsid w:val="00935429"/>
    <w:rsid w:val="00935520"/>
    <w:rsid w:val="00935ADF"/>
    <w:rsid w:val="00935DC0"/>
    <w:rsid w:val="00935E86"/>
    <w:rsid w:val="009364F0"/>
    <w:rsid w:val="0093668C"/>
    <w:rsid w:val="009367A0"/>
    <w:rsid w:val="009368D2"/>
    <w:rsid w:val="009369FD"/>
    <w:rsid w:val="00937217"/>
    <w:rsid w:val="00937913"/>
    <w:rsid w:val="00937C82"/>
    <w:rsid w:val="00937D96"/>
    <w:rsid w:val="00940025"/>
    <w:rsid w:val="009405D1"/>
    <w:rsid w:val="00940640"/>
    <w:rsid w:val="0094097C"/>
    <w:rsid w:val="00941ABC"/>
    <w:rsid w:val="00941C47"/>
    <w:rsid w:val="00942024"/>
    <w:rsid w:val="00942965"/>
    <w:rsid w:val="00942DA7"/>
    <w:rsid w:val="00942F46"/>
    <w:rsid w:val="009433AF"/>
    <w:rsid w:val="009436D3"/>
    <w:rsid w:val="009442F9"/>
    <w:rsid w:val="009444AC"/>
    <w:rsid w:val="00944A84"/>
    <w:rsid w:val="00944FE1"/>
    <w:rsid w:val="00945119"/>
    <w:rsid w:val="00945709"/>
    <w:rsid w:val="0094630A"/>
    <w:rsid w:val="00946E82"/>
    <w:rsid w:val="00947448"/>
    <w:rsid w:val="0094752E"/>
    <w:rsid w:val="00947582"/>
    <w:rsid w:val="00947BAD"/>
    <w:rsid w:val="009507B9"/>
    <w:rsid w:val="00950C0F"/>
    <w:rsid w:val="00950ECA"/>
    <w:rsid w:val="00951277"/>
    <w:rsid w:val="009519A6"/>
    <w:rsid w:val="00951B83"/>
    <w:rsid w:val="00951CEB"/>
    <w:rsid w:val="009526A5"/>
    <w:rsid w:val="00952A22"/>
    <w:rsid w:val="00952BB7"/>
    <w:rsid w:val="00952D09"/>
    <w:rsid w:val="00953028"/>
    <w:rsid w:val="009536AB"/>
    <w:rsid w:val="00954303"/>
    <w:rsid w:val="009547D7"/>
    <w:rsid w:val="00954CF9"/>
    <w:rsid w:val="00954F04"/>
    <w:rsid w:val="00955F4C"/>
    <w:rsid w:val="00955FCB"/>
    <w:rsid w:val="00956247"/>
    <w:rsid w:val="00956554"/>
    <w:rsid w:val="009565AF"/>
    <w:rsid w:val="009568BA"/>
    <w:rsid w:val="00956DA4"/>
    <w:rsid w:val="0095720C"/>
    <w:rsid w:val="009572AD"/>
    <w:rsid w:val="00957CCA"/>
    <w:rsid w:val="009601A6"/>
    <w:rsid w:val="0096036B"/>
    <w:rsid w:val="009607B0"/>
    <w:rsid w:val="00960E41"/>
    <w:rsid w:val="0096112B"/>
    <w:rsid w:val="00961C0D"/>
    <w:rsid w:val="0096253B"/>
    <w:rsid w:val="00962B97"/>
    <w:rsid w:val="00962D68"/>
    <w:rsid w:val="00962E48"/>
    <w:rsid w:val="009636AB"/>
    <w:rsid w:val="009636B5"/>
    <w:rsid w:val="00963792"/>
    <w:rsid w:val="00963A6D"/>
    <w:rsid w:val="00963AF8"/>
    <w:rsid w:val="00963ED0"/>
    <w:rsid w:val="00964427"/>
    <w:rsid w:val="00964768"/>
    <w:rsid w:val="00964A16"/>
    <w:rsid w:val="00965C10"/>
    <w:rsid w:val="00965D12"/>
    <w:rsid w:val="00965D84"/>
    <w:rsid w:val="00966263"/>
    <w:rsid w:val="009676AF"/>
    <w:rsid w:val="00967932"/>
    <w:rsid w:val="00967D2F"/>
    <w:rsid w:val="00967F3D"/>
    <w:rsid w:val="00970262"/>
    <w:rsid w:val="00970565"/>
    <w:rsid w:val="00970C14"/>
    <w:rsid w:val="00970F07"/>
    <w:rsid w:val="00971C1C"/>
    <w:rsid w:val="00972361"/>
    <w:rsid w:val="009730C5"/>
    <w:rsid w:val="00973457"/>
    <w:rsid w:val="00973E77"/>
    <w:rsid w:val="00975448"/>
    <w:rsid w:val="009757E7"/>
    <w:rsid w:val="00975CAB"/>
    <w:rsid w:val="00975F6B"/>
    <w:rsid w:val="00976031"/>
    <w:rsid w:val="00976213"/>
    <w:rsid w:val="00976262"/>
    <w:rsid w:val="0097706A"/>
    <w:rsid w:val="009771E4"/>
    <w:rsid w:val="00977454"/>
    <w:rsid w:val="00977BEA"/>
    <w:rsid w:val="00980381"/>
    <w:rsid w:val="009808FE"/>
    <w:rsid w:val="00980964"/>
    <w:rsid w:val="00980FEA"/>
    <w:rsid w:val="00981536"/>
    <w:rsid w:val="00981A52"/>
    <w:rsid w:val="00981BE4"/>
    <w:rsid w:val="00981EA9"/>
    <w:rsid w:val="009820F6"/>
    <w:rsid w:val="00982B42"/>
    <w:rsid w:val="009832AF"/>
    <w:rsid w:val="00983879"/>
    <w:rsid w:val="00983EDA"/>
    <w:rsid w:val="00983FD9"/>
    <w:rsid w:val="00984386"/>
    <w:rsid w:val="00984591"/>
    <w:rsid w:val="0098460E"/>
    <w:rsid w:val="0098480B"/>
    <w:rsid w:val="00984F11"/>
    <w:rsid w:val="00985775"/>
    <w:rsid w:val="009859F4"/>
    <w:rsid w:val="00985A57"/>
    <w:rsid w:val="00985EA6"/>
    <w:rsid w:val="0098606E"/>
    <w:rsid w:val="00986629"/>
    <w:rsid w:val="009869EE"/>
    <w:rsid w:val="00986B3F"/>
    <w:rsid w:val="00986D63"/>
    <w:rsid w:val="00987A71"/>
    <w:rsid w:val="00987C82"/>
    <w:rsid w:val="0099003F"/>
    <w:rsid w:val="00990E38"/>
    <w:rsid w:val="0099127D"/>
    <w:rsid w:val="009921E0"/>
    <w:rsid w:val="00992273"/>
    <w:rsid w:val="00992A1B"/>
    <w:rsid w:val="00992A94"/>
    <w:rsid w:val="00993109"/>
    <w:rsid w:val="00993179"/>
    <w:rsid w:val="00993206"/>
    <w:rsid w:val="009934ED"/>
    <w:rsid w:val="00993A3E"/>
    <w:rsid w:val="00993FE4"/>
    <w:rsid w:val="00994E2E"/>
    <w:rsid w:val="009957F2"/>
    <w:rsid w:val="009959EF"/>
    <w:rsid w:val="00995B76"/>
    <w:rsid w:val="00995D6D"/>
    <w:rsid w:val="00995DF2"/>
    <w:rsid w:val="00995E8D"/>
    <w:rsid w:val="009962F9"/>
    <w:rsid w:val="00997477"/>
    <w:rsid w:val="0099750C"/>
    <w:rsid w:val="009A04F8"/>
    <w:rsid w:val="009A0630"/>
    <w:rsid w:val="009A0B79"/>
    <w:rsid w:val="009A11D6"/>
    <w:rsid w:val="009A14E2"/>
    <w:rsid w:val="009A1AF1"/>
    <w:rsid w:val="009A1FF1"/>
    <w:rsid w:val="009A21FF"/>
    <w:rsid w:val="009A327C"/>
    <w:rsid w:val="009A37F2"/>
    <w:rsid w:val="009A3B9C"/>
    <w:rsid w:val="009A3D07"/>
    <w:rsid w:val="009A43FE"/>
    <w:rsid w:val="009A4675"/>
    <w:rsid w:val="009A48FD"/>
    <w:rsid w:val="009A4DAB"/>
    <w:rsid w:val="009A548D"/>
    <w:rsid w:val="009A56C8"/>
    <w:rsid w:val="009A5C55"/>
    <w:rsid w:val="009A5D6C"/>
    <w:rsid w:val="009A6009"/>
    <w:rsid w:val="009A68B5"/>
    <w:rsid w:val="009A6C9D"/>
    <w:rsid w:val="009A6DED"/>
    <w:rsid w:val="009A6E18"/>
    <w:rsid w:val="009A6E9D"/>
    <w:rsid w:val="009A70AD"/>
    <w:rsid w:val="009A7519"/>
    <w:rsid w:val="009A75FF"/>
    <w:rsid w:val="009A7626"/>
    <w:rsid w:val="009A798F"/>
    <w:rsid w:val="009A7D65"/>
    <w:rsid w:val="009A7E2F"/>
    <w:rsid w:val="009B0420"/>
    <w:rsid w:val="009B04C3"/>
    <w:rsid w:val="009B0ADB"/>
    <w:rsid w:val="009B0D14"/>
    <w:rsid w:val="009B0DE0"/>
    <w:rsid w:val="009B0F34"/>
    <w:rsid w:val="009B0FB3"/>
    <w:rsid w:val="009B1049"/>
    <w:rsid w:val="009B1CA3"/>
    <w:rsid w:val="009B1CCD"/>
    <w:rsid w:val="009B2889"/>
    <w:rsid w:val="009B28A5"/>
    <w:rsid w:val="009B2E35"/>
    <w:rsid w:val="009B348F"/>
    <w:rsid w:val="009B3B62"/>
    <w:rsid w:val="009B3B93"/>
    <w:rsid w:val="009B3BD8"/>
    <w:rsid w:val="009B3C4C"/>
    <w:rsid w:val="009B4169"/>
    <w:rsid w:val="009B4683"/>
    <w:rsid w:val="009B490E"/>
    <w:rsid w:val="009B5027"/>
    <w:rsid w:val="009B5185"/>
    <w:rsid w:val="009B525B"/>
    <w:rsid w:val="009B53E8"/>
    <w:rsid w:val="009B5AC2"/>
    <w:rsid w:val="009B5DD4"/>
    <w:rsid w:val="009B5F01"/>
    <w:rsid w:val="009B65A0"/>
    <w:rsid w:val="009B691F"/>
    <w:rsid w:val="009B6F71"/>
    <w:rsid w:val="009B7994"/>
    <w:rsid w:val="009B7BDA"/>
    <w:rsid w:val="009B7DEE"/>
    <w:rsid w:val="009C00D4"/>
    <w:rsid w:val="009C00ED"/>
    <w:rsid w:val="009C05AF"/>
    <w:rsid w:val="009C07FA"/>
    <w:rsid w:val="009C08B7"/>
    <w:rsid w:val="009C0927"/>
    <w:rsid w:val="009C0C30"/>
    <w:rsid w:val="009C0CBD"/>
    <w:rsid w:val="009C0F70"/>
    <w:rsid w:val="009C1153"/>
    <w:rsid w:val="009C18F1"/>
    <w:rsid w:val="009C1A0B"/>
    <w:rsid w:val="009C1A66"/>
    <w:rsid w:val="009C21AD"/>
    <w:rsid w:val="009C22F7"/>
    <w:rsid w:val="009C2B8E"/>
    <w:rsid w:val="009C2CB5"/>
    <w:rsid w:val="009C2D85"/>
    <w:rsid w:val="009C3468"/>
    <w:rsid w:val="009C4227"/>
    <w:rsid w:val="009C453F"/>
    <w:rsid w:val="009C5831"/>
    <w:rsid w:val="009C58A8"/>
    <w:rsid w:val="009C5B3D"/>
    <w:rsid w:val="009C5D28"/>
    <w:rsid w:val="009C5F97"/>
    <w:rsid w:val="009C6135"/>
    <w:rsid w:val="009C6543"/>
    <w:rsid w:val="009C6938"/>
    <w:rsid w:val="009C6CC6"/>
    <w:rsid w:val="009C6EDD"/>
    <w:rsid w:val="009C70CB"/>
    <w:rsid w:val="009C713D"/>
    <w:rsid w:val="009C7199"/>
    <w:rsid w:val="009C7A4F"/>
    <w:rsid w:val="009C7CF1"/>
    <w:rsid w:val="009C7D59"/>
    <w:rsid w:val="009D008B"/>
    <w:rsid w:val="009D0A73"/>
    <w:rsid w:val="009D0EDA"/>
    <w:rsid w:val="009D1BF1"/>
    <w:rsid w:val="009D1DA8"/>
    <w:rsid w:val="009D1DF1"/>
    <w:rsid w:val="009D1F36"/>
    <w:rsid w:val="009D2F2C"/>
    <w:rsid w:val="009D337A"/>
    <w:rsid w:val="009D3C0C"/>
    <w:rsid w:val="009D4233"/>
    <w:rsid w:val="009D456C"/>
    <w:rsid w:val="009D480D"/>
    <w:rsid w:val="009D4AD9"/>
    <w:rsid w:val="009D4E54"/>
    <w:rsid w:val="009D54EE"/>
    <w:rsid w:val="009D5BB1"/>
    <w:rsid w:val="009D5F06"/>
    <w:rsid w:val="009D5F4B"/>
    <w:rsid w:val="009D6A1F"/>
    <w:rsid w:val="009D7070"/>
    <w:rsid w:val="009D7474"/>
    <w:rsid w:val="009D7B9A"/>
    <w:rsid w:val="009D7C51"/>
    <w:rsid w:val="009D7D25"/>
    <w:rsid w:val="009E06ED"/>
    <w:rsid w:val="009E07DB"/>
    <w:rsid w:val="009E082D"/>
    <w:rsid w:val="009E0E19"/>
    <w:rsid w:val="009E0FF5"/>
    <w:rsid w:val="009E10D7"/>
    <w:rsid w:val="009E13D6"/>
    <w:rsid w:val="009E19EB"/>
    <w:rsid w:val="009E217D"/>
    <w:rsid w:val="009E2620"/>
    <w:rsid w:val="009E2625"/>
    <w:rsid w:val="009E2712"/>
    <w:rsid w:val="009E2999"/>
    <w:rsid w:val="009E2C6D"/>
    <w:rsid w:val="009E2DE0"/>
    <w:rsid w:val="009E3346"/>
    <w:rsid w:val="009E337C"/>
    <w:rsid w:val="009E3BCA"/>
    <w:rsid w:val="009E3DB5"/>
    <w:rsid w:val="009E4173"/>
    <w:rsid w:val="009E43AD"/>
    <w:rsid w:val="009E4948"/>
    <w:rsid w:val="009E5CDD"/>
    <w:rsid w:val="009E63DB"/>
    <w:rsid w:val="009E655F"/>
    <w:rsid w:val="009E69AF"/>
    <w:rsid w:val="009E7497"/>
    <w:rsid w:val="009F07CC"/>
    <w:rsid w:val="009F09D9"/>
    <w:rsid w:val="009F1294"/>
    <w:rsid w:val="009F195E"/>
    <w:rsid w:val="009F1B11"/>
    <w:rsid w:val="009F1CAE"/>
    <w:rsid w:val="009F1EDC"/>
    <w:rsid w:val="009F22D2"/>
    <w:rsid w:val="009F247C"/>
    <w:rsid w:val="009F24AA"/>
    <w:rsid w:val="009F27F0"/>
    <w:rsid w:val="009F2BF2"/>
    <w:rsid w:val="009F322A"/>
    <w:rsid w:val="009F38DA"/>
    <w:rsid w:val="009F42BA"/>
    <w:rsid w:val="009F4792"/>
    <w:rsid w:val="009F4A8A"/>
    <w:rsid w:val="009F4B74"/>
    <w:rsid w:val="009F4DCE"/>
    <w:rsid w:val="009F4EC2"/>
    <w:rsid w:val="009F4FBF"/>
    <w:rsid w:val="009F5507"/>
    <w:rsid w:val="009F5A59"/>
    <w:rsid w:val="009F5C36"/>
    <w:rsid w:val="009F5DE5"/>
    <w:rsid w:val="009F60A5"/>
    <w:rsid w:val="009F61A2"/>
    <w:rsid w:val="009F62E5"/>
    <w:rsid w:val="009F6552"/>
    <w:rsid w:val="009F6BC6"/>
    <w:rsid w:val="009F6E64"/>
    <w:rsid w:val="009F6E6A"/>
    <w:rsid w:val="009F738B"/>
    <w:rsid w:val="009F7867"/>
    <w:rsid w:val="009F7964"/>
    <w:rsid w:val="009F7A1D"/>
    <w:rsid w:val="00A003B6"/>
    <w:rsid w:val="00A004AD"/>
    <w:rsid w:val="00A00B3D"/>
    <w:rsid w:val="00A011B1"/>
    <w:rsid w:val="00A01238"/>
    <w:rsid w:val="00A01364"/>
    <w:rsid w:val="00A0156D"/>
    <w:rsid w:val="00A018AB"/>
    <w:rsid w:val="00A019BC"/>
    <w:rsid w:val="00A01A4D"/>
    <w:rsid w:val="00A02129"/>
    <w:rsid w:val="00A02154"/>
    <w:rsid w:val="00A0266F"/>
    <w:rsid w:val="00A02873"/>
    <w:rsid w:val="00A02A62"/>
    <w:rsid w:val="00A03419"/>
    <w:rsid w:val="00A035EF"/>
    <w:rsid w:val="00A03708"/>
    <w:rsid w:val="00A04211"/>
    <w:rsid w:val="00A048F0"/>
    <w:rsid w:val="00A05557"/>
    <w:rsid w:val="00A05602"/>
    <w:rsid w:val="00A0578C"/>
    <w:rsid w:val="00A05BD0"/>
    <w:rsid w:val="00A06762"/>
    <w:rsid w:val="00A06926"/>
    <w:rsid w:val="00A0696E"/>
    <w:rsid w:val="00A06F42"/>
    <w:rsid w:val="00A07272"/>
    <w:rsid w:val="00A07347"/>
    <w:rsid w:val="00A0741E"/>
    <w:rsid w:val="00A07CAF"/>
    <w:rsid w:val="00A07D0B"/>
    <w:rsid w:val="00A07FE0"/>
    <w:rsid w:val="00A07FE4"/>
    <w:rsid w:val="00A100F8"/>
    <w:rsid w:val="00A1016F"/>
    <w:rsid w:val="00A10E5E"/>
    <w:rsid w:val="00A10F62"/>
    <w:rsid w:val="00A129AF"/>
    <w:rsid w:val="00A129D2"/>
    <w:rsid w:val="00A12F54"/>
    <w:rsid w:val="00A13326"/>
    <w:rsid w:val="00A13595"/>
    <w:rsid w:val="00A13CB3"/>
    <w:rsid w:val="00A13D4E"/>
    <w:rsid w:val="00A14263"/>
    <w:rsid w:val="00A14319"/>
    <w:rsid w:val="00A1479F"/>
    <w:rsid w:val="00A14C16"/>
    <w:rsid w:val="00A14F11"/>
    <w:rsid w:val="00A1589E"/>
    <w:rsid w:val="00A15AB7"/>
    <w:rsid w:val="00A15CEA"/>
    <w:rsid w:val="00A15FCB"/>
    <w:rsid w:val="00A1627E"/>
    <w:rsid w:val="00A17517"/>
    <w:rsid w:val="00A1755F"/>
    <w:rsid w:val="00A17AA9"/>
    <w:rsid w:val="00A206FE"/>
    <w:rsid w:val="00A207EB"/>
    <w:rsid w:val="00A20988"/>
    <w:rsid w:val="00A2148B"/>
    <w:rsid w:val="00A2155A"/>
    <w:rsid w:val="00A21CDA"/>
    <w:rsid w:val="00A21D7D"/>
    <w:rsid w:val="00A21D86"/>
    <w:rsid w:val="00A21F41"/>
    <w:rsid w:val="00A21F84"/>
    <w:rsid w:val="00A220EA"/>
    <w:rsid w:val="00A2295E"/>
    <w:rsid w:val="00A22AC1"/>
    <w:rsid w:val="00A22DED"/>
    <w:rsid w:val="00A23934"/>
    <w:rsid w:val="00A23991"/>
    <w:rsid w:val="00A23BA6"/>
    <w:rsid w:val="00A23CB5"/>
    <w:rsid w:val="00A24400"/>
    <w:rsid w:val="00A244C2"/>
    <w:rsid w:val="00A25155"/>
    <w:rsid w:val="00A25A2A"/>
    <w:rsid w:val="00A25AC8"/>
    <w:rsid w:val="00A2617E"/>
    <w:rsid w:val="00A26EFF"/>
    <w:rsid w:val="00A26F64"/>
    <w:rsid w:val="00A26F98"/>
    <w:rsid w:val="00A2727C"/>
    <w:rsid w:val="00A2787D"/>
    <w:rsid w:val="00A27A5F"/>
    <w:rsid w:val="00A30A11"/>
    <w:rsid w:val="00A30AA1"/>
    <w:rsid w:val="00A3120E"/>
    <w:rsid w:val="00A315BC"/>
    <w:rsid w:val="00A319DD"/>
    <w:rsid w:val="00A31ABC"/>
    <w:rsid w:val="00A31E1A"/>
    <w:rsid w:val="00A322B7"/>
    <w:rsid w:val="00A327ED"/>
    <w:rsid w:val="00A32DF1"/>
    <w:rsid w:val="00A3331D"/>
    <w:rsid w:val="00A33AEB"/>
    <w:rsid w:val="00A34154"/>
    <w:rsid w:val="00A342B2"/>
    <w:rsid w:val="00A34399"/>
    <w:rsid w:val="00A35949"/>
    <w:rsid w:val="00A35EFA"/>
    <w:rsid w:val="00A3655B"/>
    <w:rsid w:val="00A36F3C"/>
    <w:rsid w:val="00A371DA"/>
    <w:rsid w:val="00A371F1"/>
    <w:rsid w:val="00A375A0"/>
    <w:rsid w:val="00A37703"/>
    <w:rsid w:val="00A37843"/>
    <w:rsid w:val="00A3793A"/>
    <w:rsid w:val="00A37BBD"/>
    <w:rsid w:val="00A40265"/>
    <w:rsid w:val="00A40AB8"/>
    <w:rsid w:val="00A40D3A"/>
    <w:rsid w:val="00A413D2"/>
    <w:rsid w:val="00A4140C"/>
    <w:rsid w:val="00A4156E"/>
    <w:rsid w:val="00A41685"/>
    <w:rsid w:val="00A4172F"/>
    <w:rsid w:val="00A41B96"/>
    <w:rsid w:val="00A41D8E"/>
    <w:rsid w:val="00A41F4D"/>
    <w:rsid w:val="00A42A19"/>
    <w:rsid w:val="00A430A9"/>
    <w:rsid w:val="00A4362A"/>
    <w:rsid w:val="00A43D8C"/>
    <w:rsid w:val="00A43FFB"/>
    <w:rsid w:val="00A441F6"/>
    <w:rsid w:val="00A44623"/>
    <w:rsid w:val="00A44792"/>
    <w:rsid w:val="00A44A3A"/>
    <w:rsid w:val="00A44A49"/>
    <w:rsid w:val="00A44C2A"/>
    <w:rsid w:val="00A44C51"/>
    <w:rsid w:val="00A45086"/>
    <w:rsid w:val="00A453A5"/>
    <w:rsid w:val="00A4555D"/>
    <w:rsid w:val="00A45709"/>
    <w:rsid w:val="00A4639E"/>
    <w:rsid w:val="00A46A80"/>
    <w:rsid w:val="00A479ED"/>
    <w:rsid w:val="00A50249"/>
    <w:rsid w:val="00A5070D"/>
    <w:rsid w:val="00A50ADE"/>
    <w:rsid w:val="00A51B01"/>
    <w:rsid w:val="00A51B34"/>
    <w:rsid w:val="00A52285"/>
    <w:rsid w:val="00A52334"/>
    <w:rsid w:val="00A53634"/>
    <w:rsid w:val="00A53663"/>
    <w:rsid w:val="00A53697"/>
    <w:rsid w:val="00A536DB"/>
    <w:rsid w:val="00A542F4"/>
    <w:rsid w:val="00A546CE"/>
    <w:rsid w:val="00A54900"/>
    <w:rsid w:val="00A549D2"/>
    <w:rsid w:val="00A54CF6"/>
    <w:rsid w:val="00A54F7C"/>
    <w:rsid w:val="00A55AF7"/>
    <w:rsid w:val="00A56096"/>
    <w:rsid w:val="00A560F5"/>
    <w:rsid w:val="00A562E1"/>
    <w:rsid w:val="00A56379"/>
    <w:rsid w:val="00A5647C"/>
    <w:rsid w:val="00A566E1"/>
    <w:rsid w:val="00A56848"/>
    <w:rsid w:val="00A56BD8"/>
    <w:rsid w:val="00A57239"/>
    <w:rsid w:val="00A57356"/>
    <w:rsid w:val="00A5751C"/>
    <w:rsid w:val="00A5787F"/>
    <w:rsid w:val="00A578BC"/>
    <w:rsid w:val="00A5790C"/>
    <w:rsid w:val="00A6019C"/>
    <w:rsid w:val="00A60D1F"/>
    <w:rsid w:val="00A614C2"/>
    <w:rsid w:val="00A615FC"/>
    <w:rsid w:val="00A627AB"/>
    <w:rsid w:val="00A63827"/>
    <w:rsid w:val="00A63BDD"/>
    <w:rsid w:val="00A63FCF"/>
    <w:rsid w:val="00A641B6"/>
    <w:rsid w:val="00A64AD8"/>
    <w:rsid w:val="00A650D3"/>
    <w:rsid w:val="00A65147"/>
    <w:rsid w:val="00A6519D"/>
    <w:rsid w:val="00A651D1"/>
    <w:rsid w:val="00A655AE"/>
    <w:rsid w:val="00A65D77"/>
    <w:rsid w:val="00A65D97"/>
    <w:rsid w:val="00A6608B"/>
    <w:rsid w:val="00A6688B"/>
    <w:rsid w:val="00A66970"/>
    <w:rsid w:val="00A669A3"/>
    <w:rsid w:val="00A672FD"/>
    <w:rsid w:val="00A674A3"/>
    <w:rsid w:val="00A67623"/>
    <w:rsid w:val="00A6772A"/>
    <w:rsid w:val="00A678B2"/>
    <w:rsid w:val="00A67DEB"/>
    <w:rsid w:val="00A70143"/>
    <w:rsid w:val="00A703DB"/>
    <w:rsid w:val="00A7056F"/>
    <w:rsid w:val="00A70963"/>
    <w:rsid w:val="00A70B37"/>
    <w:rsid w:val="00A7107D"/>
    <w:rsid w:val="00A714D6"/>
    <w:rsid w:val="00A71DF0"/>
    <w:rsid w:val="00A721EC"/>
    <w:rsid w:val="00A72E88"/>
    <w:rsid w:val="00A73142"/>
    <w:rsid w:val="00A73166"/>
    <w:rsid w:val="00A731D2"/>
    <w:rsid w:val="00A7341E"/>
    <w:rsid w:val="00A73EBD"/>
    <w:rsid w:val="00A741F9"/>
    <w:rsid w:val="00A74213"/>
    <w:rsid w:val="00A744DC"/>
    <w:rsid w:val="00A744DD"/>
    <w:rsid w:val="00A749E3"/>
    <w:rsid w:val="00A750AF"/>
    <w:rsid w:val="00A7526A"/>
    <w:rsid w:val="00A75971"/>
    <w:rsid w:val="00A75CA8"/>
    <w:rsid w:val="00A762E1"/>
    <w:rsid w:val="00A76595"/>
    <w:rsid w:val="00A76EA8"/>
    <w:rsid w:val="00A76F46"/>
    <w:rsid w:val="00A8058B"/>
    <w:rsid w:val="00A80C5B"/>
    <w:rsid w:val="00A810E5"/>
    <w:rsid w:val="00A814B3"/>
    <w:rsid w:val="00A815EC"/>
    <w:rsid w:val="00A819E0"/>
    <w:rsid w:val="00A8223B"/>
    <w:rsid w:val="00A83129"/>
    <w:rsid w:val="00A83CBC"/>
    <w:rsid w:val="00A83FCA"/>
    <w:rsid w:val="00A847A8"/>
    <w:rsid w:val="00A8550B"/>
    <w:rsid w:val="00A85902"/>
    <w:rsid w:val="00A85DE7"/>
    <w:rsid w:val="00A85E01"/>
    <w:rsid w:val="00A86A83"/>
    <w:rsid w:val="00A86BCE"/>
    <w:rsid w:val="00A86E34"/>
    <w:rsid w:val="00A871EB"/>
    <w:rsid w:val="00A8725A"/>
    <w:rsid w:val="00A87380"/>
    <w:rsid w:val="00A87840"/>
    <w:rsid w:val="00A9048F"/>
    <w:rsid w:val="00A9068B"/>
    <w:rsid w:val="00A914C8"/>
    <w:rsid w:val="00A9210D"/>
    <w:rsid w:val="00A923FC"/>
    <w:rsid w:val="00A92424"/>
    <w:rsid w:val="00A92625"/>
    <w:rsid w:val="00A92B3F"/>
    <w:rsid w:val="00A92CB1"/>
    <w:rsid w:val="00A92F82"/>
    <w:rsid w:val="00A93206"/>
    <w:rsid w:val="00A938CE"/>
    <w:rsid w:val="00A93975"/>
    <w:rsid w:val="00A93AF5"/>
    <w:rsid w:val="00A93E0B"/>
    <w:rsid w:val="00A93EE9"/>
    <w:rsid w:val="00A94039"/>
    <w:rsid w:val="00A94380"/>
    <w:rsid w:val="00A9449F"/>
    <w:rsid w:val="00A944DB"/>
    <w:rsid w:val="00A9459B"/>
    <w:rsid w:val="00A946B8"/>
    <w:rsid w:val="00A9486B"/>
    <w:rsid w:val="00A9490C"/>
    <w:rsid w:val="00A94B16"/>
    <w:rsid w:val="00A951DB"/>
    <w:rsid w:val="00A954B2"/>
    <w:rsid w:val="00A954DE"/>
    <w:rsid w:val="00A955FE"/>
    <w:rsid w:val="00A960DF"/>
    <w:rsid w:val="00A9643F"/>
    <w:rsid w:val="00A96780"/>
    <w:rsid w:val="00A96F74"/>
    <w:rsid w:val="00A96F8B"/>
    <w:rsid w:val="00A9767B"/>
    <w:rsid w:val="00AA00CF"/>
    <w:rsid w:val="00AA01B7"/>
    <w:rsid w:val="00AA0238"/>
    <w:rsid w:val="00AA0D5B"/>
    <w:rsid w:val="00AA1467"/>
    <w:rsid w:val="00AA14B4"/>
    <w:rsid w:val="00AA17E3"/>
    <w:rsid w:val="00AA1849"/>
    <w:rsid w:val="00AA18A7"/>
    <w:rsid w:val="00AA1E8C"/>
    <w:rsid w:val="00AA27C2"/>
    <w:rsid w:val="00AA2BDC"/>
    <w:rsid w:val="00AA2D0E"/>
    <w:rsid w:val="00AA2FB1"/>
    <w:rsid w:val="00AA30B2"/>
    <w:rsid w:val="00AA3210"/>
    <w:rsid w:val="00AA3DED"/>
    <w:rsid w:val="00AA4896"/>
    <w:rsid w:val="00AA494D"/>
    <w:rsid w:val="00AA495C"/>
    <w:rsid w:val="00AA526E"/>
    <w:rsid w:val="00AA54DB"/>
    <w:rsid w:val="00AA5CA7"/>
    <w:rsid w:val="00AA5DBC"/>
    <w:rsid w:val="00AA6027"/>
    <w:rsid w:val="00AA6109"/>
    <w:rsid w:val="00AA65CC"/>
    <w:rsid w:val="00AA662E"/>
    <w:rsid w:val="00AA6A24"/>
    <w:rsid w:val="00AA6DDC"/>
    <w:rsid w:val="00AA6E3E"/>
    <w:rsid w:val="00AA73CB"/>
    <w:rsid w:val="00AA7480"/>
    <w:rsid w:val="00AA7982"/>
    <w:rsid w:val="00AA7F93"/>
    <w:rsid w:val="00AB04DE"/>
    <w:rsid w:val="00AB04EC"/>
    <w:rsid w:val="00AB0884"/>
    <w:rsid w:val="00AB11AB"/>
    <w:rsid w:val="00AB124E"/>
    <w:rsid w:val="00AB13A2"/>
    <w:rsid w:val="00AB16A3"/>
    <w:rsid w:val="00AB176D"/>
    <w:rsid w:val="00AB1C26"/>
    <w:rsid w:val="00AB1C2A"/>
    <w:rsid w:val="00AB1E7C"/>
    <w:rsid w:val="00AB2459"/>
    <w:rsid w:val="00AB295F"/>
    <w:rsid w:val="00AB2966"/>
    <w:rsid w:val="00AB2FF2"/>
    <w:rsid w:val="00AB321F"/>
    <w:rsid w:val="00AB32E8"/>
    <w:rsid w:val="00AB3523"/>
    <w:rsid w:val="00AB3E7D"/>
    <w:rsid w:val="00AB3F0D"/>
    <w:rsid w:val="00AB41ED"/>
    <w:rsid w:val="00AB4753"/>
    <w:rsid w:val="00AB4DB6"/>
    <w:rsid w:val="00AB51B4"/>
    <w:rsid w:val="00AB5426"/>
    <w:rsid w:val="00AB578F"/>
    <w:rsid w:val="00AB5ADD"/>
    <w:rsid w:val="00AB5EE4"/>
    <w:rsid w:val="00AB63E6"/>
    <w:rsid w:val="00AB6702"/>
    <w:rsid w:val="00AB6EAA"/>
    <w:rsid w:val="00AB7829"/>
    <w:rsid w:val="00AB79B5"/>
    <w:rsid w:val="00AB7F0E"/>
    <w:rsid w:val="00AC03CC"/>
    <w:rsid w:val="00AC046D"/>
    <w:rsid w:val="00AC0A50"/>
    <w:rsid w:val="00AC0D34"/>
    <w:rsid w:val="00AC19C7"/>
    <w:rsid w:val="00AC1A11"/>
    <w:rsid w:val="00AC1A3B"/>
    <w:rsid w:val="00AC1A49"/>
    <w:rsid w:val="00AC2423"/>
    <w:rsid w:val="00AC2BF1"/>
    <w:rsid w:val="00AC2E81"/>
    <w:rsid w:val="00AC3728"/>
    <w:rsid w:val="00AC3925"/>
    <w:rsid w:val="00AC3994"/>
    <w:rsid w:val="00AC3F14"/>
    <w:rsid w:val="00AC405B"/>
    <w:rsid w:val="00AC45E4"/>
    <w:rsid w:val="00AC4ACE"/>
    <w:rsid w:val="00AC4FBF"/>
    <w:rsid w:val="00AC5E57"/>
    <w:rsid w:val="00AC5F8F"/>
    <w:rsid w:val="00AC62D7"/>
    <w:rsid w:val="00AC68A3"/>
    <w:rsid w:val="00AC6B99"/>
    <w:rsid w:val="00AC6FB0"/>
    <w:rsid w:val="00AC759E"/>
    <w:rsid w:val="00AD0051"/>
    <w:rsid w:val="00AD04AD"/>
    <w:rsid w:val="00AD05DB"/>
    <w:rsid w:val="00AD12F8"/>
    <w:rsid w:val="00AD1B00"/>
    <w:rsid w:val="00AD1DAA"/>
    <w:rsid w:val="00AD2161"/>
    <w:rsid w:val="00AD24E5"/>
    <w:rsid w:val="00AD2658"/>
    <w:rsid w:val="00AD2D39"/>
    <w:rsid w:val="00AD2F15"/>
    <w:rsid w:val="00AD348D"/>
    <w:rsid w:val="00AD3BEB"/>
    <w:rsid w:val="00AD4939"/>
    <w:rsid w:val="00AD4E87"/>
    <w:rsid w:val="00AD50D0"/>
    <w:rsid w:val="00AD54A1"/>
    <w:rsid w:val="00AD5B34"/>
    <w:rsid w:val="00AD61A9"/>
    <w:rsid w:val="00AD6332"/>
    <w:rsid w:val="00AD6ABA"/>
    <w:rsid w:val="00AD6B75"/>
    <w:rsid w:val="00AD7C06"/>
    <w:rsid w:val="00AD7E9F"/>
    <w:rsid w:val="00AD7F60"/>
    <w:rsid w:val="00AE0BEF"/>
    <w:rsid w:val="00AE1487"/>
    <w:rsid w:val="00AE17FD"/>
    <w:rsid w:val="00AE1830"/>
    <w:rsid w:val="00AE1CD5"/>
    <w:rsid w:val="00AE217B"/>
    <w:rsid w:val="00AE2705"/>
    <w:rsid w:val="00AE3185"/>
    <w:rsid w:val="00AE3626"/>
    <w:rsid w:val="00AE37C3"/>
    <w:rsid w:val="00AE3C9F"/>
    <w:rsid w:val="00AE408D"/>
    <w:rsid w:val="00AE413B"/>
    <w:rsid w:val="00AE4483"/>
    <w:rsid w:val="00AE44E3"/>
    <w:rsid w:val="00AE44F6"/>
    <w:rsid w:val="00AE46E5"/>
    <w:rsid w:val="00AE4941"/>
    <w:rsid w:val="00AE4D50"/>
    <w:rsid w:val="00AE4D69"/>
    <w:rsid w:val="00AE54B0"/>
    <w:rsid w:val="00AE5820"/>
    <w:rsid w:val="00AE5B3C"/>
    <w:rsid w:val="00AE5E2C"/>
    <w:rsid w:val="00AE63C0"/>
    <w:rsid w:val="00AE65E5"/>
    <w:rsid w:val="00AE6AC1"/>
    <w:rsid w:val="00AE6B4D"/>
    <w:rsid w:val="00AE739C"/>
    <w:rsid w:val="00AE7666"/>
    <w:rsid w:val="00AE78D7"/>
    <w:rsid w:val="00AF0535"/>
    <w:rsid w:val="00AF059B"/>
    <w:rsid w:val="00AF0D19"/>
    <w:rsid w:val="00AF1F75"/>
    <w:rsid w:val="00AF2655"/>
    <w:rsid w:val="00AF2D37"/>
    <w:rsid w:val="00AF33CD"/>
    <w:rsid w:val="00AF3465"/>
    <w:rsid w:val="00AF3CE2"/>
    <w:rsid w:val="00AF3EE4"/>
    <w:rsid w:val="00AF4098"/>
    <w:rsid w:val="00AF4693"/>
    <w:rsid w:val="00AF51D5"/>
    <w:rsid w:val="00AF5626"/>
    <w:rsid w:val="00AF59A4"/>
    <w:rsid w:val="00AF5A17"/>
    <w:rsid w:val="00AF5A80"/>
    <w:rsid w:val="00AF6002"/>
    <w:rsid w:val="00AF61CE"/>
    <w:rsid w:val="00AF630E"/>
    <w:rsid w:val="00AF64B4"/>
    <w:rsid w:val="00AF6DA3"/>
    <w:rsid w:val="00AF708E"/>
    <w:rsid w:val="00AF766D"/>
    <w:rsid w:val="00AF7AB6"/>
    <w:rsid w:val="00B00044"/>
    <w:rsid w:val="00B0085E"/>
    <w:rsid w:val="00B009CC"/>
    <w:rsid w:val="00B00B22"/>
    <w:rsid w:val="00B00C24"/>
    <w:rsid w:val="00B00CF7"/>
    <w:rsid w:val="00B012A5"/>
    <w:rsid w:val="00B017BB"/>
    <w:rsid w:val="00B01D2A"/>
    <w:rsid w:val="00B0258A"/>
    <w:rsid w:val="00B02A51"/>
    <w:rsid w:val="00B02BAB"/>
    <w:rsid w:val="00B02D4E"/>
    <w:rsid w:val="00B034B3"/>
    <w:rsid w:val="00B03624"/>
    <w:rsid w:val="00B04327"/>
    <w:rsid w:val="00B04BE1"/>
    <w:rsid w:val="00B04C2F"/>
    <w:rsid w:val="00B052D1"/>
    <w:rsid w:val="00B0536C"/>
    <w:rsid w:val="00B05D8A"/>
    <w:rsid w:val="00B05F08"/>
    <w:rsid w:val="00B065A0"/>
    <w:rsid w:val="00B069A9"/>
    <w:rsid w:val="00B06AE0"/>
    <w:rsid w:val="00B06D80"/>
    <w:rsid w:val="00B06E87"/>
    <w:rsid w:val="00B070DD"/>
    <w:rsid w:val="00B07280"/>
    <w:rsid w:val="00B07404"/>
    <w:rsid w:val="00B07F14"/>
    <w:rsid w:val="00B1038A"/>
    <w:rsid w:val="00B105B9"/>
    <w:rsid w:val="00B10AC2"/>
    <w:rsid w:val="00B10DEC"/>
    <w:rsid w:val="00B11B9D"/>
    <w:rsid w:val="00B11BFC"/>
    <w:rsid w:val="00B11D04"/>
    <w:rsid w:val="00B1231E"/>
    <w:rsid w:val="00B124DE"/>
    <w:rsid w:val="00B1342F"/>
    <w:rsid w:val="00B1352E"/>
    <w:rsid w:val="00B1371F"/>
    <w:rsid w:val="00B137A7"/>
    <w:rsid w:val="00B1391A"/>
    <w:rsid w:val="00B13AF5"/>
    <w:rsid w:val="00B13D44"/>
    <w:rsid w:val="00B13D50"/>
    <w:rsid w:val="00B14CCB"/>
    <w:rsid w:val="00B14EB9"/>
    <w:rsid w:val="00B14EF4"/>
    <w:rsid w:val="00B151BD"/>
    <w:rsid w:val="00B1532B"/>
    <w:rsid w:val="00B1533D"/>
    <w:rsid w:val="00B156DC"/>
    <w:rsid w:val="00B15ACE"/>
    <w:rsid w:val="00B15E4A"/>
    <w:rsid w:val="00B16152"/>
    <w:rsid w:val="00B1674E"/>
    <w:rsid w:val="00B16AD1"/>
    <w:rsid w:val="00B16FAA"/>
    <w:rsid w:val="00B1762B"/>
    <w:rsid w:val="00B1774A"/>
    <w:rsid w:val="00B17D57"/>
    <w:rsid w:val="00B202FE"/>
    <w:rsid w:val="00B204A9"/>
    <w:rsid w:val="00B20590"/>
    <w:rsid w:val="00B20657"/>
    <w:rsid w:val="00B20924"/>
    <w:rsid w:val="00B20CA2"/>
    <w:rsid w:val="00B217A6"/>
    <w:rsid w:val="00B21F48"/>
    <w:rsid w:val="00B21FF0"/>
    <w:rsid w:val="00B22397"/>
    <w:rsid w:val="00B226A6"/>
    <w:rsid w:val="00B22835"/>
    <w:rsid w:val="00B230F0"/>
    <w:rsid w:val="00B233E7"/>
    <w:rsid w:val="00B24002"/>
    <w:rsid w:val="00B2484B"/>
    <w:rsid w:val="00B25EEA"/>
    <w:rsid w:val="00B2601A"/>
    <w:rsid w:val="00B2605B"/>
    <w:rsid w:val="00B26379"/>
    <w:rsid w:val="00B2662D"/>
    <w:rsid w:val="00B26793"/>
    <w:rsid w:val="00B268D3"/>
    <w:rsid w:val="00B27159"/>
    <w:rsid w:val="00B27BC6"/>
    <w:rsid w:val="00B3077A"/>
    <w:rsid w:val="00B3082D"/>
    <w:rsid w:val="00B30C91"/>
    <w:rsid w:val="00B313E4"/>
    <w:rsid w:val="00B31400"/>
    <w:rsid w:val="00B31405"/>
    <w:rsid w:val="00B317C8"/>
    <w:rsid w:val="00B31C17"/>
    <w:rsid w:val="00B31DAC"/>
    <w:rsid w:val="00B324BB"/>
    <w:rsid w:val="00B3269A"/>
    <w:rsid w:val="00B32BE8"/>
    <w:rsid w:val="00B32D8D"/>
    <w:rsid w:val="00B33EE3"/>
    <w:rsid w:val="00B340CD"/>
    <w:rsid w:val="00B34CFB"/>
    <w:rsid w:val="00B3508B"/>
    <w:rsid w:val="00B352B3"/>
    <w:rsid w:val="00B354E1"/>
    <w:rsid w:val="00B3585D"/>
    <w:rsid w:val="00B3589E"/>
    <w:rsid w:val="00B3649B"/>
    <w:rsid w:val="00B368B4"/>
    <w:rsid w:val="00B36D43"/>
    <w:rsid w:val="00B37086"/>
    <w:rsid w:val="00B372A4"/>
    <w:rsid w:val="00B37E5E"/>
    <w:rsid w:val="00B40390"/>
    <w:rsid w:val="00B40545"/>
    <w:rsid w:val="00B40844"/>
    <w:rsid w:val="00B40A02"/>
    <w:rsid w:val="00B40D17"/>
    <w:rsid w:val="00B417B5"/>
    <w:rsid w:val="00B41C76"/>
    <w:rsid w:val="00B41CB2"/>
    <w:rsid w:val="00B422CC"/>
    <w:rsid w:val="00B426DB"/>
    <w:rsid w:val="00B42949"/>
    <w:rsid w:val="00B429B6"/>
    <w:rsid w:val="00B429E9"/>
    <w:rsid w:val="00B42A8E"/>
    <w:rsid w:val="00B42CC0"/>
    <w:rsid w:val="00B42E3E"/>
    <w:rsid w:val="00B43202"/>
    <w:rsid w:val="00B4390C"/>
    <w:rsid w:val="00B447EA"/>
    <w:rsid w:val="00B449C6"/>
    <w:rsid w:val="00B44B49"/>
    <w:rsid w:val="00B44CC0"/>
    <w:rsid w:val="00B458BC"/>
    <w:rsid w:val="00B458FA"/>
    <w:rsid w:val="00B45DA4"/>
    <w:rsid w:val="00B45F49"/>
    <w:rsid w:val="00B4694F"/>
    <w:rsid w:val="00B46B61"/>
    <w:rsid w:val="00B46DED"/>
    <w:rsid w:val="00B472EE"/>
    <w:rsid w:val="00B47B43"/>
    <w:rsid w:val="00B47BE8"/>
    <w:rsid w:val="00B50625"/>
    <w:rsid w:val="00B51AD5"/>
    <w:rsid w:val="00B51B91"/>
    <w:rsid w:val="00B52B07"/>
    <w:rsid w:val="00B52B47"/>
    <w:rsid w:val="00B52D65"/>
    <w:rsid w:val="00B5301E"/>
    <w:rsid w:val="00B5313C"/>
    <w:rsid w:val="00B532A8"/>
    <w:rsid w:val="00B53602"/>
    <w:rsid w:val="00B53C4B"/>
    <w:rsid w:val="00B54350"/>
    <w:rsid w:val="00B54A00"/>
    <w:rsid w:val="00B553C2"/>
    <w:rsid w:val="00B55456"/>
    <w:rsid w:val="00B55AFA"/>
    <w:rsid w:val="00B55FB6"/>
    <w:rsid w:val="00B56CB2"/>
    <w:rsid w:val="00B56DB5"/>
    <w:rsid w:val="00B5743B"/>
    <w:rsid w:val="00B57613"/>
    <w:rsid w:val="00B57952"/>
    <w:rsid w:val="00B57DDF"/>
    <w:rsid w:val="00B6095C"/>
    <w:rsid w:val="00B60DE4"/>
    <w:rsid w:val="00B6121A"/>
    <w:rsid w:val="00B61320"/>
    <w:rsid w:val="00B61347"/>
    <w:rsid w:val="00B61D1D"/>
    <w:rsid w:val="00B6244C"/>
    <w:rsid w:val="00B6264E"/>
    <w:rsid w:val="00B6271E"/>
    <w:rsid w:val="00B62860"/>
    <w:rsid w:val="00B629BF"/>
    <w:rsid w:val="00B629C4"/>
    <w:rsid w:val="00B62B04"/>
    <w:rsid w:val="00B62F50"/>
    <w:rsid w:val="00B62F65"/>
    <w:rsid w:val="00B631C3"/>
    <w:rsid w:val="00B633F2"/>
    <w:rsid w:val="00B63594"/>
    <w:rsid w:val="00B63E67"/>
    <w:rsid w:val="00B6400F"/>
    <w:rsid w:val="00B64944"/>
    <w:rsid w:val="00B65127"/>
    <w:rsid w:val="00B653C4"/>
    <w:rsid w:val="00B65870"/>
    <w:rsid w:val="00B65F59"/>
    <w:rsid w:val="00B65FD9"/>
    <w:rsid w:val="00B660E0"/>
    <w:rsid w:val="00B66601"/>
    <w:rsid w:val="00B66ACA"/>
    <w:rsid w:val="00B670EB"/>
    <w:rsid w:val="00B672A8"/>
    <w:rsid w:val="00B67586"/>
    <w:rsid w:val="00B676EF"/>
    <w:rsid w:val="00B67737"/>
    <w:rsid w:val="00B677CB"/>
    <w:rsid w:val="00B6797A"/>
    <w:rsid w:val="00B67E6F"/>
    <w:rsid w:val="00B703F0"/>
    <w:rsid w:val="00B70610"/>
    <w:rsid w:val="00B70896"/>
    <w:rsid w:val="00B70AD4"/>
    <w:rsid w:val="00B70D1E"/>
    <w:rsid w:val="00B70F6F"/>
    <w:rsid w:val="00B713D9"/>
    <w:rsid w:val="00B71598"/>
    <w:rsid w:val="00B7193D"/>
    <w:rsid w:val="00B71B27"/>
    <w:rsid w:val="00B72AEF"/>
    <w:rsid w:val="00B72B01"/>
    <w:rsid w:val="00B72C4A"/>
    <w:rsid w:val="00B735CA"/>
    <w:rsid w:val="00B735FD"/>
    <w:rsid w:val="00B73655"/>
    <w:rsid w:val="00B736D3"/>
    <w:rsid w:val="00B73C96"/>
    <w:rsid w:val="00B73F07"/>
    <w:rsid w:val="00B743BB"/>
    <w:rsid w:val="00B74580"/>
    <w:rsid w:val="00B7459F"/>
    <w:rsid w:val="00B74892"/>
    <w:rsid w:val="00B74989"/>
    <w:rsid w:val="00B74D30"/>
    <w:rsid w:val="00B7527F"/>
    <w:rsid w:val="00B75C26"/>
    <w:rsid w:val="00B75D58"/>
    <w:rsid w:val="00B75DBC"/>
    <w:rsid w:val="00B75E88"/>
    <w:rsid w:val="00B76461"/>
    <w:rsid w:val="00B771B1"/>
    <w:rsid w:val="00B775DD"/>
    <w:rsid w:val="00B80819"/>
    <w:rsid w:val="00B811F0"/>
    <w:rsid w:val="00B81623"/>
    <w:rsid w:val="00B81EE5"/>
    <w:rsid w:val="00B823F5"/>
    <w:rsid w:val="00B824E7"/>
    <w:rsid w:val="00B8256D"/>
    <w:rsid w:val="00B836B4"/>
    <w:rsid w:val="00B8382E"/>
    <w:rsid w:val="00B83E41"/>
    <w:rsid w:val="00B8477F"/>
    <w:rsid w:val="00B84890"/>
    <w:rsid w:val="00B8495D"/>
    <w:rsid w:val="00B84DDA"/>
    <w:rsid w:val="00B85B3B"/>
    <w:rsid w:val="00B85BBC"/>
    <w:rsid w:val="00B8608F"/>
    <w:rsid w:val="00B862C6"/>
    <w:rsid w:val="00B8656F"/>
    <w:rsid w:val="00B867D5"/>
    <w:rsid w:val="00B86971"/>
    <w:rsid w:val="00B86A21"/>
    <w:rsid w:val="00B86A22"/>
    <w:rsid w:val="00B86B55"/>
    <w:rsid w:val="00B87294"/>
    <w:rsid w:val="00B87887"/>
    <w:rsid w:val="00B87B67"/>
    <w:rsid w:val="00B87B70"/>
    <w:rsid w:val="00B87D79"/>
    <w:rsid w:val="00B90041"/>
    <w:rsid w:val="00B90A23"/>
    <w:rsid w:val="00B90E18"/>
    <w:rsid w:val="00B90FCF"/>
    <w:rsid w:val="00B923E9"/>
    <w:rsid w:val="00B92709"/>
    <w:rsid w:val="00B92C10"/>
    <w:rsid w:val="00B92EF1"/>
    <w:rsid w:val="00B9355F"/>
    <w:rsid w:val="00B9368C"/>
    <w:rsid w:val="00B93B31"/>
    <w:rsid w:val="00B93C02"/>
    <w:rsid w:val="00B93E55"/>
    <w:rsid w:val="00B940AD"/>
    <w:rsid w:val="00B947D7"/>
    <w:rsid w:val="00B9489C"/>
    <w:rsid w:val="00B94E60"/>
    <w:rsid w:val="00B95021"/>
    <w:rsid w:val="00B9510E"/>
    <w:rsid w:val="00B953E6"/>
    <w:rsid w:val="00B9562C"/>
    <w:rsid w:val="00B956FC"/>
    <w:rsid w:val="00B957A6"/>
    <w:rsid w:val="00B959DF"/>
    <w:rsid w:val="00B95CA4"/>
    <w:rsid w:val="00B95E84"/>
    <w:rsid w:val="00B960C9"/>
    <w:rsid w:val="00B96301"/>
    <w:rsid w:val="00B9661E"/>
    <w:rsid w:val="00B967D5"/>
    <w:rsid w:val="00B96E29"/>
    <w:rsid w:val="00B97121"/>
    <w:rsid w:val="00B972F0"/>
    <w:rsid w:val="00B97452"/>
    <w:rsid w:val="00BA0022"/>
    <w:rsid w:val="00BA0098"/>
    <w:rsid w:val="00BA0CBF"/>
    <w:rsid w:val="00BA100C"/>
    <w:rsid w:val="00BA1B82"/>
    <w:rsid w:val="00BA1CD2"/>
    <w:rsid w:val="00BA21AB"/>
    <w:rsid w:val="00BA274E"/>
    <w:rsid w:val="00BA2900"/>
    <w:rsid w:val="00BA2943"/>
    <w:rsid w:val="00BA31EC"/>
    <w:rsid w:val="00BA3BD7"/>
    <w:rsid w:val="00BA4395"/>
    <w:rsid w:val="00BA50EF"/>
    <w:rsid w:val="00BA5CF9"/>
    <w:rsid w:val="00BA602C"/>
    <w:rsid w:val="00BA6446"/>
    <w:rsid w:val="00BA657E"/>
    <w:rsid w:val="00BA68CA"/>
    <w:rsid w:val="00BA6AC3"/>
    <w:rsid w:val="00BA6FD1"/>
    <w:rsid w:val="00BA7551"/>
    <w:rsid w:val="00BB0281"/>
    <w:rsid w:val="00BB0BF5"/>
    <w:rsid w:val="00BB0D61"/>
    <w:rsid w:val="00BB0DF1"/>
    <w:rsid w:val="00BB11D5"/>
    <w:rsid w:val="00BB1265"/>
    <w:rsid w:val="00BB143C"/>
    <w:rsid w:val="00BB1810"/>
    <w:rsid w:val="00BB187E"/>
    <w:rsid w:val="00BB2012"/>
    <w:rsid w:val="00BB216A"/>
    <w:rsid w:val="00BB21BC"/>
    <w:rsid w:val="00BB2296"/>
    <w:rsid w:val="00BB2618"/>
    <w:rsid w:val="00BB2B1A"/>
    <w:rsid w:val="00BB2E95"/>
    <w:rsid w:val="00BB3107"/>
    <w:rsid w:val="00BB3405"/>
    <w:rsid w:val="00BB3B75"/>
    <w:rsid w:val="00BB3D16"/>
    <w:rsid w:val="00BB3F74"/>
    <w:rsid w:val="00BB46BF"/>
    <w:rsid w:val="00BB47A9"/>
    <w:rsid w:val="00BB4897"/>
    <w:rsid w:val="00BB48BB"/>
    <w:rsid w:val="00BB4BD1"/>
    <w:rsid w:val="00BB4F4A"/>
    <w:rsid w:val="00BB5217"/>
    <w:rsid w:val="00BB5350"/>
    <w:rsid w:val="00BB5565"/>
    <w:rsid w:val="00BB576F"/>
    <w:rsid w:val="00BB6015"/>
    <w:rsid w:val="00BB65AA"/>
    <w:rsid w:val="00BB6924"/>
    <w:rsid w:val="00BB6978"/>
    <w:rsid w:val="00BB6B18"/>
    <w:rsid w:val="00BB73C8"/>
    <w:rsid w:val="00BC00E0"/>
    <w:rsid w:val="00BC08BB"/>
    <w:rsid w:val="00BC0A55"/>
    <w:rsid w:val="00BC0B36"/>
    <w:rsid w:val="00BC0BEC"/>
    <w:rsid w:val="00BC0CAE"/>
    <w:rsid w:val="00BC0CCF"/>
    <w:rsid w:val="00BC0CDA"/>
    <w:rsid w:val="00BC0F7D"/>
    <w:rsid w:val="00BC1085"/>
    <w:rsid w:val="00BC12FE"/>
    <w:rsid w:val="00BC13D5"/>
    <w:rsid w:val="00BC2290"/>
    <w:rsid w:val="00BC259D"/>
    <w:rsid w:val="00BC265F"/>
    <w:rsid w:val="00BC2838"/>
    <w:rsid w:val="00BC28AE"/>
    <w:rsid w:val="00BC2BC3"/>
    <w:rsid w:val="00BC2F21"/>
    <w:rsid w:val="00BC3004"/>
    <w:rsid w:val="00BC35AA"/>
    <w:rsid w:val="00BC3CB4"/>
    <w:rsid w:val="00BC3E44"/>
    <w:rsid w:val="00BC4182"/>
    <w:rsid w:val="00BC42B4"/>
    <w:rsid w:val="00BC4D25"/>
    <w:rsid w:val="00BC4D5F"/>
    <w:rsid w:val="00BC5353"/>
    <w:rsid w:val="00BC6896"/>
    <w:rsid w:val="00BC6B67"/>
    <w:rsid w:val="00BC7206"/>
    <w:rsid w:val="00BC787B"/>
    <w:rsid w:val="00BC78AE"/>
    <w:rsid w:val="00BC7ED2"/>
    <w:rsid w:val="00BD003F"/>
    <w:rsid w:val="00BD0155"/>
    <w:rsid w:val="00BD058E"/>
    <w:rsid w:val="00BD07F8"/>
    <w:rsid w:val="00BD08BC"/>
    <w:rsid w:val="00BD1169"/>
    <w:rsid w:val="00BD175F"/>
    <w:rsid w:val="00BD1C71"/>
    <w:rsid w:val="00BD2291"/>
    <w:rsid w:val="00BD2658"/>
    <w:rsid w:val="00BD2B6D"/>
    <w:rsid w:val="00BD2D2A"/>
    <w:rsid w:val="00BD328F"/>
    <w:rsid w:val="00BD3996"/>
    <w:rsid w:val="00BD3E29"/>
    <w:rsid w:val="00BD3E81"/>
    <w:rsid w:val="00BD4654"/>
    <w:rsid w:val="00BD4F61"/>
    <w:rsid w:val="00BD5521"/>
    <w:rsid w:val="00BD5A63"/>
    <w:rsid w:val="00BD6785"/>
    <w:rsid w:val="00BD686C"/>
    <w:rsid w:val="00BD6A91"/>
    <w:rsid w:val="00BD6E42"/>
    <w:rsid w:val="00BD75EF"/>
    <w:rsid w:val="00BD7A3F"/>
    <w:rsid w:val="00BD7DBC"/>
    <w:rsid w:val="00BD7DD9"/>
    <w:rsid w:val="00BE010A"/>
    <w:rsid w:val="00BE046A"/>
    <w:rsid w:val="00BE1A63"/>
    <w:rsid w:val="00BE1BC7"/>
    <w:rsid w:val="00BE1EEE"/>
    <w:rsid w:val="00BE204B"/>
    <w:rsid w:val="00BE22D1"/>
    <w:rsid w:val="00BE258A"/>
    <w:rsid w:val="00BE2B13"/>
    <w:rsid w:val="00BE2ED5"/>
    <w:rsid w:val="00BE325E"/>
    <w:rsid w:val="00BE3939"/>
    <w:rsid w:val="00BE3C4B"/>
    <w:rsid w:val="00BE4175"/>
    <w:rsid w:val="00BE440A"/>
    <w:rsid w:val="00BE4820"/>
    <w:rsid w:val="00BE48E3"/>
    <w:rsid w:val="00BE4D45"/>
    <w:rsid w:val="00BE5A0A"/>
    <w:rsid w:val="00BE6730"/>
    <w:rsid w:val="00BE68EA"/>
    <w:rsid w:val="00BE6AD4"/>
    <w:rsid w:val="00BE7C5E"/>
    <w:rsid w:val="00BE7CBD"/>
    <w:rsid w:val="00BF033C"/>
    <w:rsid w:val="00BF0BDD"/>
    <w:rsid w:val="00BF0CD8"/>
    <w:rsid w:val="00BF126C"/>
    <w:rsid w:val="00BF1672"/>
    <w:rsid w:val="00BF1CF8"/>
    <w:rsid w:val="00BF23EB"/>
    <w:rsid w:val="00BF2540"/>
    <w:rsid w:val="00BF2555"/>
    <w:rsid w:val="00BF2694"/>
    <w:rsid w:val="00BF27CC"/>
    <w:rsid w:val="00BF2C85"/>
    <w:rsid w:val="00BF2F4F"/>
    <w:rsid w:val="00BF345F"/>
    <w:rsid w:val="00BF364A"/>
    <w:rsid w:val="00BF45F3"/>
    <w:rsid w:val="00BF46E9"/>
    <w:rsid w:val="00BF4919"/>
    <w:rsid w:val="00BF4BF7"/>
    <w:rsid w:val="00BF4C03"/>
    <w:rsid w:val="00BF4DD4"/>
    <w:rsid w:val="00BF4F20"/>
    <w:rsid w:val="00BF56C0"/>
    <w:rsid w:val="00BF5A97"/>
    <w:rsid w:val="00BF5FB0"/>
    <w:rsid w:val="00BF6093"/>
    <w:rsid w:val="00BF6AEE"/>
    <w:rsid w:val="00BF6BEB"/>
    <w:rsid w:val="00BF7430"/>
    <w:rsid w:val="00BF7481"/>
    <w:rsid w:val="00BF748E"/>
    <w:rsid w:val="00BF7B5A"/>
    <w:rsid w:val="00C0070F"/>
    <w:rsid w:val="00C00C02"/>
    <w:rsid w:val="00C00C41"/>
    <w:rsid w:val="00C00D4E"/>
    <w:rsid w:val="00C00E82"/>
    <w:rsid w:val="00C00EFD"/>
    <w:rsid w:val="00C00F26"/>
    <w:rsid w:val="00C01242"/>
    <w:rsid w:val="00C01460"/>
    <w:rsid w:val="00C01847"/>
    <w:rsid w:val="00C01D5F"/>
    <w:rsid w:val="00C02380"/>
    <w:rsid w:val="00C023C6"/>
    <w:rsid w:val="00C02428"/>
    <w:rsid w:val="00C0277B"/>
    <w:rsid w:val="00C02AFB"/>
    <w:rsid w:val="00C03593"/>
    <w:rsid w:val="00C03A6C"/>
    <w:rsid w:val="00C03B9D"/>
    <w:rsid w:val="00C03D3C"/>
    <w:rsid w:val="00C03E35"/>
    <w:rsid w:val="00C044FD"/>
    <w:rsid w:val="00C04978"/>
    <w:rsid w:val="00C04B45"/>
    <w:rsid w:val="00C05143"/>
    <w:rsid w:val="00C057FA"/>
    <w:rsid w:val="00C05C0F"/>
    <w:rsid w:val="00C06007"/>
    <w:rsid w:val="00C06100"/>
    <w:rsid w:val="00C063A7"/>
    <w:rsid w:val="00C064C2"/>
    <w:rsid w:val="00C06FCE"/>
    <w:rsid w:val="00C07088"/>
    <w:rsid w:val="00C07191"/>
    <w:rsid w:val="00C074A1"/>
    <w:rsid w:val="00C077BC"/>
    <w:rsid w:val="00C07A39"/>
    <w:rsid w:val="00C07F3E"/>
    <w:rsid w:val="00C104A3"/>
    <w:rsid w:val="00C10D1E"/>
    <w:rsid w:val="00C118B5"/>
    <w:rsid w:val="00C11FDB"/>
    <w:rsid w:val="00C12074"/>
    <w:rsid w:val="00C12314"/>
    <w:rsid w:val="00C126E7"/>
    <w:rsid w:val="00C12D48"/>
    <w:rsid w:val="00C1314E"/>
    <w:rsid w:val="00C134EC"/>
    <w:rsid w:val="00C13AFE"/>
    <w:rsid w:val="00C1400B"/>
    <w:rsid w:val="00C140DA"/>
    <w:rsid w:val="00C14222"/>
    <w:rsid w:val="00C1453B"/>
    <w:rsid w:val="00C14617"/>
    <w:rsid w:val="00C1486C"/>
    <w:rsid w:val="00C14ECA"/>
    <w:rsid w:val="00C151E8"/>
    <w:rsid w:val="00C153C9"/>
    <w:rsid w:val="00C15C13"/>
    <w:rsid w:val="00C15E2A"/>
    <w:rsid w:val="00C15E6C"/>
    <w:rsid w:val="00C15E86"/>
    <w:rsid w:val="00C15ED2"/>
    <w:rsid w:val="00C1609E"/>
    <w:rsid w:val="00C16C84"/>
    <w:rsid w:val="00C16E6E"/>
    <w:rsid w:val="00C1713B"/>
    <w:rsid w:val="00C174F7"/>
    <w:rsid w:val="00C17DED"/>
    <w:rsid w:val="00C17E1F"/>
    <w:rsid w:val="00C201CC"/>
    <w:rsid w:val="00C203A0"/>
    <w:rsid w:val="00C203F2"/>
    <w:rsid w:val="00C20686"/>
    <w:rsid w:val="00C20A57"/>
    <w:rsid w:val="00C20AED"/>
    <w:rsid w:val="00C2121C"/>
    <w:rsid w:val="00C21586"/>
    <w:rsid w:val="00C219A2"/>
    <w:rsid w:val="00C219C7"/>
    <w:rsid w:val="00C226EE"/>
    <w:rsid w:val="00C22BD4"/>
    <w:rsid w:val="00C22BFB"/>
    <w:rsid w:val="00C22F2E"/>
    <w:rsid w:val="00C2332E"/>
    <w:rsid w:val="00C236E7"/>
    <w:rsid w:val="00C247D5"/>
    <w:rsid w:val="00C24F1A"/>
    <w:rsid w:val="00C250E4"/>
    <w:rsid w:val="00C251B4"/>
    <w:rsid w:val="00C2600C"/>
    <w:rsid w:val="00C26831"/>
    <w:rsid w:val="00C26EF2"/>
    <w:rsid w:val="00C2738D"/>
    <w:rsid w:val="00C27451"/>
    <w:rsid w:val="00C27549"/>
    <w:rsid w:val="00C300AF"/>
    <w:rsid w:val="00C3077B"/>
    <w:rsid w:val="00C30984"/>
    <w:rsid w:val="00C30AC5"/>
    <w:rsid w:val="00C30B50"/>
    <w:rsid w:val="00C30C47"/>
    <w:rsid w:val="00C30C8E"/>
    <w:rsid w:val="00C30F73"/>
    <w:rsid w:val="00C30FEC"/>
    <w:rsid w:val="00C31395"/>
    <w:rsid w:val="00C31C22"/>
    <w:rsid w:val="00C32252"/>
    <w:rsid w:val="00C32BFA"/>
    <w:rsid w:val="00C32C0F"/>
    <w:rsid w:val="00C32D2F"/>
    <w:rsid w:val="00C32FA2"/>
    <w:rsid w:val="00C331F9"/>
    <w:rsid w:val="00C3352A"/>
    <w:rsid w:val="00C33BE2"/>
    <w:rsid w:val="00C3406C"/>
    <w:rsid w:val="00C342DC"/>
    <w:rsid w:val="00C34680"/>
    <w:rsid w:val="00C3485A"/>
    <w:rsid w:val="00C34A3D"/>
    <w:rsid w:val="00C34F1C"/>
    <w:rsid w:val="00C35207"/>
    <w:rsid w:val="00C3530D"/>
    <w:rsid w:val="00C356E2"/>
    <w:rsid w:val="00C35AB8"/>
    <w:rsid w:val="00C35AC9"/>
    <w:rsid w:val="00C36636"/>
    <w:rsid w:val="00C36B20"/>
    <w:rsid w:val="00C36BA7"/>
    <w:rsid w:val="00C36D71"/>
    <w:rsid w:val="00C376CE"/>
    <w:rsid w:val="00C37A80"/>
    <w:rsid w:val="00C4037A"/>
    <w:rsid w:val="00C40827"/>
    <w:rsid w:val="00C40B73"/>
    <w:rsid w:val="00C40B90"/>
    <w:rsid w:val="00C40DD0"/>
    <w:rsid w:val="00C4101D"/>
    <w:rsid w:val="00C4136C"/>
    <w:rsid w:val="00C41AC9"/>
    <w:rsid w:val="00C41F56"/>
    <w:rsid w:val="00C4219E"/>
    <w:rsid w:val="00C4229E"/>
    <w:rsid w:val="00C422DD"/>
    <w:rsid w:val="00C424BD"/>
    <w:rsid w:val="00C42809"/>
    <w:rsid w:val="00C42A2F"/>
    <w:rsid w:val="00C43269"/>
    <w:rsid w:val="00C43365"/>
    <w:rsid w:val="00C43410"/>
    <w:rsid w:val="00C434C2"/>
    <w:rsid w:val="00C43EBF"/>
    <w:rsid w:val="00C44461"/>
    <w:rsid w:val="00C44640"/>
    <w:rsid w:val="00C447BB"/>
    <w:rsid w:val="00C447C0"/>
    <w:rsid w:val="00C44CCE"/>
    <w:rsid w:val="00C44F75"/>
    <w:rsid w:val="00C44F88"/>
    <w:rsid w:val="00C452C6"/>
    <w:rsid w:val="00C456A7"/>
    <w:rsid w:val="00C45A3E"/>
    <w:rsid w:val="00C45AD1"/>
    <w:rsid w:val="00C45BEF"/>
    <w:rsid w:val="00C46DF1"/>
    <w:rsid w:val="00C46F2C"/>
    <w:rsid w:val="00C47134"/>
    <w:rsid w:val="00C4794A"/>
    <w:rsid w:val="00C503E1"/>
    <w:rsid w:val="00C50BE0"/>
    <w:rsid w:val="00C50CC0"/>
    <w:rsid w:val="00C50D58"/>
    <w:rsid w:val="00C50E94"/>
    <w:rsid w:val="00C5112D"/>
    <w:rsid w:val="00C51B75"/>
    <w:rsid w:val="00C51C16"/>
    <w:rsid w:val="00C51C7D"/>
    <w:rsid w:val="00C51DA4"/>
    <w:rsid w:val="00C51E64"/>
    <w:rsid w:val="00C528BA"/>
    <w:rsid w:val="00C52C39"/>
    <w:rsid w:val="00C52CCD"/>
    <w:rsid w:val="00C52CD4"/>
    <w:rsid w:val="00C538FC"/>
    <w:rsid w:val="00C5404D"/>
    <w:rsid w:val="00C54667"/>
    <w:rsid w:val="00C54BA0"/>
    <w:rsid w:val="00C54DA6"/>
    <w:rsid w:val="00C5534B"/>
    <w:rsid w:val="00C554F8"/>
    <w:rsid w:val="00C55F61"/>
    <w:rsid w:val="00C56137"/>
    <w:rsid w:val="00C5615E"/>
    <w:rsid w:val="00C573E4"/>
    <w:rsid w:val="00C57467"/>
    <w:rsid w:val="00C57808"/>
    <w:rsid w:val="00C57BD3"/>
    <w:rsid w:val="00C57D5C"/>
    <w:rsid w:val="00C60C3D"/>
    <w:rsid w:val="00C60C45"/>
    <w:rsid w:val="00C6150F"/>
    <w:rsid w:val="00C619DA"/>
    <w:rsid w:val="00C627F0"/>
    <w:rsid w:val="00C627F9"/>
    <w:rsid w:val="00C62FB9"/>
    <w:rsid w:val="00C6306C"/>
    <w:rsid w:val="00C639C8"/>
    <w:rsid w:val="00C641DD"/>
    <w:rsid w:val="00C64236"/>
    <w:rsid w:val="00C647B1"/>
    <w:rsid w:val="00C64FFF"/>
    <w:rsid w:val="00C65021"/>
    <w:rsid w:val="00C65028"/>
    <w:rsid w:val="00C65316"/>
    <w:rsid w:val="00C6572B"/>
    <w:rsid w:val="00C6599E"/>
    <w:rsid w:val="00C65A09"/>
    <w:rsid w:val="00C65B72"/>
    <w:rsid w:val="00C65CC8"/>
    <w:rsid w:val="00C65D51"/>
    <w:rsid w:val="00C661F4"/>
    <w:rsid w:val="00C6659A"/>
    <w:rsid w:val="00C66950"/>
    <w:rsid w:val="00C677F0"/>
    <w:rsid w:val="00C67D39"/>
    <w:rsid w:val="00C706BA"/>
    <w:rsid w:val="00C70A22"/>
    <w:rsid w:val="00C71025"/>
    <w:rsid w:val="00C714BD"/>
    <w:rsid w:val="00C71580"/>
    <w:rsid w:val="00C717EA"/>
    <w:rsid w:val="00C71809"/>
    <w:rsid w:val="00C71C9E"/>
    <w:rsid w:val="00C71F0D"/>
    <w:rsid w:val="00C72A8A"/>
    <w:rsid w:val="00C72B67"/>
    <w:rsid w:val="00C74388"/>
    <w:rsid w:val="00C74C8E"/>
    <w:rsid w:val="00C74D08"/>
    <w:rsid w:val="00C75907"/>
    <w:rsid w:val="00C759F9"/>
    <w:rsid w:val="00C76077"/>
    <w:rsid w:val="00C767F3"/>
    <w:rsid w:val="00C77648"/>
    <w:rsid w:val="00C7778C"/>
    <w:rsid w:val="00C778B6"/>
    <w:rsid w:val="00C77E47"/>
    <w:rsid w:val="00C80180"/>
    <w:rsid w:val="00C801E4"/>
    <w:rsid w:val="00C80723"/>
    <w:rsid w:val="00C807BB"/>
    <w:rsid w:val="00C80933"/>
    <w:rsid w:val="00C80B23"/>
    <w:rsid w:val="00C80CA0"/>
    <w:rsid w:val="00C80D16"/>
    <w:rsid w:val="00C80ECD"/>
    <w:rsid w:val="00C816C1"/>
    <w:rsid w:val="00C82133"/>
    <w:rsid w:val="00C826BB"/>
    <w:rsid w:val="00C82DB5"/>
    <w:rsid w:val="00C83011"/>
    <w:rsid w:val="00C833C5"/>
    <w:rsid w:val="00C833DB"/>
    <w:rsid w:val="00C836E5"/>
    <w:rsid w:val="00C83812"/>
    <w:rsid w:val="00C84257"/>
    <w:rsid w:val="00C846E6"/>
    <w:rsid w:val="00C84C6A"/>
    <w:rsid w:val="00C84EAD"/>
    <w:rsid w:val="00C852A1"/>
    <w:rsid w:val="00C85757"/>
    <w:rsid w:val="00C858AC"/>
    <w:rsid w:val="00C85B20"/>
    <w:rsid w:val="00C85EC4"/>
    <w:rsid w:val="00C85F1F"/>
    <w:rsid w:val="00C860DF"/>
    <w:rsid w:val="00C86281"/>
    <w:rsid w:val="00C86364"/>
    <w:rsid w:val="00C873EC"/>
    <w:rsid w:val="00C874BC"/>
    <w:rsid w:val="00C876D8"/>
    <w:rsid w:val="00C900BA"/>
    <w:rsid w:val="00C90AA5"/>
    <w:rsid w:val="00C90F3A"/>
    <w:rsid w:val="00C911BB"/>
    <w:rsid w:val="00C913D8"/>
    <w:rsid w:val="00C9153B"/>
    <w:rsid w:val="00C9219F"/>
    <w:rsid w:val="00C92235"/>
    <w:rsid w:val="00C92475"/>
    <w:rsid w:val="00C92575"/>
    <w:rsid w:val="00C92A52"/>
    <w:rsid w:val="00C92DC8"/>
    <w:rsid w:val="00C92F5C"/>
    <w:rsid w:val="00C93615"/>
    <w:rsid w:val="00C93931"/>
    <w:rsid w:val="00C93F4F"/>
    <w:rsid w:val="00C941EE"/>
    <w:rsid w:val="00C94963"/>
    <w:rsid w:val="00C94B1D"/>
    <w:rsid w:val="00C94D22"/>
    <w:rsid w:val="00C952B8"/>
    <w:rsid w:val="00C9582A"/>
    <w:rsid w:val="00C958DD"/>
    <w:rsid w:val="00C960A8"/>
    <w:rsid w:val="00C96A16"/>
    <w:rsid w:val="00C97170"/>
    <w:rsid w:val="00C973BF"/>
    <w:rsid w:val="00C9780F"/>
    <w:rsid w:val="00C97D13"/>
    <w:rsid w:val="00CA0B69"/>
    <w:rsid w:val="00CA0E8A"/>
    <w:rsid w:val="00CA10A0"/>
    <w:rsid w:val="00CA137E"/>
    <w:rsid w:val="00CA16C8"/>
    <w:rsid w:val="00CA204B"/>
    <w:rsid w:val="00CA239B"/>
    <w:rsid w:val="00CA2448"/>
    <w:rsid w:val="00CA27BD"/>
    <w:rsid w:val="00CA3908"/>
    <w:rsid w:val="00CA39A1"/>
    <w:rsid w:val="00CA3A3D"/>
    <w:rsid w:val="00CA3ACC"/>
    <w:rsid w:val="00CA3FF6"/>
    <w:rsid w:val="00CA41D9"/>
    <w:rsid w:val="00CA41DE"/>
    <w:rsid w:val="00CA43B9"/>
    <w:rsid w:val="00CA4758"/>
    <w:rsid w:val="00CA47B7"/>
    <w:rsid w:val="00CA4942"/>
    <w:rsid w:val="00CA4979"/>
    <w:rsid w:val="00CA4C94"/>
    <w:rsid w:val="00CA4EE2"/>
    <w:rsid w:val="00CA5283"/>
    <w:rsid w:val="00CA5462"/>
    <w:rsid w:val="00CA56D1"/>
    <w:rsid w:val="00CA5930"/>
    <w:rsid w:val="00CA5D6C"/>
    <w:rsid w:val="00CA5E1D"/>
    <w:rsid w:val="00CA6080"/>
    <w:rsid w:val="00CA60EA"/>
    <w:rsid w:val="00CA647C"/>
    <w:rsid w:val="00CA64C3"/>
    <w:rsid w:val="00CA66F1"/>
    <w:rsid w:val="00CA72C0"/>
    <w:rsid w:val="00CA7C5C"/>
    <w:rsid w:val="00CB00F8"/>
    <w:rsid w:val="00CB0551"/>
    <w:rsid w:val="00CB063C"/>
    <w:rsid w:val="00CB06A8"/>
    <w:rsid w:val="00CB0962"/>
    <w:rsid w:val="00CB0BCC"/>
    <w:rsid w:val="00CB0E18"/>
    <w:rsid w:val="00CB1065"/>
    <w:rsid w:val="00CB1329"/>
    <w:rsid w:val="00CB1609"/>
    <w:rsid w:val="00CB160D"/>
    <w:rsid w:val="00CB173C"/>
    <w:rsid w:val="00CB17F6"/>
    <w:rsid w:val="00CB1AEB"/>
    <w:rsid w:val="00CB23F5"/>
    <w:rsid w:val="00CB2AD3"/>
    <w:rsid w:val="00CB2B10"/>
    <w:rsid w:val="00CB2DF5"/>
    <w:rsid w:val="00CB2E04"/>
    <w:rsid w:val="00CB3097"/>
    <w:rsid w:val="00CB346A"/>
    <w:rsid w:val="00CB373E"/>
    <w:rsid w:val="00CB387E"/>
    <w:rsid w:val="00CB3C82"/>
    <w:rsid w:val="00CB458C"/>
    <w:rsid w:val="00CB482F"/>
    <w:rsid w:val="00CB4840"/>
    <w:rsid w:val="00CB4CB7"/>
    <w:rsid w:val="00CB4E11"/>
    <w:rsid w:val="00CB570C"/>
    <w:rsid w:val="00CB571C"/>
    <w:rsid w:val="00CB596C"/>
    <w:rsid w:val="00CB59FC"/>
    <w:rsid w:val="00CB5A16"/>
    <w:rsid w:val="00CB5B12"/>
    <w:rsid w:val="00CB5CD3"/>
    <w:rsid w:val="00CB617D"/>
    <w:rsid w:val="00CB6452"/>
    <w:rsid w:val="00CB6465"/>
    <w:rsid w:val="00CB666C"/>
    <w:rsid w:val="00CB6716"/>
    <w:rsid w:val="00CB67CF"/>
    <w:rsid w:val="00CB6848"/>
    <w:rsid w:val="00CB6EC1"/>
    <w:rsid w:val="00CB6F0E"/>
    <w:rsid w:val="00CB71E6"/>
    <w:rsid w:val="00CB7694"/>
    <w:rsid w:val="00CB79C2"/>
    <w:rsid w:val="00CB7B14"/>
    <w:rsid w:val="00CB7BFD"/>
    <w:rsid w:val="00CB7FAB"/>
    <w:rsid w:val="00CC00FB"/>
    <w:rsid w:val="00CC179F"/>
    <w:rsid w:val="00CC1CA3"/>
    <w:rsid w:val="00CC1D13"/>
    <w:rsid w:val="00CC219F"/>
    <w:rsid w:val="00CC2D11"/>
    <w:rsid w:val="00CC2E82"/>
    <w:rsid w:val="00CC3482"/>
    <w:rsid w:val="00CC36BD"/>
    <w:rsid w:val="00CC3C68"/>
    <w:rsid w:val="00CC3E48"/>
    <w:rsid w:val="00CC3F24"/>
    <w:rsid w:val="00CC448C"/>
    <w:rsid w:val="00CC472F"/>
    <w:rsid w:val="00CC49B8"/>
    <w:rsid w:val="00CC4C5A"/>
    <w:rsid w:val="00CC4D88"/>
    <w:rsid w:val="00CC4FEA"/>
    <w:rsid w:val="00CC509A"/>
    <w:rsid w:val="00CC515F"/>
    <w:rsid w:val="00CC5866"/>
    <w:rsid w:val="00CC60C5"/>
    <w:rsid w:val="00CC63D7"/>
    <w:rsid w:val="00CC69FA"/>
    <w:rsid w:val="00CC70B4"/>
    <w:rsid w:val="00CC7B9F"/>
    <w:rsid w:val="00CD0173"/>
    <w:rsid w:val="00CD0782"/>
    <w:rsid w:val="00CD0A60"/>
    <w:rsid w:val="00CD0AC3"/>
    <w:rsid w:val="00CD0CC8"/>
    <w:rsid w:val="00CD14C8"/>
    <w:rsid w:val="00CD15B1"/>
    <w:rsid w:val="00CD194B"/>
    <w:rsid w:val="00CD2055"/>
    <w:rsid w:val="00CD2685"/>
    <w:rsid w:val="00CD2821"/>
    <w:rsid w:val="00CD2E98"/>
    <w:rsid w:val="00CD396B"/>
    <w:rsid w:val="00CD3EE0"/>
    <w:rsid w:val="00CD47DE"/>
    <w:rsid w:val="00CD47F7"/>
    <w:rsid w:val="00CD4A44"/>
    <w:rsid w:val="00CD4A76"/>
    <w:rsid w:val="00CD4AF5"/>
    <w:rsid w:val="00CD5083"/>
    <w:rsid w:val="00CD52BE"/>
    <w:rsid w:val="00CD551A"/>
    <w:rsid w:val="00CD58CD"/>
    <w:rsid w:val="00CD5A41"/>
    <w:rsid w:val="00CD5DDB"/>
    <w:rsid w:val="00CD62A8"/>
    <w:rsid w:val="00CD634B"/>
    <w:rsid w:val="00CD651C"/>
    <w:rsid w:val="00CD7958"/>
    <w:rsid w:val="00CD7B0A"/>
    <w:rsid w:val="00CD7D74"/>
    <w:rsid w:val="00CD7D97"/>
    <w:rsid w:val="00CE0622"/>
    <w:rsid w:val="00CE0889"/>
    <w:rsid w:val="00CE0D56"/>
    <w:rsid w:val="00CE0EB4"/>
    <w:rsid w:val="00CE10C3"/>
    <w:rsid w:val="00CE149A"/>
    <w:rsid w:val="00CE2150"/>
    <w:rsid w:val="00CE2246"/>
    <w:rsid w:val="00CE28CA"/>
    <w:rsid w:val="00CE2AE8"/>
    <w:rsid w:val="00CE32F2"/>
    <w:rsid w:val="00CE3361"/>
    <w:rsid w:val="00CE363E"/>
    <w:rsid w:val="00CE364A"/>
    <w:rsid w:val="00CE4233"/>
    <w:rsid w:val="00CE43BB"/>
    <w:rsid w:val="00CE44DC"/>
    <w:rsid w:val="00CE4B0C"/>
    <w:rsid w:val="00CE576D"/>
    <w:rsid w:val="00CE57DC"/>
    <w:rsid w:val="00CE58C9"/>
    <w:rsid w:val="00CE6168"/>
    <w:rsid w:val="00CE68FB"/>
    <w:rsid w:val="00CE6A82"/>
    <w:rsid w:val="00CE70A2"/>
    <w:rsid w:val="00CE7170"/>
    <w:rsid w:val="00CE7351"/>
    <w:rsid w:val="00CE7F44"/>
    <w:rsid w:val="00CE7F8B"/>
    <w:rsid w:val="00CF0293"/>
    <w:rsid w:val="00CF0547"/>
    <w:rsid w:val="00CF09F1"/>
    <w:rsid w:val="00CF1109"/>
    <w:rsid w:val="00CF164B"/>
    <w:rsid w:val="00CF16A4"/>
    <w:rsid w:val="00CF1924"/>
    <w:rsid w:val="00CF1C55"/>
    <w:rsid w:val="00CF2248"/>
    <w:rsid w:val="00CF24CD"/>
    <w:rsid w:val="00CF2A67"/>
    <w:rsid w:val="00CF2D58"/>
    <w:rsid w:val="00CF3CCD"/>
    <w:rsid w:val="00CF3CE2"/>
    <w:rsid w:val="00CF3D2A"/>
    <w:rsid w:val="00CF3D99"/>
    <w:rsid w:val="00CF3F19"/>
    <w:rsid w:val="00CF48F8"/>
    <w:rsid w:val="00CF4F8D"/>
    <w:rsid w:val="00CF569A"/>
    <w:rsid w:val="00CF61DA"/>
    <w:rsid w:val="00CF664C"/>
    <w:rsid w:val="00CF68A7"/>
    <w:rsid w:val="00CF6A4B"/>
    <w:rsid w:val="00CF6E40"/>
    <w:rsid w:val="00CF6F6E"/>
    <w:rsid w:val="00CF7EC0"/>
    <w:rsid w:val="00D00237"/>
    <w:rsid w:val="00D006F5"/>
    <w:rsid w:val="00D00D83"/>
    <w:rsid w:val="00D0100C"/>
    <w:rsid w:val="00D0179B"/>
    <w:rsid w:val="00D01E6D"/>
    <w:rsid w:val="00D020A4"/>
    <w:rsid w:val="00D02650"/>
    <w:rsid w:val="00D02BDE"/>
    <w:rsid w:val="00D02D50"/>
    <w:rsid w:val="00D031E4"/>
    <w:rsid w:val="00D034A7"/>
    <w:rsid w:val="00D0390A"/>
    <w:rsid w:val="00D04276"/>
    <w:rsid w:val="00D04DF5"/>
    <w:rsid w:val="00D05250"/>
    <w:rsid w:val="00D056A7"/>
    <w:rsid w:val="00D05D51"/>
    <w:rsid w:val="00D0605B"/>
    <w:rsid w:val="00D060DF"/>
    <w:rsid w:val="00D0731A"/>
    <w:rsid w:val="00D0745D"/>
    <w:rsid w:val="00D07839"/>
    <w:rsid w:val="00D07A02"/>
    <w:rsid w:val="00D07C36"/>
    <w:rsid w:val="00D10119"/>
    <w:rsid w:val="00D10A00"/>
    <w:rsid w:val="00D10DA7"/>
    <w:rsid w:val="00D1166F"/>
    <w:rsid w:val="00D1175E"/>
    <w:rsid w:val="00D11C1E"/>
    <w:rsid w:val="00D11E9E"/>
    <w:rsid w:val="00D122DE"/>
    <w:rsid w:val="00D13271"/>
    <w:rsid w:val="00D13694"/>
    <w:rsid w:val="00D13C6C"/>
    <w:rsid w:val="00D13CB5"/>
    <w:rsid w:val="00D13E76"/>
    <w:rsid w:val="00D140E8"/>
    <w:rsid w:val="00D149F4"/>
    <w:rsid w:val="00D1517F"/>
    <w:rsid w:val="00D1586A"/>
    <w:rsid w:val="00D1602D"/>
    <w:rsid w:val="00D160FB"/>
    <w:rsid w:val="00D168E7"/>
    <w:rsid w:val="00D17153"/>
    <w:rsid w:val="00D178B4"/>
    <w:rsid w:val="00D17D26"/>
    <w:rsid w:val="00D17DBA"/>
    <w:rsid w:val="00D17F92"/>
    <w:rsid w:val="00D206EF"/>
    <w:rsid w:val="00D208A8"/>
    <w:rsid w:val="00D20D6D"/>
    <w:rsid w:val="00D20D71"/>
    <w:rsid w:val="00D21C55"/>
    <w:rsid w:val="00D22607"/>
    <w:rsid w:val="00D22988"/>
    <w:rsid w:val="00D22FB4"/>
    <w:rsid w:val="00D23541"/>
    <w:rsid w:val="00D235FC"/>
    <w:rsid w:val="00D23DCB"/>
    <w:rsid w:val="00D24137"/>
    <w:rsid w:val="00D246DD"/>
    <w:rsid w:val="00D247AD"/>
    <w:rsid w:val="00D24800"/>
    <w:rsid w:val="00D250E7"/>
    <w:rsid w:val="00D253D1"/>
    <w:rsid w:val="00D25D9D"/>
    <w:rsid w:val="00D260E6"/>
    <w:rsid w:val="00D26158"/>
    <w:rsid w:val="00D263B6"/>
    <w:rsid w:val="00D272E3"/>
    <w:rsid w:val="00D27482"/>
    <w:rsid w:val="00D2764A"/>
    <w:rsid w:val="00D27A8A"/>
    <w:rsid w:val="00D30160"/>
    <w:rsid w:val="00D31058"/>
    <w:rsid w:val="00D322A5"/>
    <w:rsid w:val="00D32A17"/>
    <w:rsid w:val="00D32CF4"/>
    <w:rsid w:val="00D33703"/>
    <w:rsid w:val="00D33EB6"/>
    <w:rsid w:val="00D33EE9"/>
    <w:rsid w:val="00D343C3"/>
    <w:rsid w:val="00D3496B"/>
    <w:rsid w:val="00D351E4"/>
    <w:rsid w:val="00D3550A"/>
    <w:rsid w:val="00D3606A"/>
    <w:rsid w:val="00D361ED"/>
    <w:rsid w:val="00D36510"/>
    <w:rsid w:val="00D37108"/>
    <w:rsid w:val="00D3711F"/>
    <w:rsid w:val="00D37205"/>
    <w:rsid w:val="00D37248"/>
    <w:rsid w:val="00D37649"/>
    <w:rsid w:val="00D37E21"/>
    <w:rsid w:val="00D37FDA"/>
    <w:rsid w:val="00D4000A"/>
    <w:rsid w:val="00D40408"/>
    <w:rsid w:val="00D404F1"/>
    <w:rsid w:val="00D40A8A"/>
    <w:rsid w:val="00D41135"/>
    <w:rsid w:val="00D4128B"/>
    <w:rsid w:val="00D41DC0"/>
    <w:rsid w:val="00D4277F"/>
    <w:rsid w:val="00D42896"/>
    <w:rsid w:val="00D4292C"/>
    <w:rsid w:val="00D42A54"/>
    <w:rsid w:val="00D42BDF"/>
    <w:rsid w:val="00D42CED"/>
    <w:rsid w:val="00D435C0"/>
    <w:rsid w:val="00D436B3"/>
    <w:rsid w:val="00D4388B"/>
    <w:rsid w:val="00D43C5E"/>
    <w:rsid w:val="00D43CE0"/>
    <w:rsid w:val="00D43FD5"/>
    <w:rsid w:val="00D4449D"/>
    <w:rsid w:val="00D44741"/>
    <w:rsid w:val="00D448B3"/>
    <w:rsid w:val="00D451A4"/>
    <w:rsid w:val="00D4533E"/>
    <w:rsid w:val="00D4539B"/>
    <w:rsid w:val="00D454A7"/>
    <w:rsid w:val="00D4553B"/>
    <w:rsid w:val="00D456E7"/>
    <w:rsid w:val="00D46272"/>
    <w:rsid w:val="00D462E3"/>
    <w:rsid w:val="00D465A6"/>
    <w:rsid w:val="00D46EF6"/>
    <w:rsid w:val="00D47DD5"/>
    <w:rsid w:val="00D500A5"/>
    <w:rsid w:val="00D500D8"/>
    <w:rsid w:val="00D516A6"/>
    <w:rsid w:val="00D5274D"/>
    <w:rsid w:val="00D52BFE"/>
    <w:rsid w:val="00D530EF"/>
    <w:rsid w:val="00D537E7"/>
    <w:rsid w:val="00D53C94"/>
    <w:rsid w:val="00D53DED"/>
    <w:rsid w:val="00D53E02"/>
    <w:rsid w:val="00D53ED4"/>
    <w:rsid w:val="00D552F8"/>
    <w:rsid w:val="00D55823"/>
    <w:rsid w:val="00D55F0C"/>
    <w:rsid w:val="00D56265"/>
    <w:rsid w:val="00D56470"/>
    <w:rsid w:val="00D56AFD"/>
    <w:rsid w:val="00D56F8C"/>
    <w:rsid w:val="00D573A0"/>
    <w:rsid w:val="00D60062"/>
    <w:rsid w:val="00D602B1"/>
    <w:rsid w:val="00D60AEC"/>
    <w:rsid w:val="00D610DB"/>
    <w:rsid w:val="00D610FA"/>
    <w:rsid w:val="00D61FBA"/>
    <w:rsid w:val="00D62456"/>
    <w:rsid w:val="00D62E6E"/>
    <w:rsid w:val="00D62ED1"/>
    <w:rsid w:val="00D63301"/>
    <w:rsid w:val="00D63316"/>
    <w:rsid w:val="00D63466"/>
    <w:rsid w:val="00D6356F"/>
    <w:rsid w:val="00D64BE1"/>
    <w:rsid w:val="00D64D9D"/>
    <w:rsid w:val="00D64DBB"/>
    <w:rsid w:val="00D64EEC"/>
    <w:rsid w:val="00D64FC2"/>
    <w:rsid w:val="00D65073"/>
    <w:rsid w:val="00D650FC"/>
    <w:rsid w:val="00D65514"/>
    <w:rsid w:val="00D65CDB"/>
    <w:rsid w:val="00D65DF1"/>
    <w:rsid w:val="00D66936"/>
    <w:rsid w:val="00D66973"/>
    <w:rsid w:val="00D66C2F"/>
    <w:rsid w:val="00D670E6"/>
    <w:rsid w:val="00D67310"/>
    <w:rsid w:val="00D673B9"/>
    <w:rsid w:val="00D673DD"/>
    <w:rsid w:val="00D67BBE"/>
    <w:rsid w:val="00D67F9F"/>
    <w:rsid w:val="00D70CF2"/>
    <w:rsid w:val="00D70FC8"/>
    <w:rsid w:val="00D71125"/>
    <w:rsid w:val="00D7153E"/>
    <w:rsid w:val="00D716D8"/>
    <w:rsid w:val="00D71F02"/>
    <w:rsid w:val="00D721C2"/>
    <w:rsid w:val="00D72288"/>
    <w:rsid w:val="00D729C8"/>
    <w:rsid w:val="00D7311A"/>
    <w:rsid w:val="00D735BB"/>
    <w:rsid w:val="00D73BDE"/>
    <w:rsid w:val="00D73C44"/>
    <w:rsid w:val="00D73E38"/>
    <w:rsid w:val="00D75118"/>
    <w:rsid w:val="00D75ADE"/>
    <w:rsid w:val="00D760E6"/>
    <w:rsid w:val="00D760EA"/>
    <w:rsid w:val="00D76887"/>
    <w:rsid w:val="00D76F8F"/>
    <w:rsid w:val="00D770B2"/>
    <w:rsid w:val="00D77796"/>
    <w:rsid w:val="00D77819"/>
    <w:rsid w:val="00D77D2B"/>
    <w:rsid w:val="00D8017A"/>
    <w:rsid w:val="00D80564"/>
    <w:rsid w:val="00D807FE"/>
    <w:rsid w:val="00D80BCD"/>
    <w:rsid w:val="00D80F0A"/>
    <w:rsid w:val="00D81050"/>
    <w:rsid w:val="00D81183"/>
    <w:rsid w:val="00D81243"/>
    <w:rsid w:val="00D81739"/>
    <w:rsid w:val="00D81831"/>
    <w:rsid w:val="00D81A76"/>
    <w:rsid w:val="00D829C2"/>
    <w:rsid w:val="00D82F8D"/>
    <w:rsid w:val="00D83628"/>
    <w:rsid w:val="00D84C82"/>
    <w:rsid w:val="00D85443"/>
    <w:rsid w:val="00D856EC"/>
    <w:rsid w:val="00D85AB5"/>
    <w:rsid w:val="00D85C1D"/>
    <w:rsid w:val="00D85CDF"/>
    <w:rsid w:val="00D85FFB"/>
    <w:rsid w:val="00D86937"/>
    <w:rsid w:val="00D86976"/>
    <w:rsid w:val="00D86CB4"/>
    <w:rsid w:val="00D87186"/>
    <w:rsid w:val="00D87534"/>
    <w:rsid w:val="00D8755F"/>
    <w:rsid w:val="00D877FC"/>
    <w:rsid w:val="00D87BF4"/>
    <w:rsid w:val="00D87E23"/>
    <w:rsid w:val="00D90057"/>
    <w:rsid w:val="00D90231"/>
    <w:rsid w:val="00D907E3"/>
    <w:rsid w:val="00D90C31"/>
    <w:rsid w:val="00D90E3B"/>
    <w:rsid w:val="00D91261"/>
    <w:rsid w:val="00D91518"/>
    <w:rsid w:val="00D9157A"/>
    <w:rsid w:val="00D917F3"/>
    <w:rsid w:val="00D91C38"/>
    <w:rsid w:val="00D91EC9"/>
    <w:rsid w:val="00D91EFB"/>
    <w:rsid w:val="00D9231C"/>
    <w:rsid w:val="00D9252A"/>
    <w:rsid w:val="00D92A3A"/>
    <w:rsid w:val="00D92B1B"/>
    <w:rsid w:val="00D92DFC"/>
    <w:rsid w:val="00D9347A"/>
    <w:rsid w:val="00D9354C"/>
    <w:rsid w:val="00D93A20"/>
    <w:rsid w:val="00D93B50"/>
    <w:rsid w:val="00D93BAB"/>
    <w:rsid w:val="00D93C32"/>
    <w:rsid w:val="00D940E2"/>
    <w:rsid w:val="00D94297"/>
    <w:rsid w:val="00D94403"/>
    <w:rsid w:val="00D94C75"/>
    <w:rsid w:val="00D959C1"/>
    <w:rsid w:val="00D95B40"/>
    <w:rsid w:val="00D95EB6"/>
    <w:rsid w:val="00D95EE5"/>
    <w:rsid w:val="00D96A43"/>
    <w:rsid w:val="00D97137"/>
    <w:rsid w:val="00D973A9"/>
    <w:rsid w:val="00D97E7E"/>
    <w:rsid w:val="00DA02A9"/>
    <w:rsid w:val="00DA02D5"/>
    <w:rsid w:val="00DA03E0"/>
    <w:rsid w:val="00DA09A4"/>
    <w:rsid w:val="00DA0CC3"/>
    <w:rsid w:val="00DA0F59"/>
    <w:rsid w:val="00DA117C"/>
    <w:rsid w:val="00DA12CB"/>
    <w:rsid w:val="00DA17DE"/>
    <w:rsid w:val="00DA1ED7"/>
    <w:rsid w:val="00DA2131"/>
    <w:rsid w:val="00DA2B2C"/>
    <w:rsid w:val="00DA2DA2"/>
    <w:rsid w:val="00DA3638"/>
    <w:rsid w:val="00DA3758"/>
    <w:rsid w:val="00DA3C81"/>
    <w:rsid w:val="00DA44CB"/>
    <w:rsid w:val="00DA450B"/>
    <w:rsid w:val="00DA452B"/>
    <w:rsid w:val="00DA4940"/>
    <w:rsid w:val="00DA4F54"/>
    <w:rsid w:val="00DA51B9"/>
    <w:rsid w:val="00DA5286"/>
    <w:rsid w:val="00DA528C"/>
    <w:rsid w:val="00DA568D"/>
    <w:rsid w:val="00DA60CD"/>
    <w:rsid w:val="00DA60DD"/>
    <w:rsid w:val="00DA6311"/>
    <w:rsid w:val="00DA63F9"/>
    <w:rsid w:val="00DA7049"/>
    <w:rsid w:val="00DA738C"/>
    <w:rsid w:val="00DA79B9"/>
    <w:rsid w:val="00DA7CB5"/>
    <w:rsid w:val="00DA7F78"/>
    <w:rsid w:val="00DB003D"/>
    <w:rsid w:val="00DB0A5A"/>
    <w:rsid w:val="00DB0C24"/>
    <w:rsid w:val="00DB0F1A"/>
    <w:rsid w:val="00DB1177"/>
    <w:rsid w:val="00DB119A"/>
    <w:rsid w:val="00DB11B8"/>
    <w:rsid w:val="00DB16A9"/>
    <w:rsid w:val="00DB19C4"/>
    <w:rsid w:val="00DB25B2"/>
    <w:rsid w:val="00DB25DF"/>
    <w:rsid w:val="00DB2626"/>
    <w:rsid w:val="00DB26FD"/>
    <w:rsid w:val="00DB2881"/>
    <w:rsid w:val="00DB2A57"/>
    <w:rsid w:val="00DB2A5C"/>
    <w:rsid w:val="00DB2F26"/>
    <w:rsid w:val="00DB3044"/>
    <w:rsid w:val="00DB3A0E"/>
    <w:rsid w:val="00DB3B9D"/>
    <w:rsid w:val="00DB3C3B"/>
    <w:rsid w:val="00DB4F36"/>
    <w:rsid w:val="00DB5363"/>
    <w:rsid w:val="00DB5B0F"/>
    <w:rsid w:val="00DB6419"/>
    <w:rsid w:val="00DB64C0"/>
    <w:rsid w:val="00DB651B"/>
    <w:rsid w:val="00DB6809"/>
    <w:rsid w:val="00DB7375"/>
    <w:rsid w:val="00DB74FC"/>
    <w:rsid w:val="00DB7531"/>
    <w:rsid w:val="00DB7F54"/>
    <w:rsid w:val="00DC00BE"/>
    <w:rsid w:val="00DC039C"/>
    <w:rsid w:val="00DC04DD"/>
    <w:rsid w:val="00DC0672"/>
    <w:rsid w:val="00DC08F5"/>
    <w:rsid w:val="00DC09DF"/>
    <w:rsid w:val="00DC103D"/>
    <w:rsid w:val="00DC1A5C"/>
    <w:rsid w:val="00DC1E08"/>
    <w:rsid w:val="00DC2044"/>
    <w:rsid w:val="00DC21B2"/>
    <w:rsid w:val="00DC21C2"/>
    <w:rsid w:val="00DC25C1"/>
    <w:rsid w:val="00DC2765"/>
    <w:rsid w:val="00DC294C"/>
    <w:rsid w:val="00DC2B6F"/>
    <w:rsid w:val="00DC3375"/>
    <w:rsid w:val="00DC3FA8"/>
    <w:rsid w:val="00DC5071"/>
    <w:rsid w:val="00DC507A"/>
    <w:rsid w:val="00DC56AE"/>
    <w:rsid w:val="00DC58D8"/>
    <w:rsid w:val="00DC59B6"/>
    <w:rsid w:val="00DC5DCE"/>
    <w:rsid w:val="00DC5F6C"/>
    <w:rsid w:val="00DC6ABB"/>
    <w:rsid w:val="00DC6B9F"/>
    <w:rsid w:val="00DC7289"/>
    <w:rsid w:val="00DC72F9"/>
    <w:rsid w:val="00DC7645"/>
    <w:rsid w:val="00DD0317"/>
    <w:rsid w:val="00DD03C8"/>
    <w:rsid w:val="00DD049D"/>
    <w:rsid w:val="00DD0AD4"/>
    <w:rsid w:val="00DD0BD8"/>
    <w:rsid w:val="00DD0FAA"/>
    <w:rsid w:val="00DD1479"/>
    <w:rsid w:val="00DD1489"/>
    <w:rsid w:val="00DD1EBF"/>
    <w:rsid w:val="00DD1FFF"/>
    <w:rsid w:val="00DD2040"/>
    <w:rsid w:val="00DD2154"/>
    <w:rsid w:val="00DD24D2"/>
    <w:rsid w:val="00DD2633"/>
    <w:rsid w:val="00DD2EEC"/>
    <w:rsid w:val="00DD3103"/>
    <w:rsid w:val="00DD39DF"/>
    <w:rsid w:val="00DD3BC7"/>
    <w:rsid w:val="00DD3DE6"/>
    <w:rsid w:val="00DD3E60"/>
    <w:rsid w:val="00DD419D"/>
    <w:rsid w:val="00DD456E"/>
    <w:rsid w:val="00DD48BD"/>
    <w:rsid w:val="00DD5222"/>
    <w:rsid w:val="00DD58F2"/>
    <w:rsid w:val="00DD6102"/>
    <w:rsid w:val="00DD6725"/>
    <w:rsid w:val="00DD6E20"/>
    <w:rsid w:val="00DD701E"/>
    <w:rsid w:val="00DD7334"/>
    <w:rsid w:val="00DD7484"/>
    <w:rsid w:val="00DD7744"/>
    <w:rsid w:val="00DD7BA1"/>
    <w:rsid w:val="00DE06EF"/>
    <w:rsid w:val="00DE0904"/>
    <w:rsid w:val="00DE096B"/>
    <w:rsid w:val="00DE0BDA"/>
    <w:rsid w:val="00DE0D58"/>
    <w:rsid w:val="00DE1244"/>
    <w:rsid w:val="00DE13ED"/>
    <w:rsid w:val="00DE1DB6"/>
    <w:rsid w:val="00DE1FE1"/>
    <w:rsid w:val="00DE2218"/>
    <w:rsid w:val="00DE239F"/>
    <w:rsid w:val="00DE2451"/>
    <w:rsid w:val="00DE2AEA"/>
    <w:rsid w:val="00DE2AEC"/>
    <w:rsid w:val="00DE2BD7"/>
    <w:rsid w:val="00DE2FAA"/>
    <w:rsid w:val="00DE33C6"/>
    <w:rsid w:val="00DE3627"/>
    <w:rsid w:val="00DE38FA"/>
    <w:rsid w:val="00DE4280"/>
    <w:rsid w:val="00DE47A5"/>
    <w:rsid w:val="00DE4B5E"/>
    <w:rsid w:val="00DE4C49"/>
    <w:rsid w:val="00DE51FD"/>
    <w:rsid w:val="00DE5295"/>
    <w:rsid w:val="00DE54CA"/>
    <w:rsid w:val="00DE594C"/>
    <w:rsid w:val="00DE5F4F"/>
    <w:rsid w:val="00DE5FA3"/>
    <w:rsid w:val="00DE61BB"/>
    <w:rsid w:val="00DE65D3"/>
    <w:rsid w:val="00DE6720"/>
    <w:rsid w:val="00DE675A"/>
    <w:rsid w:val="00DE6B6F"/>
    <w:rsid w:val="00DE6C11"/>
    <w:rsid w:val="00DE7735"/>
    <w:rsid w:val="00DE797F"/>
    <w:rsid w:val="00DE7990"/>
    <w:rsid w:val="00DF02C6"/>
    <w:rsid w:val="00DF0644"/>
    <w:rsid w:val="00DF0D97"/>
    <w:rsid w:val="00DF1013"/>
    <w:rsid w:val="00DF10DF"/>
    <w:rsid w:val="00DF14ED"/>
    <w:rsid w:val="00DF1E63"/>
    <w:rsid w:val="00DF280A"/>
    <w:rsid w:val="00DF2AED"/>
    <w:rsid w:val="00DF36E2"/>
    <w:rsid w:val="00DF3C88"/>
    <w:rsid w:val="00DF4274"/>
    <w:rsid w:val="00DF4E70"/>
    <w:rsid w:val="00DF50F2"/>
    <w:rsid w:val="00DF5E1B"/>
    <w:rsid w:val="00DF614B"/>
    <w:rsid w:val="00DF698C"/>
    <w:rsid w:val="00DF6AAF"/>
    <w:rsid w:val="00DF75BF"/>
    <w:rsid w:val="00DF75DD"/>
    <w:rsid w:val="00DF77B5"/>
    <w:rsid w:val="00DF78CE"/>
    <w:rsid w:val="00DF7CE8"/>
    <w:rsid w:val="00DF7D1F"/>
    <w:rsid w:val="00E00048"/>
    <w:rsid w:val="00E01439"/>
    <w:rsid w:val="00E016F9"/>
    <w:rsid w:val="00E017E6"/>
    <w:rsid w:val="00E0186F"/>
    <w:rsid w:val="00E01D90"/>
    <w:rsid w:val="00E01E66"/>
    <w:rsid w:val="00E023FA"/>
    <w:rsid w:val="00E0250C"/>
    <w:rsid w:val="00E025F4"/>
    <w:rsid w:val="00E02633"/>
    <w:rsid w:val="00E02958"/>
    <w:rsid w:val="00E03111"/>
    <w:rsid w:val="00E037E9"/>
    <w:rsid w:val="00E03D5F"/>
    <w:rsid w:val="00E049BC"/>
    <w:rsid w:val="00E05002"/>
    <w:rsid w:val="00E05F45"/>
    <w:rsid w:val="00E061FF"/>
    <w:rsid w:val="00E06B39"/>
    <w:rsid w:val="00E06DA0"/>
    <w:rsid w:val="00E07073"/>
    <w:rsid w:val="00E0759E"/>
    <w:rsid w:val="00E07E84"/>
    <w:rsid w:val="00E10A07"/>
    <w:rsid w:val="00E10B93"/>
    <w:rsid w:val="00E10F2C"/>
    <w:rsid w:val="00E11034"/>
    <w:rsid w:val="00E114F6"/>
    <w:rsid w:val="00E11542"/>
    <w:rsid w:val="00E11691"/>
    <w:rsid w:val="00E11F74"/>
    <w:rsid w:val="00E12061"/>
    <w:rsid w:val="00E1216A"/>
    <w:rsid w:val="00E12F3B"/>
    <w:rsid w:val="00E12FD5"/>
    <w:rsid w:val="00E1301E"/>
    <w:rsid w:val="00E132D8"/>
    <w:rsid w:val="00E13615"/>
    <w:rsid w:val="00E13799"/>
    <w:rsid w:val="00E143C9"/>
    <w:rsid w:val="00E1479A"/>
    <w:rsid w:val="00E14C41"/>
    <w:rsid w:val="00E14ECA"/>
    <w:rsid w:val="00E15321"/>
    <w:rsid w:val="00E1552B"/>
    <w:rsid w:val="00E157B8"/>
    <w:rsid w:val="00E15B0D"/>
    <w:rsid w:val="00E167BC"/>
    <w:rsid w:val="00E169D3"/>
    <w:rsid w:val="00E16E91"/>
    <w:rsid w:val="00E16F06"/>
    <w:rsid w:val="00E16FB4"/>
    <w:rsid w:val="00E16FF3"/>
    <w:rsid w:val="00E17172"/>
    <w:rsid w:val="00E1774E"/>
    <w:rsid w:val="00E178FC"/>
    <w:rsid w:val="00E17C38"/>
    <w:rsid w:val="00E17EAB"/>
    <w:rsid w:val="00E20420"/>
    <w:rsid w:val="00E2053F"/>
    <w:rsid w:val="00E205B0"/>
    <w:rsid w:val="00E2062E"/>
    <w:rsid w:val="00E2066A"/>
    <w:rsid w:val="00E20BCB"/>
    <w:rsid w:val="00E20D59"/>
    <w:rsid w:val="00E21129"/>
    <w:rsid w:val="00E218A4"/>
    <w:rsid w:val="00E21CD2"/>
    <w:rsid w:val="00E2202E"/>
    <w:rsid w:val="00E221C9"/>
    <w:rsid w:val="00E22202"/>
    <w:rsid w:val="00E22364"/>
    <w:rsid w:val="00E22AE6"/>
    <w:rsid w:val="00E22BCE"/>
    <w:rsid w:val="00E2330F"/>
    <w:rsid w:val="00E23ED1"/>
    <w:rsid w:val="00E24183"/>
    <w:rsid w:val="00E2439A"/>
    <w:rsid w:val="00E245EA"/>
    <w:rsid w:val="00E24F08"/>
    <w:rsid w:val="00E2579A"/>
    <w:rsid w:val="00E25BE5"/>
    <w:rsid w:val="00E25C20"/>
    <w:rsid w:val="00E269FC"/>
    <w:rsid w:val="00E27111"/>
    <w:rsid w:val="00E272AC"/>
    <w:rsid w:val="00E2784B"/>
    <w:rsid w:val="00E27FD4"/>
    <w:rsid w:val="00E303C9"/>
    <w:rsid w:val="00E30721"/>
    <w:rsid w:val="00E311FD"/>
    <w:rsid w:val="00E3128D"/>
    <w:rsid w:val="00E313BC"/>
    <w:rsid w:val="00E3180A"/>
    <w:rsid w:val="00E31912"/>
    <w:rsid w:val="00E31AB5"/>
    <w:rsid w:val="00E31C89"/>
    <w:rsid w:val="00E32C1F"/>
    <w:rsid w:val="00E32EC6"/>
    <w:rsid w:val="00E3307F"/>
    <w:rsid w:val="00E337E1"/>
    <w:rsid w:val="00E341BA"/>
    <w:rsid w:val="00E34B21"/>
    <w:rsid w:val="00E34D87"/>
    <w:rsid w:val="00E35088"/>
    <w:rsid w:val="00E35C16"/>
    <w:rsid w:val="00E36384"/>
    <w:rsid w:val="00E363AE"/>
    <w:rsid w:val="00E3693D"/>
    <w:rsid w:val="00E36B37"/>
    <w:rsid w:val="00E3731E"/>
    <w:rsid w:val="00E374AD"/>
    <w:rsid w:val="00E37838"/>
    <w:rsid w:val="00E402FB"/>
    <w:rsid w:val="00E40471"/>
    <w:rsid w:val="00E405A2"/>
    <w:rsid w:val="00E40881"/>
    <w:rsid w:val="00E40EA1"/>
    <w:rsid w:val="00E4155C"/>
    <w:rsid w:val="00E4187E"/>
    <w:rsid w:val="00E4190F"/>
    <w:rsid w:val="00E4195A"/>
    <w:rsid w:val="00E41C42"/>
    <w:rsid w:val="00E42675"/>
    <w:rsid w:val="00E4267B"/>
    <w:rsid w:val="00E42A19"/>
    <w:rsid w:val="00E42B0B"/>
    <w:rsid w:val="00E42BB2"/>
    <w:rsid w:val="00E42CAC"/>
    <w:rsid w:val="00E4354D"/>
    <w:rsid w:val="00E43AD1"/>
    <w:rsid w:val="00E43DA7"/>
    <w:rsid w:val="00E44024"/>
    <w:rsid w:val="00E444FC"/>
    <w:rsid w:val="00E44505"/>
    <w:rsid w:val="00E4451B"/>
    <w:rsid w:val="00E44671"/>
    <w:rsid w:val="00E44904"/>
    <w:rsid w:val="00E4534B"/>
    <w:rsid w:val="00E4538B"/>
    <w:rsid w:val="00E4558D"/>
    <w:rsid w:val="00E455FB"/>
    <w:rsid w:val="00E45BA6"/>
    <w:rsid w:val="00E45F3C"/>
    <w:rsid w:val="00E463D1"/>
    <w:rsid w:val="00E4668F"/>
    <w:rsid w:val="00E46A03"/>
    <w:rsid w:val="00E46ECC"/>
    <w:rsid w:val="00E470E1"/>
    <w:rsid w:val="00E474BB"/>
    <w:rsid w:val="00E50202"/>
    <w:rsid w:val="00E5051D"/>
    <w:rsid w:val="00E50D31"/>
    <w:rsid w:val="00E50EC5"/>
    <w:rsid w:val="00E510AD"/>
    <w:rsid w:val="00E5132A"/>
    <w:rsid w:val="00E5185E"/>
    <w:rsid w:val="00E52199"/>
    <w:rsid w:val="00E524AE"/>
    <w:rsid w:val="00E52630"/>
    <w:rsid w:val="00E52A27"/>
    <w:rsid w:val="00E52A41"/>
    <w:rsid w:val="00E52A71"/>
    <w:rsid w:val="00E53AA9"/>
    <w:rsid w:val="00E53F5F"/>
    <w:rsid w:val="00E5412B"/>
    <w:rsid w:val="00E5465A"/>
    <w:rsid w:val="00E54BED"/>
    <w:rsid w:val="00E54E30"/>
    <w:rsid w:val="00E5530B"/>
    <w:rsid w:val="00E5592F"/>
    <w:rsid w:val="00E55DC8"/>
    <w:rsid w:val="00E5686A"/>
    <w:rsid w:val="00E56C37"/>
    <w:rsid w:val="00E56F22"/>
    <w:rsid w:val="00E571EE"/>
    <w:rsid w:val="00E60106"/>
    <w:rsid w:val="00E60696"/>
    <w:rsid w:val="00E606EF"/>
    <w:rsid w:val="00E607CB"/>
    <w:rsid w:val="00E60963"/>
    <w:rsid w:val="00E61A18"/>
    <w:rsid w:val="00E61A32"/>
    <w:rsid w:val="00E61C51"/>
    <w:rsid w:val="00E61F1E"/>
    <w:rsid w:val="00E620E2"/>
    <w:rsid w:val="00E6218C"/>
    <w:rsid w:val="00E62319"/>
    <w:rsid w:val="00E6231F"/>
    <w:rsid w:val="00E62332"/>
    <w:rsid w:val="00E6242F"/>
    <w:rsid w:val="00E62487"/>
    <w:rsid w:val="00E62853"/>
    <w:rsid w:val="00E62F97"/>
    <w:rsid w:val="00E6368C"/>
    <w:rsid w:val="00E63C41"/>
    <w:rsid w:val="00E6417E"/>
    <w:rsid w:val="00E644DC"/>
    <w:rsid w:val="00E65600"/>
    <w:rsid w:val="00E65BCB"/>
    <w:rsid w:val="00E65CBD"/>
    <w:rsid w:val="00E66773"/>
    <w:rsid w:val="00E66BAC"/>
    <w:rsid w:val="00E670A9"/>
    <w:rsid w:val="00E6718E"/>
    <w:rsid w:val="00E67314"/>
    <w:rsid w:val="00E6765C"/>
    <w:rsid w:val="00E67972"/>
    <w:rsid w:val="00E70216"/>
    <w:rsid w:val="00E71151"/>
    <w:rsid w:val="00E71271"/>
    <w:rsid w:val="00E713E4"/>
    <w:rsid w:val="00E714E5"/>
    <w:rsid w:val="00E7182D"/>
    <w:rsid w:val="00E71D37"/>
    <w:rsid w:val="00E71E06"/>
    <w:rsid w:val="00E72613"/>
    <w:rsid w:val="00E726CA"/>
    <w:rsid w:val="00E728B7"/>
    <w:rsid w:val="00E72979"/>
    <w:rsid w:val="00E730C4"/>
    <w:rsid w:val="00E7385E"/>
    <w:rsid w:val="00E7393D"/>
    <w:rsid w:val="00E739FE"/>
    <w:rsid w:val="00E73BE1"/>
    <w:rsid w:val="00E73D6A"/>
    <w:rsid w:val="00E74012"/>
    <w:rsid w:val="00E74075"/>
    <w:rsid w:val="00E74129"/>
    <w:rsid w:val="00E74642"/>
    <w:rsid w:val="00E75556"/>
    <w:rsid w:val="00E755E7"/>
    <w:rsid w:val="00E7581F"/>
    <w:rsid w:val="00E759F5"/>
    <w:rsid w:val="00E75ABC"/>
    <w:rsid w:val="00E75DD4"/>
    <w:rsid w:val="00E75E5C"/>
    <w:rsid w:val="00E75FBE"/>
    <w:rsid w:val="00E76617"/>
    <w:rsid w:val="00E766D1"/>
    <w:rsid w:val="00E768E1"/>
    <w:rsid w:val="00E76DAA"/>
    <w:rsid w:val="00E77163"/>
    <w:rsid w:val="00E771BD"/>
    <w:rsid w:val="00E7761C"/>
    <w:rsid w:val="00E77688"/>
    <w:rsid w:val="00E803BB"/>
    <w:rsid w:val="00E80695"/>
    <w:rsid w:val="00E80C0B"/>
    <w:rsid w:val="00E80C85"/>
    <w:rsid w:val="00E80EB3"/>
    <w:rsid w:val="00E81116"/>
    <w:rsid w:val="00E8114D"/>
    <w:rsid w:val="00E814E9"/>
    <w:rsid w:val="00E818F7"/>
    <w:rsid w:val="00E81CF4"/>
    <w:rsid w:val="00E82255"/>
    <w:rsid w:val="00E8236F"/>
    <w:rsid w:val="00E832B8"/>
    <w:rsid w:val="00E83817"/>
    <w:rsid w:val="00E839F3"/>
    <w:rsid w:val="00E83C40"/>
    <w:rsid w:val="00E8406C"/>
    <w:rsid w:val="00E842F6"/>
    <w:rsid w:val="00E846D0"/>
    <w:rsid w:val="00E84A85"/>
    <w:rsid w:val="00E84DDA"/>
    <w:rsid w:val="00E84FF0"/>
    <w:rsid w:val="00E854D8"/>
    <w:rsid w:val="00E85FC0"/>
    <w:rsid w:val="00E861BE"/>
    <w:rsid w:val="00E86571"/>
    <w:rsid w:val="00E8663F"/>
    <w:rsid w:val="00E86EBB"/>
    <w:rsid w:val="00E8729B"/>
    <w:rsid w:val="00E873CF"/>
    <w:rsid w:val="00E87BC7"/>
    <w:rsid w:val="00E900AA"/>
    <w:rsid w:val="00E9040A"/>
    <w:rsid w:val="00E90A7B"/>
    <w:rsid w:val="00E90C06"/>
    <w:rsid w:val="00E90E00"/>
    <w:rsid w:val="00E91180"/>
    <w:rsid w:val="00E91332"/>
    <w:rsid w:val="00E9176B"/>
    <w:rsid w:val="00E917D0"/>
    <w:rsid w:val="00E91A56"/>
    <w:rsid w:val="00E92181"/>
    <w:rsid w:val="00E92BA0"/>
    <w:rsid w:val="00E92D74"/>
    <w:rsid w:val="00E93183"/>
    <w:rsid w:val="00E93539"/>
    <w:rsid w:val="00E93586"/>
    <w:rsid w:val="00E9368C"/>
    <w:rsid w:val="00E937DF"/>
    <w:rsid w:val="00E93E7F"/>
    <w:rsid w:val="00E94E80"/>
    <w:rsid w:val="00E94F8D"/>
    <w:rsid w:val="00E95DDB"/>
    <w:rsid w:val="00E95EB4"/>
    <w:rsid w:val="00E965E6"/>
    <w:rsid w:val="00E969E7"/>
    <w:rsid w:val="00E969FF"/>
    <w:rsid w:val="00E96B0D"/>
    <w:rsid w:val="00E96E18"/>
    <w:rsid w:val="00E96E27"/>
    <w:rsid w:val="00E96F6C"/>
    <w:rsid w:val="00E975AC"/>
    <w:rsid w:val="00E97820"/>
    <w:rsid w:val="00E97988"/>
    <w:rsid w:val="00E97A87"/>
    <w:rsid w:val="00EA02CD"/>
    <w:rsid w:val="00EA07C6"/>
    <w:rsid w:val="00EA1065"/>
    <w:rsid w:val="00EA1872"/>
    <w:rsid w:val="00EA1F98"/>
    <w:rsid w:val="00EA2133"/>
    <w:rsid w:val="00EA2BE4"/>
    <w:rsid w:val="00EA2D95"/>
    <w:rsid w:val="00EA3284"/>
    <w:rsid w:val="00EA32CB"/>
    <w:rsid w:val="00EA343D"/>
    <w:rsid w:val="00EA3469"/>
    <w:rsid w:val="00EA385F"/>
    <w:rsid w:val="00EA39E0"/>
    <w:rsid w:val="00EA41E1"/>
    <w:rsid w:val="00EA44DE"/>
    <w:rsid w:val="00EA49BC"/>
    <w:rsid w:val="00EA526E"/>
    <w:rsid w:val="00EA57B4"/>
    <w:rsid w:val="00EA60E7"/>
    <w:rsid w:val="00EA6535"/>
    <w:rsid w:val="00EA6561"/>
    <w:rsid w:val="00EA69E5"/>
    <w:rsid w:val="00EA6D43"/>
    <w:rsid w:val="00EA741F"/>
    <w:rsid w:val="00EA746E"/>
    <w:rsid w:val="00EA753C"/>
    <w:rsid w:val="00EA780A"/>
    <w:rsid w:val="00EA7D30"/>
    <w:rsid w:val="00EB060C"/>
    <w:rsid w:val="00EB0DA3"/>
    <w:rsid w:val="00EB1AC3"/>
    <w:rsid w:val="00EB1BDE"/>
    <w:rsid w:val="00EB24B6"/>
    <w:rsid w:val="00EB264A"/>
    <w:rsid w:val="00EB2BB7"/>
    <w:rsid w:val="00EB2F29"/>
    <w:rsid w:val="00EB3560"/>
    <w:rsid w:val="00EB35A2"/>
    <w:rsid w:val="00EB35CF"/>
    <w:rsid w:val="00EB3D1A"/>
    <w:rsid w:val="00EB407F"/>
    <w:rsid w:val="00EB472D"/>
    <w:rsid w:val="00EB4A6F"/>
    <w:rsid w:val="00EB4CE9"/>
    <w:rsid w:val="00EB5AA5"/>
    <w:rsid w:val="00EB6641"/>
    <w:rsid w:val="00EB668B"/>
    <w:rsid w:val="00EB7509"/>
    <w:rsid w:val="00EB7DCA"/>
    <w:rsid w:val="00EB7FA6"/>
    <w:rsid w:val="00EC11D5"/>
    <w:rsid w:val="00EC1A5C"/>
    <w:rsid w:val="00EC2219"/>
    <w:rsid w:val="00EC22D6"/>
    <w:rsid w:val="00EC3261"/>
    <w:rsid w:val="00EC330D"/>
    <w:rsid w:val="00EC36FE"/>
    <w:rsid w:val="00EC3A79"/>
    <w:rsid w:val="00EC3C12"/>
    <w:rsid w:val="00EC411F"/>
    <w:rsid w:val="00EC41E4"/>
    <w:rsid w:val="00EC505C"/>
    <w:rsid w:val="00EC58B0"/>
    <w:rsid w:val="00EC5A04"/>
    <w:rsid w:val="00EC5BB9"/>
    <w:rsid w:val="00EC5D90"/>
    <w:rsid w:val="00EC664C"/>
    <w:rsid w:val="00EC6CAF"/>
    <w:rsid w:val="00EC716D"/>
    <w:rsid w:val="00EC71F1"/>
    <w:rsid w:val="00EC7477"/>
    <w:rsid w:val="00EC76EA"/>
    <w:rsid w:val="00EC77EA"/>
    <w:rsid w:val="00EC7811"/>
    <w:rsid w:val="00EC7F69"/>
    <w:rsid w:val="00EC7F7F"/>
    <w:rsid w:val="00EC7FA0"/>
    <w:rsid w:val="00ED0016"/>
    <w:rsid w:val="00ED0134"/>
    <w:rsid w:val="00ED03C8"/>
    <w:rsid w:val="00ED043D"/>
    <w:rsid w:val="00ED0796"/>
    <w:rsid w:val="00ED07EE"/>
    <w:rsid w:val="00ED08C3"/>
    <w:rsid w:val="00ED0C9E"/>
    <w:rsid w:val="00ED1291"/>
    <w:rsid w:val="00ED1414"/>
    <w:rsid w:val="00ED1E02"/>
    <w:rsid w:val="00ED1E8E"/>
    <w:rsid w:val="00ED22D1"/>
    <w:rsid w:val="00ED2705"/>
    <w:rsid w:val="00ED277B"/>
    <w:rsid w:val="00ED28CB"/>
    <w:rsid w:val="00ED2FE9"/>
    <w:rsid w:val="00ED324B"/>
    <w:rsid w:val="00ED36E2"/>
    <w:rsid w:val="00ED3E66"/>
    <w:rsid w:val="00ED3FF0"/>
    <w:rsid w:val="00ED454D"/>
    <w:rsid w:val="00ED4670"/>
    <w:rsid w:val="00ED46C0"/>
    <w:rsid w:val="00ED478D"/>
    <w:rsid w:val="00ED4BFD"/>
    <w:rsid w:val="00ED4CC8"/>
    <w:rsid w:val="00ED548F"/>
    <w:rsid w:val="00ED60E3"/>
    <w:rsid w:val="00ED63A5"/>
    <w:rsid w:val="00ED6567"/>
    <w:rsid w:val="00ED6870"/>
    <w:rsid w:val="00ED69F2"/>
    <w:rsid w:val="00ED6BC0"/>
    <w:rsid w:val="00ED6C67"/>
    <w:rsid w:val="00ED722D"/>
    <w:rsid w:val="00ED7243"/>
    <w:rsid w:val="00ED72D8"/>
    <w:rsid w:val="00ED7EA6"/>
    <w:rsid w:val="00EE0327"/>
    <w:rsid w:val="00EE1337"/>
    <w:rsid w:val="00EE147D"/>
    <w:rsid w:val="00EE157E"/>
    <w:rsid w:val="00EE21C7"/>
    <w:rsid w:val="00EE22E2"/>
    <w:rsid w:val="00EE2391"/>
    <w:rsid w:val="00EE2507"/>
    <w:rsid w:val="00EE280F"/>
    <w:rsid w:val="00EE281C"/>
    <w:rsid w:val="00EE28EE"/>
    <w:rsid w:val="00EE2C93"/>
    <w:rsid w:val="00EE3271"/>
    <w:rsid w:val="00EE3810"/>
    <w:rsid w:val="00EE388A"/>
    <w:rsid w:val="00EE3A86"/>
    <w:rsid w:val="00EE3C9F"/>
    <w:rsid w:val="00EE3E84"/>
    <w:rsid w:val="00EE4878"/>
    <w:rsid w:val="00EE4BCE"/>
    <w:rsid w:val="00EE530B"/>
    <w:rsid w:val="00EE5648"/>
    <w:rsid w:val="00EE5CE6"/>
    <w:rsid w:val="00EE5E18"/>
    <w:rsid w:val="00EE5F44"/>
    <w:rsid w:val="00EE60C2"/>
    <w:rsid w:val="00EE68D8"/>
    <w:rsid w:val="00EE6A02"/>
    <w:rsid w:val="00EE6C5C"/>
    <w:rsid w:val="00EE729F"/>
    <w:rsid w:val="00EE7355"/>
    <w:rsid w:val="00EE76FA"/>
    <w:rsid w:val="00EE7C85"/>
    <w:rsid w:val="00EF0190"/>
    <w:rsid w:val="00EF0264"/>
    <w:rsid w:val="00EF038F"/>
    <w:rsid w:val="00EF09DB"/>
    <w:rsid w:val="00EF19B6"/>
    <w:rsid w:val="00EF224C"/>
    <w:rsid w:val="00EF2755"/>
    <w:rsid w:val="00EF27D2"/>
    <w:rsid w:val="00EF34FC"/>
    <w:rsid w:val="00EF3856"/>
    <w:rsid w:val="00EF397D"/>
    <w:rsid w:val="00EF3A0A"/>
    <w:rsid w:val="00EF3D34"/>
    <w:rsid w:val="00EF3D8D"/>
    <w:rsid w:val="00EF4226"/>
    <w:rsid w:val="00EF5163"/>
    <w:rsid w:val="00EF5383"/>
    <w:rsid w:val="00EF5639"/>
    <w:rsid w:val="00EF5C01"/>
    <w:rsid w:val="00EF5F91"/>
    <w:rsid w:val="00EF612A"/>
    <w:rsid w:val="00EF61BF"/>
    <w:rsid w:val="00EF682B"/>
    <w:rsid w:val="00EF6B1A"/>
    <w:rsid w:val="00EF6F02"/>
    <w:rsid w:val="00F004EF"/>
    <w:rsid w:val="00F009E5"/>
    <w:rsid w:val="00F00BDD"/>
    <w:rsid w:val="00F00F1E"/>
    <w:rsid w:val="00F0143B"/>
    <w:rsid w:val="00F018C6"/>
    <w:rsid w:val="00F01EA6"/>
    <w:rsid w:val="00F02909"/>
    <w:rsid w:val="00F0337E"/>
    <w:rsid w:val="00F0343A"/>
    <w:rsid w:val="00F0352D"/>
    <w:rsid w:val="00F035DB"/>
    <w:rsid w:val="00F03644"/>
    <w:rsid w:val="00F03C26"/>
    <w:rsid w:val="00F0448C"/>
    <w:rsid w:val="00F05549"/>
    <w:rsid w:val="00F05A3B"/>
    <w:rsid w:val="00F05D25"/>
    <w:rsid w:val="00F06589"/>
    <w:rsid w:val="00F0673C"/>
    <w:rsid w:val="00F067AC"/>
    <w:rsid w:val="00F06866"/>
    <w:rsid w:val="00F06D74"/>
    <w:rsid w:val="00F0712B"/>
    <w:rsid w:val="00F07260"/>
    <w:rsid w:val="00F074A6"/>
    <w:rsid w:val="00F076FF"/>
    <w:rsid w:val="00F07887"/>
    <w:rsid w:val="00F078F7"/>
    <w:rsid w:val="00F07AE9"/>
    <w:rsid w:val="00F101A5"/>
    <w:rsid w:val="00F10205"/>
    <w:rsid w:val="00F104E3"/>
    <w:rsid w:val="00F10561"/>
    <w:rsid w:val="00F10799"/>
    <w:rsid w:val="00F1088A"/>
    <w:rsid w:val="00F1090B"/>
    <w:rsid w:val="00F10D74"/>
    <w:rsid w:val="00F112D6"/>
    <w:rsid w:val="00F12069"/>
    <w:rsid w:val="00F12FC2"/>
    <w:rsid w:val="00F1318B"/>
    <w:rsid w:val="00F13286"/>
    <w:rsid w:val="00F13579"/>
    <w:rsid w:val="00F13B5A"/>
    <w:rsid w:val="00F13B5B"/>
    <w:rsid w:val="00F13C8D"/>
    <w:rsid w:val="00F13F51"/>
    <w:rsid w:val="00F14179"/>
    <w:rsid w:val="00F1423E"/>
    <w:rsid w:val="00F1429E"/>
    <w:rsid w:val="00F143F8"/>
    <w:rsid w:val="00F14611"/>
    <w:rsid w:val="00F14F40"/>
    <w:rsid w:val="00F151CB"/>
    <w:rsid w:val="00F1575E"/>
    <w:rsid w:val="00F15844"/>
    <w:rsid w:val="00F15AE5"/>
    <w:rsid w:val="00F15C25"/>
    <w:rsid w:val="00F15CFE"/>
    <w:rsid w:val="00F160F7"/>
    <w:rsid w:val="00F1686F"/>
    <w:rsid w:val="00F16F67"/>
    <w:rsid w:val="00F173EF"/>
    <w:rsid w:val="00F177A3"/>
    <w:rsid w:val="00F17CC5"/>
    <w:rsid w:val="00F17F04"/>
    <w:rsid w:val="00F204F1"/>
    <w:rsid w:val="00F20910"/>
    <w:rsid w:val="00F20D26"/>
    <w:rsid w:val="00F20DE6"/>
    <w:rsid w:val="00F210C7"/>
    <w:rsid w:val="00F2196E"/>
    <w:rsid w:val="00F221DF"/>
    <w:rsid w:val="00F22AB6"/>
    <w:rsid w:val="00F23235"/>
    <w:rsid w:val="00F234BC"/>
    <w:rsid w:val="00F23D54"/>
    <w:rsid w:val="00F2407E"/>
    <w:rsid w:val="00F24326"/>
    <w:rsid w:val="00F24EF8"/>
    <w:rsid w:val="00F25195"/>
    <w:rsid w:val="00F26572"/>
    <w:rsid w:val="00F265E3"/>
    <w:rsid w:val="00F26AFE"/>
    <w:rsid w:val="00F27625"/>
    <w:rsid w:val="00F27CE7"/>
    <w:rsid w:val="00F3038C"/>
    <w:rsid w:val="00F30993"/>
    <w:rsid w:val="00F30A86"/>
    <w:rsid w:val="00F30DF7"/>
    <w:rsid w:val="00F30F3E"/>
    <w:rsid w:val="00F30F8E"/>
    <w:rsid w:val="00F310A8"/>
    <w:rsid w:val="00F31AA5"/>
    <w:rsid w:val="00F31F7A"/>
    <w:rsid w:val="00F322D7"/>
    <w:rsid w:val="00F32A4E"/>
    <w:rsid w:val="00F32ABE"/>
    <w:rsid w:val="00F32DDD"/>
    <w:rsid w:val="00F33162"/>
    <w:rsid w:val="00F332B9"/>
    <w:rsid w:val="00F33559"/>
    <w:rsid w:val="00F338FA"/>
    <w:rsid w:val="00F3395D"/>
    <w:rsid w:val="00F33AB1"/>
    <w:rsid w:val="00F33BAE"/>
    <w:rsid w:val="00F33E6A"/>
    <w:rsid w:val="00F33E9B"/>
    <w:rsid w:val="00F33F63"/>
    <w:rsid w:val="00F34818"/>
    <w:rsid w:val="00F34D7D"/>
    <w:rsid w:val="00F357BC"/>
    <w:rsid w:val="00F35805"/>
    <w:rsid w:val="00F35D5E"/>
    <w:rsid w:val="00F35FAC"/>
    <w:rsid w:val="00F360C8"/>
    <w:rsid w:val="00F36236"/>
    <w:rsid w:val="00F362D4"/>
    <w:rsid w:val="00F364E9"/>
    <w:rsid w:val="00F36548"/>
    <w:rsid w:val="00F3718B"/>
    <w:rsid w:val="00F406DE"/>
    <w:rsid w:val="00F406F4"/>
    <w:rsid w:val="00F407C3"/>
    <w:rsid w:val="00F40B2D"/>
    <w:rsid w:val="00F4104C"/>
    <w:rsid w:val="00F41111"/>
    <w:rsid w:val="00F4120A"/>
    <w:rsid w:val="00F414EA"/>
    <w:rsid w:val="00F41E06"/>
    <w:rsid w:val="00F4202D"/>
    <w:rsid w:val="00F4203D"/>
    <w:rsid w:val="00F420CB"/>
    <w:rsid w:val="00F4284A"/>
    <w:rsid w:val="00F4295D"/>
    <w:rsid w:val="00F42C32"/>
    <w:rsid w:val="00F42C77"/>
    <w:rsid w:val="00F42E86"/>
    <w:rsid w:val="00F43D4F"/>
    <w:rsid w:val="00F440E4"/>
    <w:rsid w:val="00F44179"/>
    <w:rsid w:val="00F44DED"/>
    <w:rsid w:val="00F4533E"/>
    <w:rsid w:val="00F45AEC"/>
    <w:rsid w:val="00F465FD"/>
    <w:rsid w:val="00F46714"/>
    <w:rsid w:val="00F47831"/>
    <w:rsid w:val="00F505A0"/>
    <w:rsid w:val="00F5117A"/>
    <w:rsid w:val="00F513DE"/>
    <w:rsid w:val="00F51713"/>
    <w:rsid w:val="00F51B9B"/>
    <w:rsid w:val="00F529FA"/>
    <w:rsid w:val="00F52A74"/>
    <w:rsid w:val="00F52FD1"/>
    <w:rsid w:val="00F53AF4"/>
    <w:rsid w:val="00F53EF7"/>
    <w:rsid w:val="00F5465B"/>
    <w:rsid w:val="00F54946"/>
    <w:rsid w:val="00F54C72"/>
    <w:rsid w:val="00F556B0"/>
    <w:rsid w:val="00F55DF6"/>
    <w:rsid w:val="00F55EA0"/>
    <w:rsid w:val="00F55ECD"/>
    <w:rsid w:val="00F55FED"/>
    <w:rsid w:val="00F560AB"/>
    <w:rsid w:val="00F56901"/>
    <w:rsid w:val="00F56C64"/>
    <w:rsid w:val="00F571FC"/>
    <w:rsid w:val="00F5744A"/>
    <w:rsid w:val="00F5768F"/>
    <w:rsid w:val="00F57C26"/>
    <w:rsid w:val="00F57C5F"/>
    <w:rsid w:val="00F57E5C"/>
    <w:rsid w:val="00F60A93"/>
    <w:rsid w:val="00F60D17"/>
    <w:rsid w:val="00F61131"/>
    <w:rsid w:val="00F621B9"/>
    <w:rsid w:val="00F623BE"/>
    <w:rsid w:val="00F62C4A"/>
    <w:rsid w:val="00F62C8C"/>
    <w:rsid w:val="00F631F2"/>
    <w:rsid w:val="00F6323F"/>
    <w:rsid w:val="00F632CE"/>
    <w:rsid w:val="00F63B6D"/>
    <w:rsid w:val="00F64944"/>
    <w:rsid w:val="00F64A88"/>
    <w:rsid w:val="00F64B7A"/>
    <w:rsid w:val="00F65214"/>
    <w:rsid w:val="00F666C7"/>
    <w:rsid w:val="00F66D8F"/>
    <w:rsid w:val="00F674C0"/>
    <w:rsid w:val="00F67970"/>
    <w:rsid w:val="00F67B75"/>
    <w:rsid w:val="00F67BD5"/>
    <w:rsid w:val="00F67C79"/>
    <w:rsid w:val="00F67CE7"/>
    <w:rsid w:val="00F70A71"/>
    <w:rsid w:val="00F7183C"/>
    <w:rsid w:val="00F71922"/>
    <w:rsid w:val="00F71C91"/>
    <w:rsid w:val="00F71D28"/>
    <w:rsid w:val="00F7204E"/>
    <w:rsid w:val="00F72066"/>
    <w:rsid w:val="00F72139"/>
    <w:rsid w:val="00F72346"/>
    <w:rsid w:val="00F728BB"/>
    <w:rsid w:val="00F72AFC"/>
    <w:rsid w:val="00F72C74"/>
    <w:rsid w:val="00F72E4C"/>
    <w:rsid w:val="00F731C7"/>
    <w:rsid w:val="00F737EC"/>
    <w:rsid w:val="00F73B19"/>
    <w:rsid w:val="00F74013"/>
    <w:rsid w:val="00F74255"/>
    <w:rsid w:val="00F745F7"/>
    <w:rsid w:val="00F74610"/>
    <w:rsid w:val="00F7484D"/>
    <w:rsid w:val="00F74935"/>
    <w:rsid w:val="00F74BAE"/>
    <w:rsid w:val="00F7551F"/>
    <w:rsid w:val="00F767A4"/>
    <w:rsid w:val="00F76949"/>
    <w:rsid w:val="00F77149"/>
    <w:rsid w:val="00F771FF"/>
    <w:rsid w:val="00F7754C"/>
    <w:rsid w:val="00F77C69"/>
    <w:rsid w:val="00F77D32"/>
    <w:rsid w:val="00F802DA"/>
    <w:rsid w:val="00F80466"/>
    <w:rsid w:val="00F809C6"/>
    <w:rsid w:val="00F80B25"/>
    <w:rsid w:val="00F80CD3"/>
    <w:rsid w:val="00F80E6A"/>
    <w:rsid w:val="00F80EDC"/>
    <w:rsid w:val="00F815C5"/>
    <w:rsid w:val="00F818CC"/>
    <w:rsid w:val="00F81F17"/>
    <w:rsid w:val="00F81FBF"/>
    <w:rsid w:val="00F82619"/>
    <w:rsid w:val="00F828F1"/>
    <w:rsid w:val="00F82A9D"/>
    <w:rsid w:val="00F832CC"/>
    <w:rsid w:val="00F832D8"/>
    <w:rsid w:val="00F83A27"/>
    <w:rsid w:val="00F83E91"/>
    <w:rsid w:val="00F83F8A"/>
    <w:rsid w:val="00F84052"/>
    <w:rsid w:val="00F84D3E"/>
    <w:rsid w:val="00F84D91"/>
    <w:rsid w:val="00F8560F"/>
    <w:rsid w:val="00F85701"/>
    <w:rsid w:val="00F85809"/>
    <w:rsid w:val="00F85D65"/>
    <w:rsid w:val="00F85E11"/>
    <w:rsid w:val="00F86489"/>
    <w:rsid w:val="00F86669"/>
    <w:rsid w:val="00F868D4"/>
    <w:rsid w:val="00F8783D"/>
    <w:rsid w:val="00F90153"/>
    <w:rsid w:val="00F90241"/>
    <w:rsid w:val="00F906B8"/>
    <w:rsid w:val="00F90FB9"/>
    <w:rsid w:val="00F91365"/>
    <w:rsid w:val="00F913D4"/>
    <w:rsid w:val="00F91411"/>
    <w:rsid w:val="00F91C2B"/>
    <w:rsid w:val="00F928E5"/>
    <w:rsid w:val="00F9299B"/>
    <w:rsid w:val="00F92A11"/>
    <w:rsid w:val="00F93314"/>
    <w:rsid w:val="00F933E3"/>
    <w:rsid w:val="00F93CCA"/>
    <w:rsid w:val="00F93EE2"/>
    <w:rsid w:val="00F93FEF"/>
    <w:rsid w:val="00F95293"/>
    <w:rsid w:val="00F955F2"/>
    <w:rsid w:val="00F958E0"/>
    <w:rsid w:val="00F95D29"/>
    <w:rsid w:val="00F9619B"/>
    <w:rsid w:val="00F96AD5"/>
    <w:rsid w:val="00F96F37"/>
    <w:rsid w:val="00F970A6"/>
    <w:rsid w:val="00F97524"/>
    <w:rsid w:val="00F978AC"/>
    <w:rsid w:val="00F979CA"/>
    <w:rsid w:val="00F979EC"/>
    <w:rsid w:val="00F97BD8"/>
    <w:rsid w:val="00F97E67"/>
    <w:rsid w:val="00FA0150"/>
    <w:rsid w:val="00FA0C71"/>
    <w:rsid w:val="00FA0DFC"/>
    <w:rsid w:val="00FA112F"/>
    <w:rsid w:val="00FA1387"/>
    <w:rsid w:val="00FA17DE"/>
    <w:rsid w:val="00FA19BB"/>
    <w:rsid w:val="00FA1A0A"/>
    <w:rsid w:val="00FA1B47"/>
    <w:rsid w:val="00FA1FD1"/>
    <w:rsid w:val="00FA21B5"/>
    <w:rsid w:val="00FA26EC"/>
    <w:rsid w:val="00FA27E3"/>
    <w:rsid w:val="00FA286A"/>
    <w:rsid w:val="00FA29BE"/>
    <w:rsid w:val="00FA2B5F"/>
    <w:rsid w:val="00FA2D5D"/>
    <w:rsid w:val="00FA2EF0"/>
    <w:rsid w:val="00FA3139"/>
    <w:rsid w:val="00FA322C"/>
    <w:rsid w:val="00FA3298"/>
    <w:rsid w:val="00FA3363"/>
    <w:rsid w:val="00FA34A7"/>
    <w:rsid w:val="00FA439C"/>
    <w:rsid w:val="00FA4B51"/>
    <w:rsid w:val="00FA5192"/>
    <w:rsid w:val="00FA540B"/>
    <w:rsid w:val="00FA5D64"/>
    <w:rsid w:val="00FA5FE7"/>
    <w:rsid w:val="00FA69C8"/>
    <w:rsid w:val="00FA6A89"/>
    <w:rsid w:val="00FA6E2A"/>
    <w:rsid w:val="00FA763B"/>
    <w:rsid w:val="00FA7AAC"/>
    <w:rsid w:val="00FA7C98"/>
    <w:rsid w:val="00FB02E8"/>
    <w:rsid w:val="00FB0432"/>
    <w:rsid w:val="00FB071A"/>
    <w:rsid w:val="00FB0D15"/>
    <w:rsid w:val="00FB1CD5"/>
    <w:rsid w:val="00FB1E4A"/>
    <w:rsid w:val="00FB1FDC"/>
    <w:rsid w:val="00FB2324"/>
    <w:rsid w:val="00FB2374"/>
    <w:rsid w:val="00FB2F6D"/>
    <w:rsid w:val="00FB305E"/>
    <w:rsid w:val="00FB349F"/>
    <w:rsid w:val="00FB3A66"/>
    <w:rsid w:val="00FB3BC4"/>
    <w:rsid w:val="00FB410A"/>
    <w:rsid w:val="00FB4196"/>
    <w:rsid w:val="00FB4524"/>
    <w:rsid w:val="00FB468B"/>
    <w:rsid w:val="00FB4A2C"/>
    <w:rsid w:val="00FB56EE"/>
    <w:rsid w:val="00FB580C"/>
    <w:rsid w:val="00FB591F"/>
    <w:rsid w:val="00FB59C1"/>
    <w:rsid w:val="00FB61D1"/>
    <w:rsid w:val="00FB636F"/>
    <w:rsid w:val="00FB6370"/>
    <w:rsid w:val="00FB687E"/>
    <w:rsid w:val="00FB6AE6"/>
    <w:rsid w:val="00FB6CEC"/>
    <w:rsid w:val="00FB7289"/>
    <w:rsid w:val="00FB7359"/>
    <w:rsid w:val="00FB73E1"/>
    <w:rsid w:val="00FB7BB0"/>
    <w:rsid w:val="00FC0E13"/>
    <w:rsid w:val="00FC1A5A"/>
    <w:rsid w:val="00FC1B08"/>
    <w:rsid w:val="00FC2345"/>
    <w:rsid w:val="00FC291B"/>
    <w:rsid w:val="00FC2CD9"/>
    <w:rsid w:val="00FC3130"/>
    <w:rsid w:val="00FC34E2"/>
    <w:rsid w:val="00FC3EEF"/>
    <w:rsid w:val="00FC4041"/>
    <w:rsid w:val="00FC419D"/>
    <w:rsid w:val="00FC4896"/>
    <w:rsid w:val="00FC4AFC"/>
    <w:rsid w:val="00FC503C"/>
    <w:rsid w:val="00FC54EC"/>
    <w:rsid w:val="00FC5762"/>
    <w:rsid w:val="00FC57DA"/>
    <w:rsid w:val="00FC59C3"/>
    <w:rsid w:val="00FC5FF1"/>
    <w:rsid w:val="00FC6BBA"/>
    <w:rsid w:val="00FC6E7F"/>
    <w:rsid w:val="00FC75DE"/>
    <w:rsid w:val="00FC77CA"/>
    <w:rsid w:val="00FC7F8B"/>
    <w:rsid w:val="00FD00C7"/>
    <w:rsid w:val="00FD031C"/>
    <w:rsid w:val="00FD06B4"/>
    <w:rsid w:val="00FD09AA"/>
    <w:rsid w:val="00FD1147"/>
    <w:rsid w:val="00FD1159"/>
    <w:rsid w:val="00FD13BC"/>
    <w:rsid w:val="00FD1562"/>
    <w:rsid w:val="00FD157E"/>
    <w:rsid w:val="00FD16B5"/>
    <w:rsid w:val="00FD1D6A"/>
    <w:rsid w:val="00FD1DE5"/>
    <w:rsid w:val="00FD2192"/>
    <w:rsid w:val="00FD22BB"/>
    <w:rsid w:val="00FD28F9"/>
    <w:rsid w:val="00FD303F"/>
    <w:rsid w:val="00FD32D4"/>
    <w:rsid w:val="00FD351D"/>
    <w:rsid w:val="00FD3A5A"/>
    <w:rsid w:val="00FD49F1"/>
    <w:rsid w:val="00FD4FE3"/>
    <w:rsid w:val="00FD5054"/>
    <w:rsid w:val="00FD505F"/>
    <w:rsid w:val="00FD5DC3"/>
    <w:rsid w:val="00FD6B6F"/>
    <w:rsid w:val="00FD6C5C"/>
    <w:rsid w:val="00FD7A02"/>
    <w:rsid w:val="00FD7EF0"/>
    <w:rsid w:val="00FD7F13"/>
    <w:rsid w:val="00FE0469"/>
    <w:rsid w:val="00FE04FA"/>
    <w:rsid w:val="00FE05D2"/>
    <w:rsid w:val="00FE0816"/>
    <w:rsid w:val="00FE09BE"/>
    <w:rsid w:val="00FE0D86"/>
    <w:rsid w:val="00FE0DA5"/>
    <w:rsid w:val="00FE17AC"/>
    <w:rsid w:val="00FE189D"/>
    <w:rsid w:val="00FE190B"/>
    <w:rsid w:val="00FE1DA6"/>
    <w:rsid w:val="00FE1ED6"/>
    <w:rsid w:val="00FE25CF"/>
    <w:rsid w:val="00FE3A24"/>
    <w:rsid w:val="00FE3DA3"/>
    <w:rsid w:val="00FE3F13"/>
    <w:rsid w:val="00FE481B"/>
    <w:rsid w:val="00FE5AB3"/>
    <w:rsid w:val="00FE5C6F"/>
    <w:rsid w:val="00FE5E5B"/>
    <w:rsid w:val="00FE5EF2"/>
    <w:rsid w:val="00FE6210"/>
    <w:rsid w:val="00FE6468"/>
    <w:rsid w:val="00FE6761"/>
    <w:rsid w:val="00FE6787"/>
    <w:rsid w:val="00FE690D"/>
    <w:rsid w:val="00FE6BC6"/>
    <w:rsid w:val="00FE7104"/>
    <w:rsid w:val="00FE7526"/>
    <w:rsid w:val="00FE75E0"/>
    <w:rsid w:val="00FE7625"/>
    <w:rsid w:val="00FE79FC"/>
    <w:rsid w:val="00FE7BCB"/>
    <w:rsid w:val="00FF04F9"/>
    <w:rsid w:val="00FF0819"/>
    <w:rsid w:val="00FF0BAC"/>
    <w:rsid w:val="00FF1292"/>
    <w:rsid w:val="00FF1A29"/>
    <w:rsid w:val="00FF242C"/>
    <w:rsid w:val="00FF2506"/>
    <w:rsid w:val="00FF2510"/>
    <w:rsid w:val="00FF256C"/>
    <w:rsid w:val="00FF2CD9"/>
    <w:rsid w:val="00FF2FE2"/>
    <w:rsid w:val="00FF345E"/>
    <w:rsid w:val="00FF35E1"/>
    <w:rsid w:val="00FF37CB"/>
    <w:rsid w:val="00FF3CBD"/>
    <w:rsid w:val="00FF4514"/>
    <w:rsid w:val="00FF58D2"/>
    <w:rsid w:val="00FF5968"/>
    <w:rsid w:val="00FF5ABC"/>
    <w:rsid w:val="00FF6093"/>
    <w:rsid w:val="00FF6499"/>
    <w:rsid w:val="00FF6818"/>
    <w:rsid w:val="00FF6AF3"/>
    <w:rsid w:val="00FF7378"/>
    <w:rsid w:val="00FF7657"/>
    <w:rsid w:val="00FF7A86"/>
    <w:rsid w:val="00FF7EA4"/>
    <w:rsid w:val="018BBD83"/>
    <w:rsid w:val="02EA8E4F"/>
    <w:rsid w:val="03892E45"/>
    <w:rsid w:val="03A9CA32"/>
    <w:rsid w:val="03F74305"/>
    <w:rsid w:val="043BD22F"/>
    <w:rsid w:val="0617130B"/>
    <w:rsid w:val="0685F038"/>
    <w:rsid w:val="070EC944"/>
    <w:rsid w:val="080978FA"/>
    <w:rsid w:val="09198B55"/>
    <w:rsid w:val="0B550C7D"/>
    <w:rsid w:val="0B603D1C"/>
    <w:rsid w:val="0C7B0609"/>
    <w:rsid w:val="0CC6801E"/>
    <w:rsid w:val="0DEDFC16"/>
    <w:rsid w:val="0E01C46D"/>
    <w:rsid w:val="0E40B5CB"/>
    <w:rsid w:val="10921E24"/>
    <w:rsid w:val="109B3CA8"/>
    <w:rsid w:val="10D2CB1D"/>
    <w:rsid w:val="11BB0F57"/>
    <w:rsid w:val="11D4CCA6"/>
    <w:rsid w:val="12C7BDA4"/>
    <w:rsid w:val="13168C10"/>
    <w:rsid w:val="13B86925"/>
    <w:rsid w:val="13DFD1D5"/>
    <w:rsid w:val="14D0AC73"/>
    <w:rsid w:val="15D5D00B"/>
    <w:rsid w:val="177D3CC1"/>
    <w:rsid w:val="18461DF3"/>
    <w:rsid w:val="184D26AF"/>
    <w:rsid w:val="19B90D2D"/>
    <w:rsid w:val="1AA03AA8"/>
    <w:rsid w:val="1B294E74"/>
    <w:rsid w:val="1C361C46"/>
    <w:rsid w:val="1DFB75F1"/>
    <w:rsid w:val="1E03DD5E"/>
    <w:rsid w:val="1E8C4679"/>
    <w:rsid w:val="1EE02484"/>
    <w:rsid w:val="1FD70B0E"/>
    <w:rsid w:val="209F1A46"/>
    <w:rsid w:val="216960FC"/>
    <w:rsid w:val="21AAC74B"/>
    <w:rsid w:val="235C8041"/>
    <w:rsid w:val="23A9477A"/>
    <w:rsid w:val="24377502"/>
    <w:rsid w:val="24C94E8A"/>
    <w:rsid w:val="28201482"/>
    <w:rsid w:val="29ADD4CF"/>
    <w:rsid w:val="2B0C1ABA"/>
    <w:rsid w:val="2B365BF6"/>
    <w:rsid w:val="2C00F6ED"/>
    <w:rsid w:val="2C0DCC59"/>
    <w:rsid w:val="2C59066C"/>
    <w:rsid w:val="2D02E5FF"/>
    <w:rsid w:val="2E6D6DCC"/>
    <w:rsid w:val="2F9C81C6"/>
    <w:rsid w:val="30133424"/>
    <w:rsid w:val="30136299"/>
    <w:rsid w:val="30516C2C"/>
    <w:rsid w:val="30CF7D5D"/>
    <w:rsid w:val="30F11267"/>
    <w:rsid w:val="326E97E3"/>
    <w:rsid w:val="337D3174"/>
    <w:rsid w:val="3454B51D"/>
    <w:rsid w:val="3457B8DC"/>
    <w:rsid w:val="35BFF640"/>
    <w:rsid w:val="35CE8571"/>
    <w:rsid w:val="3607D397"/>
    <w:rsid w:val="36224E93"/>
    <w:rsid w:val="36B83105"/>
    <w:rsid w:val="36C41CD0"/>
    <w:rsid w:val="383D0559"/>
    <w:rsid w:val="385DCFBB"/>
    <w:rsid w:val="3A08FDAE"/>
    <w:rsid w:val="3A30A257"/>
    <w:rsid w:val="3A74D3AE"/>
    <w:rsid w:val="3B7448DF"/>
    <w:rsid w:val="3D2B094B"/>
    <w:rsid w:val="3D6BF670"/>
    <w:rsid w:val="3D924B80"/>
    <w:rsid w:val="41E526B2"/>
    <w:rsid w:val="42AD414D"/>
    <w:rsid w:val="437C8DA5"/>
    <w:rsid w:val="448680B9"/>
    <w:rsid w:val="48CB5B6D"/>
    <w:rsid w:val="48D8851A"/>
    <w:rsid w:val="4959B097"/>
    <w:rsid w:val="4A17CDA8"/>
    <w:rsid w:val="4AE80298"/>
    <w:rsid w:val="4BCBE352"/>
    <w:rsid w:val="4C6C3BA8"/>
    <w:rsid w:val="4CCAF85E"/>
    <w:rsid w:val="4CF04FB8"/>
    <w:rsid w:val="4CF42A2D"/>
    <w:rsid w:val="4D4F6E6A"/>
    <w:rsid w:val="4E32AE50"/>
    <w:rsid w:val="4E958B2F"/>
    <w:rsid w:val="52B0DA2B"/>
    <w:rsid w:val="52E7144D"/>
    <w:rsid w:val="53208AA0"/>
    <w:rsid w:val="53C65AF4"/>
    <w:rsid w:val="58419425"/>
    <w:rsid w:val="590E4FCC"/>
    <w:rsid w:val="59549FFD"/>
    <w:rsid w:val="5AC8C646"/>
    <w:rsid w:val="5BF70670"/>
    <w:rsid w:val="5BFAB943"/>
    <w:rsid w:val="5C375D52"/>
    <w:rsid w:val="5E521418"/>
    <w:rsid w:val="6356F858"/>
    <w:rsid w:val="64360580"/>
    <w:rsid w:val="645EB805"/>
    <w:rsid w:val="64FD0375"/>
    <w:rsid w:val="67379CD2"/>
    <w:rsid w:val="676CC13F"/>
    <w:rsid w:val="686A7B46"/>
    <w:rsid w:val="688E205F"/>
    <w:rsid w:val="6A4392C9"/>
    <w:rsid w:val="6AE4A7B0"/>
    <w:rsid w:val="6B716FB4"/>
    <w:rsid w:val="6CA73653"/>
    <w:rsid w:val="6D38006E"/>
    <w:rsid w:val="6E8B0D11"/>
    <w:rsid w:val="6F211725"/>
    <w:rsid w:val="6F260107"/>
    <w:rsid w:val="6F8620D1"/>
    <w:rsid w:val="6FFBDD71"/>
    <w:rsid w:val="71907ED8"/>
    <w:rsid w:val="71B78FF7"/>
    <w:rsid w:val="724C34AD"/>
    <w:rsid w:val="72AD500A"/>
    <w:rsid w:val="73E6A29E"/>
    <w:rsid w:val="75B3AA60"/>
    <w:rsid w:val="78C105DB"/>
    <w:rsid w:val="78CBE239"/>
    <w:rsid w:val="79C151F6"/>
    <w:rsid w:val="7BE0C429"/>
    <w:rsid w:val="7C5BFD2A"/>
    <w:rsid w:val="7D74AC3A"/>
    <w:rsid w:val="7F03A39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603665"/>
  <w15:chartTrackingRefBased/>
  <w15:docId w15:val="{1B2EEFE0-A806-454A-9D9F-98EE228B48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1261"/>
  </w:style>
  <w:style w:type="paragraph" w:styleId="Heading1">
    <w:name w:val="heading 1"/>
    <w:basedOn w:val="Normal"/>
    <w:next w:val="Normal"/>
    <w:link w:val="Heading1Char"/>
    <w:uiPriority w:val="9"/>
    <w:qFormat/>
    <w:rsid w:val="00D91261"/>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D91261"/>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D91261"/>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D91261"/>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D91261"/>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D91261"/>
    <w:pPr>
      <w:keepNext/>
      <w:keepLines/>
      <w:spacing w:before="40" w:after="0"/>
      <w:outlineLvl w:val="5"/>
    </w:pPr>
  </w:style>
  <w:style w:type="paragraph" w:styleId="Heading7">
    <w:name w:val="heading 7"/>
    <w:basedOn w:val="Normal"/>
    <w:next w:val="Normal"/>
    <w:link w:val="Heading7Char"/>
    <w:uiPriority w:val="9"/>
    <w:semiHidden/>
    <w:unhideWhenUsed/>
    <w:qFormat/>
    <w:rsid w:val="00D91261"/>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D91261"/>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D91261"/>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204A9"/>
    <w:pPr>
      <w:spacing w:after="240" w:line="240" w:lineRule="auto"/>
    </w:pPr>
  </w:style>
  <w:style w:type="paragraph" w:styleId="ListParagraph">
    <w:name w:val="List Paragraph"/>
    <w:basedOn w:val="Normal"/>
    <w:uiPriority w:val="34"/>
    <w:qFormat/>
    <w:rsid w:val="001F29D7"/>
    <w:pPr>
      <w:ind w:left="720"/>
      <w:contextualSpacing/>
    </w:pPr>
  </w:style>
  <w:style w:type="paragraph" w:styleId="Subtitle">
    <w:name w:val="Subtitle"/>
    <w:basedOn w:val="Normal"/>
    <w:next w:val="Normal"/>
    <w:link w:val="SubtitleChar"/>
    <w:uiPriority w:val="11"/>
    <w:qFormat/>
    <w:rsid w:val="00D91261"/>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D91261"/>
    <w:rPr>
      <w:color w:val="5A5A5A" w:themeColor="text1" w:themeTint="A5"/>
      <w:spacing w:val="15"/>
    </w:rPr>
  </w:style>
  <w:style w:type="character" w:customStyle="1" w:styleId="Heading1Char">
    <w:name w:val="Heading 1 Char"/>
    <w:basedOn w:val="DefaultParagraphFont"/>
    <w:link w:val="Heading1"/>
    <w:uiPriority w:val="9"/>
    <w:rsid w:val="00D91261"/>
    <w:rPr>
      <w:rFonts w:asciiTheme="majorHAnsi" w:eastAsiaTheme="majorEastAsia" w:hAnsiTheme="majorHAnsi" w:cstheme="majorBidi"/>
      <w:color w:val="262626" w:themeColor="text1" w:themeTint="D9"/>
      <w:sz w:val="32"/>
      <w:szCs w:val="32"/>
    </w:rPr>
  </w:style>
  <w:style w:type="paragraph" w:styleId="TOCHeading">
    <w:name w:val="TOC Heading"/>
    <w:basedOn w:val="Heading1"/>
    <w:next w:val="Normal"/>
    <w:uiPriority w:val="39"/>
    <w:unhideWhenUsed/>
    <w:qFormat/>
    <w:rsid w:val="00D91261"/>
    <w:pPr>
      <w:outlineLvl w:val="9"/>
    </w:pPr>
  </w:style>
  <w:style w:type="paragraph" w:styleId="TOC1">
    <w:name w:val="toc 1"/>
    <w:basedOn w:val="Subtitle"/>
    <w:next w:val="NormalIndent"/>
    <w:uiPriority w:val="39"/>
    <w:unhideWhenUsed/>
    <w:rsid w:val="00D42CED"/>
    <w:pPr>
      <w:numPr>
        <w:ilvl w:val="0"/>
      </w:numPr>
      <w:spacing w:before="120" w:after="120"/>
    </w:pPr>
    <w:rPr>
      <w:rFonts w:cstheme="minorHAnsi"/>
      <w:b/>
      <w:bCs/>
      <w:caps/>
      <w:color w:val="auto"/>
      <w:spacing w:val="0"/>
      <w:sz w:val="20"/>
      <w:szCs w:val="20"/>
    </w:rPr>
  </w:style>
  <w:style w:type="paragraph" w:styleId="TOC2">
    <w:name w:val="toc 2"/>
    <w:basedOn w:val="BodyTextIndent"/>
    <w:next w:val="BodyTextIndent"/>
    <w:link w:val="TOC2Char"/>
    <w:autoRedefine/>
    <w:uiPriority w:val="39"/>
    <w:unhideWhenUsed/>
    <w:rsid w:val="00156BA0"/>
    <w:pPr>
      <w:tabs>
        <w:tab w:val="left" w:pos="880"/>
        <w:tab w:val="right" w:leader="dot" w:pos="8897"/>
      </w:tabs>
      <w:spacing w:after="0" w:line="360" w:lineRule="auto"/>
      <w:ind w:left="220"/>
    </w:pPr>
    <w:rPr>
      <w:rFonts w:cstheme="minorHAnsi"/>
      <w:smallCaps/>
      <w:sz w:val="20"/>
      <w:szCs w:val="20"/>
    </w:rPr>
  </w:style>
  <w:style w:type="character" w:styleId="Hyperlink">
    <w:name w:val="Hyperlink"/>
    <w:basedOn w:val="DefaultParagraphFont"/>
    <w:uiPriority w:val="99"/>
    <w:unhideWhenUsed/>
    <w:rsid w:val="00286711"/>
    <w:rPr>
      <w:color w:val="0563C1" w:themeColor="hyperlink"/>
      <w:u w:val="single"/>
    </w:rPr>
  </w:style>
  <w:style w:type="paragraph" w:customStyle="1" w:styleId="HeadingNoToc">
    <w:name w:val="HeadingNoToc"/>
    <w:basedOn w:val="Heading1"/>
    <w:next w:val="Normal"/>
    <w:qFormat/>
    <w:rsid w:val="003B7146"/>
    <w:pPr>
      <w:pageBreakBefore/>
      <w:outlineLvl w:val="9"/>
    </w:pPr>
  </w:style>
  <w:style w:type="character" w:customStyle="1" w:styleId="normaltextrun">
    <w:name w:val="normaltextrun"/>
    <w:basedOn w:val="DefaultParagraphFont"/>
    <w:rsid w:val="002F0876"/>
  </w:style>
  <w:style w:type="character" w:customStyle="1" w:styleId="eop">
    <w:name w:val="eop"/>
    <w:basedOn w:val="DefaultParagraphFont"/>
    <w:rsid w:val="002F0876"/>
  </w:style>
  <w:style w:type="character" w:customStyle="1" w:styleId="Heading2Char">
    <w:name w:val="Heading 2 Char"/>
    <w:basedOn w:val="DefaultParagraphFont"/>
    <w:link w:val="Heading2"/>
    <w:uiPriority w:val="9"/>
    <w:rsid w:val="00D91261"/>
    <w:rPr>
      <w:rFonts w:asciiTheme="majorHAnsi" w:eastAsiaTheme="majorEastAsia" w:hAnsiTheme="majorHAnsi" w:cstheme="majorBidi"/>
      <w:color w:val="262626" w:themeColor="text1" w:themeTint="D9"/>
      <w:sz w:val="28"/>
      <w:szCs w:val="28"/>
    </w:rPr>
  </w:style>
  <w:style w:type="character" w:customStyle="1" w:styleId="highlight-module1p2so">
    <w:name w:val="highlight-module__1p2so"/>
    <w:basedOn w:val="DefaultParagraphFont"/>
    <w:rsid w:val="000948A7"/>
  </w:style>
  <w:style w:type="character" w:styleId="FollowedHyperlink">
    <w:name w:val="FollowedHyperlink"/>
    <w:basedOn w:val="DefaultParagraphFont"/>
    <w:uiPriority w:val="99"/>
    <w:semiHidden/>
    <w:unhideWhenUsed/>
    <w:rsid w:val="00E11542"/>
    <w:rPr>
      <w:color w:val="954F72" w:themeColor="followedHyperlink"/>
      <w:u w:val="single"/>
    </w:rPr>
  </w:style>
  <w:style w:type="paragraph" w:styleId="NormalWeb">
    <w:name w:val="Normal (Web)"/>
    <w:basedOn w:val="Normal"/>
    <w:uiPriority w:val="99"/>
    <w:semiHidden/>
    <w:unhideWhenUsed/>
    <w:rsid w:val="006A4BB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unhideWhenUsed/>
    <w:rsid w:val="001101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1101F5"/>
    <w:rPr>
      <w:rFonts w:ascii="Courier New" w:eastAsia="Times New Roman" w:hAnsi="Courier New" w:cs="Courier New"/>
      <w:sz w:val="20"/>
      <w:szCs w:val="20"/>
      <w:lang w:eastAsia="en-GB"/>
    </w:rPr>
  </w:style>
  <w:style w:type="table" w:styleId="TableGrid">
    <w:name w:val="Table Grid"/>
    <w:basedOn w:val="TableNormal"/>
    <w:uiPriority w:val="39"/>
    <w:rsid w:val="006E53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91261"/>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D91261"/>
    <w:rPr>
      <w:i/>
      <w:iCs/>
    </w:rPr>
  </w:style>
  <w:style w:type="character" w:customStyle="1" w:styleId="Heading5Char">
    <w:name w:val="Heading 5 Char"/>
    <w:basedOn w:val="DefaultParagraphFont"/>
    <w:link w:val="Heading5"/>
    <w:uiPriority w:val="9"/>
    <w:semiHidden/>
    <w:rsid w:val="00D91261"/>
    <w:rPr>
      <w:color w:val="404040" w:themeColor="text1" w:themeTint="BF"/>
    </w:rPr>
  </w:style>
  <w:style w:type="character" w:customStyle="1" w:styleId="Heading6Char">
    <w:name w:val="Heading 6 Char"/>
    <w:basedOn w:val="DefaultParagraphFont"/>
    <w:link w:val="Heading6"/>
    <w:uiPriority w:val="9"/>
    <w:semiHidden/>
    <w:rsid w:val="00D91261"/>
  </w:style>
  <w:style w:type="character" w:customStyle="1" w:styleId="Heading7Char">
    <w:name w:val="Heading 7 Char"/>
    <w:basedOn w:val="DefaultParagraphFont"/>
    <w:link w:val="Heading7"/>
    <w:uiPriority w:val="9"/>
    <w:semiHidden/>
    <w:rsid w:val="00D91261"/>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D91261"/>
    <w:rPr>
      <w:color w:val="262626" w:themeColor="text1" w:themeTint="D9"/>
      <w:sz w:val="21"/>
      <w:szCs w:val="21"/>
    </w:rPr>
  </w:style>
  <w:style w:type="character" w:customStyle="1" w:styleId="Heading9Char">
    <w:name w:val="Heading 9 Char"/>
    <w:basedOn w:val="DefaultParagraphFont"/>
    <w:link w:val="Heading9"/>
    <w:uiPriority w:val="9"/>
    <w:semiHidden/>
    <w:rsid w:val="00D91261"/>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unhideWhenUsed/>
    <w:qFormat/>
    <w:rsid w:val="00D91261"/>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D91261"/>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D91261"/>
    <w:rPr>
      <w:rFonts w:asciiTheme="majorHAnsi" w:eastAsiaTheme="majorEastAsia" w:hAnsiTheme="majorHAnsi" w:cstheme="majorBidi"/>
      <w:spacing w:val="-10"/>
      <w:sz w:val="56"/>
      <w:szCs w:val="56"/>
    </w:rPr>
  </w:style>
  <w:style w:type="character" w:styleId="Strong">
    <w:name w:val="Strong"/>
    <w:basedOn w:val="DefaultParagraphFont"/>
    <w:uiPriority w:val="22"/>
    <w:qFormat/>
    <w:rsid w:val="00D91261"/>
    <w:rPr>
      <w:b/>
      <w:bCs/>
      <w:color w:val="auto"/>
    </w:rPr>
  </w:style>
  <w:style w:type="character" w:styleId="Emphasis">
    <w:name w:val="Emphasis"/>
    <w:basedOn w:val="DefaultParagraphFont"/>
    <w:uiPriority w:val="20"/>
    <w:qFormat/>
    <w:rsid w:val="00D91261"/>
    <w:rPr>
      <w:i/>
      <w:iCs/>
      <w:color w:val="auto"/>
    </w:rPr>
  </w:style>
  <w:style w:type="paragraph" w:styleId="NoSpacing">
    <w:name w:val="No Spacing"/>
    <w:uiPriority w:val="1"/>
    <w:qFormat/>
    <w:rsid w:val="00D91261"/>
    <w:pPr>
      <w:spacing w:after="0" w:line="240" w:lineRule="auto"/>
    </w:pPr>
  </w:style>
  <w:style w:type="paragraph" w:styleId="Quote">
    <w:name w:val="Quote"/>
    <w:basedOn w:val="Normal"/>
    <w:next w:val="Normal"/>
    <w:link w:val="QuoteChar"/>
    <w:uiPriority w:val="29"/>
    <w:qFormat/>
    <w:rsid w:val="00D91261"/>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D91261"/>
    <w:rPr>
      <w:i/>
      <w:iCs/>
      <w:color w:val="404040" w:themeColor="text1" w:themeTint="BF"/>
    </w:rPr>
  </w:style>
  <w:style w:type="paragraph" w:styleId="IntenseQuote">
    <w:name w:val="Intense Quote"/>
    <w:basedOn w:val="Normal"/>
    <w:next w:val="Normal"/>
    <w:link w:val="IntenseQuoteChar"/>
    <w:uiPriority w:val="30"/>
    <w:qFormat/>
    <w:rsid w:val="00D91261"/>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D91261"/>
    <w:rPr>
      <w:i/>
      <w:iCs/>
      <w:color w:val="404040" w:themeColor="text1" w:themeTint="BF"/>
    </w:rPr>
  </w:style>
  <w:style w:type="character" w:styleId="SubtleEmphasis">
    <w:name w:val="Subtle Emphasis"/>
    <w:basedOn w:val="DefaultParagraphFont"/>
    <w:uiPriority w:val="19"/>
    <w:qFormat/>
    <w:rsid w:val="00D91261"/>
    <w:rPr>
      <w:i/>
      <w:iCs/>
      <w:color w:val="404040" w:themeColor="text1" w:themeTint="BF"/>
    </w:rPr>
  </w:style>
  <w:style w:type="character" w:styleId="IntenseEmphasis">
    <w:name w:val="Intense Emphasis"/>
    <w:basedOn w:val="DefaultParagraphFont"/>
    <w:uiPriority w:val="21"/>
    <w:qFormat/>
    <w:rsid w:val="00D91261"/>
    <w:rPr>
      <w:b/>
      <w:bCs/>
      <w:i/>
      <w:iCs/>
      <w:color w:val="auto"/>
    </w:rPr>
  </w:style>
  <w:style w:type="character" w:styleId="SubtleReference">
    <w:name w:val="Subtle Reference"/>
    <w:basedOn w:val="DefaultParagraphFont"/>
    <w:uiPriority w:val="31"/>
    <w:qFormat/>
    <w:rsid w:val="00D91261"/>
    <w:rPr>
      <w:smallCaps/>
      <w:color w:val="404040" w:themeColor="text1" w:themeTint="BF"/>
    </w:rPr>
  </w:style>
  <w:style w:type="character" w:styleId="IntenseReference">
    <w:name w:val="Intense Reference"/>
    <w:basedOn w:val="DefaultParagraphFont"/>
    <w:uiPriority w:val="32"/>
    <w:qFormat/>
    <w:rsid w:val="00D91261"/>
    <w:rPr>
      <w:b/>
      <w:bCs/>
      <w:smallCaps/>
      <w:color w:val="404040" w:themeColor="text1" w:themeTint="BF"/>
      <w:spacing w:val="5"/>
    </w:rPr>
  </w:style>
  <w:style w:type="character" w:styleId="BookTitle">
    <w:name w:val="Book Title"/>
    <w:basedOn w:val="DefaultParagraphFont"/>
    <w:uiPriority w:val="33"/>
    <w:qFormat/>
    <w:rsid w:val="00D91261"/>
    <w:rPr>
      <w:b/>
      <w:bCs/>
      <w:i/>
      <w:iCs/>
      <w:spacing w:val="5"/>
    </w:rPr>
  </w:style>
  <w:style w:type="paragraph" w:styleId="Header">
    <w:name w:val="header"/>
    <w:basedOn w:val="Normal"/>
    <w:link w:val="HeaderChar"/>
    <w:uiPriority w:val="99"/>
    <w:unhideWhenUsed/>
    <w:rsid w:val="007A13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1362"/>
  </w:style>
  <w:style w:type="paragraph" w:styleId="Footer">
    <w:name w:val="footer"/>
    <w:basedOn w:val="Normal"/>
    <w:link w:val="FooterChar"/>
    <w:uiPriority w:val="99"/>
    <w:unhideWhenUsed/>
    <w:rsid w:val="007A13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1362"/>
  </w:style>
  <w:style w:type="paragraph" w:styleId="TOC3">
    <w:name w:val="toc 3"/>
    <w:basedOn w:val="NormalIndent"/>
    <w:next w:val="NormalIndent"/>
    <w:autoRedefine/>
    <w:uiPriority w:val="39"/>
    <w:unhideWhenUsed/>
    <w:rsid w:val="002F1E54"/>
    <w:pPr>
      <w:spacing w:after="0"/>
      <w:ind w:left="440"/>
    </w:pPr>
    <w:rPr>
      <w:rFonts w:cstheme="minorHAnsi"/>
      <w:i/>
      <w:iCs/>
      <w:sz w:val="20"/>
      <w:szCs w:val="20"/>
    </w:rPr>
  </w:style>
  <w:style w:type="character" w:styleId="PlaceholderText">
    <w:name w:val="Placeholder Text"/>
    <w:basedOn w:val="DefaultParagraphFont"/>
    <w:uiPriority w:val="99"/>
    <w:semiHidden/>
    <w:rsid w:val="00070755"/>
    <w:rPr>
      <w:color w:val="808080"/>
    </w:rPr>
  </w:style>
  <w:style w:type="table" w:customStyle="1" w:styleId="Calendar1">
    <w:name w:val="Calendar 1"/>
    <w:basedOn w:val="TableNormal"/>
    <w:uiPriority w:val="99"/>
    <w:qFormat/>
    <w:rsid w:val="00AC1A49"/>
    <w:pPr>
      <w:spacing w:after="0" w:line="240" w:lineRule="auto"/>
    </w:pPr>
    <w:rPr>
      <w:lang w:val="en-U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TOC4">
    <w:name w:val="toc 4"/>
    <w:basedOn w:val="Normal"/>
    <w:next w:val="Normal"/>
    <w:autoRedefine/>
    <w:uiPriority w:val="39"/>
    <w:unhideWhenUsed/>
    <w:rsid w:val="00A63FCF"/>
    <w:pPr>
      <w:spacing w:after="0"/>
      <w:ind w:left="660"/>
    </w:pPr>
    <w:rPr>
      <w:rFonts w:cstheme="minorHAnsi"/>
      <w:sz w:val="18"/>
      <w:szCs w:val="18"/>
    </w:rPr>
  </w:style>
  <w:style w:type="paragraph" w:styleId="TOC5">
    <w:name w:val="toc 5"/>
    <w:basedOn w:val="Normal"/>
    <w:next w:val="Normal"/>
    <w:autoRedefine/>
    <w:uiPriority w:val="39"/>
    <w:unhideWhenUsed/>
    <w:rsid w:val="00A63FCF"/>
    <w:pPr>
      <w:spacing w:after="0"/>
      <w:ind w:left="880"/>
    </w:pPr>
    <w:rPr>
      <w:rFonts w:cstheme="minorHAnsi"/>
      <w:sz w:val="18"/>
      <w:szCs w:val="18"/>
    </w:rPr>
  </w:style>
  <w:style w:type="paragraph" w:styleId="TOC6">
    <w:name w:val="toc 6"/>
    <w:basedOn w:val="Normal"/>
    <w:next w:val="Normal"/>
    <w:autoRedefine/>
    <w:uiPriority w:val="39"/>
    <w:unhideWhenUsed/>
    <w:rsid w:val="00A63FCF"/>
    <w:pPr>
      <w:spacing w:after="0"/>
      <w:ind w:left="1100"/>
    </w:pPr>
    <w:rPr>
      <w:rFonts w:cstheme="minorHAnsi"/>
      <w:sz w:val="18"/>
      <w:szCs w:val="18"/>
    </w:rPr>
  </w:style>
  <w:style w:type="paragraph" w:styleId="TOC7">
    <w:name w:val="toc 7"/>
    <w:basedOn w:val="Normal"/>
    <w:next w:val="Normal"/>
    <w:autoRedefine/>
    <w:uiPriority w:val="39"/>
    <w:unhideWhenUsed/>
    <w:rsid w:val="00A63FCF"/>
    <w:pPr>
      <w:spacing w:after="0"/>
      <w:ind w:left="1320"/>
    </w:pPr>
    <w:rPr>
      <w:rFonts w:cstheme="minorHAnsi"/>
      <w:sz w:val="18"/>
      <w:szCs w:val="18"/>
    </w:rPr>
  </w:style>
  <w:style w:type="paragraph" w:styleId="TOC8">
    <w:name w:val="toc 8"/>
    <w:basedOn w:val="Normal"/>
    <w:next w:val="Normal"/>
    <w:autoRedefine/>
    <w:uiPriority w:val="39"/>
    <w:unhideWhenUsed/>
    <w:rsid w:val="00A63FCF"/>
    <w:pPr>
      <w:spacing w:after="0"/>
      <w:ind w:left="1540"/>
    </w:pPr>
    <w:rPr>
      <w:rFonts w:cstheme="minorHAnsi"/>
      <w:sz w:val="18"/>
      <w:szCs w:val="18"/>
    </w:rPr>
  </w:style>
  <w:style w:type="paragraph" w:styleId="TOC9">
    <w:name w:val="toc 9"/>
    <w:basedOn w:val="Normal"/>
    <w:next w:val="Normal"/>
    <w:autoRedefine/>
    <w:uiPriority w:val="39"/>
    <w:unhideWhenUsed/>
    <w:rsid w:val="00A63FCF"/>
    <w:pPr>
      <w:spacing w:after="0"/>
      <w:ind w:left="1760"/>
    </w:pPr>
    <w:rPr>
      <w:rFonts w:cstheme="minorHAnsi"/>
      <w:sz w:val="18"/>
      <w:szCs w:val="18"/>
    </w:rPr>
  </w:style>
  <w:style w:type="paragraph" w:styleId="NormalIndent">
    <w:name w:val="Normal Indent"/>
    <w:basedOn w:val="Normal"/>
    <w:link w:val="NormalIndentChar"/>
    <w:uiPriority w:val="99"/>
    <w:semiHidden/>
    <w:unhideWhenUsed/>
    <w:rsid w:val="00391AA2"/>
    <w:pPr>
      <w:ind w:left="720"/>
    </w:pPr>
  </w:style>
  <w:style w:type="paragraph" w:styleId="BodyTextIndent">
    <w:name w:val="Body Text Indent"/>
    <w:basedOn w:val="Normal"/>
    <w:link w:val="BodyTextIndentChar"/>
    <w:uiPriority w:val="99"/>
    <w:unhideWhenUsed/>
    <w:rsid w:val="00087E3F"/>
    <w:pPr>
      <w:spacing w:after="120"/>
      <w:ind w:left="283"/>
    </w:pPr>
  </w:style>
  <w:style w:type="character" w:customStyle="1" w:styleId="BodyTextIndentChar">
    <w:name w:val="Body Text Indent Char"/>
    <w:basedOn w:val="DefaultParagraphFont"/>
    <w:link w:val="BodyTextIndent"/>
    <w:uiPriority w:val="99"/>
    <w:rsid w:val="00087E3F"/>
  </w:style>
  <w:style w:type="paragraph" w:customStyle="1" w:styleId="Style2">
    <w:name w:val="Style2"/>
    <w:basedOn w:val="TOC2"/>
    <w:link w:val="Style2Char"/>
    <w:qFormat/>
    <w:rsid w:val="00924C9C"/>
    <w:rPr>
      <w:noProof/>
    </w:rPr>
  </w:style>
  <w:style w:type="character" w:styleId="LineNumber">
    <w:name w:val="line number"/>
    <w:basedOn w:val="DefaultParagraphFont"/>
    <w:uiPriority w:val="99"/>
    <w:semiHidden/>
    <w:unhideWhenUsed/>
    <w:rsid w:val="00B052D1"/>
  </w:style>
  <w:style w:type="character" w:customStyle="1" w:styleId="NormalIndentChar">
    <w:name w:val="Normal Indent Char"/>
    <w:basedOn w:val="DefaultParagraphFont"/>
    <w:link w:val="NormalIndent"/>
    <w:uiPriority w:val="99"/>
    <w:semiHidden/>
    <w:rsid w:val="00924C9C"/>
  </w:style>
  <w:style w:type="character" w:customStyle="1" w:styleId="TOC2Char">
    <w:name w:val="TOC 2 Char"/>
    <w:basedOn w:val="NormalIndentChar"/>
    <w:link w:val="TOC2"/>
    <w:uiPriority w:val="39"/>
    <w:rsid w:val="00156BA0"/>
    <w:rPr>
      <w:rFonts w:cstheme="minorHAnsi"/>
      <w:smallCaps/>
      <w:sz w:val="20"/>
      <w:szCs w:val="20"/>
    </w:rPr>
  </w:style>
  <w:style w:type="character" w:customStyle="1" w:styleId="Style2Char">
    <w:name w:val="Style2 Char"/>
    <w:basedOn w:val="TOC2Char"/>
    <w:link w:val="Style2"/>
    <w:rsid w:val="00924C9C"/>
    <w:rPr>
      <w:rFonts w:cstheme="minorHAnsi"/>
      <w:smallCaps/>
      <w:noProof/>
      <w:sz w:val="20"/>
      <w:szCs w:val="20"/>
    </w:rPr>
  </w:style>
  <w:style w:type="paragraph" w:styleId="TableofFigures">
    <w:name w:val="table of figures"/>
    <w:aliases w:val="List of Equations"/>
    <w:basedOn w:val="Normal"/>
    <w:next w:val="Normal"/>
    <w:uiPriority w:val="99"/>
    <w:unhideWhenUsed/>
    <w:rsid w:val="002726B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968157">
      <w:bodyDiv w:val="1"/>
      <w:marLeft w:val="0"/>
      <w:marRight w:val="0"/>
      <w:marTop w:val="0"/>
      <w:marBottom w:val="0"/>
      <w:divBdr>
        <w:top w:val="none" w:sz="0" w:space="0" w:color="auto"/>
        <w:left w:val="none" w:sz="0" w:space="0" w:color="auto"/>
        <w:bottom w:val="none" w:sz="0" w:space="0" w:color="auto"/>
        <w:right w:val="none" w:sz="0" w:space="0" w:color="auto"/>
      </w:divBdr>
    </w:div>
    <w:div w:id="79760296">
      <w:bodyDiv w:val="1"/>
      <w:marLeft w:val="0"/>
      <w:marRight w:val="0"/>
      <w:marTop w:val="0"/>
      <w:marBottom w:val="0"/>
      <w:divBdr>
        <w:top w:val="none" w:sz="0" w:space="0" w:color="auto"/>
        <w:left w:val="none" w:sz="0" w:space="0" w:color="auto"/>
        <w:bottom w:val="none" w:sz="0" w:space="0" w:color="auto"/>
        <w:right w:val="none" w:sz="0" w:space="0" w:color="auto"/>
      </w:divBdr>
    </w:div>
    <w:div w:id="210725893">
      <w:bodyDiv w:val="1"/>
      <w:marLeft w:val="0"/>
      <w:marRight w:val="0"/>
      <w:marTop w:val="0"/>
      <w:marBottom w:val="0"/>
      <w:divBdr>
        <w:top w:val="none" w:sz="0" w:space="0" w:color="auto"/>
        <w:left w:val="none" w:sz="0" w:space="0" w:color="auto"/>
        <w:bottom w:val="none" w:sz="0" w:space="0" w:color="auto"/>
        <w:right w:val="none" w:sz="0" w:space="0" w:color="auto"/>
      </w:divBdr>
      <w:divsChild>
        <w:div w:id="3241245">
          <w:marLeft w:val="274"/>
          <w:marRight w:val="0"/>
          <w:marTop w:val="0"/>
          <w:marBottom w:val="0"/>
          <w:divBdr>
            <w:top w:val="none" w:sz="0" w:space="0" w:color="auto"/>
            <w:left w:val="none" w:sz="0" w:space="0" w:color="auto"/>
            <w:bottom w:val="none" w:sz="0" w:space="0" w:color="auto"/>
            <w:right w:val="none" w:sz="0" w:space="0" w:color="auto"/>
          </w:divBdr>
        </w:div>
        <w:div w:id="365101751">
          <w:marLeft w:val="274"/>
          <w:marRight w:val="0"/>
          <w:marTop w:val="0"/>
          <w:marBottom w:val="0"/>
          <w:divBdr>
            <w:top w:val="none" w:sz="0" w:space="0" w:color="auto"/>
            <w:left w:val="none" w:sz="0" w:space="0" w:color="auto"/>
            <w:bottom w:val="none" w:sz="0" w:space="0" w:color="auto"/>
            <w:right w:val="none" w:sz="0" w:space="0" w:color="auto"/>
          </w:divBdr>
        </w:div>
        <w:div w:id="1584336530">
          <w:marLeft w:val="274"/>
          <w:marRight w:val="0"/>
          <w:marTop w:val="0"/>
          <w:marBottom w:val="0"/>
          <w:divBdr>
            <w:top w:val="none" w:sz="0" w:space="0" w:color="auto"/>
            <w:left w:val="none" w:sz="0" w:space="0" w:color="auto"/>
            <w:bottom w:val="none" w:sz="0" w:space="0" w:color="auto"/>
            <w:right w:val="none" w:sz="0" w:space="0" w:color="auto"/>
          </w:divBdr>
        </w:div>
        <w:div w:id="2116289457">
          <w:marLeft w:val="274"/>
          <w:marRight w:val="0"/>
          <w:marTop w:val="0"/>
          <w:marBottom w:val="0"/>
          <w:divBdr>
            <w:top w:val="none" w:sz="0" w:space="0" w:color="auto"/>
            <w:left w:val="none" w:sz="0" w:space="0" w:color="auto"/>
            <w:bottom w:val="none" w:sz="0" w:space="0" w:color="auto"/>
            <w:right w:val="none" w:sz="0" w:space="0" w:color="auto"/>
          </w:divBdr>
        </w:div>
      </w:divsChild>
    </w:div>
    <w:div w:id="298002314">
      <w:bodyDiv w:val="1"/>
      <w:marLeft w:val="0"/>
      <w:marRight w:val="0"/>
      <w:marTop w:val="0"/>
      <w:marBottom w:val="0"/>
      <w:divBdr>
        <w:top w:val="none" w:sz="0" w:space="0" w:color="auto"/>
        <w:left w:val="none" w:sz="0" w:space="0" w:color="auto"/>
        <w:bottom w:val="none" w:sz="0" w:space="0" w:color="auto"/>
        <w:right w:val="none" w:sz="0" w:space="0" w:color="auto"/>
      </w:divBdr>
    </w:div>
    <w:div w:id="673534231">
      <w:bodyDiv w:val="1"/>
      <w:marLeft w:val="0"/>
      <w:marRight w:val="0"/>
      <w:marTop w:val="0"/>
      <w:marBottom w:val="0"/>
      <w:divBdr>
        <w:top w:val="none" w:sz="0" w:space="0" w:color="auto"/>
        <w:left w:val="none" w:sz="0" w:space="0" w:color="auto"/>
        <w:bottom w:val="none" w:sz="0" w:space="0" w:color="auto"/>
        <w:right w:val="none" w:sz="0" w:space="0" w:color="auto"/>
      </w:divBdr>
      <w:divsChild>
        <w:div w:id="2106881667">
          <w:marLeft w:val="0"/>
          <w:marRight w:val="0"/>
          <w:marTop w:val="0"/>
          <w:marBottom w:val="0"/>
          <w:divBdr>
            <w:top w:val="none" w:sz="0" w:space="0" w:color="auto"/>
            <w:left w:val="none" w:sz="0" w:space="0" w:color="auto"/>
            <w:bottom w:val="none" w:sz="0" w:space="0" w:color="auto"/>
            <w:right w:val="none" w:sz="0" w:space="0" w:color="auto"/>
          </w:divBdr>
          <w:divsChild>
            <w:div w:id="106838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329890">
      <w:bodyDiv w:val="1"/>
      <w:marLeft w:val="0"/>
      <w:marRight w:val="0"/>
      <w:marTop w:val="0"/>
      <w:marBottom w:val="0"/>
      <w:divBdr>
        <w:top w:val="none" w:sz="0" w:space="0" w:color="auto"/>
        <w:left w:val="none" w:sz="0" w:space="0" w:color="auto"/>
        <w:bottom w:val="none" w:sz="0" w:space="0" w:color="auto"/>
        <w:right w:val="none" w:sz="0" w:space="0" w:color="auto"/>
      </w:divBdr>
    </w:div>
    <w:div w:id="853418021">
      <w:bodyDiv w:val="1"/>
      <w:marLeft w:val="0"/>
      <w:marRight w:val="0"/>
      <w:marTop w:val="0"/>
      <w:marBottom w:val="0"/>
      <w:divBdr>
        <w:top w:val="none" w:sz="0" w:space="0" w:color="auto"/>
        <w:left w:val="none" w:sz="0" w:space="0" w:color="auto"/>
        <w:bottom w:val="none" w:sz="0" w:space="0" w:color="auto"/>
        <w:right w:val="none" w:sz="0" w:space="0" w:color="auto"/>
      </w:divBdr>
    </w:div>
    <w:div w:id="858198290">
      <w:bodyDiv w:val="1"/>
      <w:marLeft w:val="0"/>
      <w:marRight w:val="0"/>
      <w:marTop w:val="0"/>
      <w:marBottom w:val="0"/>
      <w:divBdr>
        <w:top w:val="none" w:sz="0" w:space="0" w:color="auto"/>
        <w:left w:val="none" w:sz="0" w:space="0" w:color="auto"/>
        <w:bottom w:val="none" w:sz="0" w:space="0" w:color="auto"/>
        <w:right w:val="none" w:sz="0" w:space="0" w:color="auto"/>
      </w:divBdr>
    </w:div>
    <w:div w:id="886064023">
      <w:bodyDiv w:val="1"/>
      <w:marLeft w:val="0"/>
      <w:marRight w:val="0"/>
      <w:marTop w:val="0"/>
      <w:marBottom w:val="0"/>
      <w:divBdr>
        <w:top w:val="none" w:sz="0" w:space="0" w:color="auto"/>
        <w:left w:val="none" w:sz="0" w:space="0" w:color="auto"/>
        <w:bottom w:val="none" w:sz="0" w:space="0" w:color="auto"/>
        <w:right w:val="none" w:sz="0" w:space="0" w:color="auto"/>
      </w:divBdr>
    </w:div>
    <w:div w:id="1175534281">
      <w:bodyDiv w:val="1"/>
      <w:marLeft w:val="0"/>
      <w:marRight w:val="0"/>
      <w:marTop w:val="0"/>
      <w:marBottom w:val="0"/>
      <w:divBdr>
        <w:top w:val="none" w:sz="0" w:space="0" w:color="auto"/>
        <w:left w:val="none" w:sz="0" w:space="0" w:color="auto"/>
        <w:bottom w:val="none" w:sz="0" w:space="0" w:color="auto"/>
        <w:right w:val="none" w:sz="0" w:space="0" w:color="auto"/>
      </w:divBdr>
    </w:div>
    <w:div w:id="1320109455">
      <w:bodyDiv w:val="1"/>
      <w:marLeft w:val="0"/>
      <w:marRight w:val="0"/>
      <w:marTop w:val="0"/>
      <w:marBottom w:val="0"/>
      <w:divBdr>
        <w:top w:val="none" w:sz="0" w:space="0" w:color="auto"/>
        <w:left w:val="none" w:sz="0" w:space="0" w:color="auto"/>
        <w:bottom w:val="none" w:sz="0" w:space="0" w:color="auto"/>
        <w:right w:val="none" w:sz="0" w:space="0" w:color="auto"/>
      </w:divBdr>
    </w:div>
    <w:div w:id="1379429594">
      <w:bodyDiv w:val="1"/>
      <w:marLeft w:val="0"/>
      <w:marRight w:val="0"/>
      <w:marTop w:val="0"/>
      <w:marBottom w:val="0"/>
      <w:divBdr>
        <w:top w:val="none" w:sz="0" w:space="0" w:color="auto"/>
        <w:left w:val="none" w:sz="0" w:space="0" w:color="auto"/>
        <w:bottom w:val="none" w:sz="0" w:space="0" w:color="auto"/>
        <w:right w:val="none" w:sz="0" w:space="0" w:color="auto"/>
      </w:divBdr>
      <w:divsChild>
        <w:div w:id="181482934">
          <w:marLeft w:val="274"/>
          <w:marRight w:val="0"/>
          <w:marTop w:val="0"/>
          <w:marBottom w:val="0"/>
          <w:divBdr>
            <w:top w:val="none" w:sz="0" w:space="0" w:color="auto"/>
            <w:left w:val="none" w:sz="0" w:space="0" w:color="auto"/>
            <w:bottom w:val="none" w:sz="0" w:space="0" w:color="auto"/>
            <w:right w:val="none" w:sz="0" w:space="0" w:color="auto"/>
          </w:divBdr>
        </w:div>
        <w:div w:id="185563407">
          <w:marLeft w:val="274"/>
          <w:marRight w:val="0"/>
          <w:marTop w:val="0"/>
          <w:marBottom w:val="0"/>
          <w:divBdr>
            <w:top w:val="none" w:sz="0" w:space="0" w:color="auto"/>
            <w:left w:val="none" w:sz="0" w:space="0" w:color="auto"/>
            <w:bottom w:val="none" w:sz="0" w:space="0" w:color="auto"/>
            <w:right w:val="none" w:sz="0" w:space="0" w:color="auto"/>
          </w:divBdr>
        </w:div>
        <w:div w:id="1208375861">
          <w:marLeft w:val="274"/>
          <w:marRight w:val="0"/>
          <w:marTop w:val="0"/>
          <w:marBottom w:val="0"/>
          <w:divBdr>
            <w:top w:val="none" w:sz="0" w:space="0" w:color="auto"/>
            <w:left w:val="none" w:sz="0" w:space="0" w:color="auto"/>
            <w:bottom w:val="none" w:sz="0" w:space="0" w:color="auto"/>
            <w:right w:val="none" w:sz="0" w:space="0" w:color="auto"/>
          </w:divBdr>
        </w:div>
        <w:div w:id="1772435856">
          <w:marLeft w:val="274"/>
          <w:marRight w:val="0"/>
          <w:marTop w:val="0"/>
          <w:marBottom w:val="0"/>
          <w:divBdr>
            <w:top w:val="none" w:sz="0" w:space="0" w:color="auto"/>
            <w:left w:val="none" w:sz="0" w:space="0" w:color="auto"/>
            <w:bottom w:val="none" w:sz="0" w:space="0" w:color="auto"/>
            <w:right w:val="none" w:sz="0" w:space="0" w:color="auto"/>
          </w:divBdr>
        </w:div>
      </w:divsChild>
    </w:div>
    <w:div w:id="1381436347">
      <w:bodyDiv w:val="1"/>
      <w:marLeft w:val="0"/>
      <w:marRight w:val="0"/>
      <w:marTop w:val="0"/>
      <w:marBottom w:val="0"/>
      <w:divBdr>
        <w:top w:val="none" w:sz="0" w:space="0" w:color="auto"/>
        <w:left w:val="none" w:sz="0" w:space="0" w:color="auto"/>
        <w:bottom w:val="none" w:sz="0" w:space="0" w:color="auto"/>
        <w:right w:val="none" w:sz="0" w:space="0" w:color="auto"/>
      </w:divBdr>
    </w:div>
    <w:div w:id="1439831181">
      <w:bodyDiv w:val="1"/>
      <w:marLeft w:val="0"/>
      <w:marRight w:val="0"/>
      <w:marTop w:val="0"/>
      <w:marBottom w:val="0"/>
      <w:divBdr>
        <w:top w:val="none" w:sz="0" w:space="0" w:color="auto"/>
        <w:left w:val="none" w:sz="0" w:space="0" w:color="auto"/>
        <w:bottom w:val="none" w:sz="0" w:space="0" w:color="auto"/>
        <w:right w:val="none" w:sz="0" w:space="0" w:color="auto"/>
      </w:divBdr>
    </w:div>
    <w:div w:id="1647319944">
      <w:bodyDiv w:val="1"/>
      <w:marLeft w:val="0"/>
      <w:marRight w:val="0"/>
      <w:marTop w:val="0"/>
      <w:marBottom w:val="0"/>
      <w:divBdr>
        <w:top w:val="none" w:sz="0" w:space="0" w:color="auto"/>
        <w:left w:val="none" w:sz="0" w:space="0" w:color="auto"/>
        <w:bottom w:val="none" w:sz="0" w:space="0" w:color="auto"/>
        <w:right w:val="none" w:sz="0" w:space="0" w:color="auto"/>
      </w:divBdr>
    </w:div>
    <w:div w:id="1688405121">
      <w:bodyDiv w:val="1"/>
      <w:marLeft w:val="0"/>
      <w:marRight w:val="0"/>
      <w:marTop w:val="0"/>
      <w:marBottom w:val="0"/>
      <w:divBdr>
        <w:top w:val="none" w:sz="0" w:space="0" w:color="auto"/>
        <w:left w:val="none" w:sz="0" w:space="0" w:color="auto"/>
        <w:bottom w:val="none" w:sz="0" w:space="0" w:color="auto"/>
        <w:right w:val="none" w:sz="0" w:space="0" w:color="auto"/>
      </w:divBdr>
      <w:divsChild>
        <w:div w:id="2629033">
          <w:marLeft w:val="0"/>
          <w:marRight w:val="0"/>
          <w:marTop w:val="0"/>
          <w:marBottom w:val="0"/>
          <w:divBdr>
            <w:top w:val="single" w:sz="2" w:space="0" w:color="E2E8F0"/>
            <w:left w:val="single" w:sz="2" w:space="0" w:color="E2E8F0"/>
            <w:bottom w:val="single" w:sz="2" w:space="0" w:color="E2E8F0"/>
            <w:right w:val="single" w:sz="2" w:space="0" w:color="E2E8F0"/>
          </w:divBdr>
        </w:div>
        <w:div w:id="37584125">
          <w:marLeft w:val="0"/>
          <w:marRight w:val="0"/>
          <w:marTop w:val="0"/>
          <w:marBottom w:val="0"/>
          <w:divBdr>
            <w:top w:val="single" w:sz="2" w:space="0" w:color="E2E8F0"/>
            <w:left w:val="single" w:sz="2" w:space="0" w:color="E2E8F0"/>
            <w:bottom w:val="single" w:sz="2" w:space="0" w:color="E2E8F0"/>
            <w:right w:val="single" w:sz="2" w:space="0" w:color="E2E8F0"/>
          </w:divBdr>
        </w:div>
        <w:div w:id="58287795">
          <w:marLeft w:val="0"/>
          <w:marRight w:val="0"/>
          <w:marTop w:val="0"/>
          <w:marBottom w:val="0"/>
          <w:divBdr>
            <w:top w:val="single" w:sz="2" w:space="0" w:color="E2E8F0"/>
            <w:left w:val="single" w:sz="2" w:space="0" w:color="E2E8F0"/>
            <w:bottom w:val="single" w:sz="2" w:space="0" w:color="E2E8F0"/>
            <w:right w:val="single" w:sz="2" w:space="0" w:color="E2E8F0"/>
          </w:divBdr>
        </w:div>
        <w:div w:id="390233396">
          <w:marLeft w:val="0"/>
          <w:marRight w:val="0"/>
          <w:marTop w:val="0"/>
          <w:marBottom w:val="0"/>
          <w:divBdr>
            <w:top w:val="single" w:sz="2" w:space="0" w:color="E2E8F0"/>
            <w:left w:val="single" w:sz="2" w:space="0" w:color="E2E8F0"/>
            <w:bottom w:val="single" w:sz="2" w:space="0" w:color="E2E8F0"/>
            <w:right w:val="single" w:sz="2" w:space="0" w:color="E2E8F0"/>
          </w:divBdr>
        </w:div>
        <w:div w:id="810829028">
          <w:marLeft w:val="0"/>
          <w:marRight w:val="0"/>
          <w:marTop w:val="0"/>
          <w:marBottom w:val="0"/>
          <w:divBdr>
            <w:top w:val="single" w:sz="2" w:space="0" w:color="E2E8F0"/>
            <w:left w:val="single" w:sz="2" w:space="0" w:color="E2E8F0"/>
            <w:bottom w:val="single" w:sz="2" w:space="0" w:color="E2E8F0"/>
            <w:right w:val="single" w:sz="2" w:space="0" w:color="E2E8F0"/>
          </w:divBdr>
        </w:div>
        <w:div w:id="1219130129">
          <w:marLeft w:val="0"/>
          <w:marRight w:val="0"/>
          <w:marTop w:val="0"/>
          <w:marBottom w:val="0"/>
          <w:divBdr>
            <w:top w:val="single" w:sz="2" w:space="0" w:color="E2E8F0"/>
            <w:left w:val="single" w:sz="2" w:space="0" w:color="E2E8F0"/>
            <w:bottom w:val="single" w:sz="2" w:space="0" w:color="E2E8F0"/>
            <w:right w:val="single" w:sz="2" w:space="0" w:color="E2E8F0"/>
          </w:divBdr>
        </w:div>
        <w:div w:id="1660497056">
          <w:marLeft w:val="0"/>
          <w:marRight w:val="0"/>
          <w:marTop w:val="0"/>
          <w:marBottom w:val="0"/>
          <w:divBdr>
            <w:top w:val="single" w:sz="2" w:space="0" w:color="E2E8F0"/>
            <w:left w:val="single" w:sz="2" w:space="0" w:color="E2E8F0"/>
            <w:bottom w:val="single" w:sz="2" w:space="0" w:color="E2E8F0"/>
            <w:right w:val="single" w:sz="2" w:space="0" w:color="E2E8F0"/>
          </w:divBdr>
        </w:div>
        <w:div w:id="1753698734">
          <w:marLeft w:val="0"/>
          <w:marRight w:val="0"/>
          <w:marTop w:val="0"/>
          <w:marBottom w:val="0"/>
          <w:divBdr>
            <w:top w:val="single" w:sz="2" w:space="0" w:color="E2E8F0"/>
            <w:left w:val="single" w:sz="2" w:space="0" w:color="E2E8F0"/>
            <w:bottom w:val="single" w:sz="2" w:space="0" w:color="E2E8F0"/>
            <w:right w:val="single" w:sz="2" w:space="0" w:color="E2E8F0"/>
          </w:divBdr>
        </w:div>
        <w:div w:id="2112821295">
          <w:marLeft w:val="0"/>
          <w:marRight w:val="0"/>
          <w:marTop w:val="0"/>
          <w:marBottom w:val="0"/>
          <w:divBdr>
            <w:top w:val="single" w:sz="2" w:space="0" w:color="E2E8F0"/>
            <w:left w:val="single" w:sz="2" w:space="0" w:color="E2E8F0"/>
            <w:bottom w:val="single" w:sz="2" w:space="0" w:color="E2E8F0"/>
            <w:right w:val="single" w:sz="2" w:space="0" w:color="E2E8F0"/>
          </w:divBdr>
        </w:div>
        <w:div w:id="2122456847">
          <w:marLeft w:val="0"/>
          <w:marRight w:val="0"/>
          <w:marTop w:val="0"/>
          <w:marBottom w:val="0"/>
          <w:divBdr>
            <w:top w:val="single" w:sz="2" w:space="0" w:color="E2E8F0"/>
            <w:left w:val="single" w:sz="2" w:space="0" w:color="E2E8F0"/>
            <w:bottom w:val="single" w:sz="2" w:space="0" w:color="E2E8F0"/>
            <w:right w:val="single" w:sz="2" w:space="0" w:color="E2E8F0"/>
          </w:divBdr>
        </w:div>
      </w:divsChild>
    </w:div>
    <w:div w:id="1698383128">
      <w:bodyDiv w:val="1"/>
      <w:marLeft w:val="0"/>
      <w:marRight w:val="0"/>
      <w:marTop w:val="0"/>
      <w:marBottom w:val="0"/>
      <w:divBdr>
        <w:top w:val="none" w:sz="0" w:space="0" w:color="auto"/>
        <w:left w:val="none" w:sz="0" w:space="0" w:color="auto"/>
        <w:bottom w:val="none" w:sz="0" w:space="0" w:color="auto"/>
        <w:right w:val="none" w:sz="0" w:space="0" w:color="auto"/>
      </w:divBdr>
    </w:div>
    <w:div w:id="1817642091">
      <w:bodyDiv w:val="1"/>
      <w:marLeft w:val="0"/>
      <w:marRight w:val="0"/>
      <w:marTop w:val="0"/>
      <w:marBottom w:val="0"/>
      <w:divBdr>
        <w:top w:val="none" w:sz="0" w:space="0" w:color="auto"/>
        <w:left w:val="none" w:sz="0" w:space="0" w:color="auto"/>
        <w:bottom w:val="none" w:sz="0" w:space="0" w:color="auto"/>
        <w:right w:val="none" w:sz="0" w:space="0" w:color="auto"/>
      </w:divBdr>
    </w:div>
    <w:div w:id="2024045555">
      <w:bodyDiv w:val="1"/>
      <w:marLeft w:val="0"/>
      <w:marRight w:val="0"/>
      <w:marTop w:val="0"/>
      <w:marBottom w:val="0"/>
      <w:divBdr>
        <w:top w:val="none" w:sz="0" w:space="0" w:color="auto"/>
        <w:left w:val="none" w:sz="0" w:space="0" w:color="auto"/>
        <w:bottom w:val="none" w:sz="0" w:space="0" w:color="auto"/>
        <w:right w:val="none" w:sz="0" w:space="0" w:color="auto"/>
      </w:divBdr>
    </w:div>
    <w:div w:id="2110420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svg"/><Relationship Id="rId26" Type="http://schemas.openxmlformats.org/officeDocument/2006/relationships/image" Target="media/image8.png"/><Relationship Id="rId39" Type="http://schemas.openxmlformats.org/officeDocument/2006/relationships/image" Target="media/image15.png"/><Relationship Id="rId21" Type="http://schemas.openxmlformats.org/officeDocument/2006/relationships/image" Target="media/image5.png"/><Relationship Id="rId34" Type="http://schemas.microsoft.com/office/2007/relationships/hdphoto" Target="media/hdphoto7.wdp"/><Relationship Id="rId42" Type="http://schemas.microsoft.com/office/2007/relationships/hdphoto" Target="media/hdphoto11.wdp"/><Relationship Id="rId47" Type="http://schemas.openxmlformats.org/officeDocument/2006/relationships/image" Target="media/image21.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1" Type="http://schemas.openxmlformats.org/officeDocument/2006/relationships/footer" Target="footer1.xml"/><Relationship Id="rId24" Type="http://schemas.openxmlformats.org/officeDocument/2006/relationships/image" Target="media/image7.png"/><Relationship Id="rId32" Type="http://schemas.microsoft.com/office/2007/relationships/hdphoto" Target="media/hdphoto6.wdp"/><Relationship Id="rId37" Type="http://schemas.openxmlformats.org/officeDocument/2006/relationships/image" Target="media/image14.png"/><Relationship Id="rId40" Type="http://schemas.microsoft.com/office/2007/relationships/hdphoto" Target="media/hdphoto10.wdp"/><Relationship Id="rId45"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header" Target="header4.xml"/><Relationship Id="rId23" Type="http://schemas.microsoft.com/office/2007/relationships/hdphoto" Target="media/hdphoto2.wdp"/><Relationship Id="rId28" Type="http://schemas.microsoft.com/office/2007/relationships/hdphoto" Target="media/hdphoto4.wdp"/><Relationship Id="rId36" Type="http://schemas.microsoft.com/office/2007/relationships/hdphoto" Target="media/hdphoto8.wdp"/><Relationship Id="rId49" Type="http://schemas.openxmlformats.org/officeDocument/2006/relationships/footer" Target="footer5.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1.png"/><Relationship Id="rId44" Type="http://schemas.openxmlformats.org/officeDocument/2006/relationships/image" Target="media/image18.png"/><Relationship Id="rId52" Type="http://schemas.microsoft.com/office/2020/10/relationships/intelligence" Target="intelligence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9.png"/><Relationship Id="rId30" Type="http://schemas.microsoft.com/office/2007/relationships/hdphoto" Target="media/hdphoto5.wdp"/><Relationship Id="rId35" Type="http://schemas.openxmlformats.org/officeDocument/2006/relationships/image" Target="media/image13.png"/><Relationship Id="rId43" Type="http://schemas.openxmlformats.org/officeDocument/2006/relationships/image" Target="media/image17.png"/><Relationship Id="rId48" Type="http://schemas.openxmlformats.org/officeDocument/2006/relationships/header" Target="header5.xml"/><Relationship Id="rId8" Type="http://schemas.openxmlformats.org/officeDocument/2006/relationships/image" Target="media/image1.emf"/><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microsoft.com/office/2007/relationships/hdphoto" Target="media/hdphoto3.wdp"/><Relationship Id="rId33" Type="http://schemas.openxmlformats.org/officeDocument/2006/relationships/image" Target="media/image12.png"/><Relationship Id="rId38" Type="http://schemas.microsoft.com/office/2007/relationships/hdphoto" Target="media/hdphoto9.wdp"/><Relationship Id="rId46" Type="http://schemas.openxmlformats.org/officeDocument/2006/relationships/image" Target="media/image20.png"/><Relationship Id="rId20" Type="http://schemas.microsoft.com/office/2007/relationships/hdphoto" Target="media/hdphoto1.wdp"/><Relationship Id="rId41"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ustom 1">
      <a:majorFont>
        <a:latin typeface="Calibri Light"/>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236453A-FDA1-4796-8C3C-657F996B9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71</Pages>
  <Words>54814</Words>
  <Characters>312443</Characters>
  <Application>Microsoft Office Word</Application>
  <DocSecurity>0</DocSecurity>
  <Lines>2603</Lines>
  <Paragraphs>7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524</CharactersWithSpaces>
  <SharedDoc>false</SharedDoc>
  <HLinks>
    <vt:vector size="324" baseType="variant">
      <vt:variant>
        <vt:i4>1703996</vt:i4>
      </vt:variant>
      <vt:variant>
        <vt:i4>648</vt:i4>
      </vt:variant>
      <vt:variant>
        <vt:i4>0</vt:i4>
      </vt:variant>
      <vt:variant>
        <vt:i4>5</vt:i4>
      </vt:variant>
      <vt:variant>
        <vt:lpwstr/>
      </vt:variant>
      <vt:variant>
        <vt:lpwstr>_Toc118461390</vt:lpwstr>
      </vt:variant>
      <vt:variant>
        <vt:i4>1179707</vt:i4>
      </vt:variant>
      <vt:variant>
        <vt:i4>317</vt:i4>
      </vt:variant>
      <vt:variant>
        <vt:i4>0</vt:i4>
      </vt:variant>
      <vt:variant>
        <vt:i4>5</vt:i4>
      </vt:variant>
      <vt:variant>
        <vt:lpwstr/>
      </vt:variant>
      <vt:variant>
        <vt:lpwstr>_Toc135997682</vt:lpwstr>
      </vt:variant>
      <vt:variant>
        <vt:i4>1179707</vt:i4>
      </vt:variant>
      <vt:variant>
        <vt:i4>311</vt:i4>
      </vt:variant>
      <vt:variant>
        <vt:i4>0</vt:i4>
      </vt:variant>
      <vt:variant>
        <vt:i4>5</vt:i4>
      </vt:variant>
      <vt:variant>
        <vt:lpwstr/>
      </vt:variant>
      <vt:variant>
        <vt:lpwstr>_Toc135997681</vt:lpwstr>
      </vt:variant>
      <vt:variant>
        <vt:i4>1179707</vt:i4>
      </vt:variant>
      <vt:variant>
        <vt:i4>305</vt:i4>
      </vt:variant>
      <vt:variant>
        <vt:i4>0</vt:i4>
      </vt:variant>
      <vt:variant>
        <vt:i4>5</vt:i4>
      </vt:variant>
      <vt:variant>
        <vt:lpwstr/>
      </vt:variant>
      <vt:variant>
        <vt:lpwstr>_Toc135997680</vt:lpwstr>
      </vt:variant>
      <vt:variant>
        <vt:i4>1900603</vt:i4>
      </vt:variant>
      <vt:variant>
        <vt:i4>299</vt:i4>
      </vt:variant>
      <vt:variant>
        <vt:i4>0</vt:i4>
      </vt:variant>
      <vt:variant>
        <vt:i4>5</vt:i4>
      </vt:variant>
      <vt:variant>
        <vt:lpwstr/>
      </vt:variant>
      <vt:variant>
        <vt:lpwstr>_Toc135997679</vt:lpwstr>
      </vt:variant>
      <vt:variant>
        <vt:i4>1900603</vt:i4>
      </vt:variant>
      <vt:variant>
        <vt:i4>293</vt:i4>
      </vt:variant>
      <vt:variant>
        <vt:i4>0</vt:i4>
      </vt:variant>
      <vt:variant>
        <vt:i4>5</vt:i4>
      </vt:variant>
      <vt:variant>
        <vt:lpwstr/>
      </vt:variant>
      <vt:variant>
        <vt:lpwstr>_Toc135997678</vt:lpwstr>
      </vt:variant>
      <vt:variant>
        <vt:i4>1900603</vt:i4>
      </vt:variant>
      <vt:variant>
        <vt:i4>287</vt:i4>
      </vt:variant>
      <vt:variant>
        <vt:i4>0</vt:i4>
      </vt:variant>
      <vt:variant>
        <vt:i4>5</vt:i4>
      </vt:variant>
      <vt:variant>
        <vt:lpwstr/>
      </vt:variant>
      <vt:variant>
        <vt:lpwstr>_Toc135997677</vt:lpwstr>
      </vt:variant>
      <vt:variant>
        <vt:i4>1900603</vt:i4>
      </vt:variant>
      <vt:variant>
        <vt:i4>281</vt:i4>
      </vt:variant>
      <vt:variant>
        <vt:i4>0</vt:i4>
      </vt:variant>
      <vt:variant>
        <vt:i4>5</vt:i4>
      </vt:variant>
      <vt:variant>
        <vt:lpwstr/>
      </vt:variant>
      <vt:variant>
        <vt:lpwstr>_Toc135997676</vt:lpwstr>
      </vt:variant>
      <vt:variant>
        <vt:i4>1900603</vt:i4>
      </vt:variant>
      <vt:variant>
        <vt:i4>275</vt:i4>
      </vt:variant>
      <vt:variant>
        <vt:i4>0</vt:i4>
      </vt:variant>
      <vt:variant>
        <vt:i4>5</vt:i4>
      </vt:variant>
      <vt:variant>
        <vt:lpwstr/>
      </vt:variant>
      <vt:variant>
        <vt:lpwstr>_Toc135997675</vt:lpwstr>
      </vt:variant>
      <vt:variant>
        <vt:i4>1900603</vt:i4>
      </vt:variant>
      <vt:variant>
        <vt:i4>269</vt:i4>
      </vt:variant>
      <vt:variant>
        <vt:i4>0</vt:i4>
      </vt:variant>
      <vt:variant>
        <vt:i4>5</vt:i4>
      </vt:variant>
      <vt:variant>
        <vt:lpwstr/>
      </vt:variant>
      <vt:variant>
        <vt:lpwstr>_Toc135997674</vt:lpwstr>
      </vt:variant>
      <vt:variant>
        <vt:i4>1900603</vt:i4>
      </vt:variant>
      <vt:variant>
        <vt:i4>263</vt:i4>
      </vt:variant>
      <vt:variant>
        <vt:i4>0</vt:i4>
      </vt:variant>
      <vt:variant>
        <vt:i4>5</vt:i4>
      </vt:variant>
      <vt:variant>
        <vt:lpwstr/>
      </vt:variant>
      <vt:variant>
        <vt:lpwstr>_Toc135997673</vt:lpwstr>
      </vt:variant>
      <vt:variant>
        <vt:i4>1900603</vt:i4>
      </vt:variant>
      <vt:variant>
        <vt:i4>257</vt:i4>
      </vt:variant>
      <vt:variant>
        <vt:i4>0</vt:i4>
      </vt:variant>
      <vt:variant>
        <vt:i4>5</vt:i4>
      </vt:variant>
      <vt:variant>
        <vt:lpwstr/>
      </vt:variant>
      <vt:variant>
        <vt:lpwstr>_Toc135997672</vt:lpwstr>
      </vt:variant>
      <vt:variant>
        <vt:i4>1900603</vt:i4>
      </vt:variant>
      <vt:variant>
        <vt:i4>251</vt:i4>
      </vt:variant>
      <vt:variant>
        <vt:i4>0</vt:i4>
      </vt:variant>
      <vt:variant>
        <vt:i4>5</vt:i4>
      </vt:variant>
      <vt:variant>
        <vt:lpwstr/>
      </vt:variant>
      <vt:variant>
        <vt:lpwstr>_Toc135997671</vt:lpwstr>
      </vt:variant>
      <vt:variant>
        <vt:i4>1900603</vt:i4>
      </vt:variant>
      <vt:variant>
        <vt:i4>245</vt:i4>
      </vt:variant>
      <vt:variant>
        <vt:i4>0</vt:i4>
      </vt:variant>
      <vt:variant>
        <vt:i4>5</vt:i4>
      </vt:variant>
      <vt:variant>
        <vt:lpwstr/>
      </vt:variant>
      <vt:variant>
        <vt:lpwstr>_Toc135997670</vt:lpwstr>
      </vt:variant>
      <vt:variant>
        <vt:i4>1835067</vt:i4>
      </vt:variant>
      <vt:variant>
        <vt:i4>239</vt:i4>
      </vt:variant>
      <vt:variant>
        <vt:i4>0</vt:i4>
      </vt:variant>
      <vt:variant>
        <vt:i4>5</vt:i4>
      </vt:variant>
      <vt:variant>
        <vt:lpwstr/>
      </vt:variant>
      <vt:variant>
        <vt:lpwstr>_Toc135997669</vt:lpwstr>
      </vt:variant>
      <vt:variant>
        <vt:i4>1835067</vt:i4>
      </vt:variant>
      <vt:variant>
        <vt:i4>233</vt:i4>
      </vt:variant>
      <vt:variant>
        <vt:i4>0</vt:i4>
      </vt:variant>
      <vt:variant>
        <vt:i4>5</vt:i4>
      </vt:variant>
      <vt:variant>
        <vt:lpwstr/>
      </vt:variant>
      <vt:variant>
        <vt:lpwstr>_Toc135997668</vt:lpwstr>
      </vt:variant>
      <vt:variant>
        <vt:i4>1835067</vt:i4>
      </vt:variant>
      <vt:variant>
        <vt:i4>227</vt:i4>
      </vt:variant>
      <vt:variant>
        <vt:i4>0</vt:i4>
      </vt:variant>
      <vt:variant>
        <vt:i4>5</vt:i4>
      </vt:variant>
      <vt:variant>
        <vt:lpwstr/>
      </vt:variant>
      <vt:variant>
        <vt:lpwstr>_Toc135997667</vt:lpwstr>
      </vt:variant>
      <vt:variant>
        <vt:i4>1572927</vt:i4>
      </vt:variant>
      <vt:variant>
        <vt:i4>218</vt:i4>
      </vt:variant>
      <vt:variant>
        <vt:i4>0</vt:i4>
      </vt:variant>
      <vt:variant>
        <vt:i4>5</vt:i4>
      </vt:variant>
      <vt:variant>
        <vt:lpwstr/>
      </vt:variant>
      <vt:variant>
        <vt:lpwstr>_Toc135994215</vt:lpwstr>
      </vt:variant>
      <vt:variant>
        <vt:i4>1572927</vt:i4>
      </vt:variant>
      <vt:variant>
        <vt:i4>212</vt:i4>
      </vt:variant>
      <vt:variant>
        <vt:i4>0</vt:i4>
      </vt:variant>
      <vt:variant>
        <vt:i4>5</vt:i4>
      </vt:variant>
      <vt:variant>
        <vt:lpwstr/>
      </vt:variant>
      <vt:variant>
        <vt:lpwstr>_Toc135994214</vt:lpwstr>
      </vt:variant>
      <vt:variant>
        <vt:i4>1572927</vt:i4>
      </vt:variant>
      <vt:variant>
        <vt:i4>206</vt:i4>
      </vt:variant>
      <vt:variant>
        <vt:i4>0</vt:i4>
      </vt:variant>
      <vt:variant>
        <vt:i4>5</vt:i4>
      </vt:variant>
      <vt:variant>
        <vt:lpwstr/>
      </vt:variant>
      <vt:variant>
        <vt:lpwstr>_Toc135994213</vt:lpwstr>
      </vt:variant>
      <vt:variant>
        <vt:i4>1572927</vt:i4>
      </vt:variant>
      <vt:variant>
        <vt:i4>200</vt:i4>
      </vt:variant>
      <vt:variant>
        <vt:i4>0</vt:i4>
      </vt:variant>
      <vt:variant>
        <vt:i4>5</vt:i4>
      </vt:variant>
      <vt:variant>
        <vt:lpwstr/>
      </vt:variant>
      <vt:variant>
        <vt:lpwstr>_Toc135994212</vt:lpwstr>
      </vt:variant>
      <vt:variant>
        <vt:i4>1572927</vt:i4>
      </vt:variant>
      <vt:variant>
        <vt:i4>194</vt:i4>
      </vt:variant>
      <vt:variant>
        <vt:i4>0</vt:i4>
      </vt:variant>
      <vt:variant>
        <vt:i4>5</vt:i4>
      </vt:variant>
      <vt:variant>
        <vt:lpwstr/>
      </vt:variant>
      <vt:variant>
        <vt:lpwstr>_Toc135994211</vt:lpwstr>
      </vt:variant>
      <vt:variant>
        <vt:i4>1572927</vt:i4>
      </vt:variant>
      <vt:variant>
        <vt:i4>188</vt:i4>
      </vt:variant>
      <vt:variant>
        <vt:i4>0</vt:i4>
      </vt:variant>
      <vt:variant>
        <vt:i4>5</vt:i4>
      </vt:variant>
      <vt:variant>
        <vt:lpwstr/>
      </vt:variant>
      <vt:variant>
        <vt:lpwstr>_Toc135994210</vt:lpwstr>
      </vt:variant>
      <vt:variant>
        <vt:i4>1638463</vt:i4>
      </vt:variant>
      <vt:variant>
        <vt:i4>182</vt:i4>
      </vt:variant>
      <vt:variant>
        <vt:i4>0</vt:i4>
      </vt:variant>
      <vt:variant>
        <vt:i4>5</vt:i4>
      </vt:variant>
      <vt:variant>
        <vt:lpwstr/>
      </vt:variant>
      <vt:variant>
        <vt:lpwstr>_Toc135994209</vt:lpwstr>
      </vt:variant>
      <vt:variant>
        <vt:i4>1638463</vt:i4>
      </vt:variant>
      <vt:variant>
        <vt:i4>176</vt:i4>
      </vt:variant>
      <vt:variant>
        <vt:i4>0</vt:i4>
      </vt:variant>
      <vt:variant>
        <vt:i4>5</vt:i4>
      </vt:variant>
      <vt:variant>
        <vt:lpwstr/>
      </vt:variant>
      <vt:variant>
        <vt:lpwstr>_Toc135994208</vt:lpwstr>
      </vt:variant>
      <vt:variant>
        <vt:i4>1638463</vt:i4>
      </vt:variant>
      <vt:variant>
        <vt:i4>170</vt:i4>
      </vt:variant>
      <vt:variant>
        <vt:i4>0</vt:i4>
      </vt:variant>
      <vt:variant>
        <vt:i4>5</vt:i4>
      </vt:variant>
      <vt:variant>
        <vt:lpwstr/>
      </vt:variant>
      <vt:variant>
        <vt:lpwstr>_Toc135994207</vt:lpwstr>
      </vt:variant>
      <vt:variant>
        <vt:i4>1638463</vt:i4>
      </vt:variant>
      <vt:variant>
        <vt:i4>164</vt:i4>
      </vt:variant>
      <vt:variant>
        <vt:i4>0</vt:i4>
      </vt:variant>
      <vt:variant>
        <vt:i4>5</vt:i4>
      </vt:variant>
      <vt:variant>
        <vt:lpwstr/>
      </vt:variant>
      <vt:variant>
        <vt:lpwstr>_Toc135994206</vt:lpwstr>
      </vt:variant>
      <vt:variant>
        <vt:i4>1638463</vt:i4>
      </vt:variant>
      <vt:variant>
        <vt:i4>158</vt:i4>
      </vt:variant>
      <vt:variant>
        <vt:i4>0</vt:i4>
      </vt:variant>
      <vt:variant>
        <vt:i4>5</vt:i4>
      </vt:variant>
      <vt:variant>
        <vt:lpwstr/>
      </vt:variant>
      <vt:variant>
        <vt:lpwstr>_Toc135994205</vt:lpwstr>
      </vt:variant>
      <vt:variant>
        <vt:i4>1638463</vt:i4>
      </vt:variant>
      <vt:variant>
        <vt:i4>152</vt:i4>
      </vt:variant>
      <vt:variant>
        <vt:i4>0</vt:i4>
      </vt:variant>
      <vt:variant>
        <vt:i4>5</vt:i4>
      </vt:variant>
      <vt:variant>
        <vt:lpwstr/>
      </vt:variant>
      <vt:variant>
        <vt:lpwstr>_Toc135994204</vt:lpwstr>
      </vt:variant>
      <vt:variant>
        <vt:i4>1638463</vt:i4>
      </vt:variant>
      <vt:variant>
        <vt:i4>146</vt:i4>
      </vt:variant>
      <vt:variant>
        <vt:i4>0</vt:i4>
      </vt:variant>
      <vt:variant>
        <vt:i4>5</vt:i4>
      </vt:variant>
      <vt:variant>
        <vt:lpwstr/>
      </vt:variant>
      <vt:variant>
        <vt:lpwstr>_Toc135994203</vt:lpwstr>
      </vt:variant>
      <vt:variant>
        <vt:i4>1638463</vt:i4>
      </vt:variant>
      <vt:variant>
        <vt:i4>140</vt:i4>
      </vt:variant>
      <vt:variant>
        <vt:i4>0</vt:i4>
      </vt:variant>
      <vt:variant>
        <vt:i4>5</vt:i4>
      </vt:variant>
      <vt:variant>
        <vt:lpwstr/>
      </vt:variant>
      <vt:variant>
        <vt:lpwstr>_Toc135994202</vt:lpwstr>
      </vt:variant>
      <vt:variant>
        <vt:i4>1638463</vt:i4>
      </vt:variant>
      <vt:variant>
        <vt:i4>134</vt:i4>
      </vt:variant>
      <vt:variant>
        <vt:i4>0</vt:i4>
      </vt:variant>
      <vt:variant>
        <vt:i4>5</vt:i4>
      </vt:variant>
      <vt:variant>
        <vt:lpwstr/>
      </vt:variant>
      <vt:variant>
        <vt:lpwstr>_Toc135994201</vt:lpwstr>
      </vt:variant>
      <vt:variant>
        <vt:i4>1638463</vt:i4>
      </vt:variant>
      <vt:variant>
        <vt:i4>128</vt:i4>
      </vt:variant>
      <vt:variant>
        <vt:i4>0</vt:i4>
      </vt:variant>
      <vt:variant>
        <vt:i4>5</vt:i4>
      </vt:variant>
      <vt:variant>
        <vt:lpwstr/>
      </vt:variant>
      <vt:variant>
        <vt:lpwstr>_Toc135994200</vt:lpwstr>
      </vt:variant>
      <vt:variant>
        <vt:i4>1048636</vt:i4>
      </vt:variant>
      <vt:variant>
        <vt:i4>122</vt:i4>
      </vt:variant>
      <vt:variant>
        <vt:i4>0</vt:i4>
      </vt:variant>
      <vt:variant>
        <vt:i4>5</vt:i4>
      </vt:variant>
      <vt:variant>
        <vt:lpwstr/>
      </vt:variant>
      <vt:variant>
        <vt:lpwstr>_Toc135994199</vt:lpwstr>
      </vt:variant>
      <vt:variant>
        <vt:i4>1048636</vt:i4>
      </vt:variant>
      <vt:variant>
        <vt:i4>116</vt:i4>
      </vt:variant>
      <vt:variant>
        <vt:i4>0</vt:i4>
      </vt:variant>
      <vt:variant>
        <vt:i4>5</vt:i4>
      </vt:variant>
      <vt:variant>
        <vt:lpwstr/>
      </vt:variant>
      <vt:variant>
        <vt:lpwstr>_Toc135994198</vt:lpwstr>
      </vt:variant>
      <vt:variant>
        <vt:i4>1048636</vt:i4>
      </vt:variant>
      <vt:variant>
        <vt:i4>110</vt:i4>
      </vt:variant>
      <vt:variant>
        <vt:i4>0</vt:i4>
      </vt:variant>
      <vt:variant>
        <vt:i4>5</vt:i4>
      </vt:variant>
      <vt:variant>
        <vt:lpwstr/>
      </vt:variant>
      <vt:variant>
        <vt:lpwstr>_Toc135994197</vt:lpwstr>
      </vt:variant>
      <vt:variant>
        <vt:i4>1048636</vt:i4>
      </vt:variant>
      <vt:variant>
        <vt:i4>104</vt:i4>
      </vt:variant>
      <vt:variant>
        <vt:i4>0</vt:i4>
      </vt:variant>
      <vt:variant>
        <vt:i4>5</vt:i4>
      </vt:variant>
      <vt:variant>
        <vt:lpwstr/>
      </vt:variant>
      <vt:variant>
        <vt:lpwstr>_Toc135994196</vt:lpwstr>
      </vt:variant>
      <vt:variant>
        <vt:i4>1048636</vt:i4>
      </vt:variant>
      <vt:variant>
        <vt:i4>98</vt:i4>
      </vt:variant>
      <vt:variant>
        <vt:i4>0</vt:i4>
      </vt:variant>
      <vt:variant>
        <vt:i4>5</vt:i4>
      </vt:variant>
      <vt:variant>
        <vt:lpwstr/>
      </vt:variant>
      <vt:variant>
        <vt:lpwstr>_Toc135994195</vt:lpwstr>
      </vt:variant>
      <vt:variant>
        <vt:i4>1048636</vt:i4>
      </vt:variant>
      <vt:variant>
        <vt:i4>92</vt:i4>
      </vt:variant>
      <vt:variant>
        <vt:i4>0</vt:i4>
      </vt:variant>
      <vt:variant>
        <vt:i4>5</vt:i4>
      </vt:variant>
      <vt:variant>
        <vt:lpwstr/>
      </vt:variant>
      <vt:variant>
        <vt:lpwstr>_Toc135994194</vt:lpwstr>
      </vt:variant>
      <vt:variant>
        <vt:i4>1048636</vt:i4>
      </vt:variant>
      <vt:variant>
        <vt:i4>86</vt:i4>
      </vt:variant>
      <vt:variant>
        <vt:i4>0</vt:i4>
      </vt:variant>
      <vt:variant>
        <vt:i4>5</vt:i4>
      </vt:variant>
      <vt:variant>
        <vt:lpwstr/>
      </vt:variant>
      <vt:variant>
        <vt:lpwstr>_Toc135994193</vt:lpwstr>
      </vt:variant>
      <vt:variant>
        <vt:i4>1048636</vt:i4>
      </vt:variant>
      <vt:variant>
        <vt:i4>80</vt:i4>
      </vt:variant>
      <vt:variant>
        <vt:i4>0</vt:i4>
      </vt:variant>
      <vt:variant>
        <vt:i4>5</vt:i4>
      </vt:variant>
      <vt:variant>
        <vt:lpwstr/>
      </vt:variant>
      <vt:variant>
        <vt:lpwstr>_Toc135994192</vt:lpwstr>
      </vt:variant>
      <vt:variant>
        <vt:i4>1048636</vt:i4>
      </vt:variant>
      <vt:variant>
        <vt:i4>74</vt:i4>
      </vt:variant>
      <vt:variant>
        <vt:i4>0</vt:i4>
      </vt:variant>
      <vt:variant>
        <vt:i4>5</vt:i4>
      </vt:variant>
      <vt:variant>
        <vt:lpwstr/>
      </vt:variant>
      <vt:variant>
        <vt:lpwstr>_Toc135994191</vt:lpwstr>
      </vt:variant>
      <vt:variant>
        <vt:i4>1048636</vt:i4>
      </vt:variant>
      <vt:variant>
        <vt:i4>68</vt:i4>
      </vt:variant>
      <vt:variant>
        <vt:i4>0</vt:i4>
      </vt:variant>
      <vt:variant>
        <vt:i4>5</vt:i4>
      </vt:variant>
      <vt:variant>
        <vt:lpwstr/>
      </vt:variant>
      <vt:variant>
        <vt:lpwstr>_Toc135994190</vt:lpwstr>
      </vt:variant>
      <vt:variant>
        <vt:i4>1114172</vt:i4>
      </vt:variant>
      <vt:variant>
        <vt:i4>62</vt:i4>
      </vt:variant>
      <vt:variant>
        <vt:i4>0</vt:i4>
      </vt:variant>
      <vt:variant>
        <vt:i4>5</vt:i4>
      </vt:variant>
      <vt:variant>
        <vt:lpwstr/>
      </vt:variant>
      <vt:variant>
        <vt:lpwstr>_Toc135994189</vt:lpwstr>
      </vt:variant>
      <vt:variant>
        <vt:i4>1114172</vt:i4>
      </vt:variant>
      <vt:variant>
        <vt:i4>56</vt:i4>
      </vt:variant>
      <vt:variant>
        <vt:i4>0</vt:i4>
      </vt:variant>
      <vt:variant>
        <vt:i4>5</vt:i4>
      </vt:variant>
      <vt:variant>
        <vt:lpwstr/>
      </vt:variant>
      <vt:variant>
        <vt:lpwstr>_Toc135994188</vt:lpwstr>
      </vt:variant>
      <vt:variant>
        <vt:i4>1114172</vt:i4>
      </vt:variant>
      <vt:variant>
        <vt:i4>50</vt:i4>
      </vt:variant>
      <vt:variant>
        <vt:i4>0</vt:i4>
      </vt:variant>
      <vt:variant>
        <vt:i4>5</vt:i4>
      </vt:variant>
      <vt:variant>
        <vt:lpwstr/>
      </vt:variant>
      <vt:variant>
        <vt:lpwstr>_Toc135994187</vt:lpwstr>
      </vt:variant>
      <vt:variant>
        <vt:i4>1114172</vt:i4>
      </vt:variant>
      <vt:variant>
        <vt:i4>44</vt:i4>
      </vt:variant>
      <vt:variant>
        <vt:i4>0</vt:i4>
      </vt:variant>
      <vt:variant>
        <vt:i4>5</vt:i4>
      </vt:variant>
      <vt:variant>
        <vt:lpwstr/>
      </vt:variant>
      <vt:variant>
        <vt:lpwstr>_Toc135994186</vt:lpwstr>
      </vt:variant>
      <vt:variant>
        <vt:i4>1114172</vt:i4>
      </vt:variant>
      <vt:variant>
        <vt:i4>38</vt:i4>
      </vt:variant>
      <vt:variant>
        <vt:i4>0</vt:i4>
      </vt:variant>
      <vt:variant>
        <vt:i4>5</vt:i4>
      </vt:variant>
      <vt:variant>
        <vt:lpwstr/>
      </vt:variant>
      <vt:variant>
        <vt:lpwstr>_Toc135994185</vt:lpwstr>
      </vt:variant>
      <vt:variant>
        <vt:i4>1114172</vt:i4>
      </vt:variant>
      <vt:variant>
        <vt:i4>32</vt:i4>
      </vt:variant>
      <vt:variant>
        <vt:i4>0</vt:i4>
      </vt:variant>
      <vt:variant>
        <vt:i4>5</vt:i4>
      </vt:variant>
      <vt:variant>
        <vt:lpwstr/>
      </vt:variant>
      <vt:variant>
        <vt:lpwstr>_Toc135994184</vt:lpwstr>
      </vt:variant>
      <vt:variant>
        <vt:i4>1114172</vt:i4>
      </vt:variant>
      <vt:variant>
        <vt:i4>26</vt:i4>
      </vt:variant>
      <vt:variant>
        <vt:i4>0</vt:i4>
      </vt:variant>
      <vt:variant>
        <vt:i4>5</vt:i4>
      </vt:variant>
      <vt:variant>
        <vt:lpwstr/>
      </vt:variant>
      <vt:variant>
        <vt:lpwstr>_Toc135994183</vt:lpwstr>
      </vt:variant>
      <vt:variant>
        <vt:i4>1114172</vt:i4>
      </vt:variant>
      <vt:variant>
        <vt:i4>20</vt:i4>
      </vt:variant>
      <vt:variant>
        <vt:i4>0</vt:i4>
      </vt:variant>
      <vt:variant>
        <vt:i4>5</vt:i4>
      </vt:variant>
      <vt:variant>
        <vt:lpwstr/>
      </vt:variant>
      <vt:variant>
        <vt:lpwstr>_Toc135994182</vt:lpwstr>
      </vt:variant>
      <vt:variant>
        <vt:i4>1114172</vt:i4>
      </vt:variant>
      <vt:variant>
        <vt:i4>14</vt:i4>
      </vt:variant>
      <vt:variant>
        <vt:i4>0</vt:i4>
      </vt:variant>
      <vt:variant>
        <vt:i4>5</vt:i4>
      </vt:variant>
      <vt:variant>
        <vt:lpwstr/>
      </vt:variant>
      <vt:variant>
        <vt:lpwstr>_Toc135994181</vt:lpwstr>
      </vt:variant>
      <vt:variant>
        <vt:i4>1114172</vt:i4>
      </vt:variant>
      <vt:variant>
        <vt:i4>8</vt:i4>
      </vt:variant>
      <vt:variant>
        <vt:i4>0</vt:i4>
      </vt:variant>
      <vt:variant>
        <vt:i4>5</vt:i4>
      </vt:variant>
      <vt:variant>
        <vt:lpwstr/>
      </vt:variant>
      <vt:variant>
        <vt:lpwstr>_Toc135994180</vt:lpwstr>
      </vt:variant>
      <vt:variant>
        <vt:i4>1966140</vt:i4>
      </vt:variant>
      <vt:variant>
        <vt:i4>2</vt:i4>
      </vt:variant>
      <vt:variant>
        <vt:i4>0</vt:i4>
      </vt:variant>
      <vt:variant>
        <vt:i4>5</vt:i4>
      </vt:variant>
      <vt:variant>
        <vt:lpwstr/>
      </vt:variant>
      <vt:variant>
        <vt:lpwstr>_Toc13599417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deniyi, Oluwatoyin</dc:creator>
  <cp:keywords/>
  <dc:description/>
  <cp:lastModifiedBy>toyin bejide</cp:lastModifiedBy>
  <cp:revision>54</cp:revision>
  <dcterms:created xsi:type="dcterms:W3CDTF">2023-06-02T17:12:00Z</dcterms:created>
  <dcterms:modified xsi:type="dcterms:W3CDTF">2023-06-02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3AG7OStM"/&gt;&lt;style id="http://www.zotero.org/styles/harvard-cite-them-right" hasBibliography="1" bibliographyStyleHasBeenSet="1"/&gt;&lt;prefs&gt;&lt;pref name="fieldType" value="Field"/&gt;&lt;/prefs&gt;&lt;/data&gt;</vt:lpwstr>
  </property>
</Properties>
</file>